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17FB" w:rsidRPr="00727709" w:rsidRDefault="00BF17FB" w:rsidP="00727709">
      <w:pPr>
        <w:pStyle w:val="Heading1"/>
        <w:jc w:val="center"/>
        <w:rPr>
          <w:sz w:val="36"/>
        </w:rPr>
      </w:pPr>
      <w:r w:rsidRPr="00727709">
        <w:rPr>
          <w:sz w:val="36"/>
        </w:rPr>
        <w:t>ROBERT ALEXANDER (“ROBIN”) McWILLIAM</w:t>
      </w:r>
    </w:p>
    <w:tbl>
      <w:tblPr>
        <w:tblW w:w="9720" w:type="dxa"/>
        <w:tblLook w:val="04A0" w:firstRow="1" w:lastRow="0" w:firstColumn="1" w:lastColumn="0" w:noHBand="0" w:noVBand="1"/>
      </w:tblPr>
      <w:tblGrid>
        <w:gridCol w:w="5508"/>
        <w:gridCol w:w="4212"/>
      </w:tblGrid>
      <w:tr w:rsidR="00BF17FB" w:rsidRPr="00727709" w:rsidTr="00BF17FB">
        <w:tc>
          <w:tcPr>
            <w:tcW w:w="5508" w:type="dxa"/>
          </w:tcPr>
          <w:p w:rsidR="00BF17FB" w:rsidRPr="00727709" w:rsidRDefault="00BF17FB" w:rsidP="00BF17FB">
            <w:pPr>
              <w:ind w:left="-18"/>
              <w:rPr>
                <w:sz w:val="22"/>
              </w:rPr>
            </w:pPr>
            <w:r w:rsidRPr="00727709">
              <w:rPr>
                <w:sz w:val="22"/>
              </w:rPr>
              <w:t>Dept. of Special Education &amp; Multiple Abilities</w:t>
            </w:r>
            <w:r w:rsidRPr="00727709">
              <w:rPr>
                <w:sz w:val="22"/>
              </w:rPr>
              <w:br/>
              <w:t>Graves 201B</w:t>
            </w:r>
            <w:r w:rsidRPr="00727709">
              <w:rPr>
                <w:sz w:val="22"/>
              </w:rPr>
              <w:br/>
              <w:t>The University of Alabama</w:t>
            </w:r>
            <w:r w:rsidRPr="00727709">
              <w:rPr>
                <w:sz w:val="22"/>
              </w:rPr>
              <w:br/>
              <w:t>Tuscaloosa, Alabama, 35487</w:t>
            </w:r>
            <w:r w:rsidRPr="00727709">
              <w:rPr>
                <w:sz w:val="22"/>
              </w:rPr>
              <w:br/>
              <w:t>USA</w:t>
            </w:r>
          </w:p>
          <w:p w:rsidR="00BF17FB" w:rsidRPr="00727709" w:rsidRDefault="00BF17FB" w:rsidP="00BF17FB">
            <w:pPr>
              <w:ind w:left="972" w:hanging="990"/>
              <w:rPr>
                <w:sz w:val="22"/>
              </w:rPr>
            </w:pPr>
            <w:r w:rsidRPr="00727709">
              <w:rPr>
                <w:sz w:val="22"/>
              </w:rPr>
              <w:t>Telephone: 205-348-6527</w:t>
            </w:r>
            <w:r w:rsidRPr="00727709">
              <w:rPr>
                <w:sz w:val="22"/>
              </w:rPr>
              <w:br/>
              <w:t>615-715-0394</w:t>
            </w:r>
          </w:p>
          <w:p w:rsidR="00BF17FB" w:rsidRPr="00727709" w:rsidRDefault="00BF17FB" w:rsidP="00BF17FB">
            <w:pPr>
              <w:rPr>
                <w:sz w:val="22"/>
              </w:rPr>
            </w:pPr>
            <w:r w:rsidRPr="00727709">
              <w:rPr>
                <w:sz w:val="22"/>
              </w:rPr>
              <w:t xml:space="preserve">Email: </w:t>
            </w:r>
            <w:hyperlink r:id="rId7" w:history="1">
              <w:r w:rsidRPr="00727709">
                <w:rPr>
                  <w:rStyle w:val="Hyperlink"/>
                  <w:sz w:val="22"/>
                </w:rPr>
                <w:t>ramcwilliam@ua.edu</w:t>
              </w:r>
            </w:hyperlink>
            <w:r w:rsidRPr="00727709">
              <w:rPr>
                <w:sz w:val="22"/>
              </w:rPr>
              <w:t xml:space="preserve"> </w:t>
            </w:r>
          </w:p>
        </w:tc>
        <w:tc>
          <w:tcPr>
            <w:tcW w:w="4212" w:type="dxa"/>
          </w:tcPr>
          <w:p w:rsidR="00BF17FB" w:rsidRPr="00727709" w:rsidRDefault="00BF17FB" w:rsidP="00BF17FB">
            <w:pPr>
              <w:rPr>
                <w:sz w:val="22"/>
              </w:rPr>
            </w:pPr>
          </w:p>
        </w:tc>
      </w:tr>
    </w:tbl>
    <w:p w:rsidR="00BF17FB" w:rsidRPr="00727709" w:rsidRDefault="00BF17FB" w:rsidP="00E75B36">
      <w:pPr>
        <w:pStyle w:val="Heading2"/>
        <w:rPr>
          <w:sz w:val="28"/>
        </w:rPr>
      </w:pPr>
      <w:r w:rsidRPr="00727709">
        <w:rPr>
          <w:sz w:val="28"/>
        </w:rPr>
        <w:t>Education</w:t>
      </w:r>
    </w:p>
    <w:tbl>
      <w:tblPr>
        <w:tblW w:w="9432" w:type="dxa"/>
        <w:tblInd w:w="108" w:type="dxa"/>
        <w:tblLook w:val="04A0" w:firstRow="1" w:lastRow="0" w:firstColumn="1" w:lastColumn="0" w:noHBand="0" w:noVBand="1"/>
      </w:tblPr>
      <w:tblGrid>
        <w:gridCol w:w="1872"/>
        <w:gridCol w:w="1710"/>
        <w:gridCol w:w="5850"/>
      </w:tblGrid>
      <w:tr w:rsidR="00BF17FB" w:rsidRPr="00727709" w:rsidTr="00BF17FB">
        <w:tc>
          <w:tcPr>
            <w:tcW w:w="1872" w:type="dxa"/>
          </w:tcPr>
          <w:p w:rsidR="00BF17FB" w:rsidRPr="00727709" w:rsidRDefault="00BF17FB" w:rsidP="00037CD0">
            <w:pPr>
              <w:spacing w:after="0"/>
              <w:rPr>
                <w:rFonts w:eastAsia="Batang"/>
                <w:sz w:val="22"/>
              </w:rPr>
            </w:pPr>
            <w:r w:rsidRPr="00727709">
              <w:rPr>
                <w:rFonts w:eastAsia="Batang"/>
                <w:sz w:val="22"/>
              </w:rPr>
              <w:t>August 1992</w:t>
            </w:r>
          </w:p>
        </w:tc>
        <w:tc>
          <w:tcPr>
            <w:tcW w:w="1710" w:type="dxa"/>
          </w:tcPr>
          <w:p w:rsidR="00BF17FB" w:rsidRPr="00727709" w:rsidRDefault="00BF17FB" w:rsidP="00037CD0">
            <w:pPr>
              <w:spacing w:after="0"/>
              <w:rPr>
                <w:rFonts w:eastAsia="Batang"/>
                <w:sz w:val="22"/>
              </w:rPr>
            </w:pPr>
            <w:r w:rsidRPr="00727709">
              <w:rPr>
                <w:rFonts w:eastAsia="Batang"/>
                <w:sz w:val="22"/>
              </w:rPr>
              <w:t>Doctor of Philosophy</w:t>
            </w:r>
          </w:p>
        </w:tc>
        <w:tc>
          <w:tcPr>
            <w:tcW w:w="5850" w:type="dxa"/>
          </w:tcPr>
          <w:p w:rsidR="00BF17FB" w:rsidRPr="00727709" w:rsidRDefault="00BF17FB" w:rsidP="00037CD0">
            <w:pPr>
              <w:spacing w:after="0"/>
              <w:rPr>
                <w:rFonts w:eastAsia="Batang"/>
                <w:sz w:val="22"/>
              </w:rPr>
            </w:pPr>
            <w:r w:rsidRPr="00727709">
              <w:rPr>
                <w:rFonts w:eastAsia="Batang"/>
                <w:sz w:val="22"/>
              </w:rPr>
              <w:t>University of North Carolina at Chapel Hill; Education (Early Childhood Special Education)</w:t>
            </w:r>
          </w:p>
        </w:tc>
      </w:tr>
      <w:tr w:rsidR="00BF17FB" w:rsidRPr="00727709" w:rsidTr="00BF17FB">
        <w:tc>
          <w:tcPr>
            <w:tcW w:w="1872" w:type="dxa"/>
          </w:tcPr>
          <w:p w:rsidR="00BF17FB" w:rsidRPr="00727709" w:rsidRDefault="00BF17FB" w:rsidP="00037CD0">
            <w:pPr>
              <w:spacing w:after="0"/>
              <w:rPr>
                <w:rFonts w:eastAsia="Batang"/>
                <w:sz w:val="22"/>
              </w:rPr>
            </w:pPr>
            <w:r w:rsidRPr="00727709">
              <w:rPr>
                <w:rFonts w:eastAsia="Batang"/>
                <w:sz w:val="22"/>
              </w:rPr>
              <w:t>August 1987</w:t>
            </w:r>
          </w:p>
        </w:tc>
        <w:tc>
          <w:tcPr>
            <w:tcW w:w="1710" w:type="dxa"/>
          </w:tcPr>
          <w:p w:rsidR="00BF17FB" w:rsidRPr="00727709" w:rsidRDefault="00BF17FB" w:rsidP="00037CD0">
            <w:pPr>
              <w:spacing w:after="0"/>
              <w:rPr>
                <w:rFonts w:eastAsia="Batang"/>
                <w:sz w:val="22"/>
              </w:rPr>
            </w:pPr>
            <w:r w:rsidRPr="00727709">
              <w:rPr>
                <w:rFonts w:eastAsia="Batang"/>
                <w:sz w:val="22"/>
              </w:rPr>
              <w:t>Master of Arts</w:t>
            </w:r>
          </w:p>
        </w:tc>
        <w:tc>
          <w:tcPr>
            <w:tcW w:w="5850" w:type="dxa"/>
          </w:tcPr>
          <w:p w:rsidR="00BF17FB" w:rsidRPr="00727709" w:rsidRDefault="00BF17FB" w:rsidP="00037CD0">
            <w:pPr>
              <w:spacing w:after="0"/>
              <w:rPr>
                <w:rFonts w:eastAsia="Batang"/>
                <w:sz w:val="22"/>
              </w:rPr>
            </w:pPr>
            <w:r w:rsidRPr="00727709">
              <w:rPr>
                <w:rFonts w:eastAsia="Batang"/>
                <w:sz w:val="22"/>
              </w:rPr>
              <w:t>Appalachian State University, Boone, NC; Special Education (Severe and Profound Disabilities)</w:t>
            </w:r>
          </w:p>
        </w:tc>
      </w:tr>
      <w:tr w:rsidR="00BF17FB" w:rsidRPr="00727709" w:rsidTr="00BF17FB">
        <w:tc>
          <w:tcPr>
            <w:tcW w:w="1872" w:type="dxa"/>
          </w:tcPr>
          <w:p w:rsidR="00BF17FB" w:rsidRPr="00727709" w:rsidRDefault="00BF17FB" w:rsidP="00037CD0">
            <w:pPr>
              <w:spacing w:after="0"/>
              <w:rPr>
                <w:rFonts w:eastAsia="Batang"/>
                <w:sz w:val="22"/>
              </w:rPr>
            </w:pPr>
            <w:r w:rsidRPr="00727709">
              <w:rPr>
                <w:rFonts w:eastAsia="Batang"/>
                <w:sz w:val="22"/>
              </w:rPr>
              <w:t>December 1978</w:t>
            </w:r>
          </w:p>
        </w:tc>
        <w:tc>
          <w:tcPr>
            <w:tcW w:w="1710" w:type="dxa"/>
          </w:tcPr>
          <w:p w:rsidR="00BF17FB" w:rsidRPr="00727709" w:rsidRDefault="00BF17FB" w:rsidP="00037CD0">
            <w:pPr>
              <w:spacing w:after="0"/>
              <w:rPr>
                <w:rFonts w:eastAsia="Batang"/>
                <w:sz w:val="22"/>
              </w:rPr>
            </w:pPr>
            <w:r w:rsidRPr="00727709">
              <w:rPr>
                <w:rFonts w:eastAsia="Batang"/>
                <w:sz w:val="22"/>
              </w:rPr>
              <w:t>Bachelor of Arts</w:t>
            </w:r>
          </w:p>
        </w:tc>
        <w:tc>
          <w:tcPr>
            <w:tcW w:w="5850" w:type="dxa"/>
          </w:tcPr>
          <w:p w:rsidR="00BF17FB" w:rsidRPr="00727709" w:rsidRDefault="00BF17FB" w:rsidP="00037CD0">
            <w:pPr>
              <w:spacing w:after="0"/>
              <w:rPr>
                <w:rFonts w:eastAsia="Batang"/>
                <w:sz w:val="22"/>
              </w:rPr>
            </w:pPr>
            <w:r w:rsidRPr="00727709">
              <w:rPr>
                <w:rFonts w:eastAsia="Batang"/>
                <w:sz w:val="22"/>
              </w:rPr>
              <w:t>University of North Carolina at Chapel Hill; Interdisciplinary Studies (Education of the Blind and Creative Writing)</w:t>
            </w:r>
          </w:p>
        </w:tc>
      </w:tr>
    </w:tbl>
    <w:p w:rsidR="00BF17FB" w:rsidRPr="00727709" w:rsidRDefault="00BF17FB" w:rsidP="00E75B36">
      <w:pPr>
        <w:pStyle w:val="Heading2"/>
        <w:rPr>
          <w:sz w:val="28"/>
        </w:rPr>
      </w:pPr>
      <w:r w:rsidRPr="00727709">
        <w:rPr>
          <w:sz w:val="28"/>
        </w:rPr>
        <w:t>Doctoral Dissertation and Master's Thesis</w:t>
      </w:r>
    </w:p>
    <w:p w:rsidR="00BF17FB" w:rsidRPr="00727709" w:rsidRDefault="00BF17FB" w:rsidP="00BF17FB">
      <w:pPr>
        <w:rPr>
          <w:sz w:val="22"/>
        </w:rPr>
      </w:pPr>
      <w:r w:rsidRPr="00727709">
        <w:rPr>
          <w:sz w:val="22"/>
        </w:rPr>
        <w:t xml:space="preserve">McWilliam, R. A. (1992).  Predictors of service delivery models in center-based early intervention.  </w:t>
      </w:r>
      <w:r w:rsidRPr="00727709">
        <w:rPr>
          <w:i/>
          <w:sz w:val="22"/>
        </w:rPr>
        <w:t>Dissertation Abstracts International, 53-09A</w:t>
      </w:r>
      <w:r w:rsidRPr="00727709">
        <w:rPr>
          <w:sz w:val="22"/>
        </w:rPr>
        <w:t>, 3171. (University Microfilms No. 9302548)</w:t>
      </w:r>
    </w:p>
    <w:p w:rsidR="00BF17FB" w:rsidRPr="00727709" w:rsidRDefault="00BF17FB" w:rsidP="00BF17FB">
      <w:pPr>
        <w:rPr>
          <w:sz w:val="22"/>
        </w:rPr>
      </w:pPr>
      <w:r w:rsidRPr="00727709">
        <w:rPr>
          <w:sz w:val="22"/>
        </w:rPr>
        <w:t xml:space="preserve">McWilliam, R. A. (1987). </w:t>
      </w:r>
      <w:r w:rsidRPr="00727709">
        <w:rPr>
          <w:i/>
          <w:sz w:val="22"/>
        </w:rPr>
        <w:t>The effects of noncontingent stimulation on learning by handicapped preschoolers and nonhandicapped infants</w:t>
      </w:r>
      <w:r w:rsidRPr="00727709">
        <w:rPr>
          <w:sz w:val="22"/>
        </w:rPr>
        <w:t>. Unpublished master's thesis, Appalachian State University, Boone, NC.</w:t>
      </w:r>
    </w:p>
    <w:p w:rsidR="00092F55" w:rsidRPr="00727709" w:rsidRDefault="00BF17FB" w:rsidP="00E75B36">
      <w:pPr>
        <w:pStyle w:val="Heading2"/>
        <w:rPr>
          <w:sz w:val="28"/>
        </w:rPr>
        <w:sectPr w:rsidR="00092F55" w:rsidRPr="00727709" w:rsidSect="00BF17FB">
          <w:headerReference w:type="even" r:id="rId8"/>
          <w:headerReference w:type="default" r:id="rId9"/>
          <w:footerReference w:type="first" r:id="rId10"/>
          <w:pgSz w:w="12240" w:h="15840"/>
          <w:pgMar w:top="1440" w:right="1440" w:bottom="1440" w:left="1440" w:header="720" w:footer="720" w:gutter="0"/>
          <w:cols w:space="720"/>
          <w:docGrid w:linePitch="326"/>
        </w:sectPr>
      </w:pPr>
      <w:r w:rsidRPr="00727709">
        <w:rPr>
          <w:sz w:val="28"/>
        </w:rPr>
        <w:t>Areas of Specialization</w:t>
      </w:r>
    </w:p>
    <w:p w:rsidR="00BF17FB" w:rsidRPr="00727709" w:rsidRDefault="00BF17FB" w:rsidP="00092F55">
      <w:pPr>
        <w:spacing w:after="0"/>
        <w:rPr>
          <w:sz w:val="22"/>
        </w:rPr>
      </w:pPr>
      <w:r w:rsidRPr="00727709">
        <w:rPr>
          <w:sz w:val="22"/>
        </w:rPr>
        <w:lastRenderedPageBreak/>
        <w:t>Early intervention with infants and toddlers</w:t>
      </w:r>
    </w:p>
    <w:p w:rsidR="00BF17FB" w:rsidRPr="00727709" w:rsidRDefault="00BF17FB" w:rsidP="00092F55">
      <w:pPr>
        <w:spacing w:after="0"/>
        <w:rPr>
          <w:sz w:val="22"/>
        </w:rPr>
      </w:pPr>
      <w:r w:rsidRPr="00727709">
        <w:rPr>
          <w:sz w:val="22"/>
        </w:rPr>
        <w:t>Intervention plan development</w:t>
      </w:r>
    </w:p>
    <w:p w:rsidR="00BF17FB" w:rsidRPr="00727709" w:rsidRDefault="00BF17FB" w:rsidP="00092F55">
      <w:pPr>
        <w:spacing w:after="0"/>
        <w:rPr>
          <w:sz w:val="22"/>
        </w:rPr>
      </w:pPr>
      <w:r w:rsidRPr="00727709">
        <w:rPr>
          <w:sz w:val="22"/>
        </w:rPr>
        <w:t>Routines-Based Interview</w:t>
      </w:r>
    </w:p>
    <w:p w:rsidR="00BF17FB" w:rsidRPr="00727709" w:rsidRDefault="00BF17FB" w:rsidP="00092F55">
      <w:pPr>
        <w:spacing w:after="0"/>
        <w:rPr>
          <w:sz w:val="22"/>
        </w:rPr>
      </w:pPr>
      <w:r w:rsidRPr="00727709">
        <w:rPr>
          <w:sz w:val="22"/>
        </w:rPr>
        <w:t>Child engagement</w:t>
      </w:r>
    </w:p>
    <w:p w:rsidR="00092F55" w:rsidRPr="00727709" w:rsidRDefault="00BF17FB" w:rsidP="00092F55">
      <w:pPr>
        <w:spacing w:after="0"/>
        <w:rPr>
          <w:sz w:val="22"/>
        </w:rPr>
      </w:pPr>
      <w:r w:rsidRPr="00727709">
        <w:rPr>
          <w:sz w:val="22"/>
        </w:rPr>
        <w:t>Preschool classroom organization &amp; management</w:t>
      </w:r>
    </w:p>
    <w:p w:rsidR="00BF17FB" w:rsidRPr="00727709" w:rsidRDefault="00BF17FB" w:rsidP="00092F55">
      <w:pPr>
        <w:spacing w:after="0"/>
        <w:rPr>
          <w:sz w:val="22"/>
        </w:rPr>
      </w:pPr>
      <w:r w:rsidRPr="00727709">
        <w:rPr>
          <w:sz w:val="22"/>
        </w:rPr>
        <w:lastRenderedPageBreak/>
        <w:t>Checklist-based feedback</w:t>
      </w:r>
    </w:p>
    <w:p w:rsidR="00BF17FB" w:rsidRPr="00727709" w:rsidRDefault="00BF17FB" w:rsidP="00092F55">
      <w:pPr>
        <w:spacing w:after="0"/>
        <w:rPr>
          <w:sz w:val="22"/>
        </w:rPr>
      </w:pPr>
      <w:r w:rsidRPr="00727709">
        <w:rPr>
          <w:sz w:val="22"/>
        </w:rPr>
        <w:t>Family support practices</w:t>
      </w:r>
    </w:p>
    <w:p w:rsidR="00BF17FB" w:rsidRPr="00727709" w:rsidRDefault="00BF17FB" w:rsidP="00092F55">
      <w:pPr>
        <w:spacing w:after="0"/>
        <w:rPr>
          <w:sz w:val="22"/>
        </w:rPr>
      </w:pPr>
      <w:r w:rsidRPr="00727709">
        <w:rPr>
          <w:sz w:val="22"/>
        </w:rPr>
        <w:t>Criteria for evidence-based practices</w:t>
      </w:r>
    </w:p>
    <w:p w:rsidR="00BF17FB" w:rsidRPr="00727709" w:rsidRDefault="00BF17FB" w:rsidP="00092F55">
      <w:pPr>
        <w:spacing w:after="0"/>
        <w:rPr>
          <w:sz w:val="22"/>
        </w:rPr>
      </w:pPr>
      <w:r w:rsidRPr="00727709">
        <w:rPr>
          <w:sz w:val="22"/>
        </w:rPr>
        <w:t>Challenging behaviors</w:t>
      </w:r>
    </w:p>
    <w:p w:rsidR="00092F55" w:rsidRPr="00727709" w:rsidRDefault="00BF17FB" w:rsidP="00092F55">
      <w:pPr>
        <w:spacing w:after="0"/>
        <w:rPr>
          <w:sz w:val="22"/>
        </w:rPr>
      </w:pPr>
      <w:r w:rsidRPr="00727709">
        <w:rPr>
          <w:sz w:val="22"/>
        </w:rPr>
        <w:t>Implementation planning</w:t>
      </w:r>
    </w:p>
    <w:p w:rsidR="00092F55" w:rsidRPr="00727709" w:rsidRDefault="00092F55" w:rsidP="00092F55">
      <w:pPr>
        <w:rPr>
          <w:b/>
          <w:bCs/>
          <w:sz w:val="22"/>
        </w:rPr>
        <w:sectPr w:rsidR="00092F55" w:rsidRPr="00727709" w:rsidSect="00092F55">
          <w:type w:val="continuous"/>
          <w:pgSz w:w="12240" w:h="15840"/>
          <w:pgMar w:top="1440" w:right="1440" w:bottom="1440" w:left="1440" w:header="720" w:footer="720" w:gutter="0"/>
          <w:cols w:num="2" w:space="720"/>
          <w:docGrid w:linePitch="326"/>
        </w:sectPr>
      </w:pPr>
    </w:p>
    <w:p w:rsidR="00BF17FB" w:rsidRPr="00727709" w:rsidRDefault="00BF17FB" w:rsidP="00092F55">
      <w:pPr>
        <w:pStyle w:val="Heading2"/>
        <w:rPr>
          <w:sz w:val="28"/>
        </w:rPr>
      </w:pPr>
      <w:r w:rsidRPr="00727709">
        <w:rPr>
          <w:sz w:val="28"/>
        </w:rPr>
        <w:lastRenderedPageBreak/>
        <w:t>Experience</w:t>
      </w:r>
    </w:p>
    <w:p w:rsidR="00BF17FB" w:rsidRPr="00727709" w:rsidRDefault="00BF17FB" w:rsidP="00092F55">
      <w:pPr>
        <w:pStyle w:val="Heading3"/>
        <w:rPr>
          <w:sz w:val="28"/>
        </w:rPr>
      </w:pPr>
      <w:r w:rsidRPr="00727709">
        <w:rPr>
          <w:sz w:val="28"/>
        </w:rPr>
        <w:t>2016-Present</w:t>
      </w:r>
    </w:p>
    <w:p w:rsidR="00BF17FB" w:rsidRPr="00727709" w:rsidRDefault="00BF17FB" w:rsidP="00BF17FB">
      <w:pPr>
        <w:rPr>
          <w:sz w:val="22"/>
        </w:rPr>
      </w:pPr>
      <w:r w:rsidRPr="00727709">
        <w:rPr>
          <w:b/>
          <w:i/>
          <w:sz w:val="22"/>
        </w:rPr>
        <w:t>Professor and Department Head</w:t>
      </w:r>
      <w:r w:rsidRPr="00727709">
        <w:rPr>
          <w:sz w:val="22"/>
        </w:rPr>
        <w:t>, Special Education and Multiple Abilities, The University of Alabama</w:t>
      </w:r>
    </w:p>
    <w:p w:rsidR="00BF17FB" w:rsidRPr="00727709" w:rsidRDefault="00BF17FB" w:rsidP="00BF17FB">
      <w:pPr>
        <w:rPr>
          <w:sz w:val="22"/>
        </w:rPr>
      </w:pPr>
      <w:r w:rsidRPr="00727709">
        <w:rPr>
          <w:sz w:val="22"/>
        </w:rPr>
        <w:lastRenderedPageBreak/>
        <w:t xml:space="preserve">Conduct research, mentor faculty, teach doctoral students, oversee academic department of 11 tenured or tenure-line faculty members and numerous clinical faculty and instructors. The department has programs in early childhood special education, comprehensive special education (K-12), gifted and talented, positive behavioral intervention support, transition to work or college, and the Multiple Abilities Program, a specialized, intensive teacher preparation and master’s program in special education, including literacy. The department prepares undergraduate, master’s, and doctoral students. </w:t>
      </w:r>
    </w:p>
    <w:p w:rsidR="00BF17FB" w:rsidRPr="00727709" w:rsidRDefault="00BF17FB" w:rsidP="00092F55">
      <w:pPr>
        <w:pStyle w:val="Heading3"/>
        <w:rPr>
          <w:sz w:val="28"/>
        </w:rPr>
      </w:pPr>
      <w:r w:rsidRPr="00727709">
        <w:rPr>
          <w:sz w:val="28"/>
        </w:rPr>
        <w:t>2015-Present</w:t>
      </w:r>
    </w:p>
    <w:p w:rsidR="00BF17FB" w:rsidRPr="00727709" w:rsidRDefault="00BF17FB" w:rsidP="00BF17FB">
      <w:pPr>
        <w:rPr>
          <w:sz w:val="22"/>
        </w:rPr>
      </w:pPr>
      <w:r w:rsidRPr="00727709">
        <w:rPr>
          <w:b/>
          <w:i/>
          <w:sz w:val="22"/>
        </w:rPr>
        <w:t xml:space="preserve">Principal and Purveyor, </w:t>
      </w:r>
      <w:r w:rsidRPr="00727709">
        <w:rPr>
          <w:sz w:val="22"/>
        </w:rPr>
        <w:t>The RAM Group (ramgroup.info)</w:t>
      </w:r>
    </w:p>
    <w:p w:rsidR="00BF17FB" w:rsidRPr="00727709" w:rsidRDefault="00BF17FB" w:rsidP="00BF17FB">
      <w:pPr>
        <w:rPr>
          <w:sz w:val="22"/>
        </w:rPr>
      </w:pPr>
      <w:r w:rsidRPr="00727709">
        <w:rPr>
          <w:sz w:val="22"/>
        </w:rPr>
        <w:t>Coordinating, training, and supporting members to provide top-quality services, and training in early intervention 0-6 throughout the world. Operated like a hybrid of a community of practice, a think tank, and a speakers’ bureau, the RAM Group consists of experts intent on ensuring the Routines-Based Model is presented and implemented with fidelity. Conducting research is an important part of the group’s work. In implementation science, a purveyor is the developer of a model.</w:t>
      </w:r>
    </w:p>
    <w:p w:rsidR="00BF17FB" w:rsidRPr="00727709" w:rsidRDefault="00BF17FB" w:rsidP="00BF17FB">
      <w:pPr>
        <w:rPr>
          <w:sz w:val="22"/>
        </w:rPr>
      </w:pPr>
      <w:r w:rsidRPr="00727709">
        <w:rPr>
          <w:b/>
          <w:i/>
          <w:sz w:val="22"/>
        </w:rPr>
        <w:t xml:space="preserve">Director, </w:t>
      </w:r>
      <w:r w:rsidRPr="00727709">
        <w:rPr>
          <w:sz w:val="22"/>
        </w:rPr>
        <w:t>McWilliam Early Intervention Institute</w:t>
      </w:r>
    </w:p>
    <w:p w:rsidR="00BF17FB" w:rsidRPr="00727709" w:rsidRDefault="00BF17FB" w:rsidP="00BF17FB">
      <w:pPr>
        <w:rPr>
          <w:sz w:val="22"/>
        </w:rPr>
      </w:pPr>
      <w:r w:rsidRPr="00727709">
        <w:rPr>
          <w:sz w:val="22"/>
        </w:rPr>
        <w:t>The institute is my training, technical assistance, professional development, and dissemination arm. It is the sponsoring body for training institutes and courses, such as the annual Routines-Based Home Visit Training Course, the annual Routines-Based Interview Certification Institute, and the Spanish training institutes on the Routines-Based Model.</w:t>
      </w:r>
    </w:p>
    <w:p w:rsidR="00BF17FB" w:rsidRPr="00727709" w:rsidRDefault="00BF17FB" w:rsidP="00BF17FB">
      <w:pPr>
        <w:rPr>
          <w:sz w:val="22"/>
        </w:rPr>
      </w:pPr>
      <w:r w:rsidRPr="00727709">
        <w:rPr>
          <w:b/>
          <w:i/>
          <w:sz w:val="22"/>
        </w:rPr>
        <w:t xml:space="preserve">Owner, Robin McWilliam Consulting, </w:t>
      </w:r>
      <w:r w:rsidRPr="00727709">
        <w:rPr>
          <w:sz w:val="22"/>
        </w:rPr>
        <w:t>R. A. McWilliam, LLC, Nashville, TN (mcwilliamconsulting.com)</w:t>
      </w:r>
    </w:p>
    <w:p w:rsidR="00BF17FB" w:rsidRPr="00727709" w:rsidRDefault="00BF17FB" w:rsidP="00BF17FB">
      <w:pPr>
        <w:rPr>
          <w:sz w:val="22"/>
        </w:rPr>
      </w:pPr>
      <w:r w:rsidRPr="00727709">
        <w:rPr>
          <w:sz w:val="22"/>
        </w:rPr>
        <w:t>Helping administrators, early intervention professionals, and researchers all over the world to assess their needs, develop solutions, and measure success. Services consist of child and family assessment and intervention planning, implementation and strategic planning, personal coaching, planning and implementing professional development, presentations, and research design and measurement.</w:t>
      </w:r>
    </w:p>
    <w:p w:rsidR="00BF17FB" w:rsidRPr="00727709" w:rsidRDefault="00BF17FB" w:rsidP="00092F55">
      <w:pPr>
        <w:pStyle w:val="Heading3"/>
        <w:rPr>
          <w:sz w:val="28"/>
        </w:rPr>
      </w:pPr>
      <w:r w:rsidRPr="00727709">
        <w:rPr>
          <w:sz w:val="28"/>
        </w:rPr>
        <w:t>2008-2016</w:t>
      </w:r>
    </w:p>
    <w:p w:rsidR="00BF17FB" w:rsidRPr="00727709" w:rsidRDefault="00BF17FB" w:rsidP="00BF17FB">
      <w:pPr>
        <w:rPr>
          <w:sz w:val="22"/>
        </w:rPr>
      </w:pPr>
      <w:r w:rsidRPr="00727709">
        <w:rPr>
          <w:b/>
          <w:i/>
          <w:sz w:val="22"/>
        </w:rPr>
        <w:t>Professor of Education (courtesy appointment)</w:t>
      </w:r>
      <w:r w:rsidRPr="00727709">
        <w:rPr>
          <w:sz w:val="22"/>
        </w:rPr>
        <w:t>, College of Health, Education, and Professional Studies; University of Tennessee at Chattanooga.</w:t>
      </w:r>
    </w:p>
    <w:p w:rsidR="00BF17FB" w:rsidRPr="00727709" w:rsidRDefault="00BF17FB" w:rsidP="00092F55">
      <w:pPr>
        <w:pStyle w:val="Heading3"/>
        <w:rPr>
          <w:sz w:val="28"/>
        </w:rPr>
      </w:pPr>
      <w:bookmarkStart w:id="0" w:name="OLE_LINK33"/>
      <w:bookmarkStart w:id="1" w:name="OLE_LINK34"/>
      <w:r w:rsidRPr="00727709">
        <w:rPr>
          <w:sz w:val="28"/>
        </w:rPr>
        <w:t>2008-2015</w:t>
      </w:r>
    </w:p>
    <w:bookmarkEnd w:id="0"/>
    <w:bookmarkEnd w:id="1"/>
    <w:p w:rsidR="00BF17FB" w:rsidRPr="00727709" w:rsidRDefault="00BF17FB" w:rsidP="00BF17FB">
      <w:pPr>
        <w:rPr>
          <w:b/>
          <w:i/>
          <w:sz w:val="22"/>
        </w:rPr>
      </w:pPr>
      <w:r w:rsidRPr="00727709">
        <w:rPr>
          <w:b/>
          <w:i/>
          <w:sz w:val="22"/>
        </w:rPr>
        <w:t>Siskin Endow</w:t>
      </w:r>
      <w:smartTag w:uri="urn:schemas-microsoft-com:office:smarttags" w:element="PersonName">
        <w:r w:rsidRPr="00727709">
          <w:rPr>
            <w:b/>
            <w:i/>
            <w:sz w:val="22"/>
          </w:rPr>
          <w:t>ed</w:t>
        </w:r>
      </w:smartTag>
      <w:r w:rsidRPr="00727709">
        <w:rPr>
          <w:b/>
          <w:i/>
          <w:sz w:val="22"/>
        </w:rPr>
        <w:t xml:space="preserve"> Chair of Research in Early Childhood Education, Development, and Intervention</w:t>
      </w:r>
    </w:p>
    <w:p w:rsidR="00BF17FB" w:rsidRPr="00727709" w:rsidRDefault="00BF17FB" w:rsidP="00BF17FB">
      <w:pPr>
        <w:rPr>
          <w:b/>
          <w:i/>
          <w:sz w:val="22"/>
        </w:rPr>
      </w:pPr>
      <w:r w:rsidRPr="00727709">
        <w:rPr>
          <w:b/>
          <w:i/>
          <w:sz w:val="22"/>
        </w:rPr>
        <w:t>Director of the Siskin Center for Child and Family Research</w:t>
      </w:r>
    </w:p>
    <w:p w:rsidR="00BF17FB" w:rsidRPr="00727709" w:rsidRDefault="00BF17FB" w:rsidP="00BF17FB">
      <w:pPr>
        <w:rPr>
          <w:sz w:val="22"/>
        </w:rPr>
      </w:pPr>
      <w:r w:rsidRPr="00727709">
        <w:rPr>
          <w:sz w:val="22"/>
        </w:rPr>
        <w:t>Siskin Children’s Institute, Chattanooga, TN</w:t>
      </w:r>
    </w:p>
    <w:p w:rsidR="00BF17FB" w:rsidRPr="00727709" w:rsidRDefault="00BF17FB" w:rsidP="00BF17FB">
      <w:pPr>
        <w:rPr>
          <w:b/>
          <w:sz w:val="22"/>
        </w:rPr>
      </w:pPr>
      <w:r w:rsidRPr="00727709">
        <w:rPr>
          <w:b/>
          <w:sz w:val="22"/>
        </w:rPr>
        <w:t>Service and Training</w:t>
      </w:r>
    </w:p>
    <w:p w:rsidR="00BF17FB" w:rsidRPr="00727709" w:rsidRDefault="00BF17FB" w:rsidP="00BF17FB">
      <w:pPr>
        <w:spacing w:after="0"/>
        <w:rPr>
          <w:sz w:val="22"/>
        </w:rPr>
      </w:pPr>
      <w:r w:rsidRPr="00727709">
        <w:rPr>
          <w:sz w:val="22"/>
        </w:rPr>
        <w:t>Director of the Siskin Home- and Community-Based Early Intervention Program</w:t>
      </w:r>
    </w:p>
    <w:p w:rsidR="00BF17FB" w:rsidRPr="00727709" w:rsidRDefault="00BF17FB" w:rsidP="00BF17FB">
      <w:pPr>
        <w:spacing w:after="0"/>
        <w:rPr>
          <w:sz w:val="22"/>
        </w:rPr>
      </w:pPr>
      <w:r w:rsidRPr="00727709">
        <w:rPr>
          <w:sz w:val="22"/>
        </w:rPr>
        <w:t xml:space="preserve">Director of the ESCALATE Program (2010-2012) </w:t>
      </w:r>
    </w:p>
    <w:p w:rsidR="00BF17FB" w:rsidRPr="00727709" w:rsidRDefault="00BF17FB" w:rsidP="00BF17FB">
      <w:pPr>
        <w:spacing w:after="0"/>
        <w:rPr>
          <w:sz w:val="22"/>
        </w:rPr>
      </w:pPr>
      <w:r w:rsidRPr="00727709">
        <w:rPr>
          <w:sz w:val="22"/>
        </w:rPr>
        <w:lastRenderedPageBreak/>
        <w:t>Director of Training for Intervention, Engagement, and Reinforcement (2013-2014)</w:t>
      </w:r>
    </w:p>
    <w:p w:rsidR="00BF17FB" w:rsidRPr="00727709" w:rsidRDefault="00BF17FB" w:rsidP="00BF17FB">
      <w:pPr>
        <w:spacing w:after="0"/>
        <w:rPr>
          <w:sz w:val="22"/>
        </w:rPr>
      </w:pPr>
      <w:r w:rsidRPr="00727709">
        <w:rPr>
          <w:sz w:val="22"/>
        </w:rPr>
        <w:t>Founder and Director of Routines-Based Interview Certification Institute</w:t>
      </w:r>
    </w:p>
    <w:p w:rsidR="00BF17FB" w:rsidRPr="00727709" w:rsidRDefault="00BF17FB" w:rsidP="00BF17FB">
      <w:pPr>
        <w:rPr>
          <w:b/>
          <w:sz w:val="22"/>
        </w:rPr>
      </w:pPr>
      <w:r w:rsidRPr="00727709">
        <w:rPr>
          <w:b/>
          <w:sz w:val="22"/>
        </w:rPr>
        <w:t>Grant-Funded Research</w:t>
      </w:r>
    </w:p>
    <w:p w:rsidR="00BF17FB" w:rsidRPr="00727709" w:rsidRDefault="00BF17FB" w:rsidP="00BF17FB">
      <w:pPr>
        <w:rPr>
          <w:sz w:val="22"/>
        </w:rPr>
      </w:pPr>
      <w:r w:rsidRPr="00727709">
        <w:rPr>
          <w:sz w:val="22"/>
        </w:rPr>
        <w:t xml:space="preserve">Principal Investigator: TEIDS </w:t>
      </w:r>
      <w:r w:rsidRPr="00727709">
        <w:rPr>
          <w:i/>
          <w:sz w:val="22"/>
        </w:rPr>
        <w:t>Plus</w:t>
      </w:r>
      <w:r w:rsidRPr="00727709">
        <w:rPr>
          <w:sz w:val="22"/>
        </w:rPr>
        <w:t>: Integrating quality assurance and data-based decision making to enhance IFSP quality, implementation, and child and family outcomes (2007-2011)</w:t>
      </w:r>
    </w:p>
    <w:p w:rsidR="00BF17FB" w:rsidRPr="00727709" w:rsidRDefault="00BF17FB" w:rsidP="00092F55">
      <w:pPr>
        <w:pStyle w:val="Heading3"/>
        <w:rPr>
          <w:sz w:val="28"/>
        </w:rPr>
      </w:pPr>
      <w:r w:rsidRPr="00727709">
        <w:rPr>
          <w:sz w:val="28"/>
        </w:rPr>
        <w:t>2008-2013</w:t>
      </w:r>
      <w:r w:rsidRPr="00727709">
        <w:rPr>
          <w:sz w:val="28"/>
        </w:rPr>
        <w:tab/>
      </w:r>
    </w:p>
    <w:p w:rsidR="00BF17FB" w:rsidRPr="00727709" w:rsidRDefault="00BF17FB" w:rsidP="00BF17FB">
      <w:pPr>
        <w:rPr>
          <w:sz w:val="22"/>
        </w:rPr>
      </w:pPr>
      <w:r w:rsidRPr="00727709">
        <w:rPr>
          <w:b/>
          <w:i/>
          <w:sz w:val="22"/>
        </w:rPr>
        <w:t>Adjoint Professor (courtesy appointment)</w:t>
      </w:r>
      <w:r w:rsidRPr="00727709">
        <w:rPr>
          <w:sz w:val="22"/>
        </w:rPr>
        <w:t>, Department of Special Education, Peabody College, Vanderbilt University</w:t>
      </w:r>
    </w:p>
    <w:p w:rsidR="00BF17FB" w:rsidRPr="00727709" w:rsidRDefault="00BF17FB" w:rsidP="00092F55">
      <w:pPr>
        <w:pStyle w:val="Heading3"/>
        <w:rPr>
          <w:sz w:val="28"/>
        </w:rPr>
      </w:pPr>
      <w:r w:rsidRPr="00727709">
        <w:rPr>
          <w:sz w:val="28"/>
        </w:rPr>
        <w:t>2002-2008</w:t>
      </w:r>
      <w:r w:rsidRPr="00727709">
        <w:rPr>
          <w:sz w:val="28"/>
        </w:rPr>
        <w:tab/>
      </w:r>
    </w:p>
    <w:p w:rsidR="00BF17FB" w:rsidRPr="00727709" w:rsidRDefault="00BF17FB" w:rsidP="00BF17FB">
      <w:pPr>
        <w:rPr>
          <w:sz w:val="22"/>
        </w:rPr>
      </w:pPr>
      <w:r w:rsidRPr="00727709">
        <w:rPr>
          <w:b/>
          <w:bCs/>
          <w:i/>
          <w:iCs/>
          <w:sz w:val="22"/>
        </w:rPr>
        <w:t>Division Chief</w:t>
      </w:r>
      <w:r w:rsidRPr="00727709">
        <w:rPr>
          <w:sz w:val="22"/>
        </w:rPr>
        <w:t>, Center for Child Development (division for developmental and behavioral pediatrics), Department of Pediatrics, Vanderbilt University School of Medicine and the Monroe Carell Jr. Children’s Hospital at Vanderbilt.</w:t>
      </w:r>
    </w:p>
    <w:p w:rsidR="00BF17FB" w:rsidRPr="00727709" w:rsidRDefault="00BF17FB" w:rsidP="00BF17FB">
      <w:pPr>
        <w:rPr>
          <w:sz w:val="22"/>
        </w:rPr>
      </w:pPr>
      <w:r w:rsidRPr="00727709">
        <w:rPr>
          <w:b/>
          <w:bCs/>
          <w:i/>
          <w:iCs/>
          <w:sz w:val="22"/>
        </w:rPr>
        <w:t>Professor (tenured)</w:t>
      </w:r>
      <w:r w:rsidRPr="00727709">
        <w:rPr>
          <w:sz w:val="22"/>
        </w:rPr>
        <w:t>, Department of Pediatrics, Vanderbilt University School of Medicine</w:t>
      </w:r>
    </w:p>
    <w:p w:rsidR="00BF17FB" w:rsidRPr="00727709" w:rsidRDefault="00BF17FB" w:rsidP="00BF17FB">
      <w:pPr>
        <w:rPr>
          <w:sz w:val="22"/>
        </w:rPr>
      </w:pPr>
      <w:r w:rsidRPr="00727709">
        <w:rPr>
          <w:b/>
          <w:bCs/>
          <w:i/>
          <w:iCs/>
          <w:sz w:val="22"/>
        </w:rPr>
        <w:t>Professor (secondary appointment)</w:t>
      </w:r>
      <w:r w:rsidRPr="00727709">
        <w:rPr>
          <w:sz w:val="22"/>
        </w:rPr>
        <w:t xml:space="preserve">, Department of Special Education, Peabody College, Vanderbilt University </w:t>
      </w:r>
    </w:p>
    <w:p w:rsidR="00BF17FB" w:rsidRPr="00727709" w:rsidRDefault="00BF17FB" w:rsidP="00BF17FB">
      <w:pPr>
        <w:rPr>
          <w:sz w:val="22"/>
        </w:rPr>
      </w:pPr>
      <w:r w:rsidRPr="00727709">
        <w:rPr>
          <w:b/>
          <w:bCs/>
          <w:i/>
          <w:iCs/>
          <w:sz w:val="22"/>
        </w:rPr>
        <w:t xml:space="preserve">Investigator, </w:t>
      </w:r>
      <w:r w:rsidRPr="00727709">
        <w:rPr>
          <w:sz w:val="22"/>
        </w:rPr>
        <w:t xml:space="preserve">John F. Kennedy Center for Research on Education and Human Development </w:t>
      </w:r>
    </w:p>
    <w:p w:rsidR="00BF17FB" w:rsidRPr="00727709" w:rsidRDefault="00BF17FB" w:rsidP="00BF17FB">
      <w:pPr>
        <w:rPr>
          <w:sz w:val="22"/>
        </w:rPr>
      </w:pPr>
      <w:r w:rsidRPr="00727709">
        <w:rPr>
          <w:b/>
          <w:bCs/>
          <w:i/>
          <w:iCs/>
          <w:sz w:val="22"/>
        </w:rPr>
        <w:t xml:space="preserve">Investigator, </w:t>
      </w:r>
      <w:r w:rsidRPr="00727709">
        <w:rPr>
          <w:bCs/>
          <w:iCs/>
          <w:sz w:val="22"/>
        </w:rPr>
        <w:t>Learning Sciences Institute</w:t>
      </w:r>
    </w:p>
    <w:p w:rsidR="00BF17FB" w:rsidRPr="00727709" w:rsidRDefault="00BF17FB" w:rsidP="00BF17FB">
      <w:pPr>
        <w:rPr>
          <w:sz w:val="22"/>
        </w:rPr>
      </w:pPr>
      <w:r w:rsidRPr="00727709">
        <w:rPr>
          <w:b/>
          <w:bCs/>
          <w:i/>
          <w:iCs/>
          <w:sz w:val="22"/>
        </w:rPr>
        <w:t xml:space="preserve">Service Chief, </w:t>
      </w:r>
      <w:r w:rsidRPr="00727709">
        <w:rPr>
          <w:sz w:val="22"/>
        </w:rPr>
        <w:t>ACGME-accredited training program for fellowships in developmental and behavioral pediatrics, Vanderbilt University School of Medicine</w:t>
      </w:r>
    </w:p>
    <w:p w:rsidR="00BF17FB" w:rsidRPr="00727709" w:rsidRDefault="00BF17FB" w:rsidP="00BF17FB">
      <w:pPr>
        <w:rPr>
          <w:b/>
          <w:sz w:val="22"/>
        </w:rPr>
      </w:pPr>
      <w:r w:rsidRPr="00727709">
        <w:rPr>
          <w:b/>
          <w:sz w:val="22"/>
        </w:rPr>
        <w:t>Service and Training</w:t>
      </w:r>
    </w:p>
    <w:p w:rsidR="00BF17FB" w:rsidRPr="00727709" w:rsidRDefault="00BF17FB" w:rsidP="00BF17FB">
      <w:pPr>
        <w:spacing w:after="0"/>
        <w:ind w:left="450" w:hanging="450"/>
        <w:rPr>
          <w:sz w:val="22"/>
        </w:rPr>
      </w:pPr>
      <w:r w:rsidRPr="00727709">
        <w:rPr>
          <w:sz w:val="22"/>
        </w:rPr>
        <w:t xml:space="preserve">Director: </w:t>
      </w:r>
      <w:smartTag w:uri="urn:schemas-microsoft-com:office:smarttags" w:element="place">
        <w:smartTag w:uri="urn:schemas-microsoft-com:office:smarttags" w:element="PlaceName">
          <w:r w:rsidRPr="00727709">
            <w:rPr>
              <w:sz w:val="22"/>
            </w:rPr>
            <w:t>Junior-League</w:t>
          </w:r>
        </w:smartTag>
        <w:r w:rsidRPr="00727709">
          <w:rPr>
            <w:sz w:val="22"/>
          </w:rPr>
          <w:t xml:space="preserve">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Parenting Young Children (2007-2008)</w:t>
      </w:r>
    </w:p>
    <w:p w:rsidR="00BF17FB" w:rsidRPr="00727709" w:rsidRDefault="00BF17FB" w:rsidP="00BF17FB">
      <w:pPr>
        <w:spacing w:after="0"/>
        <w:ind w:left="450" w:hanging="450"/>
        <w:rPr>
          <w:sz w:val="22"/>
        </w:rPr>
      </w:pPr>
      <w:r w:rsidRPr="00727709">
        <w:rPr>
          <w:sz w:val="22"/>
        </w:rPr>
        <w:t>Principal Investigator: National Individualizing Inclusion Project: A Project of National Significance (2003-2005)</w:t>
      </w:r>
    </w:p>
    <w:p w:rsidR="00BF17FB" w:rsidRPr="00727709" w:rsidRDefault="00BF17FB" w:rsidP="00BF17FB">
      <w:pPr>
        <w:spacing w:after="0"/>
        <w:ind w:left="450" w:hanging="450"/>
        <w:rPr>
          <w:sz w:val="22"/>
        </w:rPr>
      </w:pPr>
      <w:r w:rsidRPr="00727709">
        <w:rPr>
          <w:sz w:val="22"/>
        </w:rPr>
        <w:t xml:space="preserve">Principal Investigator: </w:t>
      </w:r>
      <w:smartTag w:uri="urn:schemas-microsoft-com:office:smarttags" w:element="State">
        <w:smartTag w:uri="urn:schemas-microsoft-com:office:smarttags" w:element="place">
          <w:r w:rsidRPr="00727709">
            <w:rPr>
              <w:b/>
              <w:sz w:val="22"/>
            </w:rPr>
            <w:t>T</w:t>
          </w:r>
          <w:r w:rsidRPr="00727709">
            <w:rPr>
              <w:sz w:val="22"/>
            </w:rPr>
            <w:t>ennessee</w:t>
          </w:r>
        </w:smartTag>
      </w:smartTag>
      <w:r w:rsidRPr="00727709">
        <w:rPr>
          <w:sz w:val="22"/>
        </w:rPr>
        <w:t xml:space="preserve"> Technical Assistance and </w:t>
      </w:r>
      <w:r w:rsidRPr="00727709">
        <w:rPr>
          <w:b/>
          <w:sz w:val="22"/>
        </w:rPr>
        <w:t>R</w:t>
      </w:r>
      <w:r w:rsidRPr="00727709">
        <w:rPr>
          <w:sz w:val="22"/>
        </w:rPr>
        <w:t xml:space="preserve">esources for </w:t>
      </w:r>
      <w:r w:rsidRPr="00727709">
        <w:rPr>
          <w:b/>
          <w:sz w:val="22"/>
        </w:rPr>
        <w:t>E</w:t>
      </w:r>
      <w:r w:rsidRPr="00727709">
        <w:rPr>
          <w:sz w:val="22"/>
        </w:rPr>
        <w:t xml:space="preserve">nhancing </w:t>
      </w:r>
      <w:r w:rsidRPr="00727709">
        <w:rPr>
          <w:b/>
          <w:sz w:val="22"/>
        </w:rPr>
        <w:t>D</w:t>
      </w:r>
      <w:r w:rsidRPr="00727709">
        <w:rPr>
          <w:sz w:val="22"/>
        </w:rPr>
        <w:t xml:space="preserve">eafblind </w:t>
      </w:r>
      <w:r w:rsidRPr="00727709">
        <w:rPr>
          <w:b/>
          <w:sz w:val="22"/>
        </w:rPr>
        <w:t>S</w:t>
      </w:r>
      <w:r w:rsidRPr="00727709">
        <w:rPr>
          <w:sz w:val="22"/>
        </w:rPr>
        <w:t>upports (2005- 2008)</w:t>
      </w:r>
    </w:p>
    <w:p w:rsidR="00BF17FB" w:rsidRPr="00727709" w:rsidRDefault="00BF17FB" w:rsidP="00BF17FB">
      <w:pPr>
        <w:spacing w:after="0"/>
        <w:ind w:left="450" w:hanging="450"/>
        <w:rPr>
          <w:sz w:val="22"/>
        </w:rPr>
      </w:pPr>
      <w:r w:rsidRPr="00727709">
        <w:rPr>
          <w:sz w:val="22"/>
        </w:rPr>
        <w:t>Grant-Funded Research</w:t>
      </w:r>
    </w:p>
    <w:p w:rsidR="00BF17FB" w:rsidRPr="00727709" w:rsidRDefault="00BF17FB" w:rsidP="00BF17FB">
      <w:pPr>
        <w:spacing w:after="0"/>
        <w:ind w:left="450" w:hanging="450"/>
        <w:rPr>
          <w:sz w:val="22"/>
        </w:rPr>
      </w:pPr>
      <w:r w:rsidRPr="00727709">
        <w:rPr>
          <w:sz w:val="22"/>
        </w:rPr>
        <w:t>Principal Investigator: Improving Engagement in Preschoolers With Disabilities (2001-2005)</w:t>
      </w:r>
    </w:p>
    <w:p w:rsidR="00BF17FB" w:rsidRPr="00727709" w:rsidRDefault="00BF17FB" w:rsidP="00BF17FB">
      <w:pPr>
        <w:spacing w:after="0"/>
        <w:ind w:left="450" w:hanging="450"/>
        <w:rPr>
          <w:sz w:val="22"/>
        </w:rPr>
      </w:pPr>
      <w:r w:rsidRPr="00727709">
        <w:rPr>
          <w:sz w:val="22"/>
        </w:rPr>
        <w:t>Principal Investigator: The Engagement Classroom: A Model for Preschool Inclusion (2005-2008)</w:t>
      </w:r>
    </w:p>
    <w:p w:rsidR="00BF17FB" w:rsidRPr="00727709" w:rsidRDefault="00BF17FB" w:rsidP="00BF17FB">
      <w:pPr>
        <w:spacing w:after="0"/>
        <w:ind w:left="450" w:hanging="450"/>
        <w:rPr>
          <w:sz w:val="22"/>
        </w:rPr>
      </w:pPr>
      <w:r w:rsidRPr="00727709">
        <w:rPr>
          <w:sz w:val="22"/>
        </w:rPr>
        <w:t>Principal Investigator: Routines-Based Interview to Plan Interventions and Measure Family Quality of Life (2006-2007)</w:t>
      </w:r>
    </w:p>
    <w:p w:rsidR="00BF17FB" w:rsidRPr="00727709" w:rsidRDefault="00BF17FB" w:rsidP="00BF17FB">
      <w:pPr>
        <w:spacing w:after="0"/>
        <w:ind w:left="450" w:hanging="450"/>
        <w:rPr>
          <w:sz w:val="22"/>
        </w:rPr>
      </w:pPr>
      <w:r w:rsidRPr="00727709">
        <w:rPr>
          <w:sz w:val="22"/>
        </w:rPr>
        <w:t xml:space="preserve">Principal Investigator: TEIDS </w:t>
      </w:r>
      <w:r w:rsidRPr="00727709">
        <w:rPr>
          <w:i/>
          <w:sz w:val="22"/>
        </w:rPr>
        <w:t>Plus</w:t>
      </w:r>
      <w:r w:rsidRPr="00727709">
        <w:rPr>
          <w:sz w:val="22"/>
        </w:rPr>
        <w:t>: Integrating quality assurance and data-based decision making to enhance IFSP quality, implementation, and child and family outcomes (2007-2011)</w:t>
      </w:r>
    </w:p>
    <w:p w:rsidR="00BF17FB" w:rsidRPr="00727709" w:rsidRDefault="00BF17FB" w:rsidP="00BF17FB">
      <w:pPr>
        <w:spacing w:after="0"/>
        <w:ind w:left="450" w:hanging="450"/>
        <w:rPr>
          <w:sz w:val="22"/>
        </w:rPr>
      </w:pPr>
      <w:r w:rsidRPr="00727709">
        <w:rPr>
          <w:sz w:val="22"/>
        </w:rPr>
        <w:t>Investigator: A Comparison of Home- and Center-Based Intervention Settings for Infants and Toddlers with Hearing Loss (PI: Anne Marie Tharpe, 2005-2007)</w:t>
      </w:r>
    </w:p>
    <w:p w:rsidR="00BF17FB" w:rsidRPr="00727709" w:rsidRDefault="00BF17FB" w:rsidP="00092F55">
      <w:pPr>
        <w:pStyle w:val="Heading3"/>
        <w:rPr>
          <w:sz w:val="28"/>
        </w:rPr>
      </w:pPr>
      <w:r w:rsidRPr="00727709">
        <w:rPr>
          <w:sz w:val="28"/>
        </w:rPr>
        <w:lastRenderedPageBreak/>
        <w:t>1988-2002</w:t>
      </w:r>
      <w:r w:rsidRPr="00727709">
        <w:rPr>
          <w:sz w:val="28"/>
        </w:rPr>
        <w:tab/>
      </w:r>
    </w:p>
    <w:p w:rsidR="00BF17FB" w:rsidRPr="00727709" w:rsidRDefault="00BF17FB" w:rsidP="00BF17FB">
      <w:pPr>
        <w:rPr>
          <w:sz w:val="22"/>
        </w:rPr>
      </w:pPr>
      <w:r w:rsidRPr="00727709">
        <w:rPr>
          <w:b/>
          <w:i/>
          <w:sz w:val="22"/>
        </w:rPr>
        <w:t>Senior Scientist</w:t>
      </w:r>
      <w:r w:rsidRPr="00727709">
        <w:rPr>
          <w:sz w:val="22"/>
        </w:rPr>
        <w:t>, Frank Porter Graham Child Development Center, University of North Carolina at Chapel Hill</w:t>
      </w:r>
    </w:p>
    <w:p w:rsidR="00BF17FB" w:rsidRPr="00727709" w:rsidRDefault="00BF17FB" w:rsidP="00BF17FB">
      <w:pPr>
        <w:rPr>
          <w:sz w:val="22"/>
        </w:rPr>
      </w:pPr>
      <w:r w:rsidRPr="00727709">
        <w:rPr>
          <w:sz w:val="22"/>
        </w:rPr>
        <w:t>Previous job titles: Social Research Associate II (1988-1992), Investigator (1992-1999), Fellow (1996-1999), Scientist (1999-2001)</w:t>
      </w:r>
    </w:p>
    <w:p w:rsidR="00BF17FB" w:rsidRPr="00727709" w:rsidRDefault="00BF17FB" w:rsidP="00BF17FB">
      <w:pPr>
        <w:rPr>
          <w:b/>
          <w:sz w:val="22"/>
        </w:rPr>
      </w:pPr>
      <w:r w:rsidRPr="00727709">
        <w:rPr>
          <w:b/>
          <w:sz w:val="22"/>
        </w:rPr>
        <w:t>Service and Training</w:t>
      </w:r>
    </w:p>
    <w:p w:rsidR="00BF17FB" w:rsidRPr="00727709" w:rsidRDefault="00BF17FB" w:rsidP="00BF17FB">
      <w:pPr>
        <w:spacing w:after="0"/>
        <w:ind w:left="360" w:hanging="360"/>
        <w:rPr>
          <w:sz w:val="22"/>
        </w:rPr>
      </w:pPr>
      <w:r w:rsidRPr="00727709">
        <w:rPr>
          <w:sz w:val="22"/>
        </w:rPr>
        <w:t xml:space="preserve">Investigator: Early </w:t>
      </w:r>
      <w:smartTag w:uri="urn:schemas-microsoft-com:office:smarttags" w:element="place">
        <w:smartTag w:uri="urn:schemas-microsoft-com:office:smarttags" w:element="PlaceName">
          <w:r w:rsidRPr="00727709">
            <w:rPr>
              <w:sz w:val="22"/>
            </w:rPr>
            <w:t>Intervention</w:t>
          </w:r>
        </w:smartTag>
        <w:r w:rsidRPr="00727709">
          <w:rPr>
            <w:sz w:val="22"/>
          </w:rPr>
          <w:t xml:space="preserve"> </w:t>
        </w:r>
        <w:smartTag w:uri="urn:schemas-microsoft-com:office:smarttags" w:element="PlaceName">
          <w:r w:rsidRPr="00727709">
            <w:rPr>
              <w:sz w:val="22"/>
            </w:rPr>
            <w:t>Training</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on Visual Impairment (2001-2005; PI: Deborah Hatton)</w:t>
      </w:r>
    </w:p>
    <w:p w:rsidR="00BF17FB" w:rsidRPr="00727709" w:rsidRDefault="00BF17FB" w:rsidP="00BF17FB">
      <w:pPr>
        <w:spacing w:after="0"/>
        <w:ind w:left="360" w:hanging="360"/>
        <w:rPr>
          <w:sz w:val="22"/>
        </w:rPr>
      </w:pPr>
      <w:r w:rsidRPr="00727709">
        <w:rPr>
          <w:sz w:val="22"/>
        </w:rPr>
        <w:t>Principal Investigator: Doctoral Training Program in Early Intervention and Family Support (2000-2002; Don Bailey PI 1998-2000)</w:t>
      </w:r>
    </w:p>
    <w:p w:rsidR="00BF17FB" w:rsidRPr="00727709" w:rsidRDefault="00BF17FB" w:rsidP="00BF17FB">
      <w:pPr>
        <w:spacing w:after="0"/>
        <w:ind w:left="360" w:hanging="360"/>
        <w:rPr>
          <w:sz w:val="22"/>
        </w:rPr>
      </w:pPr>
      <w:r w:rsidRPr="00727709">
        <w:rPr>
          <w:sz w:val="22"/>
        </w:rPr>
        <w:t>Principal Investigator: Project INTEGRATE (Integrat</w:t>
      </w:r>
      <w:smartTag w:uri="urn:schemas-microsoft-com:office:smarttags" w:element="PersonName">
        <w:r w:rsidRPr="00727709">
          <w:rPr>
            <w:sz w:val="22"/>
          </w:rPr>
          <w:t>ed</w:t>
        </w:r>
      </w:smartTag>
      <w:r w:rsidRPr="00727709">
        <w:rPr>
          <w:sz w:val="22"/>
        </w:rPr>
        <w:t xml:space="preserve"> and Naturalistic Therapy and Education Garner</w:t>
      </w:r>
      <w:smartTag w:uri="urn:schemas-microsoft-com:office:smarttags" w:element="PersonName">
        <w:r w:rsidRPr="00727709">
          <w:rPr>
            <w:sz w:val="22"/>
          </w:rPr>
          <w:t>ed</w:t>
        </w:r>
      </w:smartTag>
      <w:r w:rsidRPr="00727709">
        <w:rPr>
          <w:sz w:val="22"/>
        </w:rPr>
        <w:t xml:space="preserve"> from Research And Treatment Experiences; 1997-2000)</w:t>
      </w:r>
    </w:p>
    <w:p w:rsidR="00BF17FB" w:rsidRPr="00727709" w:rsidRDefault="00BF17FB" w:rsidP="00BF17FB">
      <w:pPr>
        <w:rPr>
          <w:b/>
          <w:sz w:val="22"/>
        </w:rPr>
      </w:pPr>
      <w:r w:rsidRPr="00727709">
        <w:rPr>
          <w:b/>
          <w:sz w:val="22"/>
        </w:rPr>
        <w:t>Grant-Funded Research</w:t>
      </w:r>
    </w:p>
    <w:p w:rsidR="00BF17FB" w:rsidRPr="00727709" w:rsidRDefault="00BF17FB" w:rsidP="00BF17FB">
      <w:pPr>
        <w:tabs>
          <w:tab w:val="left" w:pos="270"/>
        </w:tabs>
        <w:spacing w:after="0"/>
        <w:ind w:left="270" w:hanging="270"/>
        <w:rPr>
          <w:sz w:val="22"/>
        </w:rPr>
      </w:pPr>
      <w:r w:rsidRPr="00727709">
        <w:rPr>
          <w:sz w:val="22"/>
        </w:rPr>
        <w:t>Principal Investigator: Improving Engagement in Preschoolers With Disabilities (2001-2003)</w:t>
      </w:r>
    </w:p>
    <w:p w:rsidR="00BF17FB" w:rsidRPr="00727709" w:rsidRDefault="00BF17FB" w:rsidP="00BF17FB">
      <w:pPr>
        <w:tabs>
          <w:tab w:val="left" w:pos="270"/>
        </w:tabs>
        <w:spacing w:after="0"/>
        <w:ind w:left="270" w:hanging="270"/>
        <w:rPr>
          <w:sz w:val="22"/>
        </w:rPr>
      </w:pPr>
      <w:r w:rsidRPr="00727709">
        <w:rPr>
          <w:sz w:val="22"/>
        </w:rPr>
        <w:t>Principal Investigator: Individualizing Inclusion in Child Care Model Demonstration Project (2000-2002; Mark Wolery PI 1998-2000)</w:t>
      </w:r>
    </w:p>
    <w:p w:rsidR="00BF17FB" w:rsidRPr="00727709" w:rsidRDefault="00BF17FB" w:rsidP="00BF17FB">
      <w:pPr>
        <w:tabs>
          <w:tab w:val="left" w:pos="270"/>
        </w:tabs>
        <w:spacing w:after="0"/>
        <w:ind w:left="270" w:hanging="270"/>
        <w:rPr>
          <w:sz w:val="22"/>
        </w:rPr>
      </w:pPr>
      <w:r w:rsidRPr="00727709">
        <w:rPr>
          <w:sz w:val="22"/>
        </w:rPr>
        <w:t>Principal Investigator: Engagement as an Outcome of Child Care Quality (“The Engagement Project”; 1997-2000)</w:t>
      </w:r>
    </w:p>
    <w:p w:rsidR="00BF17FB" w:rsidRPr="00727709" w:rsidRDefault="00BF17FB" w:rsidP="00BF17FB">
      <w:pPr>
        <w:tabs>
          <w:tab w:val="left" w:pos="270"/>
        </w:tabs>
        <w:spacing w:after="0"/>
        <w:ind w:left="270" w:hanging="270"/>
        <w:rPr>
          <w:sz w:val="22"/>
        </w:rPr>
      </w:pPr>
      <w:r w:rsidRPr="00727709">
        <w:rPr>
          <w:sz w:val="22"/>
        </w:rPr>
        <w:t>Investigator: National Early Intervention Longitudinal Study (1995-2000; contract from SRI, Inc.; PI: Kathy Hebbeler)</w:t>
      </w:r>
    </w:p>
    <w:p w:rsidR="00BF17FB" w:rsidRPr="00727709" w:rsidRDefault="00BF17FB" w:rsidP="00BF17FB">
      <w:pPr>
        <w:tabs>
          <w:tab w:val="left" w:pos="270"/>
        </w:tabs>
        <w:spacing w:after="0"/>
        <w:ind w:left="270" w:hanging="270"/>
        <w:rPr>
          <w:sz w:val="22"/>
        </w:rPr>
      </w:pPr>
      <w:r w:rsidRPr="00727709">
        <w:rPr>
          <w:sz w:val="22"/>
        </w:rPr>
        <w:t>Principal Investigator: School Practices Project, Early Childhood Follow-Through Research Institute (1995-2000; PIs: Mark Wolery &amp; Don Bailey)</w:t>
      </w:r>
    </w:p>
    <w:p w:rsidR="00BF17FB" w:rsidRPr="00727709" w:rsidRDefault="00BF17FB" w:rsidP="00BF17FB">
      <w:pPr>
        <w:tabs>
          <w:tab w:val="left" w:pos="270"/>
        </w:tabs>
        <w:spacing w:after="0"/>
        <w:ind w:left="270" w:hanging="270"/>
        <w:rPr>
          <w:sz w:val="22"/>
        </w:rPr>
      </w:pPr>
      <w:r w:rsidRPr="00727709">
        <w:rPr>
          <w:sz w:val="22"/>
        </w:rPr>
        <w:t>Principal Investigator: Teaching Styles in Early Intervention: Responsiveness and Directiveness (1994-1997).</w:t>
      </w:r>
    </w:p>
    <w:p w:rsidR="00BF17FB" w:rsidRPr="00727709" w:rsidRDefault="00BF17FB" w:rsidP="00BF17FB">
      <w:pPr>
        <w:tabs>
          <w:tab w:val="left" w:pos="270"/>
        </w:tabs>
        <w:spacing w:after="0"/>
        <w:ind w:left="270" w:hanging="270"/>
        <w:rPr>
          <w:sz w:val="22"/>
        </w:rPr>
      </w:pPr>
      <w:r w:rsidRPr="00727709">
        <w:rPr>
          <w:sz w:val="22"/>
        </w:rPr>
        <w:t>Principal Investigator: Transitions From Part H to Preschool (1995-1996).</w:t>
      </w:r>
    </w:p>
    <w:p w:rsidR="00BF17FB" w:rsidRPr="00727709" w:rsidRDefault="00BF17FB" w:rsidP="00BF17FB">
      <w:pPr>
        <w:tabs>
          <w:tab w:val="left" w:pos="270"/>
        </w:tabs>
        <w:spacing w:after="0"/>
        <w:ind w:left="270" w:hanging="270"/>
        <w:rPr>
          <w:sz w:val="22"/>
        </w:rPr>
      </w:pPr>
      <w:r w:rsidRPr="00727709">
        <w:rPr>
          <w:sz w:val="22"/>
        </w:rPr>
        <w:t>Investigator: Early Childhood Research Institute: Service Utilization (1994-1997; PI: Gloria Harbin)</w:t>
      </w:r>
    </w:p>
    <w:p w:rsidR="00BF17FB" w:rsidRPr="00727709" w:rsidRDefault="00BF17FB" w:rsidP="00BF17FB">
      <w:pPr>
        <w:tabs>
          <w:tab w:val="left" w:pos="270"/>
        </w:tabs>
        <w:spacing w:after="0"/>
        <w:ind w:left="270" w:hanging="270"/>
        <w:rPr>
          <w:sz w:val="22"/>
        </w:rPr>
      </w:pPr>
      <w:r w:rsidRPr="00727709">
        <w:rPr>
          <w:sz w:val="22"/>
        </w:rPr>
        <w:t>Principal Investigator: Integrated vs Isolated Treatment Grant (1993-1995).  Project Director (1990-1992; PI: Don Bailey)</w:t>
      </w:r>
    </w:p>
    <w:p w:rsidR="00BF17FB" w:rsidRPr="00727709" w:rsidRDefault="00BF17FB" w:rsidP="00BF17FB">
      <w:pPr>
        <w:tabs>
          <w:tab w:val="left" w:pos="270"/>
        </w:tabs>
        <w:spacing w:after="0"/>
        <w:ind w:left="270" w:hanging="270"/>
        <w:rPr>
          <w:sz w:val="22"/>
        </w:rPr>
      </w:pPr>
      <w:r w:rsidRPr="00727709">
        <w:rPr>
          <w:sz w:val="22"/>
        </w:rPr>
        <w:t>Principal Investigator: Service Delivery by Allied-Health Professionals: A Focus Group Study (1994-1995)</w:t>
      </w:r>
    </w:p>
    <w:p w:rsidR="00BF17FB" w:rsidRPr="00727709" w:rsidRDefault="00BF17FB" w:rsidP="00BF17FB">
      <w:pPr>
        <w:tabs>
          <w:tab w:val="left" w:pos="270"/>
        </w:tabs>
        <w:spacing w:after="0"/>
        <w:ind w:left="270" w:hanging="270"/>
        <w:rPr>
          <w:sz w:val="22"/>
        </w:rPr>
      </w:pPr>
      <w:r w:rsidRPr="00727709">
        <w:rPr>
          <w:sz w:val="22"/>
        </w:rPr>
        <w:t>Principal Investigator: Engagement Validation for Research with Children with Mental Retardation (1994)</w:t>
      </w:r>
    </w:p>
    <w:p w:rsidR="00BF17FB" w:rsidRPr="00727709" w:rsidRDefault="00BF17FB" w:rsidP="00BF17FB">
      <w:pPr>
        <w:tabs>
          <w:tab w:val="left" w:pos="270"/>
        </w:tabs>
        <w:spacing w:after="0"/>
        <w:ind w:left="270" w:hanging="270"/>
        <w:rPr>
          <w:sz w:val="22"/>
        </w:rPr>
      </w:pPr>
      <w:r w:rsidRPr="00727709">
        <w:rPr>
          <w:sz w:val="22"/>
        </w:rPr>
        <w:t xml:space="preserve">Principal Investigator: Professional Perceptions of Early Intervention Services in </w:t>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1994)</w:t>
      </w:r>
    </w:p>
    <w:p w:rsidR="00BF17FB" w:rsidRPr="00727709" w:rsidRDefault="00BF17FB" w:rsidP="00BF17FB">
      <w:pPr>
        <w:tabs>
          <w:tab w:val="left" w:pos="270"/>
        </w:tabs>
        <w:spacing w:after="0"/>
        <w:ind w:left="270" w:hanging="270"/>
        <w:rPr>
          <w:sz w:val="22"/>
        </w:rPr>
      </w:pPr>
      <w:r w:rsidRPr="00727709">
        <w:rPr>
          <w:sz w:val="22"/>
        </w:rPr>
        <w:t xml:space="preserve">Investigator: Evaluation Study of Part H Services in </w:t>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1992-94; PI: Pat Porter)</w:t>
      </w:r>
    </w:p>
    <w:p w:rsidR="00BF17FB" w:rsidRPr="00727709" w:rsidRDefault="00BF17FB" w:rsidP="00BF17FB">
      <w:pPr>
        <w:tabs>
          <w:tab w:val="left" w:pos="270"/>
        </w:tabs>
        <w:spacing w:after="0"/>
        <w:ind w:left="270" w:hanging="270"/>
        <w:rPr>
          <w:sz w:val="22"/>
        </w:rPr>
      </w:pPr>
      <w:r w:rsidRPr="00727709">
        <w:rPr>
          <w:sz w:val="22"/>
        </w:rPr>
        <w:t>Principal Investigator: ICC Survey of Family Satisfaction with Early Intervention Services (1992-1993)</w:t>
      </w:r>
    </w:p>
    <w:p w:rsidR="00BF17FB" w:rsidRPr="00727709" w:rsidRDefault="00BF17FB" w:rsidP="00BF17FB">
      <w:pPr>
        <w:tabs>
          <w:tab w:val="left" w:pos="270"/>
        </w:tabs>
        <w:spacing w:after="0"/>
        <w:ind w:left="270" w:hanging="270"/>
        <w:rPr>
          <w:sz w:val="22"/>
        </w:rPr>
      </w:pPr>
      <w:r w:rsidRPr="00727709">
        <w:rPr>
          <w:sz w:val="22"/>
        </w:rPr>
        <w:t>Project Director: Child Engagement Research Grant (1989-1990)</w:t>
      </w:r>
    </w:p>
    <w:p w:rsidR="00BF17FB" w:rsidRPr="00727709" w:rsidRDefault="00BF17FB" w:rsidP="00BF17FB">
      <w:pPr>
        <w:tabs>
          <w:tab w:val="left" w:pos="270"/>
        </w:tabs>
        <w:spacing w:after="0"/>
        <w:ind w:left="270" w:hanging="270"/>
        <w:rPr>
          <w:sz w:val="22"/>
        </w:rPr>
      </w:pPr>
      <w:r w:rsidRPr="00727709">
        <w:rPr>
          <w:sz w:val="22"/>
        </w:rPr>
        <w:t>Investigator: Carolina Institute for Research on Infant Personnel Preparation (PI: Don Bailey) (1988-1992)</w:t>
      </w:r>
    </w:p>
    <w:p w:rsidR="00BF17FB" w:rsidRPr="00727709" w:rsidRDefault="00BF17FB" w:rsidP="00BF17FB">
      <w:pPr>
        <w:rPr>
          <w:sz w:val="22"/>
        </w:rPr>
      </w:pPr>
      <w:r w:rsidRPr="00727709">
        <w:rPr>
          <w:sz w:val="22"/>
        </w:rPr>
        <w:t>2002-2004</w:t>
      </w:r>
      <w:r w:rsidRPr="00727709">
        <w:rPr>
          <w:sz w:val="22"/>
        </w:rPr>
        <w:tab/>
      </w:r>
      <w:r w:rsidRPr="00727709">
        <w:rPr>
          <w:b/>
          <w:i/>
          <w:sz w:val="22"/>
        </w:rPr>
        <w:t>Research Professor</w:t>
      </w:r>
      <w:r w:rsidRPr="00727709">
        <w:rPr>
          <w:sz w:val="22"/>
        </w:rPr>
        <w:t>, Early Childhood, Families, and Literacy Area, School of Education, University of North Carolina at Chapel Hill</w:t>
      </w:r>
    </w:p>
    <w:p w:rsidR="00BF17FB" w:rsidRPr="00727709" w:rsidRDefault="00BF17FB" w:rsidP="00BF17FB">
      <w:pPr>
        <w:rPr>
          <w:sz w:val="22"/>
        </w:rPr>
      </w:pPr>
      <w:r w:rsidRPr="00727709">
        <w:rPr>
          <w:sz w:val="22"/>
        </w:rPr>
        <w:lastRenderedPageBreak/>
        <w:t>1998-2002</w:t>
      </w:r>
      <w:r w:rsidRPr="00727709">
        <w:rPr>
          <w:sz w:val="22"/>
        </w:rPr>
        <w:tab/>
      </w:r>
      <w:r w:rsidRPr="00727709">
        <w:rPr>
          <w:b/>
          <w:i/>
          <w:sz w:val="22"/>
        </w:rPr>
        <w:t>Research Associate Professor</w:t>
      </w:r>
      <w:r w:rsidRPr="00727709">
        <w:rPr>
          <w:sz w:val="22"/>
        </w:rPr>
        <w:t>, Early Childhood, Families, and Literacy Area, School of Education, University of North Carolina at Chapel Hill</w:t>
      </w:r>
    </w:p>
    <w:p w:rsidR="00BF17FB" w:rsidRPr="00727709" w:rsidRDefault="00BF17FB" w:rsidP="00BF17FB">
      <w:pPr>
        <w:rPr>
          <w:sz w:val="22"/>
        </w:rPr>
      </w:pPr>
      <w:r w:rsidRPr="00727709">
        <w:rPr>
          <w:sz w:val="22"/>
        </w:rPr>
        <w:t>1998-2001</w:t>
      </w:r>
      <w:r w:rsidRPr="00727709">
        <w:rPr>
          <w:sz w:val="22"/>
        </w:rPr>
        <w:tab/>
      </w:r>
      <w:r w:rsidRPr="00727709">
        <w:rPr>
          <w:b/>
          <w:i/>
          <w:sz w:val="22"/>
        </w:rPr>
        <w:t>Sports Counselor</w:t>
      </w:r>
      <w:r w:rsidRPr="00727709">
        <w:rPr>
          <w:sz w:val="22"/>
        </w:rPr>
        <w:t>, Field Hockey Program, Department of Athletics, University of North Carolina at Chapel Hill</w:t>
      </w:r>
    </w:p>
    <w:p w:rsidR="00BF17FB" w:rsidRPr="00727709" w:rsidRDefault="00BF17FB" w:rsidP="00BF17FB">
      <w:pPr>
        <w:rPr>
          <w:sz w:val="22"/>
        </w:rPr>
      </w:pPr>
      <w:r w:rsidRPr="00727709">
        <w:rPr>
          <w:sz w:val="22"/>
        </w:rPr>
        <w:t>1996-1998</w:t>
      </w:r>
      <w:r w:rsidRPr="00727709">
        <w:rPr>
          <w:sz w:val="22"/>
        </w:rPr>
        <w:tab/>
      </w:r>
      <w:r w:rsidRPr="00727709">
        <w:rPr>
          <w:b/>
          <w:i/>
          <w:sz w:val="22"/>
        </w:rPr>
        <w:t>Research Assistant Professor</w:t>
      </w:r>
      <w:r w:rsidRPr="00727709">
        <w:rPr>
          <w:sz w:val="22"/>
        </w:rPr>
        <w:t>, Department of Special Education and Literacy Studies, School of Education, University of North Carolina at Chapel Hill</w:t>
      </w:r>
    </w:p>
    <w:p w:rsidR="00BF17FB" w:rsidRPr="00727709" w:rsidRDefault="00BF17FB" w:rsidP="00BF17FB">
      <w:pPr>
        <w:rPr>
          <w:sz w:val="22"/>
        </w:rPr>
      </w:pPr>
      <w:r w:rsidRPr="00727709">
        <w:rPr>
          <w:sz w:val="22"/>
        </w:rPr>
        <w:t>1993-1995</w:t>
      </w:r>
      <w:r w:rsidRPr="00727709">
        <w:rPr>
          <w:sz w:val="22"/>
        </w:rPr>
        <w:tab/>
      </w:r>
      <w:r w:rsidRPr="00727709">
        <w:rPr>
          <w:sz w:val="22"/>
        </w:rPr>
        <w:tab/>
      </w:r>
      <w:r w:rsidRPr="00727709">
        <w:rPr>
          <w:b/>
          <w:i/>
          <w:sz w:val="22"/>
        </w:rPr>
        <w:t>Clinical Assistant Professor</w:t>
      </w:r>
      <w:r w:rsidRPr="00727709">
        <w:rPr>
          <w:b/>
          <w:sz w:val="22"/>
        </w:rPr>
        <w:t>,</w:t>
      </w:r>
      <w:r w:rsidRPr="00727709">
        <w:rPr>
          <w:sz w:val="22"/>
        </w:rPr>
        <w:t xml:space="preserve"> Department of Specialized Education Programs, School of Education, University of North Carolina at Chapel Hill</w:t>
      </w:r>
    </w:p>
    <w:p w:rsidR="00BF17FB" w:rsidRPr="00727709" w:rsidRDefault="00BF17FB" w:rsidP="00BF17FB">
      <w:pPr>
        <w:rPr>
          <w:sz w:val="22"/>
        </w:rPr>
      </w:pPr>
      <w:r w:rsidRPr="00727709">
        <w:rPr>
          <w:sz w:val="22"/>
        </w:rPr>
        <w:t>1992 (Fall)</w:t>
      </w:r>
      <w:r w:rsidRPr="00727709">
        <w:rPr>
          <w:sz w:val="22"/>
        </w:rPr>
        <w:tab/>
      </w:r>
      <w:r w:rsidRPr="00727709">
        <w:rPr>
          <w:sz w:val="22"/>
        </w:rPr>
        <w:tab/>
      </w:r>
      <w:r w:rsidRPr="00727709">
        <w:rPr>
          <w:b/>
          <w:i/>
          <w:sz w:val="22"/>
        </w:rPr>
        <w:t>Visiting Assistant Professor</w:t>
      </w:r>
      <w:r w:rsidRPr="00727709">
        <w:rPr>
          <w:sz w:val="22"/>
        </w:rPr>
        <w:t>, Department of Special Education, School of Education, University of North Carolina at Chapel Hill</w:t>
      </w:r>
    </w:p>
    <w:p w:rsidR="00092F55" w:rsidRPr="00727709" w:rsidRDefault="00BF17FB" w:rsidP="00092F55">
      <w:pPr>
        <w:pStyle w:val="Heading3"/>
        <w:rPr>
          <w:sz w:val="28"/>
        </w:rPr>
      </w:pPr>
      <w:r w:rsidRPr="00727709">
        <w:rPr>
          <w:sz w:val="28"/>
        </w:rPr>
        <w:t>1986-1988</w:t>
      </w:r>
    </w:p>
    <w:p w:rsidR="00BF17FB" w:rsidRPr="00727709" w:rsidRDefault="00BF17FB" w:rsidP="00BF17FB">
      <w:pPr>
        <w:rPr>
          <w:sz w:val="22"/>
        </w:rPr>
      </w:pPr>
      <w:r w:rsidRPr="00727709">
        <w:rPr>
          <w:b/>
          <w:i/>
          <w:sz w:val="22"/>
        </w:rPr>
        <w:t>Project Coordinator</w:t>
      </w:r>
      <w:r w:rsidRPr="00727709">
        <w:rPr>
          <w:sz w:val="22"/>
        </w:rPr>
        <w:t>, Project SUNRISE (Systematic Use of Newly Researched Interventions by Special Educators), Family, Infant and Preschool Program, Western Carolina Center, Morganton, NC</w:t>
      </w:r>
    </w:p>
    <w:p w:rsidR="00092F55" w:rsidRPr="00727709" w:rsidRDefault="00BF17FB" w:rsidP="00092F55">
      <w:pPr>
        <w:pStyle w:val="Heading3"/>
        <w:rPr>
          <w:sz w:val="28"/>
        </w:rPr>
      </w:pPr>
      <w:r w:rsidRPr="00727709">
        <w:rPr>
          <w:sz w:val="28"/>
        </w:rPr>
        <w:t>1983-1987</w:t>
      </w:r>
    </w:p>
    <w:p w:rsidR="00BF17FB" w:rsidRPr="00727709" w:rsidRDefault="00BF17FB" w:rsidP="00BF17FB">
      <w:pPr>
        <w:rPr>
          <w:sz w:val="22"/>
        </w:rPr>
      </w:pPr>
      <w:r w:rsidRPr="00727709">
        <w:rPr>
          <w:b/>
          <w:i/>
          <w:sz w:val="22"/>
        </w:rPr>
        <w:t>Project Coordinator</w:t>
      </w:r>
      <w:r w:rsidRPr="00727709">
        <w:rPr>
          <w:b/>
          <w:sz w:val="22"/>
        </w:rPr>
        <w:t>,</w:t>
      </w:r>
      <w:r w:rsidRPr="00727709">
        <w:rPr>
          <w:sz w:val="22"/>
        </w:rPr>
        <w:t xml:space="preserve"> Project SUNRISE (Support Network of Rural Intervention Services), Family, Infant and Preschool Program, Western Carolina Center, Morganton, NC</w:t>
      </w:r>
    </w:p>
    <w:p w:rsidR="00092F55" w:rsidRPr="00727709" w:rsidRDefault="00BF17FB" w:rsidP="00092F55">
      <w:pPr>
        <w:pStyle w:val="Heading3"/>
        <w:rPr>
          <w:sz w:val="28"/>
        </w:rPr>
      </w:pPr>
      <w:r w:rsidRPr="00727709">
        <w:rPr>
          <w:sz w:val="28"/>
        </w:rPr>
        <w:t>1984-1987</w:t>
      </w:r>
    </w:p>
    <w:p w:rsidR="00BF17FB" w:rsidRPr="00727709" w:rsidRDefault="00BF17FB" w:rsidP="00BF17FB">
      <w:pPr>
        <w:rPr>
          <w:sz w:val="22"/>
        </w:rPr>
      </w:pPr>
      <w:r w:rsidRPr="00727709">
        <w:rPr>
          <w:b/>
          <w:i/>
          <w:sz w:val="22"/>
        </w:rPr>
        <w:t>Supervisor</w:t>
      </w:r>
      <w:r w:rsidRPr="00727709">
        <w:rPr>
          <w:b/>
          <w:sz w:val="22"/>
        </w:rPr>
        <w:t>,</w:t>
      </w:r>
      <w:r w:rsidRPr="00727709">
        <w:rPr>
          <w:sz w:val="22"/>
        </w:rPr>
        <w:t xml:space="preserve"> Family Place Preschool Classrooms, Family, Infant and Preschool Program, Western Carolina Center, Morganton, NC</w:t>
      </w:r>
    </w:p>
    <w:p w:rsidR="00092F55" w:rsidRPr="00727709" w:rsidRDefault="00BF17FB" w:rsidP="00092F55">
      <w:pPr>
        <w:pStyle w:val="Heading3"/>
        <w:rPr>
          <w:sz w:val="28"/>
        </w:rPr>
      </w:pPr>
      <w:r w:rsidRPr="00727709">
        <w:rPr>
          <w:sz w:val="28"/>
        </w:rPr>
        <w:t>1982-1983</w:t>
      </w:r>
    </w:p>
    <w:p w:rsidR="00BF17FB" w:rsidRPr="00727709" w:rsidRDefault="00BF17FB" w:rsidP="00BF17FB">
      <w:pPr>
        <w:rPr>
          <w:sz w:val="22"/>
        </w:rPr>
      </w:pPr>
      <w:r w:rsidRPr="00727709">
        <w:rPr>
          <w:b/>
          <w:i/>
          <w:sz w:val="22"/>
        </w:rPr>
        <w:t>Child Development Specialist</w:t>
      </w:r>
      <w:r w:rsidRPr="00727709">
        <w:rPr>
          <w:sz w:val="22"/>
        </w:rPr>
        <w:t>, The Tammy Lynn Center, Early Childhood Intervention Program, Raleigh, NC</w:t>
      </w:r>
    </w:p>
    <w:p w:rsidR="00092F55" w:rsidRPr="00727709" w:rsidRDefault="00BF17FB" w:rsidP="00092F55">
      <w:pPr>
        <w:pStyle w:val="Heading3"/>
        <w:rPr>
          <w:sz w:val="28"/>
        </w:rPr>
      </w:pPr>
      <w:r w:rsidRPr="00727709">
        <w:rPr>
          <w:sz w:val="28"/>
        </w:rPr>
        <w:t>1981-1982</w:t>
      </w:r>
    </w:p>
    <w:p w:rsidR="00BF17FB" w:rsidRPr="00727709" w:rsidRDefault="00BF17FB" w:rsidP="00BF17FB">
      <w:pPr>
        <w:rPr>
          <w:sz w:val="22"/>
        </w:rPr>
      </w:pPr>
      <w:r w:rsidRPr="00727709">
        <w:rPr>
          <w:b/>
          <w:i/>
          <w:sz w:val="22"/>
        </w:rPr>
        <w:t>Child Development Specialis</w:t>
      </w:r>
      <w:r w:rsidRPr="00727709">
        <w:rPr>
          <w:i/>
          <w:sz w:val="22"/>
        </w:rPr>
        <w:t>t</w:t>
      </w:r>
      <w:r w:rsidRPr="00727709">
        <w:rPr>
          <w:sz w:val="22"/>
        </w:rPr>
        <w:t>, Johnston County Mental Health Center, Early Childhood Intervention Program, Smithfield, NC</w:t>
      </w:r>
    </w:p>
    <w:p w:rsidR="00092F55" w:rsidRPr="00727709" w:rsidRDefault="00BF17FB" w:rsidP="00092F55">
      <w:pPr>
        <w:pStyle w:val="Heading3"/>
        <w:rPr>
          <w:sz w:val="28"/>
        </w:rPr>
      </w:pPr>
      <w:r w:rsidRPr="00727709">
        <w:rPr>
          <w:sz w:val="28"/>
        </w:rPr>
        <w:t>1980</w:t>
      </w:r>
    </w:p>
    <w:p w:rsidR="00BF17FB" w:rsidRPr="00727709" w:rsidRDefault="00BF17FB" w:rsidP="00BF17FB">
      <w:pPr>
        <w:rPr>
          <w:sz w:val="22"/>
        </w:rPr>
      </w:pPr>
      <w:r w:rsidRPr="00727709">
        <w:rPr>
          <w:b/>
          <w:i/>
          <w:sz w:val="22"/>
        </w:rPr>
        <w:t>Independent Living Skills Instructor (Consultant</w:t>
      </w:r>
      <w:r w:rsidRPr="00727709">
        <w:rPr>
          <w:i/>
          <w:sz w:val="22"/>
        </w:rPr>
        <w:t>)</w:t>
      </w:r>
      <w:r w:rsidRPr="00727709">
        <w:rPr>
          <w:sz w:val="22"/>
        </w:rPr>
        <w:t>, North Carolina Department of Human Resources, Division of Services for the Blind, Raleigh, NC</w:t>
      </w:r>
    </w:p>
    <w:p w:rsidR="00092F55" w:rsidRPr="00727709" w:rsidRDefault="00BF17FB" w:rsidP="00092F55">
      <w:pPr>
        <w:pStyle w:val="Heading3"/>
        <w:rPr>
          <w:sz w:val="28"/>
        </w:rPr>
      </w:pPr>
      <w:r w:rsidRPr="00727709">
        <w:rPr>
          <w:sz w:val="28"/>
        </w:rPr>
        <w:t>1979</w:t>
      </w:r>
    </w:p>
    <w:p w:rsidR="00BF17FB" w:rsidRPr="00727709" w:rsidRDefault="00BF17FB" w:rsidP="00BF17FB">
      <w:pPr>
        <w:rPr>
          <w:sz w:val="22"/>
        </w:rPr>
      </w:pPr>
      <w:r w:rsidRPr="00727709">
        <w:rPr>
          <w:b/>
          <w:i/>
          <w:sz w:val="22"/>
        </w:rPr>
        <w:t>Educational Development Assistant</w:t>
      </w:r>
      <w:r w:rsidRPr="00727709">
        <w:rPr>
          <w:sz w:val="22"/>
        </w:rPr>
        <w:t>, The Governor Morehead School, Raleigh, NC</w:t>
      </w:r>
    </w:p>
    <w:p w:rsidR="00BF17FB" w:rsidRPr="00727709" w:rsidRDefault="00BF17FB" w:rsidP="00092F55">
      <w:pPr>
        <w:pStyle w:val="Heading3"/>
        <w:rPr>
          <w:b/>
          <w:bCs/>
          <w:i/>
          <w:iCs/>
          <w:sz w:val="28"/>
        </w:rPr>
      </w:pPr>
      <w:r w:rsidRPr="00727709">
        <w:rPr>
          <w:b/>
          <w:bCs/>
          <w:i/>
          <w:iCs/>
          <w:sz w:val="28"/>
        </w:rPr>
        <w:t>Other Affiliations</w:t>
      </w:r>
    </w:p>
    <w:p w:rsidR="0058161A" w:rsidRDefault="0058161A" w:rsidP="00A172E0">
      <w:pPr>
        <w:tabs>
          <w:tab w:val="left" w:pos="1440"/>
        </w:tabs>
        <w:spacing w:after="0"/>
        <w:ind w:left="1440" w:hanging="1440"/>
        <w:rPr>
          <w:sz w:val="22"/>
        </w:rPr>
      </w:pPr>
      <w:r>
        <w:rPr>
          <w:sz w:val="22"/>
        </w:rPr>
        <w:lastRenderedPageBreak/>
        <w:t>2017-Present</w:t>
      </w:r>
      <w:r>
        <w:rPr>
          <w:sz w:val="22"/>
        </w:rPr>
        <w:tab/>
        <w:t>Early Childhood Personnel Center (University of Connecticut Health Center; Mary Beth Bruder, PI). Leadership Team.</w:t>
      </w:r>
    </w:p>
    <w:p w:rsidR="00BF17FB" w:rsidRPr="00727709" w:rsidRDefault="00BF17FB" w:rsidP="00A172E0">
      <w:pPr>
        <w:tabs>
          <w:tab w:val="left" w:pos="1440"/>
        </w:tabs>
        <w:spacing w:after="0"/>
        <w:ind w:left="1440" w:hanging="1440"/>
        <w:rPr>
          <w:sz w:val="22"/>
        </w:rPr>
      </w:pPr>
      <w:r w:rsidRPr="00727709">
        <w:rPr>
          <w:sz w:val="22"/>
        </w:rPr>
        <w:t>2005-2008</w:t>
      </w:r>
      <w:r w:rsidRPr="00727709">
        <w:rPr>
          <w:sz w:val="22"/>
        </w:rPr>
        <w:tab/>
        <w:t xml:space="preserve">Consultant: Kent State University-University of Kentucky Collaborative Leadership Grant for Doctoral Education in Early Childhood Special Education. Director: Kristie Pretti-Frontzcak, </w:t>
      </w:r>
      <w:smartTag w:uri="urn:schemas-microsoft-com:office:smarttags" w:element="place">
        <w:smartTag w:uri="urn:schemas-microsoft-com:office:smarttags" w:element="PlaceName">
          <w:r w:rsidRPr="00727709">
            <w:rPr>
              <w:sz w:val="22"/>
            </w:rPr>
            <w:t>Kent</w:t>
          </w:r>
        </w:smartTag>
        <w:r w:rsidRPr="00727709">
          <w:rPr>
            <w:sz w:val="22"/>
          </w:rPr>
          <w:t xml:space="preserve"> </w:t>
        </w:r>
        <w:smartTag w:uri="urn:schemas-microsoft-com:office:smarttags" w:element="PlaceName">
          <w:r w:rsidRPr="00727709">
            <w:rPr>
              <w:sz w:val="22"/>
            </w:rPr>
            <w:t>State</w:t>
          </w:r>
        </w:smartTag>
        <w:r w:rsidRPr="00727709">
          <w:rPr>
            <w:sz w:val="22"/>
          </w:rPr>
          <w:t xml:space="preserve"> </w:t>
        </w:r>
        <w:smartTag w:uri="urn:schemas-microsoft-com:office:smarttags" w:element="PlaceType">
          <w:r w:rsidRPr="00727709">
            <w:rPr>
              <w:sz w:val="22"/>
            </w:rPr>
            <w:t>University</w:t>
          </w:r>
        </w:smartTag>
      </w:smartTag>
    </w:p>
    <w:p w:rsidR="00BF17FB" w:rsidRPr="00727709" w:rsidRDefault="00BF17FB" w:rsidP="00A172E0">
      <w:pPr>
        <w:tabs>
          <w:tab w:val="left" w:pos="1440"/>
        </w:tabs>
        <w:spacing w:after="0"/>
        <w:ind w:left="1440" w:hanging="1440"/>
        <w:rPr>
          <w:sz w:val="22"/>
        </w:rPr>
      </w:pPr>
      <w:r w:rsidRPr="00727709">
        <w:rPr>
          <w:sz w:val="22"/>
        </w:rPr>
        <w:t>2004-2007</w:t>
      </w:r>
      <w:r w:rsidRPr="00727709">
        <w:rPr>
          <w:sz w:val="22"/>
        </w:rPr>
        <w:tab/>
        <w:t xml:space="preserve">Investigator: The Center to Guide Personnel Preparation Policy and Practice in Early Intervention and Early Childhood Special Education. PI: Mary Beth Bruder,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Connecticut</w:t>
          </w:r>
        </w:smartTag>
      </w:smartTag>
    </w:p>
    <w:p w:rsidR="00BF17FB" w:rsidRPr="00727709" w:rsidRDefault="00BF17FB" w:rsidP="00A172E0">
      <w:pPr>
        <w:tabs>
          <w:tab w:val="left" w:pos="1440"/>
        </w:tabs>
        <w:spacing w:after="0"/>
        <w:ind w:left="1440" w:hanging="1440"/>
        <w:rPr>
          <w:sz w:val="22"/>
        </w:rPr>
      </w:pPr>
      <w:r w:rsidRPr="00727709">
        <w:rPr>
          <w:sz w:val="22"/>
        </w:rPr>
        <w:t>2004-2006</w:t>
      </w:r>
      <w:r w:rsidRPr="00727709">
        <w:rPr>
          <w:sz w:val="22"/>
        </w:rPr>
        <w:tab/>
        <w:t xml:space="preserve">Consultant: Enhancing the Quality of Inclusion in Preschool (Project EQuIP). PI: Lee Ann Jung,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Kentucky</w:t>
          </w:r>
        </w:smartTag>
      </w:smartTag>
      <w:r w:rsidRPr="00727709">
        <w:rPr>
          <w:sz w:val="22"/>
        </w:rPr>
        <w:t>.</w:t>
      </w:r>
    </w:p>
    <w:p w:rsidR="00BF17FB" w:rsidRPr="00727709" w:rsidRDefault="00BF17FB" w:rsidP="00A172E0">
      <w:pPr>
        <w:tabs>
          <w:tab w:val="left" w:pos="1440"/>
        </w:tabs>
        <w:spacing w:after="0"/>
        <w:ind w:left="1440" w:hanging="1440"/>
        <w:rPr>
          <w:sz w:val="22"/>
        </w:rPr>
      </w:pPr>
      <w:r w:rsidRPr="00727709">
        <w:rPr>
          <w:sz w:val="22"/>
        </w:rPr>
        <w:t>2003-2006</w:t>
      </w:r>
      <w:r w:rsidRPr="00727709">
        <w:rPr>
          <w:sz w:val="22"/>
        </w:rPr>
        <w:tab/>
        <w:t xml:space="preserve">External evaluator: Tennessee General Supervision Enhancement Grant. PI: Rich Lewis, Southeastern </w:t>
      </w:r>
      <w:smartTag w:uri="urn:schemas-microsoft-com:office:smarttags" w:element="PlaceName">
        <w:r w:rsidRPr="00727709">
          <w:rPr>
            <w:sz w:val="22"/>
          </w:rPr>
          <w:t>Regional</w:t>
        </w:r>
      </w:smartTag>
      <w:r w:rsidRPr="00727709">
        <w:rPr>
          <w:sz w:val="22"/>
        </w:rPr>
        <w:t xml:space="preserve"> </w:t>
      </w:r>
      <w:smartTag w:uri="urn:schemas-microsoft-com:office:smarttags" w:element="PlaceName">
        <w:r w:rsidRPr="00727709">
          <w:rPr>
            <w:sz w:val="22"/>
          </w:rPr>
          <w:t>Resource</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Kentucky</w:t>
          </w:r>
        </w:smartTag>
      </w:smartTag>
    </w:p>
    <w:p w:rsidR="00BF17FB" w:rsidRPr="00727709" w:rsidRDefault="00BF17FB" w:rsidP="00A172E0">
      <w:pPr>
        <w:tabs>
          <w:tab w:val="left" w:pos="1440"/>
        </w:tabs>
        <w:spacing w:after="0"/>
        <w:ind w:left="1440" w:hanging="1440"/>
        <w:rPr>
          <w:sz w:val="22"/>
        </w:rPr>
      </w:pPr>
      <w:r w:rsidRPr="00727709">
        <w:rPr>
          <w:sz w:val="22"/>
        </w:rPr>
        <w:t>2003</w:t>
      </w:r>
      <w:r w:rsidRPr="00727709">
        <w:rPr>
          <w:sz w:val="22"/>
        </w:rPr>
        <w:tab/>
        <w:t xml:space="preserve">Consultant: Autism Services Study. PI: Joe Morrissey, Program on Mental Health Services and Systems Research, </w:t>
      </w:r>
      <w:smartTag w:uri="urn:schemas-microsoft-com:office:smarttags" w:element="PlaceName">
        <w:r w:rsidRPr="00727709">
          <w:rPr>
            <w:sz w:val="22"/>
          </w:rPr>
          <w:t>Cecil</w:t>
        </w:r>
      </w:smartTag>
      <w:r w:rsidRPr="00727709">
        <w:rPr>
          <w:sz w:val="22"/>
        </w:rPr>
        <w:t xml:space="preserve"> </w:t>
      </w:r>
      <w:smartTag w:uri="urn:schemas-microsoft-com:office:smarttags" w:element="PlaceName">
        <w:r w:rsidRPr="00727709">
          <w:rPr>
            <w:sz w:val="22"/>
          </w:rPr>
          <w:t>G.</w:t>
        </w:r>
      </w:smartTag>
      <w:r w:rsidRPr="00727709">
        <w:rPr>
          <w:sz w:val="22"/>
        </w:rPr>
        <w:t xml:space="preserve"> </w:t>
      </w:r>
      <w:smartTag w:uri="urn:schemas-microsoft-com:office:smarttags" w:element="PlaceName">
        <w:r w:rsidRPr="00727709">
          <w:rPr>
            <w:sz w:val="22"/>
          </w:rPr>
          <w:t>Sheps</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Health Services Research,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p w:rsidR="00BF17FB" w:rsidRPr="00727709" w:rsidRDefault="00BF17FB" w:rsidP="00A172E0">
      <w:pPr>
        <w:tabs>
          <w:tab w:val="left" w:pos="1440"/>
        </w:tabs>
        <w:spacing w:after="0"/>
        <w:ind w:left="1440" w:hanging="1440"/>
        <w:rPr>
          <w:sz w:val="22"/>
        </w:rPr>
      </w:pPr>
      <w:r w:rsidRPr="00727709">
        <w:rPr>
          <w:sz w:val="22"/>
        </w:rPr>
        <w:t>2003-2006</w:t>
      </w:r>
      <w:r w:rsidRPr="00727709">
        <w:rPr>
          <w:sz w:val="22"/>
        </w:rPr>
        <w:tab/>
        <w:t xml:space="preserve">External Evaluator: </w:t>
      </w:r>
      <w:smartTag w:uri="urn:schemas-microsoft-com:office:smarttags" w:element="place">
        <w:smartTag w:uri="urn:schemas-microsoft-com:office:smarttags" w:element="City">
          <w:r w:rsidRPr="00727709">
            <w:rPr>
              <w:sz w:val="22"/>
            </w:rPr>
            <w:t>Carolina</w:t>
          </w:r>
        </w:smartTag>
      </w:smartTag>
      <w:r w:rsidRPr="00727709">
        <w:rPr>
          <w:sz w:val="22"/>
        </w:rPr>
        <w:t xml:space="preserve"> Interdisciplinary Large-Scale Policy Research Training. PI: Gloria Harbin, </w:t>
      </w:r>
      <w:smartTag w:uri="urn:schemas-microsoft-com:office:smarttags" w:element="PlaceName">
        <w:r w:rsidRPr="00727709">
          <w:rPr>
            <w:sz w:val="22"/>
          </w:rPr>
          <w:t>FPG</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A172E0">
      <w:pPr>
        <w:tabs>
          <w:tab w:val="left" w:pos="1440"/>
        </w:tabs>
        <w:spacing w:after="0"/>
        <w:ind w:left="1440" w:hanging="1440"/>
        <w:rPr>
          <w:sz w:val="22"/>
        </w:rPr>
      </w:pPr>
      <w:r w:rsidRPr="00727709">
        <w:rPr>
          <w:sz w:val="22"/>
        </w:rPr>
        <w:t>2002-2005</w:t>
      </w:r>
      <w:r w:rsidRPr="00727709">
        <w:rPr>
          <w:sz w:val="22"/>
        </w:rPr>
        <w:tab/>
        <w:t xml:space="preserve">Evaluator: </w:t>
      </w: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Special Education Accountability Monitoring. PI: Alan Coulter, </w:t>
      </w:r>
      <w:smartTag w:uri="urn:schemas-microsoft-com:office:smarttags" w:element="place">
        <w:smartTag w:uri="urn:schemas-microsoft-com:office:smarttags" w:element="PlaceName">
          <w:r w:rsidRPr="00727709">
            <w:rPr>
              <w:sz w:val="22"/>
            </w:rPr>
            <w:t>Louisiana</w:t>
          </w:r>
        </w:smartTag>
        <w:r w:rsidRPr="00727709">
          <w:rPr>
            <w:sz w:val="22"/>
          </w:rPr>
          <w:t xml:space="preserve"> </w:t>
        </w:r>
        <w:smartTag w:uri="urn:schemas-microsoft-com:office:smarttags" w:element="PlaceType">
          <w:r w:rsidRPr="00727709">
            <w:rPr>
              <w:sz w:val="22"/>
            </w:rPr>
            <w:t>State</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Health</w:t>
          </w:r>
        </w:smartTag>
        <w:r w:rsidRPr="00727709">
          <w:rPr>
            <w:sz w:val="22"/>
          </w:rPr>
          <w:t xml:space="preserve"> </w:t>
        </w:r>
        <w:smartTag w:uri="urn:schemas-microsoft-com:office:smarttags" w:element="PlaceName">
          <w:r w:rsidRPr="00727709">
            <w:rPr>
              <w:sz w:val="22"/>
            </w:rPr>
            <w:t>Sciences</w:t>
          </w:r>
        </w:smartTag>
        <w:r w:rsidRPr="00727709">
          <w:rPr>
            <w:sz w:val="22"/>
          </w:rPr>
          <w:t xml:space="preserve"> </w:t>
        </w:r>
        <w:smartTag w:uri="urn:schemas-microsoft-com:office:smarttags" w:element="PlaceType">
          <w:r w:rsidRPr="00727709">
            <w:rPr>
              <w:sz w:val="22"/>
            </w:rPr>
            <w:t>Center</w:t>
          </w:r>
        </w:smartTag>
      </w:smartTag>
      <w:r w:rsidRPr="00727709">
        <w:rPr>
          <w:sz w:val="22"/>
        </w:rPr>
        <w:t>.</w:t>
      </w:r>
    </w:p>
    <w:p w:rsidR="00BF17FB" w:rsidRPr="00727709" w:rsidRDefault="00BF17FB" w:rsidP="00A172E0">
      <w:pPr>
        <w:numPr>
          <w:ilvl w:val="1"/>
          <w:numId w:val="20"/>
        </w:numPr>
        <w:tabs>
          <w:tab w:val="left" w:pos="1440"/>
        </w:tabs>
        <w:spacing w:after="0"/>
        <w:ind w:left="1440" w:hanging="1440"/>
        <w:rPr>
          <w:sz w:val="22"/>
        </w:rPr>
      </w:pPr>
      <w:r w:rsidRPr="00727709">
        <w:rPr>
          <w:sz w:val="22"/>
        </w:rPr>
        <w:t xml:space="preserve">Investigator: The Integration of Health and Social Services for Young Children and Their Families (“The Integration Study”; </w:t>
      </w:r>
      <w:smartTag w:uri="urn:schemas-microsoft-com:office:smarttags" w:element="place">
        <w:smartTag w:uri="urn:schemas-microsoft-com:office:smarttags" w:element="country-region">
          <w:r w:rsidRPr="00727709">
            <w:rPr>
              <w:sz w:val="22"/>
            </w:rPr>
            <w:t>Canada</w:t>
          </w:r>
        </w:smartTag>
      </w:smartTag>
      <w:r w:rsidRPr="00727709">
        <w:rPr>
          <w:sz w:val="22"/>
        </w:rPr>
        <w:t xml:space="preserve">). PI: John D. McLennan, </w:t>
      </w:r>
      <w:smartTag w:uri="urn:schemas-microsoft-com:office:smarttags" w:element="place">
        <w:smartTag w:uri="urn:schemas-microsoft-com:office:smarttags" w:element="PlaceName">
          <w:r w:rsidRPr="00727709">
            <w:rPr>
              <w:sz w:val="22"/>
            </w:rPr>
            <w:t>McMaster</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p w:rsidR="00BF17FB" w:rsidRPr="00727709" w:rsidRDefault="00BF17FB" w:rsidP="00A172E0">
      <w:pPr>
        <w:tabs>
          <w:tab w:val="left" w:pos="1440"/>
        </w:tabs>
        <w:spacing w:after="0"/>
        <w:ind w:left="1440" w:hanging="1440"/>
        <w:rPr>
          <w:sz w:val="22"/>
          <w:lang w:val="pt-PT"/>
        </w:rPr>
      </w:pPr>
      <w:r w:rsidRPr="00727709">
        <w:rPr>
          <w:sz w:val="22"/>
          <w:lang w:val="pt-PT"/>
        </w:rPr>
        <w:t>2005-Present</w:t>
      </w:r>
      <w:r w:rsidRPr="00727709">
        <w:rPr>
          <w:sz w:val="22"/>
          <w:lang w:val="pt-PT"/>
        </w:rPr>
        <w:tab/>
        <w:t>Team Collaborator: Fundação para a Ciência e a Tecnologia, Portugal, by virtue of collaboration with the Centro de Psicologia da Universidade do Porto.</w:t>
      </w:r>
    </w:p>
    <w:p w:rsidR="00BF17FB" w:rsidRPr="00727709" w:rsidRDefault="00BF17FB" w:rsidP="00092F55">
      <w:pPr>
        <w:pStyle w:val="Heading2"/>
        <w:rPr>
          <w:b w:val="0"/>
          <w:bCs w:val="0"/>
          <w:i/>
          <w:iCs/>
          <w:sz w:val="28"/>
          <w:u w:val="single"/>
        </w:rPr>
      </w:pPr>
      <w:r w:rsidRPr="00727709">
        <w:rPr>
          <w:b w:val="0"/>
          <w:bCs w:val="0"/>
          <w:i/>
          <w:iCs/>
          <w:sz w:val="28"/>
        </w:rPr>
        <w:t>Relevant Skills</w:t>
      </w:r>
    </w:p>
    <w:p w:rsidR="00BF17FB" w:rsidRPr="00727709" w:rsidRDefault="00BF17FB" w:rsidP="00BF17FB">
      <w:pPr>
        <w:rPr>
          <w:sz w:val="22"/>
        </w:rPr>
      </w:pPr>
      <w:r w:rsidRPr="00727709">
        <w:rPr>
          <w:sz w:val="22"/>
        </w:rPr>
        <w:t>Working competence in Braille and Signed Exact English (sign language)</w:t>
      </w:r>
    </w:p>
    <w:p w:rsidR="00BF17FB" w:rsidRPr="00727709" w:rsidRDefault="00BF17FB" w:rsidP="00BF17FB">
      <w:pPr>
        <w:rPr>
          <w:sz w:val="22"/>
        </w:rPr>
      </w:pPr>
      <w:r w:rsidRPr="00727709">
        <w:rPr>
          <w:sz w:val="22"/>
        </w:rPr>
        <w:t>Competent in Spanish</w:t>
      </w:r>
    </w:p>
    <w:p w:rsidR="00BF17FB" w:rsidRPr="00727709" w:rsidRDefault="00BF17FB" w:rsidP="00092F55">
      <w:pPr>
        <w:pStyle w:val="Heading2"/>
        <w:rPr>
          <w:b w:val="0"/>
          <w:bCs w:val="0"/>
          <w:sz w:val="28"/>
        </w:rPr>
      </w:pPr>
      <w:r w:rsidRPr="00727709">
        <w:rPr>
          <w:b w:val="0"/>
          <w:bCs w:val="0"/>
          <w:sz w:val="28"/>
        </w:rPr>
        <w:t>Editorial Experience</w:t>
      </w:r>
    </w:p>
    <w:p w:rsidR="0058161A" w:rsidRDefault="0058161A" w:rsidP="00BF17FB">
      <w:pPr>
        <w:spacing w:after="0"/>
        <w:ind w:left="360" w:hanging="360"/>
        <w:rPr>
          <w:sz w:val="22"/>
        </w:rPr>
      </w:pPr>
      <w:r>
        <w:rPr>
          <w:sz w:val="22"/>
        </w:rPr>
        <w:t>2018-Present</w:t>
      </w:r>
      <w:r>
        <w:rPr>
          <w:sz w:val="22"/>
        </w:rPr>
        <w:tab/>
        <w:t>Global Implementation Society Journal Committee</w:t>
      </w:r>
    </w:p>
    <w:p w:rsidR="00BF17FB" w:rsidRPr="00727709" w:rsidRDefault="00BF17FB" w:rsidP="00BF17FB">
      <w:pPr>
        <w:spacing w:after="0"/>
        <w:ind w:left="360" w:hanging="360"/>
        <w:rPr>
          <w:sz w:val="22"/>
        </w:rPr>
      </w:pPr>
      <w:r w:rsidRPr="00727709">
        <w:rPr>
          <w:sz w:val="22"/>
        </w:rPr>
        <w:t>2009-Present</w:t>
      </w:r>
      <w:r w:rsidRPr="00727709">
        <w:rPr>
          <w:sz w:val="22"/>
        </w:rPr>
        <w:tab/>
        <w:t xml:space="preserve">International Editor, </w:t>
      </w:r>
      <w:r w:rsidRPr="00727709">
        <w:rPr>
          <w:i/>
          <w:sz w:val="22"/>
        </w:rPr>
        <w:t>Infants and Young Children</w:t>
      </w:r>
    </w:p>
    <w:p w:rsidR="00BF17FB" w:rsidRPr="00727709" w:rsidRDefault="00BF17FB" w:rsidP="00BF17FB">
      <w:pPr>
        <w:spacing w:after="0"/>
        <w:ind w:left="360" w:hanging="360"/>
        <w:rPr>
          <w:sz w:val="22"/>
        </w:rPr>
      </w:pPr>
      <w:r w:rsidRPr="00727709">
        <w:rPr>
          <w:sz w:val="22"/>
        </w:rPr>
        <w:t>2009-2016</w:t>
      </w:r>
      <w:r w:rsidRPr="00727709">
        <w:rPr>
          <w:sz w:val="22"/>
        </w:rPr>
        <w:tab/>
        <w:t xml:space="preserve">Associate Editor, </w:t>
      </w:r>
      <w:r w:rsidRPr="00727709">
        <w:rPr>
          <w:i/>
          <w:sz w:val="22"/>
        </w:rPr>
        <w:t>Exceptional Children</w:t>
      </w:r>
    </w:p>
    <w:p w:rsidR="00BF17FB" w:rsidRPr="00727709" w:rsidRDefault="00BF17FB" w:rsidP="00BF17FB">
      <w:pPr>
        <w:spacing w:after="0"/>
        <w:ind w:left="360" w:hanging="360"/>
        <w:rPr>
          <w:sz w:val="22"/>
        </w:rPr>
      </w:pPr>
      <w:r w:rsidRPr="00727709">
        <w:rPr>
          <w:sz w:val="22"/>
        </w:rPr>
        <w:t>1997-2002</w:t>
      </w:r>
      <w:r w:rsidRPr="00727709">
        <w:rPr>
          <w:sz w:val="22"/>
        </w:rPr>
        <w:tab/>
        <w:t xml:space="preserve">Editor, </w:t>
      </w:r>
      <w:r w:rsidRPr="00727709">
        <w:rPr>
          <w:i/>
          <w:sz w:val="22"/>
        </w:rPr>
        <w:t>Journal of Early Intervention</w:t>
      </w:r>
    </w:p>
    <w:p w:rsidR="00BF17FB" w:rsidRPr="00727709" w:rsidRDefault="00BF17FB" w:rsidP="00BF17FB">
      <w:pPr>
        <w:spacing w:after="0"/>
        <w:ind w:left="360" w:hanging="360"/>
        <w:rPr>
          <w:sz w:val="22"/>
        </w:rPr>
      </w:pPr>
      <w:r w:rsidRPr="00727709">
        <w:rPr>
          <w:sz w:val="22"/>
        </w:rPr>
        <w:t>1997</w:t>
      </w:r>
      <w:r w:rsidRPr="00727709">
        <w:rPr>
          <w:sz w:val="22"/>
        </w:rPr>
        <w:tab/>
        <w:t xml:space="preserve">Steering Committee, </w:t>
      </w:r>
      <w:r w:rsidRPr="00727709">
        <w:rPr>
          <w:i/>
          <w:sz w:val="22"/>
        </w:rPr>
        <w:t>Young Exceptional Children</w:t>
      </w:r>
    </w:p>
    <w:p w:rsidR="00BF17FB" w:rsidRPr="00727709" w:rsidRDefault="00BF17FB" w:rsidP="00BF17FB">
      <w:pPr>
        <w:spacing w:after="0"/>
        <w:ind w:left="360" w:hanging="360"/>
        <w:rPr>
          <w:i/>
          <w:sz w:val="22"/>
        </w:rPr>
      </w:pPr>
      <w:r w:rsidRPr="00727709">
        <w:rPr>
          <w:sz w:val="22"/>
        </w:rPr>
        <w:t>1993-1997</w:t>
      </w:r>
      <w:r w:rsidRPr="00727709">
        <w:rPr>
          <w:sz w:val="22"/>
        </w:rPr>
        <w:tab/>
        <w:t xml:space="preserve">Managing Editor/Copyeditor. </w:t>
      </w:r>
      <w:r w:rsidRPr="00727709">
        <w:rPr>
          <w:i/>
          <w:sz w:val="22"/>
        </w:rPr>
        <w:t>Journal of Early Intervention</w:t>
      </w:r>
    </w:p>
    <w:p w:rsidR="00BF17FB" w:rsidRPr="00727709" w:rsidRDefault="00BF17FB" w:rsidP="00BF17FB">
      <w:pPr>
        <w:spacing w:after="0"/>
        <w:ind w:left="360" w:hanging="360"/>
        <w:rPr>
          <w:sz w:val="22"/>
        </w:rPr>
      </w:pPr>
      <w:r w:rsidRPr="00727709">
        <w:rPr>
          <w:sz w:val="22"/>
        </w:rPr>
        <w:t>1990-1996</w:t>
      </w:r>
      <w:r w:rsidRPr="00727709">
        <w:rPr>
          <w:sz w:val="22"/>
        </w:rPr>
        <w:tab/>
        <w:t xml:space="preserve">Associate Editor, </w:t>
      </w:r>
      <w:r w:rsidRPr="00727709">
        <w:rPr>
          <w:i/>
          <w:sz w:val="22"/>
        </w:rPr>
        <w:t>TEACHING Exceptional Children</w:t>
      </w:r>
      <w:r w:rsidRPr="00727709">
        <w:rPr>
          <w:sz w:val="22"/>
        </w:rPr>
        <w:t>.</w:t>
      </w:r>
    </w:p>
    <w:p w:rsidR="00BF17FB" w:rsidRPr="00727709" w:rsidRDefault="00BF17FB" w:rsidP="00BF17FB">
      <w:pPr>
        <w:spacing w:after="0"/>
        <w:ind w:left="360" w:hanging="360"/>
        <w:rPr>
          <w:sz w:val="22"/>
        </w:rPr>
      </w:pPr>
      <w:r w:rsidRPr="00727709">
        <w:rPr>
          <w:sz w:val="22"/>
        </w:rPr>
        <w:t>1985</w:t>
      </w:r>
      <w:r w:rsidRPr="00727709">
        <w:rPr>
          <w:sz w:val="22"/>
        </w:rPr>
        <w:tab/>
        <w:t xml:space="preserve">Associate Guest Editor.  </w:t>
      </w:r>
      <w:r w:rsidRPr="00727709">
        <w:rPr>
          <w:i/>
          <w:sz w:val="22"/>
        </w:rPr>
        <w:t>Analysis and Intervention in Developmental Disabilities, 5</w:t>
      </w:r>
      <w:r w:rsidRPr="00727709">
        <w:rPr>
          <w:sz w:val="22"/>
        </w:rPr>
        <w:t>(1-2). Special issue on early intervention.</w:t>
      </w:r>
    </w:p>
    <w:p w:rsidR="00BF17FB" w:rsidRPr="00727709" w:rsidRDefault="00BF17FB" w:rsidP="00092F55">
      <w:pPr>
        <w:pStyle w:val="Heading3"/>
        <w:rPr>
          <w:b/>
          <w:bCs/>
          <w:i/>
          <w:iCs/>
          <w:sz w:val="28"/>
        </w:rPr>
      </w:pPr>
      <w:r w:rsidRPr="00727709">
        <w:rPr>
          <w:b/>
          <w:bCs/>
          <w:i/>
          <w:iCs/>
          <w:sz w:val="28"/>
        </w:rPr>
        <w:t>Editorial Boards</w:t>
      </w:r>
    </w:p>
    <w:tbl>
      <w:tblPr>
        <w:tblW w:w="0" w:type="auto"/>
        <w:tblLook w:val="01E0" w:firstRow="1" w:lastRow="1" w:firstColumn="1" w:lastColumn="1" w:noHBand="0" w:noVBand="0"/>
      </w:tblPr>
      <w:tblGrid>
        <w:gridCol w:w="1788"/>
        <w:gridCol w:w="6720"/>
      </w:tblGrid>
      <w:tr w:rsidR="00BF17FB" w:rsidRPr="00727709" w:rsidTr="00BF17FB">
        <w:tc>
          <w:tcPr>
            <w:tcW w:w="1788" w:type="dxa"/>
          </w:tcPr>
          <w:p w:rsidR="00BF17FB" w:rsidRPr="00727709" w:rsidRDefault="00BF17FB" w:rsidP="00BF17FB">
            <w:pPr>
              <w:spacing w:after="0"/>
              <w:rPr>
                <w:sz w:val="22"/>
              </w:rPr>
            </w:pPr>
            <w:r w:rsidRPr="00727709">
              <w:rPr>
                <w:sz w:val="22"/>
              </w:rPr>
              <w:t>1988-1996</w:t>
            </w:r>
          </w:p>
        </w:tc>
        <w:tc>
          <w:tcPr>
            <w:tcW w:w="6720" w:type="dxa"/>
          </w:tcPr>
          <w:p w:rsidR="00BF17FB" w:rsidRPr="00727709" w:rsidRDefault="00BF17FB" w:rsidP="00BF17FB">
            <w:pPr>
              <w:spacing w:after="0"/>
              <w:rPr>
                <w:sz w:val="22"/>
              </w:rPr>
            </w:pPr>
            <w:r w:rsidRPr="00727709">
              <w:rPr>
                <w:i/>
                <w:sz w:val="22"/>
              </w:rPr>
              <w:t>TEACHING Exceptional Children</w:t>
            </w:r>
          </w:p>
        </w:tc>
      </w:tr>
      <w:tr w:rsidR="00BF17FB" w:rsidRPr="00727709" w:rsidTr="00BF17FB">
        <w:tc>
          <w:tcPr>
            <w:tcW w:w="1788" w:type="dxa"/>
          </w:tcPr>
          <w:p w:rsidR="00BF17FB" w:rsidRPr="00727709" w:rsidRDefault="00BF17FB" w:rsidP="00BF17FB">
            <w:pPr>
              <w:spacing w:after="0"/>
              <w:rPr>
                <w:sz w:val="22"/>
              </w:rPr>
            </w:pPr>
            <w:r w:rsidRPr="00727709">
              <w:rPr>
                <w:sz w:val="22"/>
              </w:rPr>
              <w:lastRenderedPageBreak/>
              <w:t>1993-Present</w:t>
            </w:r>
          </w:p>
        </w:tc>
        <w:tc>
          <w:tcPr>
            <w:tcW w:w="6720" w:type="dxa"/>
          </w:tcPr>
          <w:p w:rsidR="00BF17FB" w:rsidRPr="00727709" w:rsidRDefault="00BF17FB" w:rsidP="00BF17FB">
            <w:pPr>
              <w:spacing w:after="0"/>
              <w:rPr>
                <w:sz w:val="22"/>
              </w:rPr>
            </w:pPr>
            <w:r w:rsidRPr="00727709">
              <w:rPr>
                <w:i/>
                <w:sz w:val="22"/>
              </w:rPr>
              <w:t>Journal of Early Intervention</w:t>
            </w:r>
          </w:p>
        </w:tc>
      </w:tr>
      <w:tr w:rsidR="00BF17FB" w:rsidRPr="00727709" w:rsidTr="00BF17FB">
        <w:tc>
          <w:tcPr>
            <w:tcW w:w="1788" w:type="dxa"/>
          </w:tcPr>
          <w:p w:rsidR="00BF17FB" w:rsidRPr="00727709" w:rsidRDefault="00BF17FB" w:rsidP="00BF17FB">
            <w:pPr>
              <w:spacing w:after="0"/>
              <w:rPr>
                <w:sz w:val="22"/>
              </w:rPr>
            </w:pPr>
            <w:r w:rsidRPr="00727709">
              <w:rPr>
                <w:sz w:val="22"/>
              </w:rPr>
              <w:t>1994-2016</w:t>
            </w:r>
          </w:p>
        </w:tc>
        <w:tc>
          <w:tcPr>
            <w:tcW w:w="6720" w:type="dxa"/>
          </w:tcPr>
          <w:p w:rsidR="00BF17FB" w:rsidRPr="00727709" w:rsidRDefault="00BF17FB" w:rsidP="00BF17FB">
            <w:pPr>
              <w:spacing w:after="0"/>
              <w:rPr>
                <w:i/>
                <w:sz w:val="22"/>
              </w:rPr>
            </w:pPr>
            <w:r w:rsidRPr="00727709">
              <w:rPr>
                <w:i/>
                <w:sz w:val="22"/>
              </w:rPr>
              <w:t>Topics in Early Childhood Special Education</w:t>
            </w:r>
          </w:p>
        </w:tc>
      </w:tr>
      <w:tr w:rsidR="00BF17FB" w:rsidRPr="00727709" w:rsidTr="00BF17FB">
        <w:tc>
          <w:tcPr>
            <w:tcW w:w="1788" w:type="dxa"/>
          </w:tcPr>
          <w:p w:rsidR="00BF17FB" w:rsidRPr="00727709" w:rsidRDefault="00BF17FB" w:rsidP="00BF17FB">
            <w:pPr>
              <w:spacing w:after="0"/>
              <w:rPr>
                <w:sz w:val="22"/>
              </w:rPr>
            </w:pPr>
            <w:r w:rsidRPr="00727709">
              <w:rPr>
                <w:sz w:val="22"/>
              </w:rPr>
              <w:t>1996-2016</w:t>
            </w:r>
          </w:p>
        </w:tc>
        <w:tc>
          <w:tcPr>
            <w:tcW w:w="6720" w:type="dxa"/>
          </w:tcPr>
          <w:p w:rsidR="00BF17FB" w:rsidRPr="00727709" w:rsidRDefault="00BF17FB" w:rsidP="00BF17FB">
            <w:pPr>
              <w:spacing w:after="0"/>
              <w:rPr>
                <w:sz w:val="22"/>
              </w:rPr>
            </w:pPr>
            <w:r w:rsidRPr="00727709">
              <w:rPr>
                <w:i/>
                <w:sz w:val="22"/>
              </w:rPr>
              <w:t>Exceptional Children</w:t>
            </w:r>
          </w:p>
        </w:tc>
      </w:tr>
      <w:tr w:rsidR="00BF17FB" w:rsidRPr="00727709" w:rsidTr="00BF17FB">
        <w:tc>
          <w:tcPr>
            <w:tcW w:w="1788" w:type="dxa"/>
          </w:tcPr>
          <w:p w:rsidR="00BF17FB" w:rsidRPr="00727709" w:rsidRDefault="00BF17FB" w:rsidP="00BF17FB">
            <w:pPr>
              <w:spacing w:after="0"/>
              <w:rPr>
                <w:sz w:val="22"/>
              </w:rPr>
            </w:pPr>
            <w:r w:rsidRPr="00727709">
              <w:rPr>
                <w:sz w:val="22"/>
              </w:rPr>
              <w:t>1997-1998</w:t>
            </w:r>
          </w:p>
        </w:tc>
        <w:tc>
          <w:tcPr>
            <w:tcW w:w="6720" w:type="dxa"/>
          </w:tcPr>
          <w:p w:rsidR="00BF17FB" w:rsidRPr="00727709" w:rsidRDefault="00BF17FB" w:rsidP="00BF17FB">
            <w:pPr>
              <w:spacing w:after="0"/>
              <w:rPr>
                <w:i/>
                <w:sz w:val="22"/>
              </w:rPr>
            </w:pPr>
            <w:r w:rsidRPr="00727709">
              <w:rPr>
                <w:i/>
                <w:sz w:val="22"/>
              </w:rPr>
              <w:t>Young Exceptional Children</w:t>
            </w:r>
          </w:p>
        </w:tc>
      </w:tr>
      <w:tr w:rsidR="00BF17FB" w:rsidRPr="00727709" w:rsidTr="00BF17FB">
        <w:tc>
          <w:tcPr>
            <w:tcW w:w="1788" w:type="dxa"/>
          </w:tcPr>
          <w:p w:rsidR="00BF17FB" w:rsidRPr="00727709" w:rsidRDefault="00BF17FB" w:rsidP="00BF17FB">
            <w:pPr>
              <w:spacing w:after="0"/>
              <w:rPr>
                <w:sz w:val="22"/>
              </w:rPr>
            </w:pPr>
            <w:r w:rsidRPr="00727709">
              <w:rPr>
                <w:sz w:val="22"/>
              </w:rPr>
              <w:t>1999-Present</w:t>
            </w:r>
          </w:p>
        </w:tc>
        <w:tc>
          <w:tcPr>
            <w:tcW w:w="6720" w:type="dxa"/>
          </w:tcPr>
          <w:p w:rsidR="00BF17FB" w:rsidRPr="00727709" w:rsidRDefault="00BF17FB" w:rsidP="00BF17FB">
            <w:pPr>
              <w:spacing w:after="0"/>
              <w:rPr>
                <w:i/>
                <w:sz w:val="22"/>
              </w:rPr>
            </w:pPr>
            <w:r w:rsidRPr="00727709">
              <w:rPr>
                <w:i/>
                <w:sz w:val="22"/>
              </w:rPr>
              <w:t>Early Childhood Research and Practice</w:t>
            </w:r>
          </w:p>
        </w:tc>
      </w:tr>
      <w:tr w:rsidR="00BF17FB" w:rsidRPr="00727709" w:rsidTr="00BF17FB">
        <w:tc>
          <w:tcPr>
            <w:tcW w:w="1788" w:type="dxa"/>
          </w:tcPr>
          <w:p w:rsidR="00BF17FB" w:rsidRPr="00727709" w:rsidRDefault="00BF17FB" w:rsidP="00BF17FB">
            <w:pPr>
              <w:spacing w:after="0"/>
              <w:rPr>
                <w:sz w:val="22"/>
              </w:rPr>
            </w:pPr>
            <w:r w:rsidRPr="00727709">
              <w:rPr>
                <w:sz w:val="22"/>
              </w:rPr>
              <w:t>2000-Present</w:t>
            </w:r>
          </w:p>
        </w:tc>
        <w:tc>
          <w:tcPr>
            <w:tcW w:w="6720" w:type="dxa"/>
          </w:tcPr>
          <w:p w:rsidR="00BF17FB" w:rsidRPr="00727709" w:rsidRDefault="00BF17FB" w:rsidP="00BF17FB">
            <w:pPr>
              <w:spacing w:after="0"/>
              <w:rPr>
                <w:i/>
                <w:sz w:val="22"/>
              </w:rPr>
            </w:pPr>
            <w:r w:rsidRPr="00727709">
              <w:rPr>
                <w:i/>
                <w:sz w:val="22"/>
              </w:rPr>
              <w:t>Journal of Special Education</w:t>
            </w:r>
          </w:p>
        </w:tc>
      </w:tr>
      <w:tr w:rsidR="00BF17FB" w:rsidRPr="00727709" w:rsidTr="00BF17FB">
        <w:tc>
          <w:tcPr>
            <w:tcW w:w="1788" w:type="dxa"/>
          </w:tcPr>
          <w:p w:rsidR="00BF17FB" w:rsidRPr="00727709" w:rsidRDefault="00BF17FB" w:rsidP="00BF17FB">
            <w:pPr>
              <w:spacing w:after="0"/>
              <w:rPr>
                <w:sz w:val="22"/>
              </w:rPr>
            </w:pPr>
            <w:r w:rsidRPr="00727709">
              <w:rPr>
                <w:sz w:val="22"/>
              </w:rPr>
              <w:t>2001-Present</w:t>
            </w:r>
          </w:p>
        </w:tc>
        <w:tc>
          <w:tcPr>
            <w:tcW w:w="6720" w:type="dxa"/>
          </w:tcPr>
          <w:p w:rsidR="00BF17FB" w:rsidRPr="00727709" w:rsidRDefault="00BF17FB" w:rsidP="00BF17FB">
            <w:pPr>
              <w:spacing w:after="0"/>
              <w:rPr>
                <w:i/>
                <w:sz w:val="22"/>
              </w:rPr>
            </w:pPr>
            <w:r w:rsidRPr="00727709">
              <w:rPr>
                <w:i/>
                <w:sz w:val="22"/>
              </w:rPr>
              <w:t>Infants and Young Children</w:t>
            </w:r>
          </w:p>
        </w:tc>
      </w:tr>
      <w:tr w:rsidR="00BF17FB" w:rsidRPr="00727709" w:rsidTr="00BF17FB">
        <w:tc>
          <w:tcPr>
            <w:tcW w:w="1788" w:type="dxa"/>
          </w:tcPr>
          <w:p w:rsidR="00BF17FB" w:rsidRPr="00727709" w:rsidRDefault="00BF17FB" w:rsidP="00BF17FB">
            <w:pPr>
              <w:spacing w:after="0"/>
              <w:rPr>
                <w:sz w:val="22"/>
              </w:rPr>
            </w:pPr>
            <w:r w:rsidRPr="00727709">
              <w:rPr>
                <w:sz w:val="22"/>
              </w:rPr>
              <w:t>2008-Present</w:t>
            </w:r>
          </w:p>
        </w:tc>
        <w:tc>
          <w:tcPr>
            <w:tcW w:w="6720" w:type="dxa"/>
          </w:tcPr>
          <w:p w:rsidR="00BF17FB" w:rsidRPr="00727709" w:rsidRDefault="00BF17FB" w:rsidP="00BF17FB">
            <w:pPr>
              <w:spacing w:after="0"/>
              <w:rPr>
                <w:i/>
                <w:sz w:val="22"/>
              </w:rPr>
            </w:pPr>
            <w:r w:rsidRPr="00727709">
              <w:rPr>
                <w:i/>
                <w:sz w:val="22"/>
              </w:rPr>
              <w:t>Journal of Developmental and Behavioral Pediatrics</w:t>
            </w:r>
          </w:p>
        </w:tc>
      </w:tr>
      <w:tr w:rsidR="00BF17FB" w:rsidRPr="00727709" w:rsidTr="00BF17FB">
        <w:tc>
          <w:tcPr>
            <w:tcW w:w="1788" w:type="dxa"/>
          </w:tcPr>
          <w:p w:rsidR="00BF17FB" w:rsidRPr="00727709" w:rsidRDefault="00BF17FB" w:rsidP="00BF17FB">
            <w:pPr>
              <w:spacing w:after="0"/>
              <w:rPr>
                <w:sz w:val="22"/>
              </w:rPr>
            </w:pPr>
            <w:r w:rsidRPr="00727709">
              <w:rPr>
                <w:sz w:val="22"/>
              </w:rPr>
              <w:t>2009-Present</w:t>
            </w:r>
          </w:p>
        </w:tc>
        <w:tc>
          <w:tcPr>
            <w:tcW w:w="6720" w:type="dxa"/>
          </w:tcPr>
          <w:p w:rsidR="00BF17FB" w:rsidRPr="00727709" w:rsidRDefault="00BF17FB" w:rsidP="00BF17FB">
            <w:pPr>
              <w:spacing w:after="0"/>
              <w:rPr>
                <w:i/>
                <w:sz w:val="22"/>
              </w:rPr>
            </w:pPr>
            <w:r w:rsidRPr="00727709">
              <w:rPr>
                <w:i/>
                <w:sz w:val="22"/>
              </w:rPr>
              <w:t>McGill Journal of Education / Revue des sciences de l'éducation de McGill</w:t>
            </w:r>
          </w:p>
        </w:tc>
      </w:tr>
    </w:tbl>
    <w:p w:rsidR="00BF17FB" w:rsidRPr="00727709" w:rsidRDefault="00BF17FB" w:rsidP="00BB701F">
      <w:pPr>
        <w:spacing w:before="240"/>
        <w:rPr>
          <w:b/>
          <w:sz w:val="22"/>
        </w:rPr>
      </w:pPr>
      <w:r w:rsidRPr="00727709">
        <w:rPr>
          <w:sz w:val="22"/>
        </w:rPr>
        <w:t>Since 1989</w:t>
      </w:r>
      <w:r w:rsidRPr="00727709">
        <w:rPr>
          <w:sz w:val="22"/>
        </w:rPr>
        <w:tab/>
      </w:r>
      <w:r w:rsidRPr="00727709">
        <w:rPr>
          <w:b/>
          <w:sz w:val="22"/>
        </w:rPr>
        <w:t>Guest Reviewer</w:t>
      </w:r>
    </w:p>
    <w:p w:rsidR="00BF17FB" w:rsidRPr="00727709" w:rsidRDefault="00BF17FB" w:rsidP="00BF17FB">
      <w:pPr>
        <w:spacing w:after="0"/>
        <w:rPr>
          <w:i/>
          <w:sz w:val="22"/>
        </w:rPr>
      </w:pPr>
      <w:r w:rsidRPr="00727709">
        <w:rPr>
          <w:i/>
          <w:sz w:val="22"/>
        </w:rPr>
        <w:t xml:space="preserve">American Educational Research Journal: </w:t>
      </w:r>
    </w:p>
    <w:p w:rsidR="00BF17FB" w:rsidRPr="00727709" w:rsidRDefault="00BF17FB" w:rsidP="00BF17FB">
      <w:pPr>
        <w:spacing w:after="0"/>
        <w:rPr>
          <w:i/>
          <w:sz w:val="22"/>
        </w:rPr>
      </w:pPr>
      <w:r w:rsidRPr="00727709">
        <w:rPr>
          <w:i/>
          <w:sz w:val="22"/>
        </w:rPr>
        <w:t>American Journal of Obstetrics and Gynecology</w:t>
      </w:r>
    </w:p>
    <w:p w:rsidR="00BF17FB" w:rsidRDefault="00BF17FB" w:rsidP="00BF17FB">
      <w:pPr>
        <w:spacing w:after="0"/>
        <w:rPr>
          <w:i/>
          <w:sz w:val="22"/>
        </w:rPr>
      </w:pPr>
      <w:r w:rsidRPr="00727709">
        <w:rPr>
          <w:i/>
          <w:sz w:val="22"/>
        </w:rPr>
        <w:t>American Journal on Mental Retardation</w:t>
      </w:r>
    </w:p>
    <w:p w:rsidR="00C26D1E" w:rsidRPr="00727709" w:rsidRDefault="00C26D1E" w:rsidP="00BF17FB">
      <w:pPr>
        <w:spacing w:after="0"/>
        <w:rPr>
          <w:i/>
          <w:sz w:val="22"/>
        </w:rPr>
      </w:pPr>
      <w:r>
        <w:rPr>
          <w:i/>
          <w:sz w:val="22"/>
        </w:rPr>
        <w:t>Child &amp; Youth Care Forum</w:t>
      </w:r>
    </w:p>
    <w:p w:rsidR="00BF17FB" w:rsidRPr="00727709" w:rsidRDefault="00BF17FB" w:rsidP="00BF17FB">
      <w:pPr>
        <w:spacing w:after="0"/>
        <w:rPr>
          <w:i/>
          <w:sz w:val="22"/>
        </w:rPr>
      </w:pPr>
      <w:r w:rsidRPr="00727709">
        <w:rPr>
          <w:i/>
          <w:sz w:val="22"/>
        </w:rPr>
        <w:t>Early Childhood Research Quarterly</w:t>
      </w:r>
    </w:p>
    <w:p w:rsidR="00BF17FB" w:rsidRPr="00727709" w:rsidRDefault="00BF17FB" w:rsidP="00BF17FB">
      <w:pPr>
        <w:spacing w:after="0"/>
        <w:rPr>
          <w:i/>
          <w:sz w:val="22"/>
        </w:rPr>
      </w:pPr>
      <w:r w:rsidRPr="00727709">
        <w:rPr>
          <w:i/>
          <w:sz w:val="22"/>
        </w:rPr>
        <w:t>International Journal of Disability, Development and Education</w:t>
      </w:r>
    </w:p>
    <w:p w:rsidR="00BF17FB" w:rsidRPr="00727709" w:rsidRDefault="00BF17FB" w:rsidP="00BF17FB">
      <w:pPr>
        <w:spacing w:after="0"/>
        <w:rPr>
          <w:i/>
          <w:sz w:val="22"/>
        </w:rPr>
      </w:pPr>
      <w:r w:rsidRPr="00727709">
        <w:rPr>
          <w:i/>
          <w:sz w:val="22"/>
        </w:rPr>
        <w:t>Journal of Autism and Developmental Disorders</w:t>
      </w:r>
    </w:p>
    <w:p w:rsidR="00BF17FB" w:rsidRPr="00727709" w:rsidRDefault="00BF17FB" w:rsidP="00BF17FB">
      <w:pPr>
        <w:spacing w:after="0"/>
        <w:rPr>
          <w:i/>
          <w:sz w:val="22"/>
        </w:rPr>
      </w:pPr>
      <w:r w:rsidRPr="00727709">
        <w:rPr>
          <w:i/>
          <w:sz w:val="22"/>
        </w:rPr>
        <w:t>Journal of Behavioral Education</w:t>
      </w:r>
    </w:p>
    <w:p w:rsidR="00BF17FB" w:rsidRPr="00727709" w:rsidRDefault="00BF17FB" w:rsidP="00BF17FB">
      <w:pPr>
        <w:spacing w:after="0"/>
        <w:rPr>
          <w:i/>
          <w:sz w:val="22"/>
        </w:rPr>
      </w:pPr>
      <w:r w:rsidRPr="00727709">
        <w:rPr>
          <w:i/>
          <w:sz w:val="22"/>
        </w:rPr>
        <w:t>Journal of Child and Family Studies</w:t>
      </w:r>
    </w:p>
    <w:p w:rsidR="00BF17FB" w:rsidRPr="00727709" w:rsidRDefault="00BF17FB" w:rsidP="00BF17FB">
      <w:pPr>
        <w:spacing w:after="0"/>
        <w:rPr>
          <w:i/>
          <w:sz w:val="22"/>
        </w:rPr>
      </w:pPr>
      <w:r w:rsidRPr="00727709">
        <w:rPr>
          <w:i/>
          <w:sz w:val="22"/>
        </w:rPr>
        <w:t>Journal of Developmental and Behavioral Pediatrics</w:t>
      </w:r>
    </w:p>
    <w:p w:rsidR="00BF17FB" w:rsidRPr="00727709" w:rsidRDefault="00BF17FB" w:rsidP="00BF17FB">
      <w:pPr>
        <w:spacing w:after="0"/>
        <w:rPr>
          <w:i/>
          <w:sz w:val="22"/>
        </w:rPr>
      </w:pPr>
      <w:r w:rsidRPr="00727709">
        <w:rPr>
          <w:i/>
          <w:sz w:val="22"/>
        </w:rPr>
        <w:t>Journal of Educational Psychology</w:t>
      </w:r>
    </w:p>
    <w:p w:rsidR="00BF17FB" w:rsidRPr="00727709" w:rsidRDefault="00BF17FB" w:rsidP="00BF17FB">
      <w:pPr>
        <w:spacing w:after="0"/>
        <w:rPr>
          <w:i/>
          <w:sz w:val="22"/>
        </w:rPr>
      </w:pPr>
      <w:r w:rsidRPr="00727709">
        <w:rPr>
          <w:i/>
          <w:sz w:val="22"/>
        </w:rPr>
        <w:t>Journal of Policy and Practice in Intellectual Disabilities</w:t>
      </w:r>
    </w:p>
    <w:p w:rsidR="00BF17FB" w:rsidRPr="00727709" w:rsidRDefault="00BF17FB" w:rsidP="00BF17FB">
      <w:pPr>
        <w:spacing w:after="0"/>
        <w:rPr>
          <w:i/>
          <w:sz w:val="22"/>
        </w:rPr>
      </w:pPr>
      <w:r w:rsidRPr="00727709">
        <w:rPr>
          <w:i/>
          <w:sz w:val="22"/>
        </w:rPr>
        <w:t>Journal of the Association for Persons with Severe Handicaps</w:t>
      </w:r>
    </w:p>
    <w:p w:rsidR="00BF17FB" w:rsidRPr="00727709" w:rsidRDefault="00BF17FB" w:rsidP="00BF17FB">
      <w:pPr>
        <w:spacing w:after="0"/>
        <w:rPr>
          <w:i/>
          <w:sz w:val="22"/>
        </w:rPr>
      </w:pPr>
      <w:r w:rsidRPr="00727709">
        <w:rPr>
          <w:i/>
          <w:sz w:val="22"/>
        </w:rPr>
        <w:t>Psychological Reports: Perceptual and Motor Skills</w:t>
      </w:r>
    </w:p>
    <w:p w:rsidR="00BF17FB" w:rsidRPr="00727709" w:rsidRDefault="00BF17FB" w:rsidP="00BF17FB">
      <w:pPr>
        <w:spacing w:after="0"/>
        <w:rPr>
          <w:i/>
          <w:sz w:val="22"/>
        </w:rPr>
      </w:pPr>
      <w:r w:rsidRPr="00727709">
        <w:rPr>
          <w:i/>
          <w:sz w:val="22"/>
        </w:rPr>
        <w:t>Review of Educational Research</w:t>
      </w:r>
    </w:p>
    <w:p w:rsidR="00BF17FB" w:rsidRPr="00727709" w:rsidRDefault="00BF17FB" w:rsidP="00BF17FB">
      <w:pPr>
        <w:spacing w:after="0"/>
        <w:rPr>
          <w:i/>
          <w:sz w:val="22"/>
        </w:rPr>
      </w:pPr>
      <w:r w:rsidRPr="00727709">
        <w:rPr>
          <w:i/>
          <w:sz w:val="22"/>
        </w:rPr>
        <w:t>Education Sciences</w:t>
      </w:r>
    </w:p>
    <w:p w:rsidR="00BF17FB" w:rsidRPr="00727709" w:rsidRDefault="00BF17FB" w:rsidP="00092F55">
      <w:pPr>
        <w:pStyle w:val="Heading2"/>
        <w:rPr>
          <w:b w:val="0"/>
          <w:bCs w:val="0"/>
          <w:sz w:val="28"/>
        </w:rPr>
      </w:pPr>
      <w:r w:rsidRPr="00727709">
        <w:rPr>
          <w:b w:val="0"/>
          <w:bCs w:val="0"/>
          <w:sz w:val="28"/>
        </w:rPr>
        <w:t>Service</w:t>
      </w:r>
    </w:p>
    <w:p w:rsidR="00BF17FB" w:rsidRPr="00727709" w:rsidRDefault="00BF17FB" w:rsidP="00092F55">
      <w:pPr>
        <w:pStyle w:val="Heading3"/>
        <w:rPr>
          <w:b/>
          <w:bCs/>
          <w:i/>
          <w:iCs/>
          <w:sz w:val="28"/>
        </w:rPr>
      </w:pPr>
      <w:r w:rsidRPr="00727709">
        <w:rPr>
          <w:b/>
          <w:bCs/>
          <w:i/>
          <w:iCs/>
          <w:sz w:val="28"/>
        </w:rPr>
        <w:t>International</w:t>
      </w:r>
    </w:p>
    <w:tbl>
      <w:tblPr>
        <w:tblW w:w="9468" w:type="dxa"/>
        <w:tblLook w:val="01E0" w:firstRow="1" w:lastRow="1" w:firstColumn="1" w:lastColumn="1" w:noHBand="0" w:noVBand="0"/>
      </w:tblPr>
      <w:tblGrid>
        <w:gridCol w:w="1788"/>
        <w:gridCol w:w="7680"/>
      </w:tblGrid>
      <w:tr w:rsidR="00BF17FB" w:rsidRPr="00727709" w:rsidTr="00BF17FB">
        <w:tc>
          <w:tcPr>
            <w:tcW w:w="1788" w:type="dxa"/>
          </w:tcPr>
          <w:p w:rsidR="00BF17FB" w:rsidRPr="00727709" w:rsidRDefault="00BF17FB" w:rsidP="00BF17FB">
            <w:pPr>
              <w:rPr>
                <w:sz w:val="22"/>
              </w:rPr>
            </w:pPr>
            <w:r w:rsidRPr="00727709">
              <w:rPr>
                <w:sz w:val="22"/>
              </w:rPr>
              <w:t>2002-Present</w:t>
            </w:r>
          </w:p>
        </w:tc>
        <w:tc>
          <w:tcPr>
            <w:tcW w:w="7680" w:type="dxa"/>
          </w:tcPr>
          <w:p w:rsidR="00BF17FB" w:rsidRPr="00727709" w:rsidRDefault="00BF17FB" w:rsidP="00BF17FB">
            <w:pPr>
              <w:rPr>
                <w:sz w:val="22"/>
                <w:lang w:val="pt-PT"/>
              </w:rPr>
            </w:pPr>
            <w:r w:rsidRPr="00727709">
              <w:rPr>
                <w:sz w:val="22"/>
                <w:lang w:val="pt-PT"/>
              </w:rPr>
              <w:t>Collaborating Member, Fundação para a Ciência e a Tecnologia (Foundation for Science and Technology), Portugal</w:t>
            </w:r>
          </w:p>
        </w:tc>
      </w:tr>
    </w:tbl>
    <w:p w:rsidR="00BF17FB" w:rsidRPr="00727709" w:rsidRDefault="00BF17FB" w:rsidP="00092F55">
      <w:pPr>
        <w:pStyle w:val="Heading3"/>
        <w:rPr>
          <w:b/>
          <w:bCs/>
          <w:i/>
          <w:iCs/>
          <w:sz w:val="28"/>
        </w:rPr>
      </w:pPr>
      <w:r w:rsidRPr="00727709">
        <w:rPr>
          <w:b/>
          <w:bCs/>
          <w:i/>
          <w:iCs/>
          <w:sz w:val="28"/>
        </w:rPr>
        <w:t>National</w:t>
      </w:r>
    </w:p>
    <w:tbl>
      <w:tblPr>
        <w:tblW w:w="9468" w:type="dxa"/>
        <w:tblLook w:val="01E0" w:firstRow="1" w:lastRow="1" w:firstColumn="1" w:lastColumn="1" w:noHBand="0" w:noVBand="0"/>
      </w:tblPr>
      <w:tblGrid>
        <w:gridCol w:w="1788"/>
        <w:gridCol w:w="7680"/>
      </w:tblGrid>
      <w:tr w:rsidR="00BF17FB" w:rsidRPr="00727709" w:rsidTr="00BF17FB">
        <w:tc>
          <w:tcPr>
            <w:tcW w:w="1788" w:type="dxa"/>
          </w:tcPr>
          <w:p w:rsidR="00BF17FB" w:rsidRPr="00727709" w:rsidRDefault="00BF17FB" w:rsidP="00BF17FB">
            <w:pPr>
              <w:spacing w:after="0"/>
              <w:rPr>
                <w:sz w:val="22"/>
              </w:rPr>
            </w:pPr>
            <w:r w:rsidRPr="00727709">
              <w:rPr>
                <w:sz w:val="22"/>
              </w:rPr>
              <w:t>1987-1995</w:t>
            </w:r>
          </w:p>
        </w:tc>
        <w:tc>
          <w:tcPr>
            <w:tcW w:w="7680" w:type="dxa"/>
          </w:tcPr>
          <w:p w:rsidR="00BF17FB" w:rsidRPr="00727709" w:rsidRDefault="00BF17FB" w:rsidP="00BF17FB">
            <w:pPr>
              <w:spacing w:after="0"/>
              <w:rPr>
                <w:sz w:val="22"/>
              </w:rPr>
            </w:pPr>
            <w:r w:rsidRPr="00727709">
              <w:rPr>
                <w:sz w:val="22"/>
              </w:rPr>
              <w:t>HCEEP Rural Network Board of Directors</w:t>
            </w:r>
          </w:p>
        </w:tc>
      </w:tr>
      <w:tr w:rsidR="00BF17FB" w:rsidRPr="00727709" w:rsidTr="00BF17FB">
        <w:tc>
          <w:tcPr>
            <w:tcW w:w="1788" w:type="dxa"/>
          </w:tcPr>
          <w:p w:rsidR="00BF17FB" w:rsidRPr="00727709" w:rsidRDefault="00BF17FB" w:rsidP="00BF17FB">
            <w:pPr>
              <w:spacing w:after="0"/>
              <w:rPr>
                <w:sz w:val="22"/>
              </w:rPr>
            </w:pPr>
            <w:r w:rsidRPr="00727709">
              <w:rPr>
                <w:sz w:val="22"/>
              </w:rPr>
              <w:t>1991-1992</w:t>
            </w:r>
          </w:p>
        </w:tc>
        <w:tc>
          <w:tcPr>
            <w:tcW w:w="7680" w:type="dxa"/>
          </w:tcPr>
          <w:p w:rsidR="00BF17FB" w:rsidRPr="00727709" w:rsidRDefault="00BF17FB" w:rsidP="00BF17FB">
            <w:pPr>
              <w:spacing w:after="0"/>
              <w:rPr>
                <w:sz w:val="22"/>
              </w:rPr>
            </w:pPr>
            <w:r w:rsidRPr="00727709">
              <w:rPr>
                <w:sz w:val="22"/>
              </w:rPr>
              <w:t>Division of Early Childhood (CEC) Recommend</w:t>
            </w:r>
            <w:smartTag w:uri="urn:schemas-microsoft-com:office:smarttags" w:element="PersonName">
              <w:r w:rsidRPr="00727709">
                <w:rPr>
                  <w:sz w:val="22"/>
                </w:rPr>
                <w:t>ed</w:t>
              </w:r>
            </w:smartTag>
            <w:r w:rsidRPr="00727709">
              <w:rPr>
                <w:sz w:val="22"/>
              </w:rPr>
              <w:t xml:space="preserve"> Practices Task Force.  </w:t>
            </w:r>
            <w:smartTag w:uri="urn:schemas-microsoft-com:office:smarttags" w:element="place">
              <w:r w:rsidRPr="00727709">
                <w:rPr>
                  <w:sz w:val="22"/>
                </w:rPr>
                <w:t>Strand</w:t>
              </w:r>
            </w:smartTag>
            <w:r w:rsidRPr="00727709">
              <w:rPr>
                <w:sz w:val="22"/>
              </w:rPr>
              <w:t xml:space="preserve"> Co-Chair: Service-Delivery Models/Environments</w:t>
            </w:r>
          </w:p>
        </w:tc>
      </w:tr>
      <w:tr w:rsidR="00BF17FB" w:rsidRPr="00727709" w:rsidTr="00BF17FB">
        <w:tc>
          <w:tcPr>
            <w:tcW w:w="1788" w:type="dxa"/>
          </w:tcPr>
          <w:p w:rsidR="00BF17FB" w:rsidRPr="00727709" w:rsidRDefault="00BF17FB" w:rsidP="00BF17FB">
            <w:pPr>
              <w:spacing w:after="0"/>
              <w:rPr>
                <w:sz w:val="22"/>
              </w:rPr>
            </w:pPr>
            <w:r w:rsidRPr="00727709">
              <w:rPr>
                <w:sz w:val="22"/>
              </w:rPr>
              <w:t>1996-1997</w:t>
            </w:r>
          </w:p>
        </w:tc>
        <w:tc>
          <w:tcPr>
            <w:tcW w:w="7680" w:type="dxa"/>
          </w:tcPr>
          <w:p w:rsidR="00BF17FB" w:rsidRPr="00727709" w:rsidRDefault="00BF17FB" w:rsidP="00BF17FB">
            <w:pPr>
              <w:spacing w:after="0"/>
              <w:rPr>
                <w:sz w:val="22"/>
              </w:rPr>
            </w:pPr>
            <w:r w:rsidRPr="00727709">
              <w:rPr>
                <w:sz w:val="22"/>
              </w:rPr>
              <w:t>National Part H Evaluation Consortium</w:t>
            </w:r>
          </w:p>
        </w:tc>
      </w:tr>
      <w:tr w:rsidR="00BF17FB" w:rsidRPr="00727709" w:rsidTr="00BF17FB">
        <w:tc>
          <w:tcPr>
            <w:tcW w:w="1788" w:type="dxa"/>
          </w:tcPr>
          <w:p w:rsidR="00BF17FB" w:rsidRPr="00727709" w:rsidRDefault="00BF17FB" w:rsidP="00BF17FB">
            <w:pPr>
              <w:spacing w:after="0"/>
              <w:rPr>
                <w:sz w:val="22"/>
              </w:rPr>
            </w:pPr>
            <w:r w:rsidRPr="00727709">
              <w:rPr>
                <w:sz w:val="22"/>
              </w:rPr>
              <w:t>1996-1997</w:t>
            </w:r>
          </w:p>
        </w:tc>
        <w:tc>
          <w:tcPr>
            <w:tcW w:w="7680" w:type="dxa"/>
          </w:tcPr>
          <w:p w:rsidR="00BF17FB" w:rsidRPr="00727709" w:rsidRDefault="00BF17FB" w:rsidP="00BF17FB">
            <w:pPr>
              <w:spacing w:after="0"/>
              <w:rPr>
                <w:sz w:val="22"/>
              </w:rPr>
            </w:pPr>
            <w:r w:rsidRPr="00727709">
              <w:rPr>
                <w:sz w:val="22"/>
              </w:rPr>
              <w:t xml:space="preserve">Advisory Board, Quality of Programs for Infants and Toddlers With Disabilities, </w:t>
            </w: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Education, Development, and Learning</w:t>
            </w:r>
          </w:p>
        </w:tc>
      </w:tr>
      <w:tr w:rsidR="00BF17FB" w:rsidRPr="00727709" w:rsidTr="00BF17FB">
        <w:tc>
          <w:tcPr>
            <w:tcW w:w="1788" w:type="dxa"/>
          </w:tcPr>
          <w:p w:rsidR="00BF17FB" w:rsidRPr="00727709" w:rsidRDefault="00BF17FB" w:rsidP="00BF17FB">
            <w:pPr>
              <w:spacing w:after="0"/>
              <w:rPr>
                <w:sz w:val="22"/>
              </w:rPr>
            </w:pPr>
            <w:r w:rsidRPr="00727709">
              <w:rPr>
                <w:sz w:val="22"/>
              </w:rPr>
              <w:lastRenderedPageBreak/>
              <w:t>1997</w:t>
            </w:r>
          </w:p>
        </w:tc>
        <w:tc>
          <w:tcPr>
            <w:tcW w:w="7680" w:type="dxa"/>
          </w:tcPr>
          <w:p w:rsidR="00BF17FB" w:rsidRPr="00727709" w:rsidRDefault="00BF17FB" w:rsidP="00BF17FB">
            <w:pPr>
              <w:spacing w:after="0"/>
              <w:rPr>
                <w:sz w:val="22"/>
              </w:rPr>
            </w:pPr>
            <w:r w:rsidRPr="00727709">
              <w:rPr>
                <w:sz w:val="22"/>
              </w:rPr>
              <w:t>Office of Special Education Programs, U.S. Department of Education (review of Early Childhood Longitudinal Study—Birth Cohort)</w:t>
            </w:r>
          </w:p>
        </w:tc>
      </w:tr>
      <w:tr w:rsidR="00BF17FB" w:rsidRPr="00727709" w:rsidTr="00BF17FB">
        <w:tc>
          <w:tcPr>
            <w:tcW w:w="1788" w:type="dxa"/>
          </w:tcPr>
          <w:p w:rsidR="00BF17FB" w:rsidRPr="00727709" w:rsidRDefault="00BF17FB" w:rsidP="00BF17FB">
            <w:pPr>
              <w:spacing w:after="0"/>
              <w:rPr>
                <w:sz w:val="22"/>
              </w:rPr>
            </w:pPr>
            <w:r w:rsidRPr="00727709">
              <w:rPr>
                <w:sz w:val="22"/>
              </w:rPr>
              <w:t>1998-2000</w:t>
            </w:r>
          </w:p>
        </w:tc>
        <w:tc>
          <w:tcPr>
            <w:tcW w:w="7680" w:type="dxa"/>
          </w:tcPr>
          <w:p w:rsidR="00BF17FB" w:rsidRPr="00727709" w:rsidRDefault="00BF17FB" w:rsidP="00BF17FB">
            <w:pPr>
              <w:spacing w:after="0"/>
              <w:rPr>
                <w:sz w:val="22"/>
              </w:rPr>
            </w:pPr>
            <w:r w:rsidRPr="00727709">
              <w:rPr>
                <w:sz w:val="22"/>
              </w:rPr>
              <w:t>Interdisciplinary Models Strand (chair), DEC Recommend</w:t>
            </w:r>
            <w:smartTag w:uri="urn:schemas-microsoft-com:office:smarttags" w:element="PersonName">
              <w:r w:rsidRPr="00727709">
                <w:rPr>
                  <w:sz w:val="22"/>
                </w:rPr>
                <w:t>ed</w:t>
              </w:r>
            </w:smartTag>
            <w:r w:rsidRPr="00727709">
              <w:rPr>
                <w:sz w:val="22"/>
              </w:rPr>
              <w:t xml:space="preserve"> Practices Revision</w:t>
            </w:r>
          </w:p>
        </w:tc>
      </w:tr>
      <w:tr w:rsidR="00BF17FB" w:rsidRPr="00727709" w:rsidTr="00BF17FB">
        <w:tc>
          <w:tcPr>
            <w:tcW w:w="1788" w:type="dxa"/>
          </w:tcPr>
          <w:p w:rsidR="00BF17FB" w:rsidRPr="00727709" w:rsidRDefault="00BF17FB" w:rsidP="00BF17FB">
            <w:pPr>
              <w:spacing w:after="0"/>
              <w:rPr>
                <w:sz w:val="22"/>
              </w:rPr>
            </w:pPr>
            <w:r w:rsidRPr="00727709">
              <w:rPr>
                <w:sz w:val="22"/>
              </w:rPr>
              <w:t>2001</w:t>
            </w:r>
          </w:p>
        </w:tc>
        <w:tc>
          <w:tcPr>
            <w:tcW w:w="7680" w:type="dxa"/>
          </w:tcPr>
          <w:p w:rsidR="00BF17FB" w:rsidRPr="00727709" w:rsidRDefault="00BF17FB" w:rsidP="00BF17FB">
            <w:pPr>
              <w:spacing w:after="0"/>
              <w:rPr>
                <w:sz w:val="22"/>
              </w:rPr>
            </w:pPr>
            <w:r w:rsidRPr="00727709">
              <w:rPr>
                <w:sz w:val="22"/>
              </w:rPr>
              <w:t xml:space="preserve">Peer Review Work Group, Office of Special Education Program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w:t>
            </w:r>
          </w:p>
        </w:tc>
      </w:tr>
      <w:tr w:rsidR="00BF17FB" w:rsidRPr="00727709" w:rsidTr="00BF17FB">
        <w:tc>
          <w:tcPr>
            <w:tcW w:w="1788" w:type="dxa"/>
          </w:tcPr>
          <w:p w:rsidR="00BF17FB" w:rsidRPr="00727709" w:rsidRDefault="00BF17FB" w:rsidP="00BF17FB">
            <w:pPr>
              <w:spacing w:after="0"/>
              <w:rPr>
                <w:sz w:val="22"/>
              </w:rPr>
            </w:pPr>
            <w:r w:rsidRPr="00727709">
              <w:rPr>
                <w:sz w:val="22"/>
              </w:rPr>
              <w:t>2003</w:t>
            </w:r>
          </w:p>
        </w:tc>
        <w:tc>
          <w:tcPr>
            <w:tcW w:w="7680" w:type="dxa"/>
          </w:tcPr>
          <w:p w:rsidR="00BF17FB" w:rsidRPr="00727709" w:rsidRDefault="00BF17FB" w:rsidP="00BF17FB">
            <w:pPr>
              <w:spacing w:after="0"/>
              <w:rPr>
                <w:sz w:val="22"/>
              </w:rPr>
            </w:pPr>
            <w:r w:rsidRPr="00727709">
              <w:rPr>
                <w:sz w:val="22"/>
              </w:rPr>
              <w:t>CEC Division of Research Committee on Families of Individuals with Disabilities</w:t>
            </w:r>
          </w:p>
        </w:tc>
      </w:tr>
      <w:tr w:rsidR="00BF17FB" w:rsidRPr="00727709" w:rsidTr="00BF17FB">
        <w:tc>
          <w:tcPr>
            <w:tcW w:w="1788" w:type="dxa"/>
          </w:tcPr>
          <w:p w:rsidR="00BF17FB" w:rsidRPr="00727709" w:rsidRDefault="00BF17FB" w:rsidP="00BF17FB">
            <w:pPr>
              <w:spacing w:after="0"/>
              <w:rPr>
                <w:sz w:val="22"/>
              </w:rPr>
            </w:pPr>
            <w:r w:rsidRPr="00727709">
              <w:rPr>
                <w:sz w:val="22"/>
              </w:rPr>
              <w:t>2003</w:t>
            </w:r>
          </w:p>
        </w:tc>
        <w:tc>
          <w:tcPr>
            <w:tcW w:w="7680" w:type="dxa"/>
          </w:tcPr>
          <w:p w:rsidR="00BF17FB" w:rsidRPr="00727709" w:rsidRDefault="00BF17FB" w:rsidP="00BF17FB">
            <w:pPr>
              <w:spacing w:after="0"/>
              <w:rPr>
                <w:sz w:val="22"/>
              </w:rPr>
            </w:pPr>
            <w:r w:rsidRPr="00727709">
              <w:rPr>
                <w:sz w:val="22"/>
              </w:rPr>
              <w:t>Committee to Review Quality of Evidence From Correlational Research for Evidence-Based Practice, Division for Research, Council for Exceptional Children</w:t>
            </w:r>
          </w:p>
        </w:tc>
      </w:tr>
      <w:tr w:rsidR="00BF17FB" w:rsidRPr="00727709" w:rsidTr="00BF17FB">
        <w:tc>
          <w:tcPr>
            <w:tcW w:w="1788" w:type="dxa"/>
          </w:tcPr>
          <w:p w:rsidR="00BF17FB" w:rsidRPr="00727709" w:rsidRDefault="00BF17FB" w:rsidP="00BF17FB">
            <w:pPr>
              <w:spacing w:after="0"/>
              <w:rPr>
                <w:sz w:val="22"/>
              </w:rPr>
            </w:pPr>
            <w:r w:rsidRPr="00727709">
              <w:rPr>
                <w:sz w:val="22"/>
              </w:rPr>
              <w:t>2004</w:t>
            </w:r>
          </w:p>
        </w:tc>
        <w:tc>
          <w:tcPr>
            <w:tcW w:w="7680" w:type="dxa"/>
          </w:tcPr>
          <w:p w:rsidR="00BF17FB" w:rsidRPr="00727709" w:rsidRDefault="00BF17FB" w:rsidP="00BF17FB">
            <w:pPr>
              <w:spacing w:after="0"/>
              <w:rPr>
                <w:sz w:val="22"/>
              </w:rPr>
            </w:pPr>
            <w:r w:rsidRPr="00727709">
              <w:rPr>
                <w:sz w:val="22"/>
              </w:rPr>
              <w:t>Intervention Planning Group, Fragile X Newborn Screening Planning Grant, University of North Carolina at Chapel Hill</w:t>
            </w:r>
          </w:p>
        </w:tc>
      </w:tr>
      <w:tr w:rsidR="00BF17FB" w:rsidRPr="00727709" w:rsidTr="00BF17FB">
        <w:tc>
          <w:tcPr>
            <w:tcW w:w="1788" w:type="dxa"/>
          </w:tcPr>
          <w:p w:rsidR="00BF17FB" w:rsidRPr="00727709" w:rsidRDefault="00BF17FB" w:rsidP="00BF17FB">
            <w:pPr>
              <w:spacing w:after="0"/>
              <w:rPr>
                <w:sz w:val="22"/>
              </w:rPr>
            </w:pPr>
            <w:r w:rsidRPr="00727709">
              <w:rPr>
                <w:sz w:val="22"/>
              </w:rPr>
              <w:t>2004-2007</w:t>
            </w:r>
          </w:p>
        </w:tc>
        <w:tc>
          <w:tcPr>
            <w:tcW w:w="7680" w:type="dxa"/>
          </w:tcPr>
          <w:p w:rsidR="00BF17FB" w:rsidRPr="00727709" w:rsidRDefault="00BF17FB" w:rsidP="00BF17FB">
            <w:pPr>
              <w:spacing w:after="0"/>
              <w:rPr>
                <w:sz w:val="22"/>
              </w:rPr>
            </w:pPr>
            <w:r w:rsidRPr="00727709">
              <w:rPr>
                <w:sz w:val="22"/>
              </w:rPr>
              <w:t xml:space="preserve">Early </w:t>
            </w:r>
            <w:smartTag w:uri="urn:schemas-microsoft-com:office:smarttags" w:element="place">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Outcomes</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Technical Work Groups on Child and Family Outcomes</w:t>
            </w:r>
          </w:p>
        </w:tc>
      </w:tr>
      <w:tr w:rsidR="00BF17FB" w:rsidRPr="00727709" w:rsidTr="00BF17FB">
        <w:tc>
          <w:tcPr>
            <w:tcW w:w="1788" w:type="dxa"/>
          </w:tcPr>
          <w:p w:rsidR="00BF17FB" w:rsidRPr="00727709" w:rsidRDefault="00BF17FB" w:rsidP="00BF17FB">
            <w:pPr>
              <w:spacing w:after="0"/>
              <w:rPr>
                <w:sz w:val="22"/>
              </w:rPr>
            </w:pPr>
            <w:r w:rsidRPr="00727709">
              <w:rPr>
                <w:sz w:val="22"/>
              </w:rPr>
              <w:t>2004-2010</w:t>
            </w:r>
          </w:p>
        </w:tc>
        <w:tc>
          <w:tcPr>
            <w:tcW w:w="7680" w:type="dxa"/>
          </w:tcPr>
          <w:p w:rsidR="00BF17FB" w:rsidRPr="00727709" w:rsidRDefault="00BF17FB" w:rsidP="00BF17FB">
            <w:pPr>
              <w:spacing w:after="0"/>
              <w:rPr>
                <w:sz w:val="22"/>
              </w:rPr>
            </w:pPr>
            <w:r w:rsidRPr="00727709">
              <w:rPr>
                <w:sz w:val="22"/>
              </w:rPr>
              <w:t>ERIC Subject Matter Expert (early childhood), CSC for the U.S. Department of Education</w:t>
            </w:r>
          </w:p>
        </w:tc>
      </w:tr>
      <w:tr w:rsidR="00BF17FB" w:rsidRPr="00727709" w:rsidTr="00BF17FB">
        <w:tc>
          <w:tcPr>
            <w:tcW w:w="1788" w:type="dxa"/>
          </w:tcPr>
          <w:p w:rsidR="00BF17FB" w:rsidRPr="00727709" w:rsidRDefault="00BF17FB" w:rsidP="00BF17FB">
            <w:pPr>
              <w:spacing w:after="0"/>
              <w:rPr>
                <w:sz w:val="22"/>
              </w:rPr>
            </w:pPr>
            <w:r w:rsidRPr="00727709">
              <w:rPr>
                <w:sz w:val="22"/>
              </w:rPr>
              <w:t>2005-2009</w:t>
            </w:r>
          </w:p>
        </w:tc>
        <w:tc>
          <w:tcPr>
            <w:tcW w:w="7680" w:type="dxa"/>
          </w:tcPr>
          <w:p w:rsidR="00BF17FB" w:rsidRPr="00727709" w:rsidRDefault="00BF17FB" w:rsidP="00BF17FB">
            <w:pPr>
              <w:spacing w:after="0"/>
              <w:rPr>
                <w:sz w:val="22"/>
              </w:rPr>
            </w:pPr>
            <w:r w:rsidRPr="00727709">
              <w:rPr>
                <w:sz w:val="22"/>
              </w:rPr>
              <w:t>Council for Exceptional Children—Division for Research, Presidential track: Vice-President (2005-2006), President-Elect (2006-2007), President (2007-2008), Past President (2008-2009); Families Committee, Publications Committee</w:t>
            </w:r>
          </w:p>
        </w:tc>
      </w:tr>
      <w:tr w:rsidR="00BF17FB" w:rsidRPr="00727709" w:rsidTr="00BF17FB">
        <w:tc>
          <w:tcPr>
            <w:tcW w:w="1788" w:type="dxa"/>
          </w:tcPr>
          <w:p w:rsidR="00BF17FB" w:rsidRPr="00727709" w:rsidRDefault="00BF17FB" w:rsidP="00BF17FB">
            <w:pPr>
              <w:spacing w:after="0"/>
              <w:rPr>
                <w:sz w:val="22"/>
              </w:rPr>
            </w:pPr>
            <w:r w:rsidRPr="00727709">
              <w:rPr>
                <w:sz w:val="22"/>
              </w:rPr>
              <w:t>2006-2009</w:t>
            </w:r>
          </w:p>
        </w:tc>
        <w:tc>
          <w:tcPr>
            <w:tcW w:w="7680" w:type="dxa"/>
          </w:tcPr>
          <w:p w:rsidR="00BF17FB" w:rsidRPr="00727709" w:rsidRDefault="00BF17FB" w:rsidP="00BF17FB">
            <w:pPr>
              <w:spacing w:after="0"/>
              <w:rPr>
                <w:sz w:val="22"/>
              </w:rPr>
            </w:pPr>
            <w:r w:rsidRPr="00727709">
              <w:rPr>
                <w:sz w:val="22"/>
              </w:rPr>
              <w:t>Early Childhood Family Supports Community of Action Steering Committee, organized by Ann Turnbull, Beach Center, University of Kansas</w:t>
            </w:r>
          </w:p>
        </w:tc>
      </w:tr>
      <w:tr w:rsidR="00BF17FB" w:rsidRPr="00727709" w:rsidTr="00BF17FB">
        <w:tc>
          <w:tcPr>
            <w:tcW w:w="1788" w:type="dxa"/>
          </w:tcPr>
          <w:p w:rsidR="00BF17FB" w:rsidRPr="00727709" w:rsidRDefault="00BF17FB" w:rsidP="00BF17FB">
            <w:pPr>
              <w:spacing w:after="0"/>
              <w:rPr>
                <w:sz w:val="22"/>
              </w:rPr>
            </w:pPr>
            <w:r w:rsidRPr="00727709">
              <w:rPr>
                <w:sz w:val="22"/>
              </w:rPr>
              <w:t>2006-2011</w:t>
            </w:r>
          </w:p>
        </w:tc>
        <w:tc>
          <w:tcPr>
            <w:tcW w:w="7680" w:type="dxa"/>
          </w:tcPr>
          <w:p w:rsidR="00BF17FB" w:rsidRPr="00727709" w:rsidRDefault="00BF17FB" w:rsidP="00BF17FB">
            <w:pPr>
              <w:spacing w:after="0"/>
              <w:rPr>
                <w:sz w:val="22"/>
              </w:rPr>
            </w:pP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on High Quality Personnel in Inclusive Preschool Settings, Leadership Team</w:t>
            </w:r>
          </w:p>
        </w:tc>
      </w:tr>
      <w:tr w:rsidR="00BF17FB" w:rsidRPr="00727709" w:rsidTr="00BF17FB">
        <w:tc>
          <w:tcPr>
            <w:tcW w:w="1788" w:type="dxa"/>
          </w:tcPr>
          <w:p w:rsidR="00BF17FB" w:rsidRPr="00727709" w:rsidRDefault="00BF17FB" w:rsidP="00BF17FB">
            <w:pPr>
              <w:spacing w:after="0"/>
              <w:rPr>
                <w:sz w:val="22"/>
              </w:rPr>
            </w:pPr>
            <w:r w:rsidRPr="00727709">
              <w:rPr>
                <w:sz w:val="22"/>
              </w:rPr>
              <w:t>2007-2012</w:t>
            </w:r>
          </w:p>
        </w:tc>
        <w:tc>
          <w:tcPr>
            <w:tcW w:w="7680" w:type="dxa"/>
          </w:tcPr>
          <w:p w:rsidR="00BF17FB" w:rsidRPr="00727709" w:rsidRDefault="00BF17FB" w:rsidP="00BF17FB">
            <w:pPr>
              <w:spacing w:after="0"/>
              <w:rPr>
                <w:sz w:val="22"/>
              </w:rPr>
            </w:pPr>
            <w:r w:rsidRPr="00727709">
              <w:rPr>
                <w:sz w:val="22"/>
              </w:rPr>
              <w:t>Evidence-Based Practice Pilot Team, Council for Exceptional Children</w:t>
            </w:r>
          </w:p>
        </w:tc>
      </w:tr>
      <w:tr w:rsidR="00BF17FB" w:rsidRPr="00727709" w:rsidTr="00BF17FB">
        <w:tc>
          <w:tcPr>
            <w:tcW w:w="1788" w:type="dxa"/>
          </w:tcPr>
          <w:p w:rsidR="00BF17FB" w:rsidRPr="00727709" w:rsidRDefault="00BF17FB" w:rsidP="00BF17FB">
            <w:pPr>
              <w:spacing w:after="0"/>
              <w:rPr>
                <w:sz w:val="22"/>
              </w:rPr>
            </w:pPr>
            <w:r w:rsidRPr="00727709">
              <w:rPr>
                <w:sz w:val="22"/>
              </w:rPr>
              <w:t>2009-2014</w:t>
            </w:r>
          </w:p>
        </w:tc>
        <w:tc>
          <w:tcPr>
            <w:tcW w:w="7680" w:type="dxa"/>
          </w:tcPr>
          <w:p w:rsidR="00BF17FB" w:rsidRPr="00727709" w:rsidRDefault="00BF17FB" w:rsidP="00BF17FB">
            <w:pPr>
              <w:spacing w:after="0"/>
              <w:rPr>
                <w:sz w:val="22"/>
              </w:rPr>
            </w:pPr>
            <w:r w:rsidRPr="00727709">
              <w:rPr>
                <w:sz w:val="22"/>
              </w:rPr>
              <w:t xml:space="preserve">Early </w:t>
            </w:r>
            <w:smartTag w:uri="urn:schemas-microsoft-com:office:smarttags" w:element="place">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Outcomes</w:t>
                </w:r>
              </w:smartTag>
              <w:r w:rsidRPr="00727709">
                <w:rPr>
                  <w:sz w:val="22"/>
                </w:rPr>
                <w:t xml:space="preserve"> </w:t>
              </w:r>
              <w:smartTag w:uri="urn:schemas-microsoft-com:office:smarttags" w:element="PlaceType">
                <w:r w:rsidRPr="00727709">
                  <w:rPr>
                    <w:sz w:val="22"/>
                  </w:rPr>
                  <w:t>Center</w:t>
                </w:r>
              </w:smartTag>
            </w:smartTag>
            <w:r w:rsidRPr="00727709">
              <w:rPr>
                <w:sz w:val="22"/>
              </w:rPr>
              <w:t>, Advisory Board</w:t>
            </w:r>
          </w:p>
        </w:tc>
      </w:tr>
      <w:tr w:rsidR="00BF17FB" w:rsidRPr="00727709" w:rsidTr="00BF17FB">
        <w:tc>
          <w:tcPr>
            <w:tcW w:w="1788" w:type="dxa"/>
          </w:tcPr>
          <w:p w:rsidR="00BF17FB" w:rsidRPr="00727709" w:rsidRDefault="00BF17FB" w:rsidP="00BF17FB">
            <w:pPr>
              <w:spacing w:after="0"/>
              <w:rPr>
                <w:sz w:val="22"/>
              </w:rPr>
            </w:pPr>
            <w:r w:rsidRPr="00727709">
              <w:rPr>
                <w:sz w:val="22"/>
              </w:rPr>
              <w:t>2010</w:t>
            </w:r>
          </w:p>
        </w:tc>
        <w:tc>
          <w:tcPr>
            <w:tcW w:w="7680" w:type="dxa"/>
          </w:tcPr>
          <w:p w:rsidR="00BF17FB" w:rsidRPr="00727709" w:rsidRDefault="00BF17FB" w:rsidP="00BF17FB">
            <w:pPr>
              <w:spacing w:after="0"/>
              <w:rPr>
                <w:sz w:val="22"/>
              </w:rPr>
            </w:pPr>
            <w:r w:rsidRPr="00727709">
              <w:rPr>
                <w:sz w:val="22"/>
              </w:rPr>
              <w:t>IFSP/IEP-Outcomes Integration Think Tank, sponsor</w:t>
            </w:r>
            <w:smartTag w:uri="urn:schemas-microsoft-com:office:smarttags" w:element="PersonName">
              <w:r w:rsidRPr="00727709">
                <w:rPr>
                  <w:sz w:val="22"/>
                </w:rPr>
                <w:t>ed</w:t>
              </w:r>
            </w:smartTag>
            <w:r w:rsidRPr="00727709">
              <w:rPr>
                <w:sz w:val="22"/>
              </w:rPr>
              <w:t xml:space="preserve"> by NECTAC/ECO</w:t>
            </w:r>
          </w:p>
        </w:tc>
      </w:tr>
      <w:tr w:rsidR="00BF17FB" w:rsidRPr="00727709" w:rsidTr="00BF17FB">
        <w:tc>
          <w:tcPr>
            <w:tcW w:w="1788" w:type="dxa"/>
          </w:tcPr>
          <w:p w:rsidR="00BF17FB" w:rsidRPr="00727709" w:rsidRDefault="00BF17FB" w:rsidP="00BF17FB">
            <w:pPr>
              <w:spacing w:after="0"/>
              <w:rPr>
                <w:sz w:val="22"/>
              </w:rPr>
            </w:pPr>
            <w:r w:rsidRPr="00727709">
              <w:rPr>
                <w:sz w:val="22"/>
              </w:rPr>
              <w:t>2010-2015</w:t>
            </w:r>
          </w:p>
        </w:tc>
        <w:tc>
          <w:tcPr>
            <w:tcW w:w="7680" w:type="dxa"/>
          </w:tcPr>
          <w:p w:rsidR="00BF17FB" w:rsidRPr="00727709" w:rsidRDefault="00BF17FB" w:rsidP="00BF17FB">
            <w:pPr>
              <w:spacing w:after="0"/>
              <w:rPr>
                <w:sz w:val="22"/>
              </w:rPr>
            </w:pPr>
            <w:r w:rsidRPr="00727709">
              <w:rPr>
                <w:sz w:val="22"/>
              </w:rPr>
              <w:t>Technical Work Group, National Evaluation of the IDEA Technical Assistance and Dissemination Program</w:t>
            </w:r>
          </w:p>
        </w:tc>
      </w:tr>
      <w:tr w:rsidR="00BF17FB" w:rsidRPr="00727709" w:rsidTr="00BF17FB">
        <w:tc>
          <w:tcPr>
            <w:tcW w:w="1788" w:type="dxa"/>
          </w:tcPr>
          <w:p w:rsidR="00BF17FB" w:rsidRPr="00727709" w:rsidRDefault="00BF17FB" w:rsidP="00BF17FB">
            <w:pPr>
              <w:spacing w:after="0"/>
              <w:rPr>
                <w:sz w:val="22"/>
              </w:rPr>
            </w:pPr>
            <w:r w:rsidRPr="00727709">
              <w:rPr>
                <w:sz w:val="22"/>
              </w:rPr>
              <w:t>2010</w:t>
            </w:r>
          </w:p>
        </w:tc>
        <w:tc>
          <w:tcPr>
            <w:tcW w:w="7680" w:type="dxa"/>
          </w:tcPr>
          <w:p w:rsidR="00BF17FB" w:rsidRPr="00727709" w:rsidRDefault="00BF17FB" w:rsidP="00BF17FB">
            <w:pPr>
              <w:spacing w:after="0"/>
              <w:rPr>
                <w:sz w:val="22"/>
              </w:rPr>
            </w:pPr>
            <w:r w:rsidRPr="00727709">
              <w:rPr>
                <w:sz w:val="22"/>
              </w:rPr>
              <w:t xml:space="preserve">National Advisory Board, </w:t>
            </w:r>
            <w:smartTag w:uri="urn:schemas-microsoft-com:office:smarttags" w:element="State">
              <w:smartTag w:uri="urn:schemas-microsoft-com:office:smarttags" w:element="place">
                <w:r w:rsidRPr="00727709">
                  <w:rPr>
                    <w:sz w:val="22"/>
                  </w:rPr>
                  <w:t>Texas</w:t>
                </w:r>
              </w:smartTag>
            </w:smartTag>
            <w:r w:rsidRPr="00727709">
              <w:rPr>
                <w:sz w:val="22"/>
              </w:rPr>
              <w:t xml:space="preserve"> Early Intervention Study, SRI International</w:t>
            </w:r>
          </w:p>
        </w:tc>
      </w:tr>
      <w:tr w:rsidR="00BF17FB" w:rsidRPr="00727709" w:rsidTr="00BF17FB">
        <w:tc>
          <w:tcPr>
            <w:tcW w:w="1788" w:type="dxa"/>
          </w:tcPr>
          <w:p w:rsidR="00BF17FB" w:rsidRPr="00727709" w:rsidRDefault="00BF17FB" w:rsidP="00BF17FB">
            <w:pPr>
              <w:spacing w:after="0"/>
              <w:rPr>
                <w:sz w:val="22"/>
              </w:rPr>
            </w:pPr>
            <w:r w:rsidRPr="00727709">
              <w:rPr>
                <w:sz w:val="22"/>
              </w:rPr>
              <w:t>2010-2011</w:t>
            </w:r>
          </w:p>
        </w:tc>
        <w:tc>
          <w:tcPr>
            <w:tcW w:w="7680" w:type="dxa"/>
          </w:tcPr>
          <w:p w:rsidR="00BF17FB" w:rsidRPr="00727709" w:rsidRDefault="00BF17FB" w:rsidP="00BF17FB">
            <w:pPr>
              <w:spacing w:after="0"/>
              <w:rPr>
                <w:sz w:val="22"/>
              </w:rPr>
            </w:pPr>
            <w:r w:rsidRPr="00727709">
              <w:rPr>
                <w:sz w:val="22"/>
              </w:rPr>
              <w:t xml:space="preserve">National Advisory Board, Institute for Partnership in the Early Years, University of </w:t>
            </w:r>
            <w:smartTag w:uri="urn:schemas-microsoft-com:office:smarttags" w:element="State">
              <w:smartTag w:uri="urn:schemas-microsoft-com:office:smarttags" w:element="place">
                <w:r w:rsidRPr="00727709">
                  <w:rPr>
                    <w:sz w:val="22"/>
                  </w:rPr>
                  <w:t>Kansas</w:t>
                </w:r>
              </w:smartTag>
            </w:smartTag>
          </w:p>
        </w:tc>
      </w:tr>
      <w:tr w:rsidR="00BF17FB" w:rsidRPr="00727709" w:rsidTr="00BF17FB">
        <w:tc>
          <w:tcPr>
            <w:tcW w:w="1788" w:type="dxa"/>
          </w:tcPr>
          <w:p w:rsidR="00BF17FB" w:rsidRPr="00727709" w:rsidRDefault="00BF17FB" w:rsidP="00BF17FB">
            <w:pPr>
              <w:spacing w:after="0"/>
              <w:rPr>
                <w:sz w:val="22"/>
              </w:rPr>
            </w:pPr>
            <w:r w:rsidRPr="00727709">
              <w:rPr>
                <w:sz w:val="22"/>
              </w:rPr>
              <w:t>2012</w:t>
            </w:r>
          </w:p>
        </w:tc>
        <w:tc>
          <w:tcPr>
            <w:tcW w:w="7680" w:type="dxa"/>
          </w:tcPr>
          <w:p w:rsidR="00BF17FB" w:rsidRPr="00727709" w:rsidRDefault="00BF17FB" w:rsidP="00BF17FB">
            <w:pPr>
              <w:spacing w:after="0"/>
              <w:rPr>
                <w:sz w:val="22"/>
              </w:rPr>
            </w:pPr>
            <w:r w:rsidRPr="00727709">
              <w:rPr>
                <w:sz w:val="22"/>
              </w:rPr>
              <w:t>Individualized Education Program and Child Outcomes Workgroup, sponsored by NECTAC</w:t>
            </w:r>
          </w:p>
        </w:tc>
      </w:tr>
      <w:tr w:rsidR="00BF17FB" w:rsidRPr="00727709" w:rsidTr="00BF17FB">
        <w:tc>
          <w:tcPr>
            <w:tcW w:w="1788" w:type="dxa"/>
          </w:tcPr>
          <w:p w:rsidR="00BF17FB" w:rsidRPr="00727709" w:rsidRDefault="00BF17FB" w:rsidP="00BF17FB">
            <w:pPr>
              <w:spacing w:after="0"/>
              <w:rPr>
                <w:sz w:val="22"/>
              </w:rPr>
            </w:pPr>
            <w:r w:rsidRPr="00727709">
              <w:rPr>
                <w:sz w:val="22"/>
              </w:rPr>
              <w:t>2012</w:t>
            </w:r>
          </w:p>
        </w:tc>
        <w:tc>
          <w:tcPr>
            <w:tcW w:w="7680" w:type="dxa"/>
          </w:tcPr>
          <w:p w:rsidR="00BF17FB" w:rsidRPr="00727709" w:rsidRDefault="00BF17FB" w:rsidP="00BF17FB">
            <w:pPr>
              <w:spacing w:after="0"/>
              <w:rPr>
                <w:sz w:val="22"/>
              </w:rPr>
            </w:pPr>
            <w:r w:rsidRPr="00727709">
              <w:rPr>
                <w:sz w:val="22"/>
              </w:rPr>
              <w:t>Reviewer, Office of Special Education Programs center grants</w:t>
            </w:r>
          </w:p>
        </w:tc>
      </w:tr>
      <w:tr w:rsidR="00BF17FB" w:rsidRPr="00727709" w:rsidTr="00BF17FB">
        <w:tc>
          <w:tcPr>
            <w:tcW w:w="1788" w:type="dxa"/>
          </w:tcPr>
          <w:p w:rsidR="00BF17FB" w:rsidRPr="00727709" w:rsidRDefault="00BF17FB" w:rsidP="00BF17FB">
            <w:pPr>
              <w:spacing w:after="0"/>
              <w:rPr>
                <w:sz w:val="22"/>
              </w:rPr>
            </w:pPr>
            <w:r w:rsidRPr="00727709">
              <w:rPr>
                <w:sz w:val="22"/>
              </w:rPr>
              <w:t>2013</w:t>
            </w:r>
          </w:p>
        </w:tc>
        <w:tc>
          <w:tcPr>
            <w:tcW w:w="7680" w:type="dxa"/>
          </w:tcPr>
          <w:p w:rsidR="00BF17FB" w:rsidRPr="00727709" w:rsidRDefault="00BF17FB" w:rsidP="00BF17FB">
            <w:pPr>
              <w:spacing w:after="0"/>
              <w:rPr>
                <w:sz w:val="22"/>
              </w:rPr>
            </w:pPr>
            <w:r w:rsidRPr="00727709">
              <w:rPr>
                <w:sz w:val="22"/>
              </w:rPr>
              <w:t>Topic team on teaming and collaboration, DEC Recommended Practices</w:t>
            </w:r>
          </w:p>
        </w:tc>
      </w:tr>
      <w:tr w:rsidR="00BF17FB" w:rsidRPr="00727709" w:rsidTr="00BF17FB">
        <w:tc>
          <w:tcPr>
            <w:tcW w:w="1788" w:type="dxa"/>
          </w:tcPr>
          <w:p w:rsidR="00BF17FB" w:rsidRPr="00727709" w:rsidRDefault="00BF17FB" w:rsidP="00BF17FB">
            <w:pPr>
              <w:spacing w:after="0"/>
              <w:rPr>
                <w:sz w:val="22"/>
              </w:rPr>
            </w:pPr>
            <w:r w:rsidRPr="00727709">
              <w:rPr>
                <w:sz w:val="22"/>
              </w:rPr>
              <w:t>2013-2014</w:t>
            </w:r>
          </w:p>
        </w:tc>
        <w:tc>
          <w:tcPr>
            <w:tcW w:w="7680" w:type="dxa"/>
          </w:tcPr>
          <w:p w:rsidR="00BF17FB" w:rsidRPr="00727709" w:rsidRDefault="00BF17FB" w:rsidP="00BF17FB">
            <w:pPr>
              <w:spacing w:after="0"/>
              <w:rPr>
                <w:sz w:val="22"/>
              </w:rPr>
            </w:pPr>
            <w:r w:rsidRPr="00727709">
              <w:rPr>
                <w:sz w:val="22"/>
              </w:rPr>
              <w:t>IDEA Early Childhood System Framework Technical Working Group, Early Childhood Technical Assistance Center</w:t>
            </w:r>
          </w:p>
        </w:tc>
      </w:tr>
    </w:tbl>
    <w:p w:rsidR="00BF17FB" w:rsidRPr="00727709" w:rsidRDefault="00BF17FB" w:rsidP="00092F55">
      <w:pPr>
        <w:pStyle w:val="Heading3"/>
        <w:rPr>
          <w:b/>
          <w:bCs/>
          <w:i/>
          <w:iCs/>
          <w:sz w:val="28"/>
        </w:rPr>
      </w:pPr>
      <w:r w:rsidRPr="00727709">
        <w:rPr>
          <w:b/>
          <w:bCs/>
          <w:i/>
          <w:iCs/>
          <w:sz w:val="28"/>
        </w:rPr>
        <w:t>State</w:t>
      </w:r>
    </w:p>
    <w:p w:rsidR="00BF17FB" w:rsidRPr="00727709" w:rsidRDefault="00BF17FB" w:rsidP="00BF17FB">
      <w:pPr>
        <w:spacing w:after="0"/>
        <w:rPr>
          <w:sz w:val="22"/>
        </w:rPr>
      </w:pPr>
      <w:r w:rsidRPr="00727709">
        <w:rPr>
          <w:sz w:val="22"/>
        </w:rPr>
        <w:t>1983-1988</w:t>
      </w:r>
      <w:r w:rsidRPr="00727709">
        <w:rPr>
          <w:sz w:val="22"/>
        </w:rPr>
        <w:tab/>
        <w:t>North Carolina Association for Infants and Families.  Board of Directors, Vice President (1985-1988).</w:t>
      </w:r>
    </w:p>
    <w:p w:rsidR="00BF17FB" w:rsidRPr="00727709" w:rsidRDefault="00BF17FB" w:rsidP="00BF17FB">
      <w:pPr>
        <w:spacing w:after="0"/>
        <w:rPr>
          <w:sz w:val="22"/>
        </w:rPr>
      </w:pPr>
      <w:r w:rsidRPr="00727709">
        <w:rPr>
          <w:sz w:val="22"/>
        </w:rPr>
        <w:t>1986-1988</w:t>
      </w:r>
      <w:r w:rsidRPr="00727709">
        <w:rPr>
          <w:sz w:val="22"/>
        </w:rPr>
        <w:tab/>
        <w:t>Governor’s Task Force on the NC Schools for Deaf and the Blind</w:t>
      </w:r>
    </w:p>
    <w:p w:rsidR="00BF17FB" w:rsidRPr="00727709" w:rsidRDefault="00BF17FB" w:rsidP="00BF17FB">
      <w:pPr>
        <w:spacing w:after="0"/>
        <w:rPr>
          <w:sz w:val="22"/>
        </w:rPr>
      </w:pPr>
      <w:r w:rsidRPr="00727709">
        <w:rPr>
          <w:sz w:val="22"/>
        </w:rPr>
        <w:t>1986-1991</w:t>
      </w:r>
      <w:r w:rsidRPr="00727709">
        <w:rPr>
          <w:sz w:val="22"/>
        </w:rPr>
        <w:tab/>
        <w:t>Personnel Development Task Force of the NC Interagency Coordinating Council.</w:t>
      </w:r>
    </w:p>
    <w:p w:rsidR="00BF17FB" w:rsidRPr="00727709" w:rsidRDefault="00BF17FB" w:rsidP="00BF17FB">
      <w:pPr>
        <w:spacing w:after="0"/>
        <w:rPr>
          <w:sz w:val="22"/>
        </w:rPr>
      </w:pPr>
      <w:r w:rsidRPr="00727709">
        <w:rPr>
          <w:sz w:val="22"/>
        </w:rPr>
        <w:lastRenderedPageBreak/>
        <w:t>1988-2002</w:t>
      </w:r>
      <w:r w:rsidRPr="00727709">
        <w:rPr>
          <w:sz w:val="22"/>
        </w:rPr>
        <w:tab/>
        <w:t>North Carolina Division for Early Childhood of CEC (President, 1988-89; Past President, 1989-90; Chair, Advocacy and</w:t>
      </w:r>
      <w:r w:rsidRPr="00727709">
        <w:rPr>
          <w:sz w:val="22"/>
        </w:rPr>
        <w:br/>
        <w:t>Governmental Relations Committee, 1989-91)</w:t>
      </w:r>
    </w:p>
    <w:p w:rsidR="00BF17FB" w:rsidRPr="00727709" w:rsidRDefault="00BF17FB" w:rsidP="00BF17FB">
      <w:pPr>
        <w:spacing w:after="0"/>
        <w:rPr>
          <w:sz w:val="22"/>
        </w:rPr>
      </w:pPr>
      <w:r w:rsidRPr="00727709">
        <w:rPr>
          <w:sz w:val="22"/>
        </w:rPr>
        <w:t>1988-1994</w:t>
      </w:r>
      <w:r w:rsidRPr="00727709">
        <w:rPr>
          <w:sz w:val="22"/>
        </w:rPr>
        <w:tab/>
        <w:t>North Carolina Department of Public Instruction Preschool Handicapped Certification Committee and Practicum Planning and Supervision Committee</w:t>
      </w:r>
    </w:p>
    <w:p w:rsidR="00BF17FB" w:rsidRPr="00727709" w:rsidRDefault="00BF17FB" w:rsidP="00BF17FB">
      <w:pPr>
        <w:spacing w:after="0"/>
        <w:rPr>
          <w:sz w:val="22"/>
        </w:rPr>
      </w:pPr>
      <w:r w:rsidRPr="00727709">
        <w:rPr>
          <w:sz w:val="22"/>
        </w:rPr>
        <w:t>1989-1991</w:t>
      </w:r>
      <w:r w:rsidRPr="00727709">
        <w:rPr>
          <w:sz w:val="22"/>
        </w:rPr>
        <w:tab/>
        <w:t>Public Awareness Task Force of the NC Interagency Coordinating Council</w:t>
      </w:r>
    </w:p>
    <w:p w:rsidR="00BF17FB" w:rsidRPr="00727709" w:rsidRDefault="00BF17FB" w:rsidP="00BF17FB">
      <w:pPr>
        <w:spacing w:after="0"/>
        <w:rPr>
          <w:sz w:val="22"/>
        </w:rPr>
      </w:pPr>
      <w:r w:rsidRPr="00727709">
        <w:rPr>
          <w:sz w:val="22"/>
        </w:rPr>
        <w:t>1990-1991</w:t>
      </w:r>
      <w:r w:rsidRPr="00727709">
        <w:rPr>
          <w:sz w:val="22"/>
        </w:rPr>
        <w:tab/>
        <w:t>North Carolina Developmental Disabilities Consortium</w:t>
      </w:r>
    </w:p>
    <w:p w:rsidR="00BF17FB" w:rsidRPr="00727709" w:rsidRDefault="00BF17FB" w:rsidP="00BF17FB">
      <w:pPr>
        <w:spacing w:after="0"/>
        <w:rPr>
          <w:sz w:val="22"/>
        </w:rPr>
      </w:pPr>
      <w:r w:rsidRPr="00727709">
        <w:rPr>
          <w:sz w:val="22"/>
        </w:rPr>
        <w:t>1991-1998</w:t>
      </w:r>
      <w:r w:rsidRPr="00727709">
        <w:rPr>
          <w:sz w:val="22"/>
        </w:rPr>
        <w:tab/>
        <w:t>Children &amp; Families Committee of the NC Interagency Coordinating Council (Professional Co-Chair, 1994-1997).</w:t>
      </w:r>
    </w:p>
    <w:p w:rsidR="00BF17FB" w:rsidRPr="00727709" w:rsidRDefault="00BF17FB" w:rsidP="00BF17FB">
      <w:pPr>
        <w:spacing w:after="0"/>
        <w:rPr>
          <w:sz w:val="22"/>
        </w:rPr>
      </w:pPr>
      <w:r w:rsidRPr="00727709">
        <w:rPr>
          <w:sz w:val="22"/>
        </w:rPr>
        <w:t>1994-1998</w:t>
      </w:r>
      <w:r w:rsidRPr="00727709">
        <w:rPr>
          <w:sz w:val="22"/>
        </w:rPr>
        <w:tab/>
        <w:t>North Carolina Interagency Coordinating Council (ICC) for Children Ages Birth to Five with Disabilities and Their Families (appointed by Governor Jim Hunt)</w:t>
      </w:r>
    </w:p>
    <w:p w:rsidR="00BF17FB" w:rsidRPr="00727709" w:rsidRDefault="00BF17FB" w:rsidP="00BF17FB">
      <w:pPr>
        <w:spacing w:after="0"/>
        <w:rPr>
          <w:sz w:val="22"/>
        </w:rPr>
      </w:pPr>
      <w:r w:rsidRPr="00727709">
        <w:rPr>
          <w:sz w:val="22"/>
        </w:rPr>
        <w:t>1996</w:t>
      </w:r>
      <w:r w:rsidRPr="00727709">
        <w:rPr>
          <w:sz w:val="22"/>
        </w:rPr>
        <w:tab/>
        <w:t>Task Force on Early Intervention for Hearing Impaired Children, NC Department of Human Resources, Division of the Deaf and Hard of Hearing</w:t>
      </w:r>
    </w:p>
    <w:p w:rsidR="00BF17FB" w:rsidRPr="00727709" w:rsidRDefault="00BF17FB" w:rsidP="00BF17FB">
      <w:pPr>
        <w:spacing w:after="0"/>
        <w:rPr>
          <w:sz w:val="22"/>
        </w:rPr>
      </w:pPr>
      <w:r w:rsidRPr="00727709">
        <w:rPr>
          <w:sz w:val="22"/>
        </w:rPr>
        <w:t>1996-2000</w:t>
      </w:r>
      <w:r w:rsidRPr="00727709">
        <w:rPr>
          <w:sz w:val="22"/>
        </w:rPr>
        <w:tab/>
        <w:t>New York Service Guidelines National Advisory Panel</w:t>
      </w:r>
    </w:p>
    <w:tbl>
      <w:tblPr>
        <w:tblW w:w="0" w:type="auto"/>
        <w:tblLook w:val="01E0" w:firstRow="1" w:lastRow="1" w:firstColumn="1" w:lastColumn="1" w:noHBand="0" w:noVBand="0"/>
      </w:tblPr>
      <w:tblGrid>
        <w:gridCol w:w="1971"/>
        <w:gridCol w:w="99"/>
        <w:gridCol w:w="5758"/>
        <w:gridCol w:w="1532"/>
      </w:tblGrid>
      <w:tr w:rsidR="00BF17FB" w:rsidRPr="00727709" w:rsidTr="00BF17FB">
        <w:tc>
          <w:tcPr>
            <w:tcW w:w="2160" w:type="dxa"/>
          </w:tcPr>
          <w:p w:rsidR="00BF17FB" w:rsidRPr="00727709" w:rsidRDefault="00BF17FB" w:rsidP="00BF17FB">
            <w:pPr>
              <w:spacing w:after="0"/>
              <w:rPr>
                <w:sz w:val="22"/>
              </w:rPr>
            </w:pPr>
            <w:r w:rsidRPr="00727709">
              <w:rPr>
                <w:sz w:val="22"/>
              </w:rPr>
              <w:t>2003-2005</w:t>
            </w:r>
          </w:p>
        </w:tc>
        <w:tc>
          <w:tcPr>
            <w:tcW w:w="8370" w:type="dxa"/>
            <w:gridSpan w:val="3"/>
          </w:tcPr>
          <w:p w:rsidR="00BF17FB" w:rsidRPr="00727709" w:rsidRDefault="00BF17FB" w:rsidP="00BF17FB">
            <w:pPr>
              <w:spacing w:after="0"/>
              <w:rPr>
                <w:sz w:val="22"/>
              </w:rPr>
            </w:pPr>
            <w:r w:rsidRPr="00727709">
              <w:rPr>
                <w:sz w:val="22"/>
              </w:rPr>
              <w:t xml:space="preserve">Advisory Council, TREDS: </w:t>
            </w:r>
            <w:smartTag w:uri="urn:schemas-microsoft-com:office:smarttags" w:element="State">
              <w:r w:rsidRPr="00727709">
                <w:rPr>
                  <w:sz w:val="22"/>
                </w:rPr>
                <w:t>Tennessee</w:t>
              </w:r>
            </w:smartTag>
            <w:r w:rsidRPr="00727709">
              <w:rPr>
                <w:sz w:val="22"/>
              </w:rPr>
              <w:t xml:space="preserve"> Technical Assistance and Resources for Enhancing Deafblind Supports,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tc>
      </w:tr>
      <w:tr w:rsidR="00BF17FB" w:rsidRPr="00727709" w:rsidTr="00BF17FB">
        <w:tc>
          <w:tcPr>
            <w:tcW w:w="2160" w:type="dxa"/>
          </w:tcPr>
          <w:p w:rsidR="00BF17FB" w:rsidRPr="00727709" w:rsidRDefault="00BF17FB" w:rsidP="00BF17FB">
            <w:pPr>
              <w:spacing w:after="0"/>
              <w:rPr>
                <w:sz w:val="22"/>
              </w:rPr>
            </w:pPr>
            <w:r w:rsidRPr="00727709">
              <w:rPr>
                <w:sz w:val="22"/>
              </w:rPr>
              <w:t>2004-2008</w:t>
            </w:r>
          </w:p>
        </w:tc>
        <w:tc>
          <w:tcPr>
            <w:tcW w:w="8370" w:type="dxa"/>
            <w:gridSpan w:val="3"/>
          </w:tcPr>
          <w:p w:rsidR="00BF17FB" w:rsidRPr="00727709" w:rsidRDefault="00BF17FB" w:rsidP="00BF17FB">
            <w:pPr>
              <w:spacing w:after="0"/>
              <w:rPr>
                <w:sz w:val="22"/>
              </w:rPr>
            </w:pPr>
            <w:r w:rsidRPr="00727709">
              <w:rPr>
                <w:sz w:val="22"/>
              </w:rPr>
              <w:t>Statewide Genetics Coordinating Committee, Tennessee Department of Health</w:t>
            </w:r>
          </w:p>
        </w:tc>
      </w:tr>
      <w:tr w:rsidR="00BF17FB" w:rsidRPr="00727709" w:rsidTr="00BF17FB">
        <w:tc>
          <w:tcPr>
            <w:tcW w:w="2160" w:type="dxa"/>
          </w:tcPr>
          <w:p w:rsidR="00BF17FB" w:rsidRPr="00727709" w:rsidRDefault="00BF17FB" w:rsidP="00BF17FB">
            <w:pPr>
              <w:spacing w:after="0"/>
              <w:rPr>
                <w:sz w:val="22"/>
              </w:rPr>
            </w:pPr>
            <w:r w:rsidRPr="00727709">
              <w:rPr>
                <w:sz w:val="22"/>
              </w:rPr>
              <w:t>2004-2011</w:t>
            </w:r>
          </w:p>
        </w:tc>
        <w:tc>
          <w:tcPr>
            <w:tcW w:w="8370" w:type="dxa"/>
            <w:gridSpan w:val="3"/>
          </w:tcPr>
          <w:p w:rsidR="00BF17FB" w:rsidRPr="00727709" w:rsidRDefault="00BF17FB" w:rsidP="00BF17FB">
            <w:pPr>
              <w:spacing w:after="0"/>
              <w:rPr>
                <w:sz w:val="22"/>
              </w:rPr>
            </w:pPr>
            <w:r w:rsidRPr="00727709">
              <w:rPr>
                <w:sz w:val="22"/>
              </w:rPr>
              <w:t>Early Childhood Comprehensive System Advisory Committee, Division of Maternal and Child Health, Tennessee Department of Health</w:t>
            </w:r>
          </w:p>
        </w:tc>
      </w:tr>
      <w:tr w:rsidR="00BF17FB" w:rsidRPr="00727709" w:rsidTr="00BF17FB">
        <w:tc>
          <w:tcPr>
            <w:tcW w:w="2160" w:type="dxa"/>
          </w:tcPr>
          <w:p w:rsidR="00BF17FB" w:rsidRPr="00727709" w:rsidRDefault="00BF17FB" w:rsidP="00BF17FB">
            <w:pPr>
              <w:spacing w:after="0"/>
              <w:rPr>
                <w:sz w:val="22"/>
              </w:rPr>
            </w:pPr>
            <w:r w:rsidRPr="00727709">
              <w:rPr>
                <w:sz w:val="22"/>
              </w:rPr>
              <w:t>2005-2006</w:t>
            </w:r>
          </w:p>
        </w:tc>
        <w:tc>
          <w:tcPr>
            <w:tcW w:w="8370" w:type="dxa"/>
            <w:gridSpan w:val="3"/>
          </w:tcPr>
          <w:p w:rsidR="00BF17FB" w:rsidRPr="00727709" w:rsidRDefault="00BF17FB" w:rsidP="00BF17FB">
            <w:pPr>
              <w:spacing w:after="0"/>
              <w:rPr>
                <w:sz w:val="22"/>
              </w:rPr>
            </w:pPr>
            <w:r w:rsidRPr="00727709">
              <w:rPr>
                <w:sz w:val="22"/>
              </w:rPr>
              <w:t>Diagnosis and Treatment Work Group on Access to Care After EPSDT Screenings, Children’s Hospital Alliance of Tennessee</w:t>
            </w:r>
          </w:p>
        </w:tc>
      </w:tr>
      <w:tr w:rsidR="00BF17FB" w:rsidRPr="00727709" w:rsidTr="00BF17FB">
        <w:tc>
          <w:tcPr>
            <w:tcW w:w="2160" w:type="dxa"/>
          </w:tcPr>
          <w:p w:rsidR="00BF17FB" w:rsidRPr="00727709" w:rsidRDefault="00BF17FB" w:rsidP="00BF17FB">
            <w:pPr>
              <w:spacing w:after="0"/>
              <w:rPr>
                <w:sz w:val="22"/>
              </w:rPr>
            </w:pPr>
            <w:r w:rsidRPr="00727709">
              <w:rPr>
                <w:sz w:val="22"/>
              </w:rPr>
              <w:t>2005-2006</w:t>
            </w:r>
          </w:p>
        </w:tc>
        <w:tc>
          <w:tcPr>
            <w:tcW w:w="8370" w:type="dxa"/>
            <w:gridSpan w:val="3"/>
          </w:tcPr>
          <w:p w:rsidR="00BF17FB" w:rsidRPr="00727709" w:rsidRDefault="00BF17FB" w:rsidP="00BF17FB">
            <w:pPr>
              <w:spacing w:after="0"/>
              <w:rPr>
                <w:sz w:val="22"/>
              </w:rPr>
            </w:pPr>
            <w:r w:rsidRPr="00727709">
              <w:rPr>
                <w:sz w:val="22"/>
              </w:rPr>
              <w:t>Service Guidelines Committee for Part C Services, Tennessee Department of Education</w:t>
            </w:r>
          </w:p>
        </w:tc>
      </w:tr>
      <w:tr w:rsidR="00BF17FB" w:rsidRPr="00727709" w:rsidTr="00BF17FB">
        <w:tc>
          <w:tcPr>
            <w:tcW w:w="2160" w:type="dxa"/>
          </w:tcPr>
          <w:p w:rsidR="00BF17FB" w:rsidRPr="00727709" w:rsidRDefault="00BF17FB" w:rsidP="00BF17FB">
            <w:pPr>
              <w:spacing w:after="0"/>
              <w:rPr>
                <w:sz w:val="22"/>
              </w:rPr>
            </w:pPr>
            <w:r w:rsidRPr="00727709">
              <w:rPr>
                <w:sz w:val="22"/>
              </w:rPr>
              <w:t>2006-2012</w:t>
            </w:r>
          </w:p>
        </w:tc>
        <w:tc>
          <w:tcPr>
            <w:tcW w:w="8370" w:type="dxa"/>
            <w:gridSpan w:val="3"/>
          </w:tcPr>
          <w:p w:rsidR="00BF17FB" w:rsidRPr="00727709" w:rsidRDefault="00BF17FB" w:rsidP="00BF17FB">
            <w:pPr>
              <w:spacing w:after="0"/>
              <w:rPr>
                <w:sz w:val="22"/>
              </w:rPr>
            </w:pPr>
            <w:r w:rsidRPr="00727709">
              <w:rPr>
                <w:sz w:val="22"/>
              </w:rPr>
              <w:t>Advisory Council, Disability Law &amp; Advocacy Center of Tennessee’s Protection &amp; Advocacy for Individuals with Mental Illness (PAIMI); Chair 2007-2009</w:t>
            </w:r>
          </w:p>
        </w:tc>
      </w:tr>
      <w:tr w:rsidR="00BF17FB" w:rsidRPr="00727709" w:rsidTr="00BF17FB">
        <w:tc>
          <w:tcPr>
            <w:tcW w:w="2160" w:type="dxa"/>
          </w:tcPr>
          <w:p w:rsidR="00BF17FB" w:rsidRPr="00727709" w:rsidRDefault="00BF17FB" w:rsidP="00BF17FB">
            <w:pPr>
              <w:spacing w:after="0"/>
              <w:rPr>
                <w:sz w:val="22"/>
              </w:rPr>
            </w:pPr>
            <w:r w:rsidRPr="00727709">
              <w:rPr>
                <w:sz w:val="22"/>
              </w:rPr>
              <w:t>2008</w:t>
            </w:r>
          </w:p>
        </w:tc>
        <w:tc>
          <w:tcPr>
            <w:tcW w:w="8370" w:type="dxa"/>
            <w:gridSpan w:val="3"/>
          </w:tcPr>
          <w:p w:rsidR="00BF17FB" w:rsidRPr="00727709" w:rsidRDefault="00BF17FB" w:rsidP="00BF17FB">
            <w:pPr>
              <w:spacing w:after="0"/>
              <w:rPr>
                <w:sz w:val="22"/>
              </w:rPr>
            </w:pPr>
            <w:r w:rsidRPr="00727709">
              <w:rPr>
                <w:sz w:val="22"/>
              </w:rPr>
              <w:t xml:space="preserve">Steering Panel, Childhood Mental Health, Governor’s Office of Children’s Care Coordination, </w:t>
            </w:r>
            <w:smartTag w:uri="urn:schemas-microsoft-com:office:smarttags" w:element="State">
              <w:smartTag w:uri="urn:schemas-microsoft-com:office:smarttags" w:element="place">
                <w:r w:rsidRPr="00727709">
                  <w:rPr>
                    <w:sz w:val="22"/>
                  </w:rPr>
                  <w:t>Tennessee</w:t>
                </w:r>
              </w:smartTag>
            </w:smartTag>
          </w:p>
        </w:tc>
      </w:tr>
      <w:tr w:rsidR="00BF17FB" w:rsidRPr="00727709" w:rsidTr="00BF17FB">
        <w:tc>
          <w:tcPr>
            <w:tcW w:w="2160" w:type="dxa"/>
          </w:tcPr>
          <w:p w:rsidR="00BF17FB" w:rsidRPr="00727709" w:rsidRDefault="00BF17FB" w:rsidP="00BF17FB">
            <w:pPr>
              <w:spacing w:after="0"/>
              <w:rPr>
                <w:sz w:val="22"/>
              </w:rPr>
            </w:pPr>
            <w:r w:rsidRPr="00727709">
              <w:rPr>
                <w:sz w:val="22"/>
              </w:rPr>
              <w:t>2009-2011</w:t>
            </w:r>
          </w:p>
        </w:tc>
        <w:tc>
          <w:tcPr>
            <w:tcW w:w="8370" w:type="dxa"/>
            <w:gridSpan w:val="3"/>
          </w:tcPr>
          <w:p w:rsidR="00BF17FB" w:rsidRPr="00727709" w:rsidRDefault="00BF17FB" w:rsidP="00BF17FB">
            <w:pPr>
              <w:spacing w:after="0"/>
              <w:rPr>
                <w:sz w:val="22"/>
              </w:rPr>
            </w:pPr>
            <w:smartTag w:uri="urn:schemas-microsoft-com:office:smarttags" w:element="PlaceName">
              <w:r w:rsidRPr="00727709">
                <w:rPr>
                  <w:sz w:val="22"/>
                </w:rPr>
                <w:t>Disability</w:t>
              </w:r>
            </w:smartTag>
            <w:r w:rsidRPr="00727709">
              <w:rPr>
                <w:sz w:val="22"/>
              </w:rPr>
              <w:t xml:space="preserve"> </w:t>
            </w:r>
            <w:smartTag w:uri="urn:schemas-microsoft-com:office:smarttags" w:element="PlaceName">
              <w:r w:rsidRPr="00727709">
                <w:rPr>
                  <w:sz w:val="22"/>
                </w:rPr>
                <w:t>Law</w:t>
              </w:r>
            </w:smartTag>
            <w:r w:rsidRPr="00727709">
              <w:rPr>
                <w:sz w:val="22"/>
              </w:rPr>
              <w:t xml:space="preserve"> </w:t>
            </w:r>
            <w:smartTag w:uri="urn:schemas-microsoft-com:office:smarttags" w:element="PlaceName">
              <w:r w:rsidRPr="00727709">
                <w:rPr>
                  <w:sz w:val="22"/>
                </w:rPr>
                <w:t>Advocacy</w:t>
              </w:r>
            </w:smartTag>
            <w:r w:rsidRPr="00727709">
              <w:rPr>
                <w:sz w:val="22"/>
              </w:rPr>
              <w:t xml:space="preserve"> </w:t>
            </w:r>
            <w:smartTag w:uri="urn:schemas-microsoft-com:office:smarttags" w:element="PlaceType">
              <w:r w:rsidRPr="00727709">
                <w:rPr>
                  <w:sz w:val="22"/>
                </w:rPr>
                <w:t>Center</w:t>
              </w:r>
            </w:smartTag>
            <w:r w:rsidRPr="00727709">
              <w:rPr>
                <w:sz w:val="22"/>
              </w:rPr>
              <w:t xml:space="preserve"> of </w:t>
            </w:r>
            <w:smartTag w:uri="urn:schemas-microsoft-com:office:smarttags" w:element="place">
              <w:smartTag w:uri="urn:schemas-microsoft-com:office:smarttags" w:element="State">
                <w:r w:rsidRPr="00727709">
                  <w:rPr>
                    <w:sz w:val="22"/>
                  </w:rPr>
                  <w:t>Tennessee</w:t>
                </w:r>
              </w:smartTag>
            </w:smartTag>
            <w:r w:rsidRPr="00727709">
              <w:rPr>
                <w:sz w:val="22"/>
              </w:rPr>
              <w:t xml:space="preserve"> Fundraising Committee</w:t>
            </w:r>
          </w:p>
        </w:tc>
      </w:tr>
      <w:tr w:rsidR="00BF17FB" w:rsidRPr="00727709" w:rsidTr="00BF17FB">
        <w:trPr>
          <w:gridAfter w:val="1"/>
          <w:wAfter w:w="1782" w:type="dxa"/>
        </w:trPr>
        <w:tc>
          <w:tcPr>
            <w:tcW w:w="2268" w:type="dxa"/>
            <w:gridSpan w:val="2"/>
          </w:tcPr>
          <w:p w:rsidR="00BF17FB" w:rsidRPr="00727709" w:rsidRDefault="00BF17FB" w:rsidP="00BF17FB">
            <w:pPr>
              <w:spacing w:after="0"/>
              <w:rPr>
                <w:sz w:val="22"/>
              </w:rPr>
            </w:pPr>
            <w:r w:rsidRPr="00727709">
              <w:rPr>
                <w:sz w:val="22"/>
              </w:rPr>
              <w:t>2016-Present</w:t>
            </w:r>
          </w:p>
        </w:tc>
        <w:tc>
          <w:tcPr>
            <w:tcW w:w="6480" w:type="dxa"/>
          </w:tcPr>
          <w:p w:rsidR="00BF17FB" w:rsidRPr="00727709" w:rsidRDefault="00BF17FB" w:rsidP="00BF17FB">
            <w:pPr>
              <w:spacing w:after="0"/>
              <w:rPr>
                <w:sz w:val="22"/>
              </w:rPr>
            </w:pPr>
            <w:r w:rsidRPr="00727709">
              <w:rPr>
                <w:sz w:val="22"/>
              </w:rPr>
              <w:t>Alabama Alliance for Early Success</w:t>
            </w:r>
          </w:p>
        </w:tc>
      </w:tr>
    </w:tbl>
    <w:p w:rsidR="00BF17FB" w:rsidRPr="00727709" w:rsidRDefault="00BF17FB" w:rsidP="00092F55">
      <w:pPr>
        <w:pStyle w:val="Heading3"/>
        <w:rPr>
          <w:b/>
          <w:bCs/>
          <w:i/>
          <w:iCs/>
          <w:sz w:val="28"/>
        </w:rPr>
      </w:pPr>
      <w:r w:rsidRPr="00727709">
        <w:rPr>
          <w:b/>
          <w:bCs/>
          <w:i/>
          <w:iCs/>
          <w:sz w:val="28"/>
        </w:rPr>
        <w:t>Local</w:t>
      </w:r>
    </w:p>
    <w:tbl>
      <w:tblPr>
        <w:tblW w:w="8868" w:type="dxa"/>
        <w:tblLook w:val="01E0" w:firstRow="1" w:lastRow="1" w:firstColumn="1" w:lastColumn="1" w:noHBand="0" w:noVBand="0"/>
      </w:tblPr>
      <w:tblGrid>
        <w:gridCol w:w="2268"/>
        <w:gridCol w:w="6600"/>
      </w:tblGrid>
      <w:tr w:rsidR="00BF17FB" w:rsidRPr="00727709" w:rsidTr="00BF17FB">
        <w:tc>
          <w:tcPr>
            <w:tcW w:w="2268" w:type="dxa"/>
          </w:tcPr>
          <w:p w:rsidR="00BF17FB" w:rsidRPr="00727709" w:rsidRDefault="00BF17FB" w:rsidP="00BF17FB">
            <w:pPr>
              <w:spacing w:after="0"/>
              <w:rPr>
                <w:sz w:val="22"/>
              </w:rPr>
            </w:pPr>
            <w:r w:rsidRPr="00727709">
              <w:rPr>
                <w:sz w:val="22"/>
              </w:rPr>
              <w:t>1993-95</w:t>
            </w:r>
          </w:p>
        </w:tc>
        <w:tc>
          <w:tcPr>
            <w:tcW w:w="6600" w:type="dxa"/>
          </w:tcPr>
          <w:p w:rsidR="00BF17FB" w:rsidRPr="00727709" w:rsidRDefault="00BF17FB" w:rsidP="00BF17FB">
            <w:pPr>
              <w:spacing w:after="0"/>
              <w:rPr>
                <w:sz w:val="22"/>
              </w:rPr>
            </w:pPr>
            <w:r w:rsidRPr="00727709">
              <w:rPr>
                <w:sz w:val="22"/>
              </w:rPr>
              <w:t>School Governance Committee (elected parent representative), Frank Porter Graham Elementary School, Chapel Hill, NC (Chair, 1994-95)</w:t>
            </w:r>
          </w:p>
        </w:tc>
      </w:tr>
      <w:tr w:rsidR="00BF17FB" w:rsidRPr="00727709" w:rsidTr="00BF17FB">
        <w:tc>
          <w:tcPr>
            <w:tcW w:w="2268" w:type="dxa"/>
          </w:tcPr>
          <w:p w:rsidR="00BF17FB" w:rsidRPr="00727709" w:rsidRDefault="00BF17FB" w:rsidP="00BF17FB">
            <w:pPr>
              <w:spacing w:after="0"/>
              <w:rPr>
                <w:sz w:val="22"/>
              </w:rPr>
            </w:pPr>
            <w:r w:rsidRPr="00727709">
              <w:rPr>
                <w:sz w:val="22"/>
              </w:rPr>
              <w:t>1998-2000</w:t>
            </w:r>
          </w:p>
        </w:tc>
        <w:tc>
          <w:tcPr>
            <w:tcW w:w="6600" w:type="dxa"/>
          </w:tcPr>
          <w:p w:rsidR="00BF17FB" w:rsidRPr="00727709" w:rsidRDefault="00BF17FB" w:rsidP="00BF17FB">
            <w:pPr>
              <w:spacing w:after="0"/>
              <w:rPr>
                <w:sz w:val="22"/>
              </w:rPr>
            </w:pPr>
            <w:r w:rsidRPr="00727709">
              <w:rPr>
                <w:sz w:val="22"/>
              </w:rPr>
              <w:t>Advisory Group, Individualizing Inclusion in Child Care, Model Demonstration Project, Frank Porter Graham Child Development Center, University of North Carolina at Chapel Hill</w:t>
            </w:r>
          </w:p>
        </w:tc>
      </w:tr>
      <w:tr w:rsidR="00BF17FB" w:rsidRPr="00727709" w:rsidTr="00BF17FB">
        <w:tc>
          <w:tcPr>
            <w:tcW w:w="2268" w:type="dxa"/>
          </w:tcPr>
          <w:p w:rsidR="00BF17FB" w:rsidRPr="00727709" w:rsidRDefault="00BF17FB" w:rsidP="00BF17FB">
            <w:pPr>
              <w:spacing w:after="0"/>
              <w:rPr>
                <w:sz w:val="22"/>
              </w:rPr>
            </w:pPr>
            <w:r w:rsidRPr="00727709">
              <w:rPr>
                <w:sz w:val="22"/>
              </w:rPr>
              <w:t>2005-2007</w:t>
            </w:r>
          </w:p>
        </w:tc>
        <w:tc>
          <w:tcPr>
            <w:tcW w:w="6600" w:type="dxa"/>
          </w:tcPr>
          <w:p w:rsidR="00BF17FB" w:rsidRPr="00727709" w:rsidRDefault="00BF17FB" w:rsidP="00BF17FB">
            <w:pPr>
              <w:spacing w:after="0"/>
              <w:rPr>
                <w:sz w:val="22"/>
              </w:rPr>
            </w:pPr>
            <w:r w:rsidRPr="00727709">
              <w:rPr>
                <w:sz w:val="22"/>
              </w:rPr>
              <w:t xml:space="preserve">Service Delivery Committee (Chair), Greater </w:t>
            </w:r>
            <w:smartTag w:uri="urn:schemas-microsoft-com:office:smarttags" w:element="place">
              <w:smartTag w:uri="urn:schemas-microsoft-com:office:smarttags" w:element="City">
                <w:r w:rsidRPr="00727709">
                  <w:rPr>
                    <w:sz w:val="22"/>
                  </w:rPr>
                  <w:t>Nashville</w:t>
                </w:r>
              </w:smartTag>
            </w:smartTag>
            <w:r w:rsidRPr="00727709">
              <w:rPr>
                <w:sz w:val="22"/>
              </w:rPr>
              <w:t xml:space="preserve"> Local Interagency Coordinating Council</w:t>
            </w:r>
          </w:p>
        </w:tc>
      </w:tr>
      <w:tr w:rsidR="00BF17FB" w:rsidRPr="00727709" w:rsidTr="00BF17FB">
        <w:tc>
          <w:tcPr>
            <w:tcW w:w="2268" w:type="dxa"/>
          </w:tcPr>
          <w:p w:rsidR="00BF17FB" w:rsidRPr="00727709" w:rsidRDefault="00BF17FB" w:rsidP="00BF17FB">
            <w:pPr>
              <w:spacing w:after="0"/>
              <w:rPr>
                <w:sz w:val="22"/>
              </w:rPr>
            </w:pPr>
            <w:r w:rsidRPr="00727709">
              <w:rPr>
                <w:sz w:val="22"/>
              </w:rPr>
              <w:t>2009</w:t>
            </w:r>
          </w:p>
        </w:tc>
        <w:tc>
          <w:tcPr>
            <w:tcW w:w="6600" w:type="dxa"/>
          </w:tcPr>
          <w:p w:rsidR="00BF17FB" w:rsidRPr="00727709" w:rsidRDefault="00BF17FB" w:rsidP="00BF17FB">
            <w:pPr>
              <w:spacing w:after="0"/>
              <w:rPr>
                <w:sz w:val="22"/>
              </w:rPr>
            </w:pPr>
            <w:r w:rsidRPr="00727709">
              <w:rPr>
                <w:sz w:val="22"/>
              </w:rPr>
              <w:t xml:space="preserve">Research Advisory Group, Children’s </w:t>
            </w:r>
            <w:smartTag w:uri="urn:schemas-microsoft-com:office:smarttags" w:element="PlaceName">
              <w:r w:rsidRPr="00727709">
                <w:rPr>
                  <w:sz w:val="22"/>
                </w:rPr>
                <w:t>Discovery</w:t>
              </w:r>
            </w:smartTag>
            <w:r w:rsidRPr="00727709">
              <w:rPr>
                <w:sz w:val="22"/>
              </w:rPr>
              <w:t xml:space="preserve"> </w:t>
            </w:r>
            <w:smartTag w:uri="urn:schemas-microsoft-com:office:smarttags" w:element="PlaceType">
              <w:r w:rsidRPr="00727709">
                <w:rPr>
                  <w:sz w:val="22"/>
                </w:rPr>
                <w:t>Museum</w:t>
              </w:r>
            </w:smartTag>
            <w:r w:rsidRPr="00727709">
              <w:rPr>
                <w:sz w:val="22"/>
              </w:rPr>
              <w:t xml:space="preserve">, </w:t>
            </w:r>
            <w:smartTag w:uri="urn:schemas-microsoft-com:office:smarttags" w:element="place">
              <w:smartTag w:uri="urn:schemas-microsoft-com:office:smarttags" w:element="City">
                <w:r w:rsidRPr="00727709">
                  <w:rPr>
                    <w:sz w:val="22"/>
                  </w:rPr>
                  <w:t>Chattanooga</w:t>
                </w:r>
              </w:smartTag>
              <w:r w:rsidRPr="00727709">
                <w:rPr>
                  <w:sz w:val="22"/>
                </w:rPr>
                <w:t xml:space="preserve">, </w:t>
              </w:r>
              <w:smartTag w:uri="urn:schemas-microsoft-com:office:smarttags" w:element="State">
                <w:r w:rsidRPr="00727709">
                  <w:rPr>
                    <w:sz w:val="22"/>
                  </w:rPr>
                  <w:t>TN</w:t>
                </w:r>
              </w:smartTag>
            </w:smartTag>
          </w:p>
        </w:tc>
      </w:tr>
      <w:tr w:rsidR="00BF17FB" w:rsidRPr="00727709" w:rsidTr="00BF17FB">
        <w:tc>
          <w:tcPr>
            <w:tcW w:w="2268" w:type="dxa"/>
          </w:tcPr>
          <w:p w:rsidR="00BF17FB" w:rsidRPr="00727709" w:rsidRDefault="00BF17FB" w:rsidP="00BF17FB">
            <w:pPr>
              <w:spacing w:after="0"/>
              <w:rPr>
                <w:sz w:val="22"/>
              </w:rPr>
            </w:pPr>
            <w:r w:rsidRPr="00727709">
              <w:rPr>
                <w:sz w:val="22"/>
              </w:rPr>
              <w:t>2009-2013</w:t>
            </w:r>
          </w:p>
        </w:tc>
        <w:tc>
          <w:tcPr>
            <w:tcW w:w="6600" w:type="dxa"/>
          </w:tcPr>
          <w:p w:rsidR="00BF17FB" w:rsidRPr="00727709" w:rsidRDefault="00BF17FB" w:rsidP="00BF17FB">
            <w:pPr>
              <w:spacing w:after="0"/>
              <w:rPr>
                <w:sz w:val="22"/>
              </w:rPr>
            </w:pPr>
            <w:r w:rsidRPr="00727709">
              <w:rPr>
                <w:sz w:val="22"/>
              </w:rPr>
              <w:t xml:space="preserve">Advisory Board, Project Ready for School, United Way of Greater </w:t>
            </w:r>
            <w:smartTag w:uri="urn:schemas-microsoft-com:office:smarttags" w:element="City">
              <w:smartTag w:uri="urn:schemas-microsoft-com:office:smarttags" w:element="place">
                <w:r w:rsidRPr="00727709">
                  <w:rPr>
                    <w:sz w:val="22"/>
                  </w:rPr>
                  <w:t>Chattanooga</w:t>
                </w:r>
              </w:smartTag>
            </w:smartTag>
          </w:p>
        </w:tc>
      </w:tr>
      <w:tr w:rsidR="00BF17FB" w:rsidRPr="00727709" w:rsidTr="00BF17FB">
        <w:tc>
          <w:tcPr>
            <w:tcW w:w="2268" w:type="dxa"/>
          </w:tcPr>
          <w:p w:rsidR="00BF17FB" w:rsidRPr="00727709" w:rsidRDefault="00BF17FB" w:rsidP="00BF17FB">
            <w:pPr>
              <w:spacing w:after="0"/>
              <w:rPr>
                <w:sz w:val="22"/>
              </w:rPr>
            </w:pPr>
            <w:r w:rsidRPr="00727709">
              <w:rPr>
                <w:sz w:val="22"/>
              </w:rPr>
              <w:lastRenderedPageBreak/>
              <w:t>2011-2013</w:t>
            </w:r>
          </w:p>
        </w:tc>
        <w:tc>
          <w:tcPr>
            <w:tcW w:w="6600" w:type="dxa"/>
          </w:tcPr>
          <w:p w:rsidR="00BF17FB" w:rsidRPr="00727709" w:rsidRDefault="00BF17FB" w:rsidP="00BF17FB">
            <w:pPr>
              <w:spacing w:after="0"/>
              <w:rPr>
                <w:sz w:val="22"/>
              </w:rPr>
            </w:pPr>
            <w:r w:rsidRPr="00727709">
              <w:rPr>
                <w:sz w:val="22"/>
              </w:rPr>
              <w:t>Advisory Committee, Invest in Children and Youth, United Way of Greater Chattanooga</w:t>
            </w:r>
          </w:p>
        </w:tc>
      </w:tr>
      <w:tr w:rsidR="00BF17FB" w:rsidRPr="00727709" w:rsidTr="00BF17FB">
        <w:tc>
          <w:tcPr>
            <w:tcW w:w="2268" w:type="dxa"/>
          </w:tcPr>
          <w:p w:rsidR="00BF17FB" w:rsidRPr="00727709" w:rsidRDefault="00BF17FB" w:rsidP="00BF17FB">
            <w:pPr>
              <w:spacing w:after="0"/>
              <w:rPr>
                <w:sz w:val="22"/>
              </w:rPr>
            </w:pPr>
            <w:r w:rsidRPr="00727709">
              <w:rPr>
                <w:sz w:val="22"/>
              </w:rPr>
              <w:t>2012</w:t>
            </w:r>
          </w:p>
        </w:tc>
        <w:tc>
          <w:tcPr>
            <w:tcW w:w="6600" w:type="dxa"/>
          </w:tcPr>
          <w:p w:rsidR="00BF17FB" w:rsidRPr="00727709" w:rsidRDefault="00BF17FB" w:rsidP="00BF17FB">
            <w:pPr>
              <w:spacing w:after="0"/>
              <w:rPr>
                <w:sz w:val="22"/>
              </w:rPr>
            </w:pPr>
            <w:r w:rsidRPr="00727709">
              <w:rPr>
                <w:sz w:val="22"/>
              </w:rPr>
              <w:t>Grundy County, TN, Frontiers of Innovation Committee; Advisory Board, South Cumberland Collaborative for Children and Families</w:t>
            </w:r>
          </w:p>
        </w:tc>
      </w:tr>
      <w:tr w:rsidR="00BF17FB" w:rsidRPr="00727709" w:rsidTr="00BF17FB">
        <w:tc>
          <w:tcPr>
            <w:tcW w:w="2268" w:type="dxa"/>
          </w:tcPr>
          <w:p w:rsidR="00BF17FB" w:rsidRPr="00727709" w:rsidRDefault="00BF17FB" w:rsidP="00BF17FB">
            <w:pPr>
              <w:spacing w:after="0"/>
              <w:rPr>
                <w:sz w:val="22"/>
              </w:rPr>
            </w:pPr>
            <w:r w:rsidRPr="00727709">
              <w:rPr>
                <w:sz w:val="22"/>
              </w:rPr>
              <w:t>2016-Present</w:t>
            </w:r>
          </w:p>
        </w:tc>
        <w:tc>
          <w:tcPr>
            <w:tcW w:w="6600" w:type="dxa"/>
          </w:tcPr>
          <w:p w:rsidR="00BF17FB" w:rsidRPr="00727709" w:rsidRDefault="00BF17FB" w:rsidP="00BF17FB">
            <w:pPr>
              <w:spacing w:after="0"/>
              <w:rPr>
                <w:sz w:val="22"/>
              </w:rPr>
            </w:pPr>
            <w:r w:rsidRPr="00727709">
              <w:rPr>
                <w:sz w:val="22"/>
              </w:rPr>
              <w:t>Tuscaloosa Young Child Wellness Council</w:t>
            </w:r>
          </w:p>
        </w:tc>
      </w:tr>
    </w:tbl>
    <w:p w:rsidR="00BF17FB" w:rsidRPr="00727709" w:rsidRDefault="00BF17FB" w:rsidP="00092F55">
      <w:pPr>
        <w:pStyle w:val="Heading2"/>
        <w:rPr>
          <w:b w:val="0"/>
          <w:bCs w:val="0"/>
          <w:i/>
          <w:iCs/>
          <w:sz w:val="28"/>
        </w:rPr>
      </w:pPr>
      <w:r w:rsidRPr="00727709">
        <w:rPr>
          <w:b w:val="0"/>
          <w:bCs w:val="0"/>
          <w:i/>
          <w:iCs/>
          <w:sz w:val="28"/>
        </w:rPr>
        <w:t>Conference Review and Planning</w:t>
      </w:r>
    </w:p>
    <w:tbl>
      <w:tblPr>
        <w:tblW w:w="8868" w:type="dxa"/>
        <w:tblLook w:val="01E0" w:firstRow="1" w:lastRow="1" w:firstColumn="1" w:lastColumn="1" w:noHBand="0" w:noVBand="0"/>
      </w:tblPr>
      <w:tblGrid>
        <w:gridCol w:w="2268"/>
        <w:gridCol w:w="6600"/>
      </w:tblGrid>
      <w:tr w:rsidR="00BF17FB" w:rsidRPr="00727709" w:rsidTr="00BF17FB">
        <w:tc>
          <w:tcPr>
            <w:tcW w:w="2268" w:type="dxa"/>
          </w:tcPr>
          <w:p w:rsidR="00BF17FB" w:rsidRPr="00727709" w:rsidRDefault="00BF17FB" w:rsidP="00BF17FB">
            <w:pPr>
              <w:spacing w:after="0"/>
              <w:rPr>
                <w:sz w:val="22"/>
              </w:rPr>
            </w:pPr>
            <w:r w:rsidRPr="00727709">
              <w:rPr>
                <w:sz w:val="22"/>
              </w:rPr>
              <w:t>1989-Present</w:t>
            </w:r>
          </w:p>
        </w:tc>
        <w:tc>
          <w:tcPr>
            <w:tcW w:w="6600" w:type="dxa"/>
          </w:tcPr>
          <w:p w:rsidR="00BF17FB" w:rsidRPr="00727709" w:rsidRDefault="00BF17FB" w:rsidP="00BF17FB">
            <w:pPr>
              <w:spacing w:after="0"/>
              <w:rPr>
                <w:sz w:val="22"/>
              </w:rPr>
            </w:pPr>
            <w:r w:rsidRPr="00727709">
              <w:rPr>
                <w:sz w:val="22"/>
              </w:rPr>
              <w:t>Proposals for Division for Early Childhood (CEC) Conference</w:t>
            </w:r>
          </w:p>
        </w:tc>
      </w:tr>
      <w:tr w:rsidR="00BF17FB" w:rsidRPr="00727709" w:rsidTr="00BF17FB">
        <w:tc>
          <w:tcPr>
            <w:tcW w:w="2268" w:type="dxa"/>
          </w:tcPr>
          <w:p w:rsidR="00BF17FB" w:rsidRPr="00727709" w:rsidRDefault="00BF17FB" w:rsidP="00BF17FB">
            <w:pPr>
              <w:spacing w:after="0"/>
              <w:rPr>
                <w:sz w:val="22"/>
              </w:rPr>
            </w:pPr>
            <w:r w:rsidRPr="00727709">
              <w:rPr>
                <w:sz w:val="22"/>
              </w:rPr>
              <w:t>1992, 1994</w:t>
            </w:r>
          </w:p>
        </w:tc>
        <w:tc>
          <w:tcPr>
            <w:tcW w:w="6600" w:type="dxa"/>
          </w:tcPr>
          <w:p w:rsidR="00BF17FB" w:rsidRPr="00727709" w:rsidRDefault="00BF17FB" w:rsidP="00BF17FB">
            <w:pPr>
              <w:spacing w:after="0"/>
              <w:rPr>
                <w:sz w:val="22"/>
              </w:rPr>
            </w:pPr>
            <w:r w:rsidRPr="00727709">
              <w:rPr>
                <w:sz w:val="22"/>
              </w:rPr>
              <w:t>Proposals for American Educational Research Association Conference</w:t>
            </w:r>
          </w:p>
        </w:tc>
      </w:tr>
      <w:tr w:rsidR="00BF17FB" w:rsidRPr="00727709" w:rsidTr="00BF17FB">
        <w:tc>
          <w:tcPr>
            <w:tcW w:w="2268" w:type="dxa"/>
          </w:tcPr>
          <w:p w:rsidR="00BF17FB" w:rsidRPr="00727709" w:rsidRDefault="00BF17FB" w:rsidP="00BF17FB">
            <w:pPr>
              <w:spacing w:after="0"/>
              <w:rPr>
                <w:sz w:val="22"/>
              </w:rPr>
            </w:pPr>
            <w:r w:rsidRPr="00727709">
              <w:rPr>
                <w:sz w:val="22"/>
              </w:rPr>
              <w:t>1997, 1998 (Chair), 2001 (Chair)</w:t>
            </w:r>
          </w:p>
        </w:tc>
        <w:tc>
          <w:tcPr>
            <w:tcW w:w="6600" w:type="dxa"/>
          </w:tcPr>
          <w:p w:rsidR="00BF17FB" w:rsidRPr="00727709" w:rsidRDefault="00BF17FB" w:rsidP="00BF17FB">
            <w:pPr>
              <w:spacing w:after="0"/>
              <w:rPr>
                <w:sz w:val="22"/>
              </w:rPr>
            </w:pPr>
            <w:r w:rsidRPr="00727709">
              <w:rPr>
                <w:sz w:val="22"/>
              </w:rPr>
              <w:t xml:space="preserve">Planning Committee, Research Project Directors Meeting, sponsored by </w:t>
            </w:r>
            <w:smartTag w:uri="urn:schemas-microsoft-com:office:smarttags" w:element="place">
              <w:smartTag w:uri="urn:schemas-microsoft-com:office:smarttags" w:element="City">
                <w:r w:rsidRPr="00727709">
                  <w:rPr>
                    <w:sz w:val="22"/>
                  </w:rPr>
                  <w:t>OSERS</w:t>
                </w:r>
              </w:smartTag>
              <w:r w:rsidRPr="00727709">
                <w:rPr>
                  <w:sz w:val="22"/>
                </w:rPr>
                <w:t xml:space="preserve">, </w:t>
              </w:r>
              <w:smartTag w:uri="urn:schemas-microsoft-com:office:smarttags" w:element="country-region">
                <w:r w:rsidRPr="00727709">
                  <w:rPr>
                    <w:sz w:val="22"/>
                  </w:rPr>
                  <w:t>U.S.</w:t>
                </w:r>
              </w:smartTag>
            </w:smartTag>
            <w:r w:rsidRPr="00727709">
              <w:rPr>
                <w:sz w:val="22"/>
              </w:rPr>
              <w:t xml:space="preserve"> Dept. of Education; and the Council for Exceptional Children</w:t>
            </w:r>
          </w:p>
        </w:tc>
      </w:tr>
      <w:tr w:rsidR="00BF17FB" w:rsidRPr="00727709" w:rsidTr="00BF17FB">
        <w:tc>
          <w:tcPr>
            <w:tcW w:w="2268" w:type="dxa"/>
          </w:tcPr>
          <w:p w:rsidR="00BF17FB" w:rsidRPr="00727709" w:rsidRDefault="00BF17FB" w:rsidP="00BF17FB">
            <w:pPr>
              <w:spacing w:after="0"/>
              <w:rPr>
                <w:sz w:val="22"/>
              </w:rPr>
            </w:pPr>
            <w:r w:rsidRPr="00727709">
              <w:rPr>
                <w:sz w:val="22"/>
              </w:rPr>
              <w:t>1998, 2001, 2002</w:t>
            </w:r>
          </w:p>
        </w:tc>
        <w:tc>
          <w:tcPr>
            <w:tcW w:w="6600" w:type="dxa"/>
          </w:tcPr>
          <w:p w:rsidR="00BF17FB" w:rsidRPr="00727709" w:rsidRDefault="00BF17FB" w:rsidP="00BF17FB">
            <w:pPr>
              <w:spacing w:after="0"/>
              <w:rPr>
                <w:sz w:val="22"/>
              </w:rPr>
            </w:pPr>
            <w:r w:rsidRPr="00727709">
              <w:rPr>
                <w:sz w:val="22"/>
              </w:rPr>
              <w:t xml:space="preserve">Planning Committee, Research to Practice </w:t>
            </w:r>
            <w:smartTag w:uri="urn:schemas-microsoft-com:office:smarttags" w:element="place">
              <w:smartTag w:uri="urn:schemas-microsoft-com:office:smarttags" w:element="City">
                <w:r w:rsidRPr="00727709">
                  <w:rPr>
                    <w:sz w:val="22"/>
                  </w:rPr>
                  <w:t>Summit</w:t>
                </w:r>
              </w:smartTag>
            </w:smartTag>
            <w:r w:rsidRPr="00727709">
              <w:rPr>
                <w:sz w:val="22"/>
              </w:rPr>
              <w:t xml:space="preserve"> on Inclusion in the Early Years (NECTAS)</w:t>
            </w:r>
          </w:p>
        </w:tc>
      </w:tr>
      <w:tr w:rsidR="00BF17FB" w:rsidRPr="00727709" w:rsidTr="00BF17FB">
        <w:tc>
          <w:tcPr>
            <w:tcW w:w="2268" w:type="dxa"/>
          </w:tcPr>
          <w:p w:rsidR="00BF17FB" w:rsidRPr="00727709" w:rsidRDefault="00BF17FB" w:rsidP="00BF17FB">
            <w:pPr>
              <w:spacing w:after="0"/>
              <w:rPr>
                <w:sz w:val="22"/>
              </w:rPr>
            </w:pPr>
            <w:r w:rsidRPr="00727709">
              <w:rPr>
                <w:sz w:val="22"/>
              </w:rPr>
              <w:t>2002, 2003</w:t>
            </w:r>
          </w:p>
        </w:tc>
        <w:tc>
          <w:tcPr>
            <w:tcW w:w="6600" w:type="dxa"/>
          </w:tcPr>
          <w:p w:rsidR="00BF17FB" w:rsidRPr="00727709" w:rsidRDefault="00BF17FB" w:rsidP="00BF17FB">
            <w:pPr>
              <w:spacing w:after="0"/>
              <w:rPr>
                <w:sz w:val="22"/>
              </w:rPr>
            </w:pPr>
            <w:r w:rsidRPr="00727709">
              <w:rPr>
                <w:sz w:val="22"/>
              </w:rPr>
              <w:t>Chair, Planning Committee, National Early Childhood Meeting, sponsored by OS</w:t>
            </w:r>
            <w:smartTag w:uri="urn:schemas-microsoft-com:office:smarttags" w:element="City">
              <w:r w:rsidRPr="00727709">
                <w:rPr>
                  <w:sz w:val="22"/>
                </w:rPr>
                <w:t>EP</w:t>
              </w:r>
            </w:smartTag>
            <w:r w:rsidRPr="00727709">
              <w:rPr>
                <w:sz w:val="22"/>
              </w:rPr>
              <w:t xml:space="preserve">, </w:t>
            </w:r>
            <w:smartTag w:uri="urn:schemas-microsoft-com:office:smarttags" w:element="country-region">
              <w:r w:rsidRPr="00727709">
                <w:rPr>
                  <w:sz w:val="22"/>
                </w:rPr>
                <w:t>U.S.</w:t>
              </w:r>
            </w:smartTag>
            <w:r w:rsidRPr="00727709">
              <w:rPr>
                <w:sz w:val="22"/>
              </w:rPr>
              <w:t xml:space="preserve"> Dept. of Education; and the National Early </w:t>
            </w:r>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Technical</w:t>
              </w:r>
            </w:smartTag>
            <w:r w:rsidRPr="00727709">
              <w:rPr>
                <w:sz w:val="22"/>
              </w:rPr>
              <w:t xml:space="preserve"> </w:t>
            </w:r>
            <w:smartTag w:uri="urn:schemas-microsoft-com:office:smarttags" w:element="PlaceName">
              <w:r w:rsidRPr="00727709">
                <w:rPr>
                  <w:sz w:val="22"/>
                </w:rPr>
                <w:t>Assistance</w:t>
              </w:r>
            </w:smartTag>
            <w:r w:rsidRPr="00727709">
              <w:rPr>
                <w:sz w:val="22"/>
              </w:rPr>
              <w:t xml:space="preserve"> Center</w:t>
            </w:r>
          </w:p>
        </w:tc>
      </w:tr>
    </w:tbl>
    <w:p w:rsidR="00BF17FB" w:rsidRPr="00727709" w:rsidRDefault="00BF17FB" w:rsidP="00092F55">
      <w:pPr>
        <w:pStyle w:val="Heading2"/>
        <w:rPr>
          <w:b w:val="0"/>
          <w:bCs w:val="0"/>
          <w:i/>
          <w:iCs/>
          <w:sz w:val="28"/>
        </w:rPr>
      </w:pPr>
      <w:r w:rsidRPr="00727709">
        <w:rPr>
          <w:b w:val="0"/>
          <w:bCs w:val="0"/>
          <w:i/>
          <w:iCs/>
          <w:sz w:val="28"/>
        </w:rPr>
        <w:t>University Service</w:t>
      </w:r>
    </w:p>
    <w:p w:rsidR="00BF17FB" w:rsidRPr="00727709" w:rsidRDefault="00BF17FB" w:rsidP="00092F55">
      <w:pPr>
        <w:pStyle w:val="Heading3"/>
        <w:rPr>
          <w:b/>
          <w:bCs/>
          <w:iCs/>
          <w:sz w:val="28"/>
        </w:rPr>
      </w:pPr>
      <w:smartTag w:uri="urn:schemas-microsoft-com:office:smarttags" w:element="PlaceType">
        <w:r w:rsidRPr="00727709">
          <w:rPr>
            <w:b/>
            <w:bCs/>
            <w:iCs/>
            <w:sz w:val="28"/>
          </w:rPr>
          <w:t>University</w:t>
        </w:r>
      </w:smartTag>
      <w:r w:rsidRPr="00727709">
        <w:rPr>
          <w:b/>
          <w:bCs/>
          <w:iCs/>
          <w:sz w:val="28"/>
        </w:rPr>
        <w:t xml:space="preserve"> of </w:t>
      </w:r>
      <w:smartTag w:uri="urn:schemas-microsoft-com:office:smarttags" w:element="PlaceName">
        <w:r w:rsidRPr="00727709">
          <w:rPr>
            <w:b/>
            <w:bCs/>
            <w:iCs/>
            <w:sz w:val="28"/>
          </w:rPr>
          <w:t>North Carolina</w:t>
        </w:r>
      </w:smartTag>
      <w:r w:rsidRPr="00727709">
        <w:rPr>
          <w:b/>
          <w:bCs/>
          <w:iCs/>
          <w:sz w:val="28"/>
        </w:rPr>
        <w:t xml:space="preserve"> at </w:t>
      </w:r>
      <w:smartTag w:uri="urn:schemas-microsoft-com:office:smarttags" w:element="place">
        <w:r w:rsidRPr="00727709">
          <w:rPr>
            <w:b/>
            <w:bCs/>
            <w:iCs/>
            <w:sz w:val="28"/>
          </w:rPr>
          <w:t>Chapel Hill</w:t>
        </w:r>
      </w:smartTag>
    </w:p>
    <w:tbl>
      <w:tblPr>
        <w:tblW w:w="9024" w:type="dxa"/>
        <w:tblInd w:w="108" w:type="dxa"/>
        <w:tblLook w:val="01E0" w:firstRow="1" w:lastRow="1" w:firstColumn="1" w:lastColumn="1" w:noHBand="0" w:noVBand="0"/>
      </w:tblPr>
      <w:tblGrid>
        <w:gridCol w:w="2280"/>
        <w:gridCol w:w="6720"/>
        <w:gridCol w:w="24"/>
      </w:tblGrid>
      <w:tr w:rsidR="00BF17FB" w:rsidRPr="00727709" w:rsidTr="00BF17FB">
        <w:tc>
          <w:tcPr>
            <w:tcW w:w="2280" w:type="dxa"/>
          </w:tcPr>
          <w:p w:rsidR="00BF17FB" w:rsidRPr="00727709" w:rsidRDefault="00BF17FB" w:rsidP="00BF17FB">
            <w:pPr>
              <w:spacing w:after="0"/>
              <w:rPr>
                <w:sz w:val="22"/>
              </w:rPr>
            </w:pPr>
            <w:r w:rsidRPr="00727709">
              <w:rPr>
                <w:sz w:val="22"/>
              </w:rPr>
              <w:t>1988-1999</w:t>
            </w:r>
          </w:p>
        </w:tc>
        <w:tc>
          <w:tcPr>
            <w:tcW w:w="6744" w:type="dxa"/>
            <w:gridSpan w:val="2"/>
          </w:tcPr>
          <w:p w:rsidR="00BF17FB" w:rsidRPr="00727709" w:rsidRDefault="00BF17FB" w:rsidP="00BF17FB">
            <w:pPr>
              <w:spacing w:after="0"/>
              <w:rPr>
                <w:sz w:val="22"/>
              </w:rPr>
            </w:pPr>
            <w:r w:rsidRPr="00727709">
              <w:rPr>
                <w:sz w:val="22"/>
              </w:rPr>
              <w:t>FPG Child Care Management Team</w:t>
            </w:r>
          </w:p>
        </w:tc>
      </w:tr>
      <w:tr w:rsidR="00BF17FB" w:rsidRPr="00727709" w:rsidTr="00BF17FB">
        <w:tc>
          <w:tcPr>
            <w:tcW w:w="2280" w:type="dxa"/>
          </w:tcPr>
          <w:p w:rsidR="00BF17FB" w:rsidRPr="00727709" w:rsidRDefault="00BF17FB" w:rsidP="00BF17FB">
            <w:pPr>
              <w:spacing w:after="0"/>
              <w:rPr>
                <w:sz w:val="22"/>
              </w:rPr>
            </w:pPr>
            <w:r w:rsidRPr="00727709">
              <w:rPr>
                <w:sz w:val="22"/>
              </w:rPr>
              <w:t>1993</w:t>
            </w:r>
          </w:p>
        </w:tc>
        <w:tc>
          <w:tcPr>
            <w:tcW w:w="6744" w:type="dxa"/>
            <w:gridSpan w:val="2"/>
          </w:tcPr>
          <w:p w:rsidR="00BF17FB" w:rsidRPr="00727709" w:rsidRDefault="00BF17FB" w:rsidP="00BF17FB">
            <w:pPr>
              <w:spacing w:after="0"/>
              <w:rPr>
                <w:sz w:val="22"/>
              </w:rPr>
            </w:pPr>
            <w:r w:rsidRPr="00727709">
              <w:rPr>
                <w:sz w:val="22"/>
              </w:rPr>
              <w:t xml:space="preserve">Child Development/Family Studies Program Planning Committee,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w:t>
                </w:r>
              </w:smartTag>
            </w:smartTag>
          </w:p>
        </w:tc>
      </w:tr>
      <w:tr w:rsidR="00BF17FB" w:rsidRPr="00727709" w:rsidTr="00BF17FB">
        <w:tc>
          <w:tcPr>
            <w:tcW w:w="2280" w:type="dxa"/>
          </w:tcPr>
          <w:p w:rsidR="00BF17FB" w:rsidRPr="00727709" w:rsidRDefault="00BF17FB" w:rsidP="00BF17FB">
            <w:pPr>
              <w:spacing w:after="0"/>
              <w:rPr>
                <w:sz w:val="22"/>
              </w:rPr>
            </w:pPr>
            <w:r w:rsidRPr="00727709">
              <w:rPr>
                <w:sz w:val="22"/>
              </w:rPr>
              <w:t>1993-1997</w:t>
            </w:r>
          </w:p>
        </w:tc>
        <w:tc>
          <w:tcPr>
            <w:tcW w:w="6744" w:type="dxa"/>
            <w:gridSpan w:val="2"/>
          </w:tcPr>
          <w:p w:rsidR="00BF17FB" w:rsidRPr="00727709" w:rsidRDefault="00BF17FB" w:rsidP="00BF17FB">
            <w:pPr>
              <w:spacing w:after="0"/>
              <w:rPr>
                <w:sz w:val="22"/>
              </w:rPr>
            </w:pPr>
            <w:r w:rsidRPr="00727709">
              <w:rPr>
                <w:sz w:val="22"/>
              </w:rPr>
              <w:t>Research Advisory Board, Division of Physical Therapy, Department of Medical Allied Health Professions</w:t>
            </w:r>
          </w:p>
        </w:tc>
      </w:tr>
      <w:tr w:rsidR="00BF17FB" w:rsidRPr="00727709" w:rsidTr="00BF17FB">
        <w:tc>
          <w:tcPr>
            <w:tcW w:w="2280" w:type="dxa"/>
          </w:tcPr>
          <w:p w:rsidR="00BF17FB" w:rsidRPr="00727709" w:rsidRDefault="00BF17FB" w:rsidP="00BF17FB">
            <w:pPr>
              <w:spacing w:after="0"/>
              <w:rPr>
                <w:sz w:val="22"/>
              </w:rPr>
            </w:pPr>
            <w:r w:rsidRPr="00727709">
              <w:rPr>
                <w:sz w:val="22"/>
              </w:rPr>
              <w:t>1993</w:t>
            </w:r>
          </w:p>
        </w:tc>
        <w:tc>
          <w:tcPr>
            <w:tcW w:w="6744" w:type="dxa"/>
            <w:gridSpan w:val="2"/>
          </w:tcPr>
          <w:p w:rsidR="00BF17FB" w:rsidRPr="00727709" w:rsidRDefault="00BF17FB" w:rsidP="00BF17FB">
            <w:pPr>
              <w:spacing w:after="0"/>
              <w:rPr>
                <w:sz w:val="22"/>
              </w:rPr>
            </w:pPr>
            <w:r w:rsidRPr="00727709">
              <w:rPr>
                <w:sz w:val="22"/>
              </w:rPr>
              <w:t>Pre-K Certification Committee, Department of Specialized Education Programs, School of Education</w:t>
            </w:r>
          </w:p>
        </w:tc>
      </w:tr>
      <w:tr w:rsidR="00BF17FB" w:rsidRPr="00727709" w:rsidTr="00BF17FB">
        <w:tc>
          <w:tcPr>
            <w:tcW w:w="2280" w:type="dxa"/>
          </w:tcPr>
          <w:p w:rsidR="00BF17FB" w:rsidRPr="00727709" w:rsidRDefault="00BF17FB" w:rsidP="00BF17FB">
            <w:pPr>
              <w:spacing w:after="0"/>
              <w:rPr>
                <w:sz w:val="22"/>
              </w:rPr>
            </w:pPr>
            <w:r w:rsidRPr="00727709">
              <w:rPr>
                <w:sz w:val="22"/>
              </w:rPr>
              <w:t>1992-1997</w:t>
            </w:r>
          </w:p>
        </w:tc>
        <w:tc>
          <w:tcPr>
            <w:tcW w:w="6744" w:type="dxa"/>
            <w:gridSpan w:val="2"/>
          </w:tcPr>
          <w:p w:rsidR="00BF17FB" w:rsidRPr="00727709" w:rsidRDefault="00BF17FB" w:rsidP="00BF17FB">
            <w:pPr>
              <w:spacing w:after="0"/>
              <w:rPr>
                <w:sz w:val="22"/>
              </w:rPr>
            </w:pPr>
            <w:r w:rsidRPr="00727709">
              <w:rPr>
                <w:sz w:val="22"/>
              </w:rPr>
              <w:t>Ira Gordon Lecture Series Committee</w:t>
            </w:r>
          </w:p>
        </w:tc>
      </w:tr>
      <w:tr w:rsidR="00BF17FB" w:rsidRPr="00727709" w:rsidTr="00BF17FB">
        <w:tc>
          <w:tcPr>
            <w:tcW w:w="2280" w:type="dxa"/>
          </w:tcPr>
          <w:p w:rsidR="00BF17FB" w:rsidRPr="00727709" w:rsidRDefault="00BF17FB" w:rsidP="00BF17FB">
            <w:pPr>
              <w:spacing w:after="0"/>
              <w:rPr>
                <w:sz w:val="22"/>
              </w:rPr>
            </w:pPr>
            <w:r w:rsidRPr="00727709">
              <w:rPr>
                <w:sz w:val="22"/>
              </w:rPr>
              <w:t>1995</w:t>
            </w:r>
          </w:p>
        </w:tc>
        <w:tc>
          <w:tcPr>
            <w:tcW w:w="6744" w:type="dxa"/>
            <w:gridSpan w:val="2"/>
          </w:tcPr>
          <w:p w:rsidR="00BF17FB" w:rsidRPr="00727709" w:rsidRDefault="00BF17FB" w:rsidP="00BF17FB">
            <w:pPr>
              <w:spacing w:after="0"/>
              <w:rPr>
                <w:sz w:val="22"/>
              </w:rPr>
            </w:pPr>
            <w:r w:rsidRPr="00727709">
              <w:rPr>
                <w:sz w:val="22"/>
              </w:rPr>
              <w:t xml:space="preserve">Computer Services Review Committee (Chair),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rsidTr="00BF17FB">
        <w:tc>
          <w:tcPr>
            <w:tcW w:w="2280" w:type="dxa"/>
          </w:tcPr>
          <w:p w:rsidR="00BF17FB" w:rsidRPr="00727709" w:rsidRDefault="00BF17FB" w:rsidP="00BF17FB">
            <w:pPr>
              <w:spacing w:after="0"/>
              <w:rPr>
                <w:sz w:val="22"/>
              </w:rPr>
            </w:pPr>
            <w:r w:rsidRPr="00727709">
              <w:rPr>
                <w:sz w:val="22"/>
              </w:rPr>
              <w:t>1998</w:t>
            </w:r>
          </w:p>
        </w:tc>
        <w:tc>
          <w:tcPr>
            <w:tcW w:w="6744" w:type="dxa"/>
            <w:gridSpan w:val="2"/>
          </w:tcPr>
          <w:p w:rsidR="00BF17FB" w:rsidRPr="00727709" w:rsidRDefault="00BF17FB" w:rsidP="00BF17FB">
            <w:pPr>
              <w:spacing w:after="0"/>
              <w:rPr>
                <w:sz w:val="22"/>
              </w:rPr>
            </w:pPr>
            <w:r w:rsidRPr="00727709">
              <w:rPr>
                <w:sz w:val="22"/>
              </w:rPr>
              <w:t>Summer Pre-Graduate Research Experience Program Review Team</w:t>
            </w:r>
          </w:p>
        </w:tc>
      </w:tr>
      <w:tr w:rsidR="00BF17FB" w:rsidRPr="00727709" w:rsidTr="00BF17FB">
        <w:trPr>
          <w:gridAfter w:val="1"/>
          <w:wAfter w:w="24" w:type="dxa"/>
        </w:trPr>
        <w:tc>
          <w:tcPr>
            <w:tcW w:w="2280" w:type="dxa"/>
          </w:tcPr>
          <w:p w:rsidR="00BF17FB" w:rsidRPr="00727709" w:rsidRDefault="00BF17FB" w:rsidP="00BF17FB">
            <w:pPr>
              <w:spacing w:after="0"/>
              <w:rPr>
                <w:sz w:val="22"/>
              </w:rPr>
            </w:pPr>
            <w:r w:rsidRPr="00727709">
              <w:rPr>
                <w:sz w:val="22"/>
              </w:rPr>
              <w:t>1998-2000</w:t>
            </w:r>
          </w:p>
        </w:tc>
        <w:tc>
          <w:tcPr>
            <w:tcW w:w="6720" w:type="dxa"/>
          </w:tcPr>
          <w:p w:rsidR="00BF17FB" w:rsidRPr="00727709" w:rsidRDefault="00BF17FB" w:rsidP="00BF17FB">
            <w:pPr>
              <w:spacing w:after="0"/>
              <w:rPr>
                <w:sz w:val="22"/>
              </w:rPr>
            </w:pPr>
            <w:r w:rsidRPr="00727709">
              <w:rPr>
                <w:sz w:val="22"/>
              </w:rPr>
              <w:t>Volunteer Sports Counselor, University of North Carolina-CH Field Hockey Program</w:t>
            </w:r>
          </w:p>
        </w:tc>
      </w:tr>
      <w:tr w:rsidR="00BF17FB" w:rsidRPr="00727709" w:rsidTr="00BF17FB">
        <w:trPr>
          <w:gridAfter w:val="1"/>
          <w:wAfter w:w="24" w:type="dxa"/>
        </w:trPr>
        <w:tc>
          <w:tcPr>
            <w:tcW w:w="2280" w:type="dxa"/>
          </w:tcPr>
          <w:p w:rsidR="00BF17FB" w:rsidRPr="00727709" w:rsidRDefault="00BF17FB" w:rsidP="00BF17FB">
            <w:pPr>
              <w:spacing w:after="0"/>
              <w:rPr>
                <w:sz w:val="22"/>
              </w:rPr>
            </w:pPr>
            <w:r w:rsidRPr="00727709">
              <w:rPr>
                <w:sz w:val="22"/>
              </w:rPr>
              <w:t>1998-2001</w:t>
            </w:r>
          </w:p>
        </w:tc>
        <w:tc>
          <w:tcPr>
            <w:tcW w:w="6720" w:type="dxa"/>
          </w:tcPr>
          <w:p w:rsidR="00BF17FB" w:rsidRPr="00727709" w:rsidRDefault="00BF17FB" w:rsidP="00BF17FB">
            <w:pPr>
              <w:spacing w:after="0"/>
              <w:rPr>
                <w:sz w:val="22"/>
              </w:rPr>
            </w:pPr>
            <w:r w:rsidRPr="00727709">
              <w:rPr>
                <w:sz w:val="22"/>
              </w:rPr>
              <w:t>Official Scorekeeper/Statistician, University of North Carolina-CH Field Hockey Program</w:t>
            </w:r>
          </w:p>
        </w:tc>
      </w:tr>
      <w:tr w:rsidR="00BF17FB" w:rsidRPr="00727709" w:rsidTr="00BF17FB">
        <w:trPr>
          <w:gridAfter w:val="1"/>
          <w:wAfter w:w="24" w:type="dxa"/>
        </w:trPr>
        <w:tc>
          <w:tcPr>
            <w:tcW w:w="2280" w:type="dxa"/>
          </w:tcPr>
          <w:p w:rsidR="00BF17FB" w:rsidRPr="00727709" w:rsidRDefault="00BF17FB" w:rsidP="00BF17FB">
            <w:pPr>
              <w:spacing w:after="0"/>
              <w:rPr>
                <w:sz w:val="22"/>
              </w:rPr>
            </w:pPr>
            <w:r w:rsidRPr="00727709">
              <w:rPr>
                <w:sz w:val="22"/>
              </w:rPr>
              <w:t>1998</w:t>
            </w:r>
          </w:p>
        </w:tc>
        <w:tc>
          <w:tcPr>
            <w:tcW w:w="6720" w:type="dxa"/>
          </w:tcPr>
          <w:p w:rsidR="00BF17FB" w:rsidRPr="00727709" w:rsidRDefault="00BF17FB" w:rsidP="00BF17FB">
            <w:pPr>
              <w:spacing w:after="0"/>
              <w:rPr>
                <w:sz w:val="22"/>
              </w:rPr>
            </w:pPr>
            <w:r w:rsidRPr="00727709">
              <w:rPr>
                <w:sz w:val="22"/>
              </w:rPr>
              <w:t xml:space="preserve">Committee to Develop EPA Nonfaculty Classification System,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rsidTr="00BF17FB">
        <w:trPr>
          <w:gridAfter w:val="1"/>
          <w:wAfter w:w="24" w:type="dxa"/>
        </w:trPr>
        <w:tc>
          <w:tcPr>
            <w:tcW w:w="2280" w:type="dxa"/>
          </w:tcPr>
          <w:p w:rsidR="00BF17FB" w:rsidRPr="00727709" w:rsidRDefault="00BF17FB" w:rsidP="00BF17FB">
            <w:pPr>
              <w:spacing w:after="0"/>
              <w:rPr>
                <w:sz w:val="22"/>
              </w:rPr>
            </w:pPr>
            <w:r w:rsidRPr="00727709">
              <w:rPr>
                <w:sz w:val="22"/>
              </w:rPr>
              <w:t>1999</w:t>
            </w:r>
          </w:p>
        </w:tc>
        <w:tc>
          <w:tcPr>
            <w:tcW w:w="6720" w:type="dxa"/>
          </w:tcPr>
          <w:p w:rsidR="00BF17FB" w:rsidRPr="00727709" w:rsidRDefault="00BF17FB" w:rsidP="00BF17FB">
            <w:pPr>
              <w:spacing w:after="0"/>
              <w:rPr>
                <w:sz w:val="22"/>
              </w:rPr>
            </w:pPr>
            <w:r w:rsidRPr="00727709">
              <w:rPr>
                <w:sz w:val="22"/>
              </w:rPr>
              <w:t xml:space="preserve">Task Force on Outreach and Public Service (Chair),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rsidTr="00BF17FB">
        <w:trPr>
          <w:gridAfter w:val="1"/>
          <w:wAfter w:w="24" w:type="dxa"/>
        </w:trPr>
        <w:tc>
          <w:tcPr>
            <w:tcW w:w="2280" w:type="dxa"/>
          </w:tcPr>
          <w:p w:rsidR="00BF17FB" w:rsidRPr="00727709" w:rsidRDefault="00BF17FB" w:rsidP="00BF17FB">
            <w:pPr>
              <w:spacing w:after="0"/>
              <w:rPr>
                <w:sz w:val="22"/>
              </w:rPr>
            </w:pPr>
            <w:r w:rsidRPr="00727709">
              <w:rPr>
                <w:sz w:val="22"/>
              </w:rPr>
              <w:t>2000</w:t>
            </w:r>
          </w:p>
        </w:tc>
        <w:tc>
          <w:tcPr>
            <w:tcW w:w="6720" w:type="dxa"/>
          </w:tcPr>
          <w:p w:rsidR="00BF17FB" w:rsidRPr="00727709" w:rsidRDefault="00BF17FB" w:rsidP="00BF17FB">
            <w:pPr>
              <w:spacing w:after="0"/>
              <w:rPr>
                <w:sz w:val="22"/>
              </w:rPr>
            </w:pPr>
            <w:r w:rsidRPr="00727709">
              <w:rPr>
                <w:sz w:val="22"/>
              </w:rPr>
              <w:t xml:space="preserve">Search Committee for Director of Outreach Services (Chair),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rsidTr="00BF17FB">
        <w:trPr>
          <w:gridAfter w:val="1"/>
          <w:wAfter w:w="24" w:type="dxa"/>
        </w:trPr>
        <w:tc>
          <w:tcPr>
            <w:tcW w:w="2280" w:type="dxa"/>
          </w:tcPr>
          <w:p w:rsidR="00BF17FB" w:rsidRPr="00727709" w:rsidRDefault="00BF17FB" w:rsidP="00BF17FB">
            <w:pPr>
              <w:spacing w:after="0"/>
              <w:rPr>
                <w:sz w:val="22"/>
              </w:rPr>
            </w:pPr>
            <w:r w:rsidRPr="00727709">
              <w:rPr>
                <w:sz w:val="22"/>
              </w:rPr>
              <w:lastRenderedPageBreak/>
              <w:t>2000</w:t>
            </w:r>
          </w:p>
        </w:tc>
        <w:tc>
          <w:tcPr>
            <w:tcW w:w="6720" w:type="dxa"/>
          </w:tcPr>
          <w:p w:rsidR="00BF17FB" w:rsidRPr="00727709" w:rsidRDefault="00BF17FB" w:rsidP="00BF17FB">
            <w:pPr>
              <w:spacing w:after="0"/>
              <w:rPr>
                <w:sz w:val="22"/>
              </w:rPr>
            </w:pPr>
            <w:r w:rsidRPr="00727709">
              <w:rPr>
                <w:sz w:val="22"/>
              </w:rPr>
              <w:t xml:space="preserve">Search Committee for Assistant Professor of Early Childhood Intervention and Child Development and Family Studies,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w:t>
                </w:r>
              </w:smartTag>
            </w:smartTag>
          </w:p>
        </w:tc>
      </w:tr>
      <w:tr w:rsidR="00BF17FB" w:rsidRPr="00727709" w:rsidTr="00BF17FB">
        <w:trPr>
          <w:gridAfter w:val="1"/>
          <w:wAfter w:w="24" w:type="dxa"/>
        </w:trPr>
        <w:tc>
          <w:tcPr>
            <w:tcW w:w="2280" w:type="dxa"/>
          </w:tcPr>
          <w:p w:rsidR="00BF17FB" w:rsidRPr="00727709" w:rsidRDefault="00BF17FB" w:rsidP="00BF17FB">
            <w:pPr>
              <w:spacing w:after="0"/>
              <w:rPr>
                <w:sz w:val="22"/>
              </w:rPr>
            </w:pPr>
            <w:r w:rsidRPr="00727709">
              <w:rPr>
                <w:sz w:val="22"/>
              </w:rPr>
              <w:t>2001-2002</w:t>
            </w:r>
          </w:p>
        </w:tc>
        <w:tc>
          <w:tcPr>
            <w:tcW w:w="6720" w:type="dxa"/>
          </w:tcPr>
          <w:p w:rsidR="00BF17FB" w:rsidRPr="00727709" w:rsidRDefault="00BF17FB" w:rsidP="00BF17FB">
            <w:pPr>
              <w:spacing w:after="0"/>
              <w:rPr>
                <w:sz w:val="22"/>
              </w:rPr>
            </w:pPr>
            <w:r w:rsidRPr="00727709">
              <w:rPr>
                <w:sz w:val="22"/>
              </w:rPr>
              <w:t xml:space="preserve">Graduate Studies Division Committee,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w:t>
                </w:r>
              </w:smartTag>
            </w:smartTag>
          </w:p>
        </w:tc>
      </w:tr>
      <w:tr w:rsidR="00BF17FB" w:rsidRPr="00727709" w:rsidTr="00BF17FB">
        <w:trPr>
          <w:gridAfter w:val="1"/>
          <w:wAfter w:w="24" w:type="dxa"/>
        </w:trPr>
        <w:tc>
          <w:tcPr>
            <w:tcW w:w="2280" w:type="dxa"/>
          </w:tcPr>
          <w:p w:rsidR="00BF17FB" w:rsidRPr="00727709" w:rsidRDefault="00BF17FB" w:rsidP="00BF17FB">
            <w:pPr>
              <w:spacing w:after="0"/>
              <w:rPr>
                <w:sz w:val="22"/>
              </w:rPr>
            </w:pPr>
            <w:r w:rsidRPr="00727709">
              <w:rPr>
                <w:sz w:val="22"/>
              </w:rPr>
              <w:t>2001-2002</w:t>
            </w:r>
          </w:p>
        </w:tc>
        <w:tc>
          <w:tcPr>
            <w:tcW w:w="6720" w:type="dxa"/>
          </w:tcPr>
          <w:p w:rsidR="00BF17FB" w:rsidRPr="00727709" w:rsidRDefault="00BF17FB" w:rsidP="00BF17FB">
            <w:pPr>
              <w:spacing w:after="0"/>
              <w:rPr>
                <w:sz w:val="22"/>
              </w:rPr>
            </w:pPr>
            <w:r w:rsidRPr="00727709">
              <w:rPr>
                <w:sz w:val="22"/>
              </w:rPr>
              <w:t>Carolina First Campaign Steering Committee for Women’s Field Hockey</w:t>
            </w:r>
          </w:p>
        </w:tc>
      </w:tr>
      <w:tr w:rsidR="00BF17FB" w:rsidRPr="00727709" w:rsidTr="00BF17FB">
        <w:trPr>
          <w:gridAfter w:val="1"/>
          <w:wAfter w:w="24" w:type="dxa"/>
        </w:trPr>
        <w:tc>
          <w:tcPr>
            <w:tcW w:w="2280" w:type="dxa"/>
          </w:tcPr>
          <w:p w:rsidR="00BF17FB" w:rsidRPr="00727709" w:rsidRDefault="00BF17FB" w:rsidP="00BF17FB">
            <w:pPr>
              <w:spacing w:after="0"/>
              <w:rPr>
                <w:sz w:val="22"/>
              </w:rPr>
            </w:pPr>
            <w:r w:rsidRPr="00727709">
              <w:rPr>
                <w:sz w:val="22"/>
              </w:rPr>
              <w:t>2009-2014</w:t>
            </w:r>
          </w:p>
        </w:tc>
        <w:tc>
          <w:tcPr>
            <w:tcW w:w="6720" w:type="dxa"/>
          </w:tcPr>
          <w:p w:rsidR="00BF17FB" w:rsidRPr="00727709" w:rsidRDefault="00BF17FB" w:rsidP="00BF17FB">
            <w:pPr>
              <w:spacing w:after="0"/>
              <w:rPr>
                <w:sz w:val="22"/>
              </w:rPr>
            </w:pPr>
            <w:r w:rsidRPr="00727709">
              <w:rPr>
                <w:sz w:val="22"/>
              </w:rPr>
              <w:t>Morehead-Cain Scholarship Alumni Reader</w:t>
            </w:r>
          </w:p>
        </w:tc>
      </w:tr>
    </w:tbl>
    <w:p w:rsidR="00BF17FB" w:rsidRPr="00727709" w:rsidRDefault="00BF17FB" w:rsidP="00092F55">
      <w:pPr>
        <w:pStyle w:val="Heading3"/>
        <w:rPr>
          <w:b/>
          <w:bCs/>
          <w:iCs/>
          <w:sz w:val="28"/>
        </w:rPr>
      </w:pPr>
      <w:smartTag w:uri="urn:schemas-microsoft-com:office:smarttags" w:element="place">
        <w:smartTag w:uri="urn:schemas-microsoft-com:office:smarttags" w:element="PlaceName">
          <w:r w:rsidRPr="00727709">
            <w:rPr>
              <w:b/>
              <w:bCs/>
              <w:iCs/>
              <w:sz w:val="28"/>
            </w:rPr>
            <w:t>Vanderbilt</w:t>
          </w:r>
        </w:smartTag>
        <w:r w:rsidRPr="00727709">
          <w:rPr>
            <w:b/>
            <w:bCs/>
            <w:iCs/>
            <w:sz w:val="28"/>
          </w:rPr>
          <w:t xml:space="preserve"> </w:t>
        </w:r>
        <w:smartTag w:uri="urn:schemas-microsoft-com:office:smarttags" w:element="PlaceType">
          <w:r w:rsidRPr="00727709">
            <w:rPr>
              <w:b/>
              <w:bCs/>
              <w:iCs/>
              <w:sz w:val="28"/>
            </w:rPr>
            <w:t>University</w:t>
          </w:r>
        </w:smartTag>
      </w:smartTag>
    </w:p>
    <w:tbl>
      <w:tblPr>
        <w:tblW w:w="9000" w:type="dxa"/>
        <w:tblInd w:w="108" w:type="dxa"/>
        <w:tblLook w:val="01E0" w:firstRow="1" w:lastRow="1" w:firstColumn="1" w:lastColumn="1" w:noHBand="0" w:noVBand="0"/>
      </w:tblPr>
      <w:tblGrid>
        <w:gridCol w:w="2280"/>
        <w:gridCol w:w="6720"/>
      </w:tblGrid>
      <w:tr w:rsidR="00BF17FB" w:rsidRPr="00727709" w:rsidTr="00BF17FB">
        <w:tc>
          <w:tcPr>
            <w:tcW w:w="2280" w:type="dxa"/>
          </w:tcPr>
          <w:p w:rsidR="00BF17FB" w:rsidRPr="00727709" w:rsidRDefault="00BF17FB" w:rsidP="00BF17FB">
            <w:pPr>
              <w:spacing w:after="0"/>
              <w:rPr>
                <w:sz w:val="22"/>
              </w:rPr>
            </w:pPr>
            <w:r w:rsidRPr="00727709">
              <w:rPr>
                <w:sz w:val="22"/>
              </w:rPr>
              <w:t>2002-2008</w:t>
            </w:r>
          </w:p>
        </w:tc>
        <w:tc>
          <w:tcPr>
            <w:tcW w:w="6720" w:type="dxa"/>
          </w:tcPr>
          <w:p w:rsidR="00BF17FB" w:rsidRPr="00727709" w:rsidRDefault="00BF17FB" w:rsidP="00BF17FB">
            <w:pPr>
              <w:spacing w:after="0"/>
              <w:rPr>
                <w:sz w:val="22"/>
              </w:rPr>
            </w:pPr>
            <w:r w:rsidRPr="00727709">
              <w:rPr>
                <w:sz w:val="22"/>
              </w:rPr>
              <w:t xml:space="preserve">Department of Pediatrics Research Committee on </w:t>
            </w:r>
            <w:smartTag w:uri="urn:schemas-microsoft-com:office:smarttags" w:element="place">
              <w:smartTag w:uri="urn:schemas-microsoft-com:office:smarttags" w:element="PlaceName">
                <w:r w:rsidRPr="00727709">
                  <w:rPr>
                    <w:sz w:val="22"/>
                  </w:rPr>
                  <w:t>Community</w:t>
                </w:r>
              </w:smartTag>
              <w:r w:rsidRPr="00727709">
                <w:rPr>
                  <w:sz w:val="22"/>
                </w:rPr>
                <w:t xml:space="preserve"> </w:t>
              </w:r>
              <w:smartTag w:uri="urn:schemas-microsoft-com:office:smarttags" w:element="PlaceType">
                <w:r w:rsidRPr="00727709">
                  <w:rPr>
                    <w:sz w:val="22"/>
                  </w:rPr>
                  <w:t>Building</w:t>
                </w:r>
              </w:smartTag>
            </w:smartTag>
          </w:p>
        </w:tc>
      </w:tr>
      <w:tr w:rsidR="00BF17FB" w:rsidRPr="00727709" w:rsidTr="00BF17FB">
        <w:tc>
          <w:tcPr>
            <w:tcW w:w="2280" w:type="dxa"/>
          </w:tcPr>
          <w:p w:rsidR="00BF17FB" w:rsidRPr="00727709" w:rsidRDefault="00BF17FB" w:rsidP="00BF17FB">
            <w:pPr>
              <w:spacing w:after="0"/>
              <w:rPr>
                <w:sz w:val="22"/>
              </w:rPr>
            </w:pPr>
            <w:r w:rsidRPr="00727709">
              <w:rPr>
                <w:sz w:val="22"/>
              </w:rPr>
              <w:t>2002-2008</w:t>
            </w:r>
          </w:p>
        </w:tc>
        <w:tc>
          <w:tcPr>
            <w:tcW w:w="6720" w:type="dxa"/>
          </w:tcPr>
          <w:p w:rsidR="00BF17FB" w:rsidRPr="00727709" w:rsidRDefault="00BF17FB" w:rsidP="00BF17FB">
            <w:pPr>
              <w:spacing w:after="0"/>
              <w:rPr>
                <w:sz w:val="22"/>
              </w:rPr>
            </w:pPr>
            <w:r w:rsidRPr="00727709">
              <w:rPr>
                <w:sz w:val="22"/>
              </w:rPr>
              <w:t>Faculty Advisor, Field Hockey Club</w:t>
            </w:r>
          </w:p>
        </w:tc>
      </w:tr>
      <w:tr w:rsidR="00BF17FB" w:rsidRPr="00727709" w:rsidTr="00BF17FB">
        <w:tc>
          <w:tcPr>
            <w:tcW w:w="2280" w:type="dxa"/>
          </w:tcPr>
          <w:p w:rsidR="00BF17FB" w:rsidRPr="00727709" w:rsidRDefault="00BF17FB" w:rsidP="00BF17FB">
            <w:pPr>
              <w:spacing w:after="0"/>
              <w:rPr>
                <w:sz w:val="22"/>
              </w:rPr>
            </w:pPr>
            <w:r w:rsidRPr="00727709">
              <w:rPr>
                <w:sz w:val="22"/>
              </w:rPr>
              <w:t>2003-2005</w:t>
            </w:r>
          </w:p>
        </w:tc>
        <w:tc>
          <w:tcPr>
            <w:tcW w:w="6720" w:type="dxa"/>
          </w:tcPr>
          <w:p w:rsidR="00BF17FB" w:rsidRPr="00727709" w:rsidRDefault="00BF17FB" w:rsidP="00BF17FB">
            <w:pPr>
              <w:spacing w:after="0"/>
              <w:rPr>
                <w:sz w:val="22"/>
              </w:rPr>
            </w:pPr>
            <w:r w:rsidRPr="00727709">
              <w:rPr>
                <w:sz w:val="22"/>
              </w:rPr>
              <w:t xml:space="preserve">Advisory Board, TREDS: </w:t>
            </w:r>
            <w:smartTag w:uri="urn:schemas-microsoft-com:office:smarttags" w:element="State">
              <w:r w:rsidRPr="00727709">
                <w:rPr>
                  <w:sz w:val="22"/>
                </w:rPr>
                <w:t>Tennessee</w:t>
              </w:r>
            </w:smartTag>
            <w:r w:rsidRPr="00727709">
              <w:rPr>
                <w:sz w:val="22"/>
              </w:rPr>
              <w:t xml:space="preserve"> Technical Assistance and Resources for Enhancing Deafblind Supports,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tc>
      </w:tr>
      <w:tr w:rsidR="00BF17FB" w:rsidRPr="00727709" w:rsidTr="00BF17FB">
        <w:tc>
          <w:tcPr>
            <w:tcW w:w="2280" w:type="dxa"/>
          </w:tcPr>
          <w:p w:rsidR="00BF17FB" w:rsidRPr="00727709" w:rsidRDefault="00BF17FB" w:rsidP="00BF17FB">
            <w:pPr>
              <w:spacing w:after="0"/>
              <w:rPr>
                <w:sz w:val="22"/>
              </w:rPr>
            </w:pPr>
            <w:r w:rsidRPr="00727709">
              <w:rPr>
                <w:sz w:val="22"/>
              </w:rPr>
              <w:t>2003-2004</w:t>
            </w:r>
          </w:p>
        </w:tc>
        <w:tc>
          <w:tcPr>
            <w:tcW w:w="6720" w:type="dxa"/>
          </w:tcPr>
          <w:p w:rsidR="00BF17FB" w:rsidRPr="00727709" w:rsidRDefault="00BF17FB" w:rsidP="00BF17FB">
            <w:pPr>
              <w:spacing w:after="0"/>
              <w:rPr>
                <w:sz w:val="22"/>
              </w:rPr>
            </w:pPr>
            <w:r w:rsidRPr="00727709">
              <w:rPr>
                <w:sz w:val="22"/>
              </w:rPr>
              <w:t>Sponsor Team member, redesigning services for children with disabilities, sponsored by Vanderbilt Children’s Hospital</w:t>
            </w:r>
          </w:p>
        </w:tc>
      </w:tr>
      <w:tr w:rsidR="00BF17FB" w:rsidRPr="00727709" w:rsidTr="00BF17FB">
        <w:tc>
          <w:tcPr>
            <w:tcW w:w="2280" w:type="dxa"/>
          </w:tcPr>
          <w:p w:rsidR="00BF17FB" w:rsidRPr="00727709" w:rsidRDefault="00BF17FB" w:rsidP="00BF17FB">
            <w:pPr>
              <w:spacing w:after="0"/>
              <w:rPr>
                <w:sz w:val="22"/>
              </w:rPr>
            </w:pPr>
            <w:r w:rsidRPr="00727709">
              <w:rPr>
                <w:sz w:val="22"/>
              </w:rPr>
              <w:t>2004-2008</w:t>
            </w:r>
          </w:p>
        </w:tc>
        <w:tc>
          <w:tcPr>
            <w:tcW w:w="6720" w:type="dxa"/>
          </w:tcPr>
          <w:p w:rsidR="00BF17FB" w:rsidRPr="00727709" w:rsidRDefault="00BF17FB" w:rsidP="00BF17FB">
            <w:pPr>
              <w:spacing w:after="0"/>
              <w:rPr>
                <w:sz w:val="22"/>
              </w:rPr>
            </w:pPr>
            <w:r w:rsidRPr="00727709">
              <w:rPr>
                <w:sz w:val="22"/>
              </w:rPr>
              <w:t>Leadership Council, Vanderbilt Habilitation and Rehabilitation Services</w:t>
            </w:r>
          </w:p>
        </w:tc>
      </w:tr>
      <w:tr w:rsidR="00BF17FB" w:rsidRPr="00727709" w:rsidTr="00BF17FB">
        <w:tc>
          <w:tcPr>
            <w:tcW w:w="2280" w:type="dxa"/>
          </w:tcPr>
          <w:p w:rsidR="00BF17FB" w:rsidRPr="00727709" w:rsidRDefault="00BF17FB" w:rsidP="00BF17FB">
            <w:pPr>
              <w:spacing w:after="0"/>
              <w:rPr>
                <w:sz w:val="22"/>
              </w:rPr>
            </w:pPr>
            <w:r w:rsidRPr="00727709">
              <w:rPr>
                <w:sz w:val="22"/>
              </w:rPr>
              <w:t>2003-2006</w:t>
            </w:r>
          </w:p>
        </w:tc>
        <w:tc>
          <w:tcPr>
            <w:tcW w:w="6720" w:type="dxa"/>
          </w:tcPr>
          <w:p w:rsidR="00BF17FB" w:rsidRPr="00727709" w:rsidRDefault="00BF17FB" w:rsidP="00BF17FB">
            <w:pPr>
              <w:spacing w:after="0"/>
              <w:rPr>
                <w:sz w:val="22"/>
              </w:rPr>
            </w:pPr>
            <w:r w:rsidRPr="00727709">
              <w:rPr>
                <w:sz w:val="22"/>
              </w:rPr>
              <w:t>Search Committee, Director of the Division of General Pediatrics</w:t>
            </w:r>
          </w:p>
        </w:tc>
      </w:tr>
      <w:tr w:rsidR="00BF17FB" w:rsidRPr="00727709" w:rsidTr="00BF17FB">
        <w:tc>
          <w:tcPr>
            <w:tcW w:w="2280" w:type="dxa"/>
          </w:tcPr>
          <w:p w:rsidR="00BF17FB" w:rsidRPr="00727709" w:rsidRDefault="00BF17FB" w:rsidP="00BF17FB">
            <w:pPr>
              <w:spacing w:after="0"/>
              <w:rPr>
                <w:sz w:val="22"/>
              </w:rPr>
            </w:pPr>
            <w:r w:rsidRPr="00727709">
              <w:rPr>
                <w:sz w:val="22"/>
              </w:rPr>
              <w:t>2003-2004</w:t>
            </w:r>
          </w:p>
        </w:tc>
        <w:tc>
          <w:tcPr>
            <w:tcW w:w="6720" w:type="dxa"/>
          </w:tcPr>
          <w:p w:rsidR="00BF17FB" w:rsidRPr="00727709" w:rsidRDefault="00BF17FB" w:rsidP="00BF17FB">
            <w:pPr>
              <w:spacing w:after="0"/>
              <w:rPr>
                <w:sz w:val="22"/>
              </w:rPr>
            </w:pPr>
            <w:r w:rsidRPr="00727709">
              <w:rPr>
                <w:sz w:val="22"/>
              </w:rPr>
              <w:t>Search Committee, Early Childhood Special Education Faculty Member</w:t>
            </w:r>
          </w:p>
        </w:tc>
      </w:tr>
      <w:tr w:rsidR="00BF17FB" w:rsidRPr="00727709" w:rsidTr="00BF17FB">
        <w:tc>
          <w:tcPr>
            <w:tcW w:w="2280" w:type="dxa"/>
          </w:tcPr>
          <w:p w:rsidR="00BF17FB" w:rsidRPr="00727709" w:rsidRDefault="00BF17FB" w:rsidP="00BF17FB">
            <w:pPr>
              <w:spacing w:after="0"/>
              <w:rPr>
                <w:sz w:val="22"/>
              </w:rPr>
            </w:pPr>
            <w:r w:rsidRPr="00727709">
              <w:rPr>
                <w:sz w:val="22"/>
              </w:rPr>
              <w:t>2004-2008</w:t>
            </w:r>
          </w:p>
        </w:tc>
        <w:tc>
          <w:tcPr>
            <w:tcW w:w="6720" w:type="dxa"/>
          </w:tcPr>
          <w:p w:rsidR="00BF17FB" w:rsidRPr="00727709" w:rsidRDefault="00BF17FB" w:rsidP="00BF17FB">
            <w:pPr>
              <w:spacing w:after="0"/>
              <w:rPr>
                <w:sz w:val="22"/>
              </w:rPr>
            </w:pPr>
            <w:r w:rsidRPr="00727709">
              <w:rPr>
                <w:sz w:val="22"/>
              </w:rPr>
              <w:t>Department of Pediatrics Appointments and Promotions Committee</w:t>
            </w:r>
          </w:p>
        </w:tc>
      </w:tr>
      <w:tr w:rsidR="00BF17FB" w:rsidRPr="00727709" w:rsidTr="00BF17FB">
        <w:tc>
          <w:tcPr>
            <w:tcW w:w="2280" w:type="dxa"/>
          </w:tcPr>
          <w:p w:rsidR="00BF17FB" w:rsidRPr="00727709" w:rsidRDefault="00BF17FB" w:rsidP="00BF17FB">
            <w:pPr>
              <w:spacing w:after="0"/>
              <w:rPr>
                <w:sz w:val="22"/>
              </w:rPr>
            </w:pPr>
            <w:r w:rsidRPr="00727709">
              <w:rPr>
                <w:sz w:val="22"/>
              </w:rPr>
              <w:t>2004-2006</w:t>
            </w:r>
          </w:p>
        </w:tc>
        <w:tc>
          <w:tcPr>
            <w:tcW w:w="6720" w:type="dxa"/>
          </w:tcPr>
          <w:p w:rsidR="00BF17FB" w:rsidRPr="00727709" w:rsidRDefault="00BF17FB" w:rsidP="00BF17FB">
            <w:pPr>
              <w:spacing w:after="0"/>
              <w:rPr>
                <w:sz w:val="22"/>
              </w:rPr>
            </w:pPr>
            <w:r w:rsidRPr="00727709">
              <w:rPr>
                <w:sz w:val="22"/>
              </w:rPr>
              <w:t xml:space="preserve">Equal Access Committee,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rsidTr="00BF17FB">
        <w:tc>
          <w:tcPr>
            <w:tcW w:w="2280" w:type="dxa"/>
          </w:tcPr>
          <w:p w:rsidR="00BF17FB" w:rsidRPr="00727709" w:rsidRDefault="00BF17FB" w:rsidP="00BF17FB">
            <w:pPr>
              <w:spacing w:after="0"/>
              <w:rPr>
                <w:sz w:val="22"/>
              </w:rPr>
            </w:pPr>
            <w:r w:rsidRPr="00727709">
              <w:rPr>
                <w:sz w:val="22"/>
              </w:rPr>
              <w:t>2004</w:t>
            </w:r>
          </w:p>
        </w:tc>
        <w:tc>
          <w:tcPr>
            <w:tcW w:w="6720" w:type="dxa"/>
          </w:tcPr>
          <w:p w:rsidR="00BF17FB" w:rsidRPr="00727709" w:rsidRDefault="00BF17FB" w:rsidP="00BF17FB">
            <w:pPr>
              <w:spacing w:after="0"/>
              <w:rPr>
                <w:sz w:val="22"/>
              </w:rPr>
            </w:pPr>
            <w:smartTag w:uri="urn:schemas-microsoft-com:office:smarttags" w:element="place">
              <w:smartTag w:uri="urn:schemas-microsoft-com:office:smarttags" w:element="PlaceName">
                <w:r w:rsidRPr="00727709">
                  <w:rPr>
                    <w:sz w:val="22"/>
                  </w:rPr>
                  <w:t>Susan</w:t>
                </w:r>
              </w:smartTag>
              <w:r w:rsidRPr="00727709">
                <w:rPr>
                  <w:sz w:val="22"/>
                </w:rPr>
                <w:t xml:space="preserve"> </w:t>
              </w:r>
              <w:smartTag w:uri="urn:schemas-microsoft-com:office:smarttags" w:element="PlaceName">
                <w:r w:rsidRPr="00727709">
                  <w:rPr>
                    <w:sz w:val="22"/>
                  </w:rPr>
                  <w:t>Gray</w:t>
                </w:r>
              </w:smartTag>
              <w:r w:rsidRPr="00727709">
                <w:rPr>
                  <w:sz w:val="22"/>
                </w:rPr>
                <w:t xml:space="preserve"> </w:t>
              </w:r>
              <w:smartTag w:uri="urn:schemas-microsoft-com:office:smarttags" w:element="PlaceName">
                <w:r w:rsidRPr="00727709">
                  <w:rPr>
                    <w:sz w:val="22"/>
                  </w:rPr>
                  <w:t>School</w:t>
                </w:r>
              </w:smartTag>
            </w:smartTag>
            <w:r w:rsidRPr="00727709">
              <w:rPr>
                <w:sz w:val="22"/>
              </w:rPr>
              <w:t xml:space="preserve"> Financial Sustainability Committee</w:t>
            </w:r>
          </w:p>
        </w:tc>
      </w:tr>
      <w:tr w:rsidR="00BF17FB" w:rsidRPr="00727709" w:rsidTr="00BF17FB">
        <w:tc>
          <w:tcPr>
            <w:tcW w:w="2280" w:type="dxa"/>
          </w:tcPr>
          <w:p w:rsidR="00BF17FB" w:rsidRPr="00727709" w:rsidRDefault="00BF17FB" w:rsidP="00BF17FB">
            <w:pPr>
              <w:spacing w:after="0"/>
              <w:rPr>
                <w:sz w:val="22"/>
              </w:rPr>
            </w:pPr>
            <w:r w:rsidRPr="00727709">
              <w:rPr>
                <w:sz w:val="22"/>
              </w:rPr>
              <w:t>2006-2008</w:t>
            </w:r>
          </w:p>
        </w:tc>
        <w:tc>
          <w:tcPr>
            <w:tcW w:w="6720" w:type="dxa"/>
          </w:tcPr>
          <w:p w:rsidR="00BF17FB" w:rsidRPr="00727709" w:rsidRDefault="00BF17FB" w:rsidP="00BF17FB">
            <w:pPr>
              <w:spacing w:after="0"/>
              <w:rPr>
                <w:sz w:val="22"/>
              </w:rPr>
            </w:pPr>
            <w:r w:rsidRPr="00727709">
              <w:rPr>
                <w:sz w:val="22"/>
              </w:rPr>
              <w:t xml:space="preserve">Ed.D. in Early Childhood Leadership Committee, </w:t>
            </w:r>
            <w:smartTag w:uri="urn:schemas-microsoft-com:office:smarttags" w:element="place">
              <w:smartTag w:uri="urn:schemas-microsoft-com:office:smarttags" w:element="PlaceName">
                <w:r w:rsidRPr="00727709">
                  <w:rPr>
                    <w:sz w:val="22"/>
                  </w:rPr>
                  <w:t>Peabody</w:t>
                </w:r>
              </w:smartTag>
              <w:r w:rsidRPr="00727709">
                <w:rPr>
                  <w:sz w:val="22"/>
                </w:rPr>
                <w:t xml:space="preserve"> </w:t>
              </w:r>
              <w:smartTag w:uri="urn:schemas-microsoft-com:office:smarttags" w:element="PlaceType">
                <w:r w:rsidRPr="00727709">
                  <w:rPr>
                    <w:sz w:val="22"/>
                  </w:rPr>
                  <w:t>College</w:t>
                </w:r>
              </w:smartTag>
            </w:smartTag>
          </w:p>
        </w:tc>
      </w:tr>
    </w:tbl>
    <w:p w:rsidR="00BF17FB" w:rsidRPr="00727709" w:rsidRDefault="00BF17FB" w:rsidP="00092F55">
      <w:pPr>
        <w:pStyle w:val="Heading3"/>
        <w:rPr>
          <w:b/>
          <w:bCs/>
          <w:iCs/>
          <w:sz w:val="28"/>
        </w:rPr>
      </w:pPr>
      <w:r w:rsidRPr="00727709">
        <w:rPr>
          <w:b/>
          <w:bCs/>
          <w:iCs/>
          <w:sz w:val="28"/>
        </w:rPr>
        <w:t>University of Alabama</w:t>
      </w:r>
    </w:p>
    <w:p w:rsidR="00BF17FB" w:rsidRPr="00727709" w:rsidRDefault="00BF17FB" w:rsidP="00092F55">
      <w:pPr>
        <w:pStyle w:val="Heading4"/>
        <w:rPr>
          <w:b/>
          <w:bCs/>
          <w:iCs w:val="0"/>
          <w:sz w:val="24"/>
        </w:rPr>
      </w:pPr>
      <w:r w:rsidRPr="00727709">
        <w:rPr>
          <w:b/>
          <w:bCs/>
          <w:iCs w:val="0"/>
          <w:sz w:val="24"/>
        </w:rPr>
        <w:t>University</w:t>
      </w:r>
    </w:p>
    <w:tbl>
      <w:tblPr>
        <w:tblW w:w="9000" w:type="dxa"/>
        <w:tblInd w:w="108" w:type="dxa"/>
        <w:tblLook w:val="01E0" w:firstRow="1" w:lastRow="1" w:firstColumn="1" w:lastColumn="1" w:noHBand="0" w:noVBand="0"/>
      </w:tblPr>
      <w:tblGrid>
        <w:gridCol w:w="2280"/>
        <w:gridCol w:w="6720"/>
      </w:tblGrid>
      <w:tr w:rsidR="00BF17FB" w:rsidRPr="00727709" w:rsidTr="00BF17FB">
        <w:tc>
          <w:tcPr>
            <w:tcW w:w="2280" w:type="dxa"/>
          </w:tcPr>
          <w:p w:rsidR="00BF17FB" w:rsidRPr="00727709" w:rsidRDefault="00BF17FB" w:rsidP="00BF17FB">
            <w:pPr>
              <w:spacing w:after="0"/>
              <w:rPr>
                <w:sz w:val="22"/>
              </w:rPr>
            </w:pPr>
            <w:r w:rsidRPr="00727709">
              <w:rPr>
                <w:sz w:val="22"/>
              </w:rPr>
              <w:t>2017-2020</w:t>
            </w:r>
          </w:p>
        </w:tc>
        <w:tc>
          <w:tcPr>
            <w:tcW w:w="6720" w:type="dxa"/>
          </w:tcPr>
          <w:p w:rsidR="00BF17FB" w:rsidRPr="00727709" w:rsidRDefault="00BF17FB" w:rsidP="00BF17FB">
            <w:pPr>
              <w:spacing w:after="0"/>
              <w:rPr>
                <w:sz w:val="22"/>
              </w:rPr>
            </w:pPr>
            <w:r w:rsidRPr="00727709">
              <w:rPr>
                <w:sz w:val="22"/>
              </w:rPr>
              <w:t>International Educational Committee (representative of the College of Education)</w:t>
            </w:r>
          </w:p>
        </w:tc>
      </w:tr>
      <w:tr w:rsidR="00BF17FB" w:rsidRPr="00727709" w:rsidTr="00BF17FB">
        <w:tc>
          <w:tcPr>
            <w:tcW w:w="2280" w:type="dxa"/>
          </w:tcPr>
          <w:p w:rsidR="00BF17FB" w:rsidRPr="00727709" w:rsidRDefault="00BF17FB" w:rsidP="00BF17FB">
            <w:pPr>
              <w:spacing w:after="0"/>
              <w:rPr>
                <w:sz w:val="22"/>
              </w:rPr>
            </w:pPr>
            <w:r w:rsidRPr="00727709">
              <w:rPr>
                <w:sz w:val="22"/>
              </w:rPr>
              <w:t>2017-Present</w:t>
            </w:r>
          </w:p>
        </w:tc>
        <w:tc>
          <w:tcPr>
            <w:tcW w:w="6720" w:type="dxa"/>
          </w:tcPr>
          <w:p w:rsidR="00BF17FB" w:rsidRPr="00727709" w:rsidRDefault="00BF17FB" w:rsidP="00BF17FB">
            <w:pPr>
              <w:spacing w:after="0"/>
              <w:rPr>
                <w:sz w:val="22"/>
              </w:rPr>
            </w:pPr>
            <w:r w:rsidRPr="00727709">
              <w:rPr>
                <w:sz w:val="22"/>
              </w:rPr>
              <w:t>Internationalization Lab (co-chair of Subcommittee on Faculty Practices and Research)</w:t>
            </w:r>
          </w:p>
        </w:tc>
      </w:tr>
      <w:tr w:rsidR="00781478" w:rsidRPr="00727709" w:rsidTr="00BF17FB">
        <w:tc>
          <w:tcPr>
            <w:tcW w:w="2280" w:type="dxa"/>
          </w:tcPr>
          <w:p w:rsidR="00781478" w:rsidRPr="00727709" w:rsidRDefault="00781478" w:rsidP="00BF17FB">
            <w:pPr>
              <w:spacing w:after="0"/>
              <w:rPr>
                <w:sz w:val="22"/>
              </w:rPr>
            </w:pPr>
            <w:r>
              <w:rPr>
                <w:sz w:val="22"/>
              </w:rPr>
              <w:t>2018-Present</w:t>
            </w:r>
          </w:p>
        </w:tc>
        <w:tc>
          <w:tcPr>
            <w:tcW w:w="6720" w:type="dxa"/>
          </w:tcPr>
          <w:p w:rsidR="00781478" w:rsidRPr="00727709" w:rsidRDefault="00781478" w:rsidP="00BF17FB">
            <w:pPr>
              <w:spacing w:after="0"/>
              <w:rPr>
                <w:sz w:val="22"/>
              </w:rPr>
            </w:pPr>
            <w:r>
              <w:rPr>
                <w:sz w:val="22"/>
              </w:rPr>
              <w:t>CrossingPoints Advisory Board (transition to postsecondary life)</w:t>
            </w:r>
          </w:p>
        </w:tc>
      </w:tr>
    </w:tbl>
    <w:p w:rsidR="00BF17FB" w:rsidRPr="00727709" w:rsidRDefault="00BF17FB" w:rsidP="00BF17FB">
      <w:pPr>
        <w:rPr>
          <w:sz w:val="22"/>
        </w:rPr>
      </w:pPr>
    </w:p>
    <w:p w:rsidR="00BF17FB" w:rsidRPr="00727709" w:rsidRDefault="00BF17FB" w:rsidP="00092F55">
      <w:pPr>
        <w:pStyle w:val="Heading4"/>
        <w:rPr>
          <w:b/>
          <w:bCs/>
          <w:iCs w:val="0"/>
          <w:sz w:val="24"/>
        </w:rPr>
      </w:pPr>
      <w:r w:rsidRPr="00727709">
        <w:rPr>
          <w:b/>
          <w:bCs/>
          <w:iCs w:val="0"/>
          <w:sz w:val="24"/>
        </w:rPr>
        <w:t>College of Education</w:t>
      </w:r>
    </w:p>
    <w:tbl>
      <w:tblPr>
        <w:tblW w:w="9000" w:type="dxa"/>
        <w:tblInd w:w="108" w:type="dxa"/>
        <w:tblLook w:val="01E0" w:firstRow="1" w:lastRow="1" w:firstColumn="1" w:lastColumn="1" w:noHBand="0" w:noVBand="0"/>
      </w:tblPr>
      <w:tblGrid>
        <w:gridCol w:w="2280"/>
        <w:gridCol w:w="6720"/>
      </w:tblGrid>
      <w:tr w:rsidR="00BF17FB" w:rsidRPr="00727709" w:rsidTr="00BF17FB">
        <w:tc>
          <w:tcPr>
            <w:tcW w:w="2280" w:type="dxa"/>
          </w:tcPr>
          <w:p w:rsidR="00BF17FB" w:rsidRPr="00727709" w:rsidRDefault="00BF17FB" w:rsidP="00BF17FB">
            <w:pPr>
              <w:spacing w:after="0"/>
              <w:rPr>
                <w:sz w:val="22"/>
              </w:rPr>
            </w:pPr>
            <w:r w:rsidRPr="00727709">
              <w:rPr>
                <w:sz w:val="22"/>
              </w:rPr>
              <w:t>2016-</w:t>
            </w:r>
            <w:r w:rsidR="00A006B5">
              <w:rPr>
                <w:sz w:val="22"/>
              </w:rPr>
              <w:t>2018</w:t>
            </w:r>
          </w:p>
        </w:tc>
        <w:tc>
          <w:tcPr>
            <w:tcW w:w="6720" w:type="dxa"/>
          </w:tcPr>
          <w:p w:rsidR="00BF17FB" w:rsidRPr="00727709" w:rsidRDefault="00BF17FB" w:rsidP="00BF17FB">
            <w:pPr>
              <w:spacing w:after="0"/>
              <w:rPr>
                <w:sz w:val="22"/>
              </w:rPr>
            </w:pPr>
            <w:r w:rsidRPr="00727709">
              <w:rPr>
                <w:sz w:val="22"/>
              </w:rPr>
              <w:t>Assessment Committee</w:t>
            </w:r>
          </w:p>
        </w:tc>
      </w:tr>
      <w:tr w:rsidR="00BF17FB" w:rsidRPr="00727709" w:rsidTr="00BF17FB">
        <w:tc>
          <w:tcPr>
            <w:tcW w:w="2280" w:type="dxa"/>
          </w:tcPr>
          <w:p w:rsidR="00BF17FB" w:rsidRPr="00727709" w:rsidRDefault="00BF17FB" w:rsidP="00BF17FB">
            <w:pPr>
              <w:spacing w:after="0"/>
              <w:rPr>
                <w:sz w:val="22"/>
              </w:rPr>
            </w:pPr>
            <w:r w:rsidRPr="00727709">
              <w:rPr>
                <w:sz w:val="22"/>
              </w:rPr>
              <w:t>2016-Present</w:t>
            </w:r>
          </w:p>
        </w:tc>
        <w:tc>
          <w:tcPr>
            <w:tcW w:w="6720" w:type="dxa"/>
          </w:tcPr>
          <w:p w:rsidR="00BF17FB" w:rsidRPr="00727709" w:rsidRDefault="00BF17FB" w:rsidP="00BF17FB">
            <w:pPr>
              <w:spacing w:after="0"/>
              <w:rPr>
                <w:sz w:val="22"/>
              </w:rPr>
            </w:pPr>
            <w:r w:rsidRPr="00727709">
              <w:rPr>
                <w:sz w:val="22"/>
              </w:rPr>
              <w:t>Leadership Council</w:t>
            </w:r>
          </w:p>
        </w:tc>
      </w:tr>
      <w:tr w:rsidR="00BF17FB" w:rsidRPr="00727709" w:rsidTr="00BF17FB">
        <w:tc>
          <w:tcPr>
            <w:tcW w:w="2280" w:type="dxa"/>
          </w:tcPr>
          <w:p w:rsidR="00BF17FB" w:rsidRPr="00727709" w:rsidRDefault="00BF17FB" w:rsidP="00BF17FB">
            <w:pPr>
              <w:spacing w:after="0"/>
              <w:rPr>
                <w:sz w:val="22"/>
              </w:rPr>
            </w:pPr>
            <w:r w:rsidRPr="00727709">
              <w:rPr>
                <w:sz w:val="22"/>
              </w:rPr>
              <w:t>2016-Present</w:t>
            </w:r>
          </w:p>
        </w:tc>
        <w:tc>
          <w:tcPr>
            <w:tcW w:w="6720" w:type="dxa"/>
          </w:tcPr>
          <w:p w:rsidR="00BF17FB" w:rsidRPr="00727709" w:rsidRDefault="00BF17FB" w:rsidP="00BF17FB">
            <w:pPr>
              <w:spacing w:after="0"/>
              <w:rPr>
                <w:sz w:val="22"/>
              </w:rPr>
            </w:pPr>
            <w:r w:rsidRPr="00727709">
              <w:rPr>
                <w:sz w:val="22"/>
              </w:rPr>
              <w:t>University Council on Teacher Education</w:t>
            </w:r>
          </w:p>
        </w:tc>
      </w:tr>
    </w:tbl>
    <w:p w:rsidR="001328E8" w:rsidRDefault="001328E8" w:rsidP="001328E8">
      <w:pPr>
        <w:pStyle w:val="Heading4"/>
        <w:rPr>
          <w:b/>
          <w:bCs/>
          <w:iCs w:val="0"/>
          <w:sz w:val="24"/>
        </w:rPr>
      </w:pPr>
    </w:p>
    <w:p w:rsidR="001328E8" w:rsidRPr="001328E8" w:rsidRDefault="001328E8" w:rsidP="001328E8">
      <w:pPr>
        <w:pStyle w:val="Heading4"/>
        <w:rPr>
          <w:b/>
          <w:bCs/>
          <w:iCs w:val="0"/>
          <w:sz w:val="24"/>
        </w:rPr>
      </w:pPr>
      <w:r w:rsidRPr="001328E8">
        <w:rPr>
          <w:b/>
          <w:bCs/>
          <w:iCs w:val="0"/>
          <w:sz w:val="24"/>
        </w:rPr>
        <w:t>Department of Special Education and Multiple Abilities</w:t>
      </w:r>
    </w:p>
    <w:tbl>
      <w:tblPr>
        <w:tblW w:w="9000" w:type="dxa"/>
        <w:tblInd w:w="108" w:type="dxa"/>
        <w:tblLook w:val="01E0" w:firstRow="1" w:lastRow="1" w:firstColumn="1" w:lastColumn="1" w:noHBand="0" w:noVBand="0"/>
      </w:tblPr>
      <w:tblGrid>
        <w:gridCol w:w="2280"/>
        <w:gridCol w:w="6720"/>
      </w:tblGrid>
      <w:tr w:rsidR="001328E8" w:rsidRPr="00727709" w:rsidTr="00F80B01">
        <w:tc>
          <w:tcPr>
            <w:tcW w:w="2280" w:type="dxa"/>
          </w:tcPr>
          <w:p w:rsidR="001328E8" w:rsidRPr="00727709" w:rsidRDefault="001328E8" w:rsidP="00F80B01">
            <w:pPr>
              <w:spacing w:after="0"/>
              <w:rPr>
                <w:sz w:val="22"/>
              </w:rPr>
            </w:pPr>
            <w:r w:rsidRPr="00727709">
              <w:rPr>
                <w:sz w:val="22"/>
              </w:rPr>
              <w:t>2016-2017</w:t>
            </w:r>
          </w:p>
        </w:tc>
        <w:tc>
          <w:tcPr>
            <w:tcW w:w="6720" w:type="dxa"/>
          </w:tcPr>
          <w:p w:rsidR="001328E8" w:rsidRPr="00727709" w:rsidRDefault="001328E8" w:rsidP="00F80B01">
            <w:pPr>
              <w:spacing w:after="0"/>
              <w:rPr>
                <w:sz w:val="22"/>
              </w:rPr>
            </w:pPr>
            <w:r w:rsidRPr="00727709">
              <w:rPr>
                <w:sz w:val="22"/>
              </w:rPr>
              <w:t>Chair, Search Committee for Professor of Implementation Science</w:t>
            </w:r>
          </w:p>
        </w:tc>
      </w:tr>
      <w:tr w:rsidR="001328E8" w:rsidRPr="00727709" w:rsidTr="00F80B01">
        <w:tc>
          <w:tcPr>
            <w:tcW w:w="2280" w:type="dxa"/>
          </w:tcPr>
          <w:p w:rsidR="001328E8" w:rsidRPr="00727709" w:rsidRDefault="001328E8" w:rsidP="00F80B01">
            <w:pPr>
              <w:spacing w:after="0"/>
              <w:rPr>
                <w:sz w:val="22"/>
              </w:rPr>
            </w:pPr>
            <w:r>
              <w:rPr>
                <w:sz w:val="22"/>
              </w:rPr>
              <w:t>20162017</w:t>
            </w:r>
          </w:p>
        </w:tc>
        <w:tc>
          <w:tcPr>
            <w:tcW w:w="6720" w:type="dxa"/>
          </w:tcPr>
          <w:p w:rsidR="001328E8" w:rsidRPr="00727709" w:rsidRDefault="001328E8" w:rsidP="00F80B01">
            <w:pPr>
              <w:spacing w:after="0"/>
              <w:rPr>
                <w:sz w:val="22"/>
              </w:rPr>
            </w:pPr>
            <w:r>
              <w:rPr>
                <w:sz w:val="22"/>
              </w:rPr>
              <w:t>Chair, Search Committee for Associate/Full Professor of Special Education for the Autism Cluster</w:t>
            </w:r>
          </w:p>
        </w:tc>
      </w:tr>
    </w:tbl>
    <w:p w:rsidR="00BF17FB" w:rsidRPr="00727709" w:rsidRDefault="00BF17FB" w:rsidP="00BF17FB">
      <w:pPr>
        <w:pStyle w:val="Heading3"/>
        <w:rPr>
          <w:b/>
          <w:bCs/>
          <w:i/>
          <w:iCs/>
          <w:sz w:val="28"/>
        </w:rPr>
      </w:pPr>
      <w:r w:rsidRPr="00727709">
        <w:rPr>
          <w:b/>
          <w:bCs/>
          <w:i/>
          <w:iCs/>
          <w:sz w:val="28"/>
        </w:rPr>
        <w:t>Organizations (Current Member)</w:t>
      </w:r>
    </w:p>
    <w:p w:rsidR="00BF17FB" w:rsidRPr="00727709" w:rsidRDefault="00BF17FB" w:rsidP="00BF17FB">
      <w:pPr>
        <w:pStyle w:val="Heading4"/>
        <w:rPr>
          <w:sz w:val="24"/>
        </w:rPr>
      </w:pPr>
      <w:r w:rsidRPr="00727709">
        <w:rPr>
          <w:sz w:val="24"/>
        </w:rPr>
        <w:t>Council for Exceptional Children</w:t>
      </w:r>
    </w:p>
    <w:p w:rsidR="00BF17FB" w:rsidRPr="00727709" w:rsidRDefault="00BF17FB" w:rsidP="0006594C">
      <w:pPr>
        <w:pStyle w:val="Heading5"/>
        <w:rPr>
          <w:sz w:val="24"/>
        </w:rPr>
      </w:pPr>
      <w:r w:rsidRPr="00727709">
        <w:rPr>
          <w:sz w:val="24"/>
        </w:rPr>
        <w:t>Division for Early Childhood</w:t>
      </w:r>
    </w:p>
    <w:p w:rsidR="00BF17FB" w:rsidRPr="00727709" w:rsidRDefault="00BF17FB" w:rsidP="0006594C">
      <w:pPr>
        <w:pStyle w:val="Heading5"/>
        <w:rPr>
          <w:sz w:val="24"/>
        </w:rPr>
      </w:pPr>
      <w:r w:rsidRPr="00727709">
        <w:rPr>
          <w:sz w:val="24"/>
        </w:rPr>
        <w:lastRenderedPageBreak/>
        <w:t>Division of Research</w:t>
      </w:r>
    </w:p>
    <w:p w:rsidR="00BF17FB" w:rsidRPr="00727709" w:rsidRDefault="00BF17FB" w:rsidP="009730E4">
      <w:pPr>
        <w:spacing w:after="0"/>
        <w:rPr>
          <w:sz w:val="22"/>
        </w:rPr>
      </w:pPr>
      <w:r w:rsidRPr="00727709">
        <w:rPr>
          <w:sz w:val="22"/>
        </w:rPr>
        <w:t>Board of Directors (Vice President, 2005-2006; President-Elect, 2006-2007; President, 2007-2008; Past President, 2008-2009)</w:t>
      </w:r>
    </w:p>
    <w:p w:rsidR="00BF17FB" w:rsidRPr="00727709" w:rsidRDefault="00BF17FB" w:rsidP="0006594C">
      <w:pPr>
        <w:pStyle w:val="Heading5"/>
        <w:rPr>
          <w:sz w:val="24"/>
        </w:rPr>
      </w:pPr>
      <w:r w:rsidRPr="00727709">
        <w:rPr>
          <w:sz w:val="24"/>
        </w:rPr>
        <w:t>Division on Autism and Developmental Disabilities</w:t>
      </w:r>
    </w:p>
    <w:p w:rsidR="00BF17FB" w:rsidRPr="00727709" w:rsidRDefault="00BF17FB" w:rsidP="0006594C">
      <w:pPr>
        <w:pStyle w:val="Heading5"/>
        <w:rPr>
          <w:sz w:val="24"/>
        </w:rPr>
      </w:pPr>
      <w:r w:rsidRPr="00727709">
        <w:rPr>
          <w:sz w:val="24"/>
        </w:rPr>
        <w:t>Division of International Special Education Services</w:t>
      </w:r>
    </w:p>
    <w:p w:rsidR="00BF17FB" w:rsidRDefault="00BF17FB" w:rsidP="00BF17FB">
      <w:pPr>
        <w:pStyle w:val="Heading4"/>
        <w:rPr>
          <w:sz w:val="24"/>
        </w:rPr>
      </w:pPr>
      <w:r w:rsidRPr="00727709">
        <w:rPr>
          <w:sz w:val="24"/>
        </w:rPr>
        <w:t>International Society on Early Intervention</w:t>
      </w:r>
    </w:p>
    <w:p w:rsidR="009730E4" w:rsidRPr="009730E4" w:rsidRDefault="009730E4" w:rsidP="009730E4">
      <w:pPr>
        <w:pStyle w:val="Heading4"/>
        <w:rPr>
          <w:sz w:val="24"/>
        </w:rPr>
      </w:pPr>
      <w:r w:rsidRPr="009730E4">
        <w:rPr>
          <w:sz w:val="24"/>
        </w:rPr>
        <w:t>Global Implementation Society</w:t>
      </w:r>
    </w:p>
    <w:p w:rsidR="009730E4" w:rsidRPr="009730E4" w:rsidRDefault="009730E4" w:rsidP="009730E4">
      <w:pPr>
        <w:spacing w:after="0"/>
      </w:pPr>
      <w:r>
        <w:t>Founding Member</w:t>
      </w:r>
    </w:p>
    <w:p w:rsidR="00BF17FB" w:rsidRPr="00727709" w:rsidRDefault="00BF17FB" w:rsidP="00BF17FB">
      <w:pPr>
        <w:pStyle w:val="Heading4"/>
        <w:rPr>
          <w:sz w:val="24"/>
        </w:rPr>
      </w:pPr>
      <w:r w:rsidRPr="00727709">
        <w:rPr>
          <w:sz w:val="24"/>
        </w:rPr>
        <w:t>Ontario Association of Infant and Child Development</w:t>
      </w:r>
    </w:p>
    <w:p w:rsidR="00BF17FB" w:rsidRPr="00727709" w:rsidRDefault="00BF17FB" w:rsidP="0006594C">
      <w:pPr>
        <w:pStyle w:val="Heading2"/>
        <w:rPr>
          <w:b w:val="0"/>
          <w:bCs w:val="0"/>
          <w:i/>
          <w:iCs/>
          <w:sz w:val="28"/>
        </w:rPr>
      </w:pPr>
      <w:r w:rsidRPr="00727709">
        <w:rPr>
          <w:b w:val="0"/>
          <w:bCs w:val="0"/>
          <w:i/>
          <w:iCs/>
          <w:sz w:val="28"/>
        </w:rPr>
        <w:t>Boards</w:t>
      </w:r>
    </w:p>
    <w:tbl>
      <w:tblPr>
        <w:tblW w:w="8760" w:type="dxa"/>
        <w:tblInd w:w="108" w:type="dxa"/>
        <w:tblLook w:val="01E0" w:firstRow="1" w:lastRow="1" w:firstColumn="1" w:lastColumn="1" w:noHBand="0" w:noVBand="0"/>
      </w:tblPr>
      <w:tblGrid>
        <w:gridCol w:w="2160"/>
        <w:gridCol w:w="6600"/>
      </w:tblGrid>
      <w:tr w:rsidR="00BF17FB" w:rsidRPr="00727709" w:rsidTr="00BF17FB">
        <w:tc>
          <w:tcPr>
            <w:tcW w:w="2160" w:type="dxa"/>
          </w:tcPr>
          <w:p w:rsidR="00BF17FB" w:rsidRPr="00727709" w:rsidRDefault="00BF17FB" w:rsidP="00BF17FB">
            <w:pPr>
              <w:rPr>
                <w:sz w:val="22"/>
              </w:rPr>
            </w:pPr>
            <w:r w:rsidRPr="00727709">
              <w:rPr>
                <w:sz w:val="22"/>
              </w:rPr>
              <w:t>1998-2000</w:t>
            </w:r>
          </w:p>
        </w:tc>
        <w:tc>
          <w:tcPr>
            <w:tcW w:w="6600" w:type="dxa"/>
          </w:tcPr>
          <w:p w:rsidR="00BF17FB" w:rsidRPr="00727709" w:rsidRDefault="00BF17FB" w:rsidP="00BF17FB">
            <w:pPr>
              <w:rPr>
                <w:sz w:val="22"/>
              </w:rPr>
            </w:pPr>
            <w:r w:rsidRPr="00727709">
              <w:rPr>
                <w:sz w:val="22"/>
              </w:rPr>
              <w:t xml:space="preserve">Individualizing Inclusion in Child Care Model Demonstration Project,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PI: Mark Wolery). Advisory board member</w:t>
            </w:r>
          </w:p>
        </w:tc>
      </w:tr>
      <w:tr w:rsidR="00BF17FB" w:rsidRPr="00727709" w:rsidTr="00BF17FB">
        <w:tc>
          <w:tcPr>
            <w:tcW w:w="2160" w:type="dxa"/>
          </w:tcPr>
          <w:p w:rsidR="00BF17FB" w:rsidRPr="00727709" w:rsidRDefault="00BF17FB" w:rsidP="00BF17FB">
            <w:pPr>
              <w:rPr>
                <w:sz w:val="22"/>
              </w:rPr>
            </w:pPr>
            <w:r w:rsidRPr="00727709">
              <w:rPr>
                <w:sz w:val="22"/>
              </w:rPr>
              <w:t>2003-2005</w:t>
            </w:r>
          </w:p>
        </w:tc>
        <w:tc>
          <w:tcPr>
            <w:tcW w:w="6600" w:type="dxa"/>
          </w:tcPr>
          <w:p w:rsidR="00BF17FB" w:rsidRPr="00727709" w:rsidRDefault="00BF17FB" w:rsidP="00BF17FB">
            <w:pPr>
              <w:rPr>
                <w:sz w:val="22"/>
              </w:rPr>
            </w:pPr>
            <w:r w:rsidRPr="00727709">
              <w:rPr>
                <w:sz w:val="22"/>
              </w:rPr>
              <w:t xml:space="preserve">National Early </w:t>
            </w:r>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Transition</w:t>
              </w:r>
            </w:smartTag>
            <w:r w:rsidRPr="00727709">
              <w:rPr>
                <w:sz w:val="22"/>
              </w:rPr>
              <w:t xml:space="preserve"> </w:t>
            </w:r>
            <w:smartTag w:uri="urn:schemas-microsoft-com:office:smarttags" w:element="PlaceType">
              <w:r w:rsidRPr="00727709">
                <w:rPr>
                  <w:sz w:val="22"/>
                </w:rPr>
                <w:t>Center</w:t>
              </w:r>
            </w:smartTag>
            <w:r w:rsidRPr="00727709">
              <w:rPr>
                <w:sz w:val="22"/>
              </w:rPr>
              <w:t xml:space="preserve"> (PI: Beth Rous,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Kentucky</w:t>
                </w:r>
              </w:smartTag>
            </w:smartTag>
            <w:r w:rsidRPr="00727709">
              <w:rPr>
                <w:sz w:val="22"/>
              </w:rPr>
              <w:t>). Expert panel member</w:t>
            </w:r>
          </w:p>
        </w:tc>
      </w:tr>
      <w:tr w:rsidR="00BF17FB" w:rsidRPr="00727709" w:rsidTr="00BF17FB">
        <w:tc>
          <w:tcPr>
            <w:tcW w:w="2160" w:type="dxa"/>
          </w:tcPr>
          <w:p w:rsidR="00BF17FB" w:rsidRPr="00727709" w:rsidRDefault="00BF17FB" w:rsidP="00BF17FB">
            <w:pPr>
              <w:rPr>
                <w:sz w:val="22"/>
              </w:rPr>
            </w:pPr>
            <w:r w:rsidRPr="00727709">
              <w:rPr>
                <w:sz w:val="22"/>
              </w:rPr>
              <w:t>2003-2005</w:t>
            </w:r>
          </w:p>
        </w:tc>
        <w:tc>
          <w:tcPr>
            <w:tcW w:w="6600" w:type="dxa"/>
          </w:tcPr>
          <w:p w:rsidR="00BF17FB" w:rsidRPr="00727709" w:rsidRDefault="00BF17FB" w:rsidP="00BF17FB">
            <w:pPr>
              <w:rPr>
                <w:sz w:val="22"/>
              </w:rPr>
            </w:pPr>
            <w:r w:rsidRPr="00727709">
              <w:rPr>
                <w:sz w:val="22"/>
              </w:rPr>
              <w:t xml:space="preserve">Advisory Board, TREDS: </w:t>
            </w:r>
            <w:smartTag w:uri="urn:schemas-microsoft-com:office:smarttags" w:element="State">
              <w:r w:rsidRPr="00727709">
                <w:rPr>
                  <w:sz w:val="22"/>
                </w:rPr>
                <w:t>Tennessee</w:t>
              </w:r>
            </w:smartTag>
            <w:r w:rsidRPr="00727709">
              <w:rPr>
                <w:sz w:val="22"/>
              </w:rPr>
              <w:t xml:space="preserve"> Technical Assistance and Resources for Enhancing Deafblind Supports,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tc>
      </w:tr>
      <w:tr w:rsidR="00BF17FB" w:rsidRPr="00727709" w:rsidTr="00BF17FB">
        <w:tc>
          <w:tcPr>
            <w:tcW w:w="2160" w:type="dxa"/>
          </w:tcPr>
          <w:p w:rsidR="00BF17FB" w:rsidRPr="00727709" w:rsidRDefault="00BF17FB" w:rsidP="00BF17FB">
            <w:pPr>
              <w:rPr>
                <w:sz w:val="22"/>
              </w:rPr>
            </w:pPr>
            <w:r w:rsidRPr="00727709">
              <w:rPr>
                <w:sz w:val="22"/>
              </w:rPr>
              <w:t>2005-2008</w:t>
            </w:r>
          </w:p>
        </w:tc>
        <w:tc>
          <w:tcPr>
            <w:tcW w:w="6600" w:type="dxa"/>
          </w:tcPr>
          <w:p w:rsidR="00BF17FB" w:rsidRPr="00727709" w:rsidRDefault="00BF17FB" w:rsidP="00BF17FB">
            <w:pPr>
              <w:rPr>
                <w:sz w:val="22"/>
              </w:rPr>
            </w:pPr>
            <w:r w:rsidRPr="00727709">
              <w:rPr>
                <w:sz w:val="22"/>
              </w:rPr>
              <w:t xml:space="preserve">Board of Directors, First Steps, Inc.,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tc>
      </w:tr>
      <w:tr w:rsidR="00BF17FB" w:rsidRPr="00727709" w:rsidTr="00BF17FB">
        <w:tc>
          <w:tcPr>
            <w:tcW w:w="2160" w:type="dxa"/>
          </w:tcPr>
          <w:p w:rsidR="00BF17FB" w:rsidRPr="00727709" w:rsidRDefault="00BF17FB" w:rsidP="00BF17FB">
            <w:pPr>
              <w:rPr>
                <w:sz w:val="22"/>
              </w:rPr>
            </w:pPr>
            <w:bookmarkStart w:id="2" w:name="OLE_LINK3"/>
            <w:bookmarkStart w:id="3" w:name="OLE_LINK4"/>
            <w:r w:rsidRPr="00727709">
              <w:rPr>
                <w:sz w:val="22"/>
              </w:rPr>
              <w:t>2006-2012</w:t>
            </w:r>
          </w:p>
        </w:tc>
        <w:tc>
          <w:tcPr>
            <w:tcW w:w="6600" w:type="dxa"/>
          </w:tcPr>
          <w:p w:rsidR="00BF17FB" w:rsidRPr="00727709" w:rsidRDefault="00BF17FB" w:rsidP="00BF17FB">
            <w:pPr>
              <w:rPr>
                <w:sz w:val="22"/>
              </w:rPr>
            </w:pPr>
            <w:r w:rsidRPr="00727709">
              <w:rPr>
                <w:sz w:val="22"/>
              </w:rPr>
              <w:t xml:space="preserve">Advisory Council, </w:t>
            </w:r>
            <w:smartTag w:uri="urn:schemas-microsoft-com:office:smarttags" w:element="place">
              <w:smartTag w:uri="urn:schemas-microsoft-com:office:smarttags" w:element="State">
                <w:r w:rsidRPr="00727709">
                  <w:rPr>
                    <w:sz w:val="22"/>
                  </w:rPr>
                  <w:t>Tennessee</w:t>
                </w:r>
              </w:smartTag>
            </w:smartTag>
            <w:r w:rsidRPr="00727709">
              <w:rPr>
                <w:sz w:val="22"/>
              </w:rPr>
              <w:t xml:space="preserve"> Protection and Advocacy for Individuals with Mental Illness; Chair 2007-2009</w:t>
            </w:r>
          </w:p>
        </w:tc>
      </w:tr>
      <w:tr w:rsidR="00BF17FB" w:rsidRPr="00727709" w:rsidTr="00BF17FB">
        <w:tc>
          <w:tcPr>
            <w:tcW w:w="2160" w:type="dxa"/>
          </w:tcPr>
          <w:p w:rsidR="00BF17FB" w:rsidRPr="00727709" w:rsidRDefault="00BF17FB" w:rsidP="00BF17FB">
            <w:pPr>
              <w:rPr>
                <w:sz w:val="22"/>
              </w:rPr>
            </w:pPr>
            <w:r w:rsidRPr="00727709">
              <w:rPr>
                <w:sz w:val="22"/>
              </w:rPr>
              <w:t>2006-2009</w:t>
            </w:r>
          </w:p>
        </w:tc>
        <w:tc>
          <w:tcPr>
            <w:tcW w:w="6600" w:type="dxa"/>
          </w:tcPr>
          <w:p w:rsidR="00BF17FB" w:rsidRPr="00727709" w:rsidRDefault="00BF17FB" w:rsidP="00BF17FB">
            <w:pPr>
              <w:rPr>
                <w:sz w:val="22"/>
              </w:rPr>
            </w:pPr>
            <w:r w:rsidRPr="00727709">
              <w:rPr>
                <w:sz w:val="22"/>
              </w:rPr>
              <w:t>Board of Directors, American Association for Home-Bas</w:t>
            </w:r>
            <w:smartTag w:uri="urn:schemas-microsoft-com:office:smarttags" w:element="PersonName">
              <w:r w:rsidRPr="00727709">
                <w:rPr>
                  <w:sz w:val="22"/>
                </w:rPr>
                <w:t>ed</w:t>
              </w:r>
            </w:smartTag>
            <w:r w:rsidRPr="00727709">
              <w:rPr>
                <w:sz w:val="22"/>
              </w:rPr>
              <w:t xml:space="preserve"> Early Interventionists</w:t>
            </w:r>
          </w:p>
        </w:tc>
      </w:tr>
      <w:bookmarkEnd w:id="2"/>
      <w:bookmarkEnd w:id="3"/>
      <w:tr w:rsidR="00BF17FB" w:rsidRPr="00727709" w:rsidTr="00BF17FB">
        <w:tc>
          <w:tcPr>
            <w:tcW w:w="2160" w:type="dxa"/>
          </w:tcPr>
          <w:p w:rsidR="00BF17FB" w:rsidRPr="00727709" w:rsidRDefault="00BF17FB" w:rsidP="00BF17FB">
            <w:pPr>
              <w:rPr>
                <w:sz w:val="22"/>
              </w:rPr>
            </w:pPr>
            <w:r w:rsidRPr="00727709">
              <w:rPr>
                <w:sz w:val="22"/>
              </w:rPr>
              <w:t>2007-2009</w:t>
            </w:r>
          </w:p>
        </w:tc>
        <w:tc>
          <w:tcPr>
            <w:tcW w:w="6600" w:type="dxa"/>
          </w:tcPr>
          <w:p w:rsidR="00BF17FB" w:rsidRPr="00727709" w:rsidRDefault="00BF17FB" w:rsidP="00BF17FB">
            <w:pPr>
              <w:rPr>
                <w:sz w:val="22"/>
              </w:rPr>
            </w:pPr>
            <w:r w:rsidRPr="00727709">
              <w:rPr>
                <w:sz w:val="22"/>
              </w:rPr>
              <w:t xml:space="preserve">Board of Directors, </w:t>
            </w:r>
            <w:smartTag w:uri="urn:schemas-microsoft-com:office:smarttags" w:element="PlaceName">
              <w:r w:rsidRPr="00727709">
                <w:rPr>
                  <w:sz w:val="22"/>
                </w:rPr>
                <w:t>Disability</w:t>
              </w:r>
            </w:smartTag>
            <w:r w:rsidRPr="00727709">
              <w:rPr>
                <w:sz w:val="22"/>
              </w:rPr>
              <w:t xml:space="preserve"> </w:t>
            </w:r>
            <w:smartTag w:uri="urn:schemas-microsoft-com:office:smarttags" w:element="PlaceName">
              <w:r w:rsidRPr="00727709">
                <w:rPr>
                  <w:sz w:val="22"/>
                </w:rPr>
                <w:t>Law &amp; Advocacy</w:t>
              </w:r>
            </w:smartTag>
            <w:r w:rsidRPr="00727709">
              <w:rPr>
                <w:sz w:val="22"/>
              </w:rPr>
              <w:t xml:space="preserve"> </w:t>
            </w:r>
            <w:smartTag w:uri="urn:schemas-microsoft-com:office:smarttags" w:element="PlaceType">
              <w:r w:rsidRPr="00727709">
                <w:rPr>
                  <w:sz w:val="22"/>
                </w:rPr>
                <w:t>Center</w:t>
              </w:r>
            </w:smartTag>
            <w:r w:rsidRPr="00727709">
              <w:rPr>
                <w:sz w:val="22"/>
              </w:rPr>
              <w:t xml:space="preserve"> of </w:t>
            </w:r>
            <w:smartTag w:uri="urn:schemas-microsoft-com:office:smarttags" w:element="place">
              <w:smartTag w:uri="urn:schemas-microsoft-com:office:smarttags" w:element="State">
                <w:r w:rsidRPr="00727709">
                  <w:rPr>
                    <w:sz w:val="22"/>
                  </w:rPr>
                  <w:t>Tennessee</w:t>
                </w:r>
              </w:smartTag>
            </w:smartTag>
            <w:r w:rsidRPr="00727709">
              <w:rPr>
                <w:sz w:val="22"/>
              </w:rPr>
              <w:t xml:space="preserve"> (DLAC)</w:t>
            </w:r>
          </w:p>
        </w:tc>
      </w:tr>
      <w:tr w:rsidR="00BF17FB" w:rsidRPr="00727709" w:rsidTr="00BF17FB">
        <w:tc>
          <w:tcPr>
            <w:tcW w:w="2160" w:type="dxa"/>
          </w:tcPr>
          <w:p w:rsidR="00BF17FB" w:rsidRPr="00727709" w:rsidRDefault="00BF17FB" w:rsidP="00BF17FB">
            <w:pPr>
              <w:rPr>
                <w:sz w:val="22"/>
              </w:rPr>
            </w:pPr>
            <w:r w:rsidRPr="00727709">
              <w:rPr>
                <w:sz w:val="22"/>
              </w:rPr>
              <w:t>2009-2013</w:t>
            </w:r>
          </w:p>
        </w:tc>
        <w:tc>
          <w:tcPr>
            <w:tcW w:w="6600" w:type="dxa"/>
          </w:tcPr>
          <w:p w:rsidR="00BF17FB" w:rsidRPr="00727709" w:rsidRDefault="00BF17FB" w:rsidP="00BF17FB">
            <w:pPr>
              <w:rPr>
                <w:sz w:val="22"/>
              </w:rPr>
            </w:pPr>
            <w:r w:rsidRPr="00727709">
              <w:rPr>
                <w:sz w:val="22"/>
              </w:rPr>
              <w:t>Advisory Board, Project Ready for School, United Way of Greater Chattanooga</w:t>
            </w:r>
          </w:p>
        </w:tc>
      </w:tr>
      <w:tr w:rsidR="00BF17FB" w:rsidRPr="00727709" w:rsidTr="00BF17FB">
        <w:tc>
          <w:tcPr>
            <w:tcW w:w="2160" w:type="dxa"/>
          </w:tcPr>
          <w:p w:rsidR="00BF17FB" w:rsidRPr="00727709" w:rsidRDefault="00BF17FB" w:rsidP="00BF17FB">
            <w:pPr>
              <w:rPr>
                <w:sz w:val="22"/>
              </w:rPr>
            </w:pPr>
            <w:r w:rsidRPr="00727709">
              <w:rPr>
                <w:sz w:val="22"/>
              </w:rPr>
              <w:t>2009-2013</w:t>
            </w:r>
          </w:p>
        </w:tc>
        <w:tc>
          <w:tcPr>
            <w:tcW w:w="6600" w:type="dxa"/>
          </w:tcPr>
          <w:p w:rsidR="00BF17FB" w:rsidRPr="00727709" w:rsidRDefault="00BF17FB" w:rsidP="00BF17FB">
            <w:pPr>
              <w:rPr>
                <w:sz w:val="22"/>
              </w:rPr>
            </w:pPr>
            <w:r w:rsidRPr="00727709">
              <w:rPr>
                <w:sz w:val="22"/>
              </w:rPr>
              <w:t>Invest in Children and Youth Committee, United Way of Greater Chattanooga</w:t>
            </w:r>
          </w:p>
        </w:tc>
      </w:tr>
    </w:tbl>
    <w:p w:rsidR="00BF17FB" w:rsidRPr="00727709" w:rsidRDefault="00BF17FB" w:rsidP="0006594C">
      <w:pPr>
        <w:pStyle w:val="Heading2"/>
        <w:rPr>
          <w:b w:val="0"/>
          <w:bCs w:val="0"/>
          <w:sz w:val="28"/>
        </w:rPr>
      </w:pPr>
      <w:r w:rsidRPr="00727709">
        <w:rPr>
          <w:b w:val="0"/>
          <w:bCs w:val="0"/>
          <w:sz w:val="28"/>
        </w:rPr>
        <w:t>Honors</w:t>
      </w:r>
    </w:p>
    <w:p w:rsidR="00BF17FB" w:rsidRPr="00727709" w:rsidRDefault="00BF17FB" w:rsidP="00C343CC">
      <w:pPr>
        <w:numPr>
          <w:ilvl w:val="1"/>
          <w:numId w:val="18"/>
        </w:numPr>
        <w:tabs>
          <w:tab w:val="clear" w:pos="2160"/>
        </w:tabs>
        <w:ind w:left="1440" w:hanging="1440"/>
        <w:rPr>
          <w:sz w:val="22"/>
        </w:rPr>
      </w:pPr>
      <w:r w:rsidRPr="00727709">
        <w:rPr>
          <w:sz w:val="22"/>
        </w:rPr>
        <w:t>John Motley Morehead Scholarship, University of North Carolina, Chapel Hill, NC.</w:t>
      </w:r>
    </w:p>
    <w:p w:rsidR="00BF17FB" w:rsidRPr="00727709" w:rsidRDefault="00BF17FB" w:rsidP="00C343CC">
      <w:pPr>
        <w:ind w:left="1440" w:hanging="1440"/>
        <w:rPr>
          <w:sz w:val="22"/>
        </w:rPr>
      </w:pPr>
      <w:r w:rsidRPr="00727709">
        <w:rPr>
          <w:sz w:val="22"/>
        </w:rPr>
        <w:t>1977</w:t>
      </w:r>
      <w:r w:rsidRPr="00727709">
        <w:rPr>
          <w:sz w:val="22"/>
        </w:rPr>
        <w:tab/>
        <w:t>Order of the Grail (honorary society recognizing scholarship, leadership, character, and service), University of North Carolina-CH.</w:t>
      </w:r>
    </w:p>
    <w:p w:rsidR="00BF17FB" w:rsidRPr="00727709" w:rsidRDefault="00BF17FB" w:rsidP="00C343CC">
      <w:pPr>
        <w:ind w:left="1440" w:hanging="1440"/>
        <w:rPr>
          <w:sz w:val="22"/>
        </w:rPr>
      </w:pPr>
      <w:r w:rsidRPr="00727709">
        <w:rPr>
          <w:sz w:val="22"/>
        </w:rPr>
        <w:lastRenderedPageBreak/>
        <w:t>1977</w:t>
      </w:r>
      <w:r w:rsidRPr="00727709">
        <w:rPr>
          <w:sz w:val="22"/>
        </w:rPr>
        <w:tab/>
        <w:t>Order of the Old Well (honorary society recognizing “unrecognized” humanitarian service), University of North Carolina-CH.</w:t>
      </w:r>
    </w:p>
    <w:p w:rsidR="00BF17FB" w:rsidRPr="00727709" w:rsidRDefault="00BF17FB" w:rsidP="00C343CC">
      <w:pPr>
        <w:ind w:left="1440" w:hanging="1440"/>
        <w:rPr>
          <w:sz w:val="22"/>
        </w:rPr>
      </w:pPr>
      <w:r w:rsidRPr="00727709">
        <w:rPr>
          <w:sz w:val="22"/>
        </w:rPr>
        <w:t>1984</w:t>
      </w:r>
      <w:r w:rsidRPr="00727709">
        <w:rPr>
          <w:sz w:val="22"/>
        </w:rPr>
        <w:tab/>
      </w:r>
      <w:r w:rsidRPr="00727709">
        <w:rPr>
          <w:sz w:val="22"/>
        </w:rPr>
        <w:tab/>
      </w:r>
      <w:r w:rsidRPr="00727709">
        <w:rPr>
          <w:sz w:val="22"/>
        </w:rPr>
        <w:tab/>
        <w:t xml:space="preserve">Employee of the Year for Innovativeness, Family, Infant and Preschool Program, </w:t>
      </w:r>
      <w:smartTag w:uri="urn:schemas-microsoft-com:office:smarttags" w:element="PlaceName">
        <w:r w:rsidRPr="00727709">
          <w:rPr>
            <w:sz w:val="22"/>
          </w:rPr>
          <w:t>Western</w:t>
        </w:r>
      </w:smartTag>
      <w:r w:rsidRPr="00727709">
        <w:rPr>
          <w:sz w:val="22"/>
        </w:rPr>
        <w:t xml:space="preserve"> </w:t>
      </w:r>
      <w:smartTag w:uri="urn:schemas-microsoft-com:office:smarttags" w:element="PlaceName">
        <w:r w:rsidRPr="00727709">
          <w:rPr>
            <w:sz w:val="22"/>
          </w:rPr>
          <w:t>Carolina</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Morganton</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343CC">
      <w:pPr>
        <w:ind w:left="1440" w:hanging="1440"/>
        <w:rPr>
          <w:sz w:val="22"/>
        </w:rPr>
      </w:pPr>
      <w:r w:rsidRPr="00727709">
        <w:rPr>
          <w:sz w:val="22"/>
        </w:rPr>
        <w:t>1988</w:t>
      </w:r>
      <w:r w:rsidRPr="00727709">
        <w:rPr>
          <w:sz w:val="22"/>
        </w:rPr>
        <w:tab/>
      </w:r>
      <w:r w:rsidRPr="00727709">
        <w:rPr>
          <w:sz w:val="22"/>
        </w:rPr>
        <w:tab/>
      </w:r>
      <w:r w:rsidRPr="00727709">
        <w:rPr>
          <w:sz w:val="22"/>
        </w:rPr>
        <w:tab/>
        <w:t xml:space="preserve">Employee of the Year for Training and Technical Assistance, Family Infant and Preschool Program, </w:t>
      </w:r>
      <w:smartTag w:uri="urn:schemas-microsoft-com:office:smarttags" w:element="PlaceName">
        <w:r w:rsidRPr="00727709">
          <w:rPr>
            <w:sz w:val="22"/>
          </w:rPr>
          <w:t>Western</w:t>
        </w:r>
      </w:smartTag>
      <w:r w:rsidRPr="00727709">
        <w:rPr>
          <w:sz w:val="22"/>
        </w:rPr>
        <w:t xml:space="preserve"> </w:t>
      </w:r>
      <w:smartTag w:uri="urn:schemas-microsoft-com:office:smarttags" w:element="PlaceName">
        <w:r w:rsidRPr="00727709">
          <w:rPr>
            <w:sz w:val="22"/>
          </w:rPr>
          <w:t>Carolina</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Morganton</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343CC">
      <w:pPr>
        <w:ind w:left="1440" w:hanging="1440"/>
        <w:rPr>
          <w:sz w:val="22"/>
        </w:rPr>
      </w:pPr>
      <w:r w:rsidRPr="00727709">
        <w:rPr>
          <w:sz w:val="22"/>
        </w:rPr>
        <w:t>1989</w:t>
      </w:r>
      <w:r w:rsidRPr="00727709">
        <w:rPr>
          <w:sz w:val="22"/>
        </w:rPr>
        <w:tab/>
      </w:r>
      <w:r w:rsidRPr="00727709">
        <w:rPr>
          <w:sz w:val="22"/>
        </w:rPr>
        <w:tab/>
      </w:r>
      <w:r w:rsidRPr="00727709">
        <w:rPr>
          <w:sz w:val="22"/>
        </w:rPr>
        <w:tab/>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Division for Early Childhood of the Council for Exceptional Children Award for Contributions to NC-DEC.</w:t>
      </w:r>
    </w:p>
    <w:p w:rsidR="00BF17FB" w:rsidRPr="00C343CC" w:rsidRDefault="00BF17FB" w:rsidP="00C343CC">
      <w:pPr>
        <w:ind w:left="1440" w:hanging="1440"/>
        <w:rPr>
          <w:sz w:val="22"/>
        </w:rPr>
      </w:pPr>
      <w:r w:rsidRPr="00727709">
        <w:rPr>
          <w:sz w:val="22"/>
        </w:rPr>
        <w:t>1997-2002</w:t>
      </w:r>
      <w:r w:rsidRPr="00727709">
        <w:rPr>
          <w:sz w:val="22"/>
        </w:rPr>
        <w:tab/>
        <w:t xml:space="preserve">Editor, </w:t>
      </w:r>
      <w:r w:rsidRPr="00C343CC">
        <w:rPr>
          <w:sz w:val="22"/>
        </w:rPr>
        <w:t>Journal of Early Intervention.</w:t>
      </w:r>
    </w:p>
    <w:p w:rsidR="00BF17FB" w:rsidRPr="00727709" w:rsidRDefault="00BF17FB" w:rsidP="00C343CC">
      <w:pPr>
        <w:ind w:left="1440" w:hanging="1440"/>
        <w:rPr>
          <w:sz w:val="22"/>
        </w:rPr>
      </w:pPr>
      <w:r w:rsidRPr="00727709">
        <w:rPr>
          <w:sz w:val="22"/>
        </w:rPr>
        <w:t>2005-2008</w:t>
      </w:r>
      <w:r w:rsidRPr="00727709">
        <w:rPr>
          <w:sz w:val="22"/>
        </w:rPr>
        <w:tab/>
        <w:t>Council for Exceptional Children—Division for Research, presidential track</w:t>
      </w:r>
    </w:p>
    <w:p w:rsidR="00BF17FB" w:rsidRPr="00727709" w:rsidRDefault="00BF17FB" w:rsidP="00C343CC">
      <w:pPr>
        <w:ind w:left="1440" w:hanging="1440"/>
        <w:rPr>
          <w:sz w:val="22"/>
        </w:rPr>
      </w:pPr>
      <w:r w:rsidRPr="00727709">
        <w:rPr>
          <w:sz w:val="22"/>
        </w:rPr>
        <w:t>2006</w:t>
      </w:r>
      <w:r w:rsidRPr="00727709">
        <w:rPr>
          <w:sz w:val="22"/>
        </w:rPr>
        <w:tab/>
        <w:t>Outstanding volunteer, 5</w:t>
      </w:r>
      <w:r w:rsidRPr="00C343CC">
        <w:rPr>
          <w:sz w:val="22"/>
        </w:rPr>
        <w:t>th</w:t>
      </w:r>
      <w:r w:rsidRPr="00727709">
        <w:rPr>
          <w:sz w:val="22"/>
        </w:rPr>
        <w:t xml:space="preserve"> Annual Community Action Awards, Metropolitan Action Commission, Nashville and </w:t>
      </w:r>
      <w:smartTag w:uri="urn:schemas-microsoft-com:office:smarttags" w:element="place">
        <w:smartTag w:uri="urn:schemas-microsoft-com:office:smarttags" w:element="City">
          <w:r w:rsidRPr="00727709">
            <w:rPr>
              <w:sz w:val="22"/>
            </w:rPr>
            <w:t>Davidson County</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343CC">
      <w:pPr>
        <w:ind w:left="1440" w:hanging="1440"/>
        <w:rPr>
          <w:sz w:val="22"/>
        </w:rPr>
      </w:pPr>
      <w:r w:rsidRPr="00727709">
        <w:rPr>
          <w:sz w:val="22"/>
        </w:rPr>
        <w:t>2006-2009</w:t>
      </w:r>
      <w:r w:rsidRPr="00727709">
        <w:rPr>
          <w:sz w:val="22"/>
        </w:rPr>
        <w:tab/>
        <w:t xml:space="preserve">Advisory Council, </w:t>
      </w:r>
      <w:smartTag w:uri="urn:schemas-microsoft-com:office:smarttags" w:element="place">
        <w:smartTag w:uri="urn:schemas-microsoft-com:office:smarttags" w:element="State">
          <w:r w:rsidRPr="00727709">
            <w:rPr>
              <w:sz w:val="22"/>
            </w:rPr>
            <w:t>Tennessee</w:t>
          </w:r>
        </w:smartTag>
      </w:smartTag>
      <w:r w:rsidRPr="00727709">
        <w:rPr>
          <w:sz w:val="22"/>
        </w:rPr>
        <w:t xml:space="preserve"> Protection and Advocacy for Individuals with Mental Illness; Chair 2007-2009, </w:t>
      </w:r>
    </w:p>
    <w:p w:rsidR="00BF17FB" w:rsidRPr="00727709" w:rsidRDefault="00BF17FB" w:rsidP="00C343CC">
      <w:pPr>
        <w:ind w:left="1440" w:hanging="1440"/>
        <w:rPr>
          <w:sz w:val="22"/>
        </w:rPr>
      </w:pPr>
      <w:r w:rsidRPr="00727709">
        <w:rPr>
          <w:sz w:val="22"/>
        </w:rPr>
        <w:t>2008</w:t>
      </w:r>
      <w:r w:rsidRPr="00727709">
        <w:rPr>
          <w:sz w:val="22"/>
        </w:rPr>
        <w:tab/>
        <w:t>Appoint</w:t>
      </w:r>
      <w:smartTag w:uri="urn:schemas-microsoft-com:office:smarttags" w:element="PersonName">
        <w:r w:rsidRPr="00727709">
          <w:rPr>
            <w:sz w:val="22"/>
          </w:rPr>
          <w:t>ed</w:t>
        </w:r>
      </w:smartTag>
      <w:r w:rsidRPr="00727709">
        <w:rPr>
          <w:sz w:val="22"/>
        </w:rPr>
        <w:t xml:space="preserve"> first Siskin Endow</w:t>
      </w:r>
      <w:smartTag w:uri="urn:schemas-microsoft-com:office:smarttags" w:element="PersonName">
        <w:r w:rsidRPr="00727709">
          <w:rPr>
            <w:sz w:val="22"/>
          </w:rPr>
          <w:t>ed</w:t>
        </w:r>
      </w:smartTag>
      <w:r w:rsidRPr="00727709">
        <w:rPr>
          <w:sz w:val="22"/>
        </w:rPr>
        <w:t xml:space="preserve"> Research Chair in Early Childhood Education, Development, and Intervention</w:t>
      </w:r>
    </w:p>
    <w:p w:rsidR="00BF17FB" w:rsidRPr="00727709" w:rsidRDefault="00BF17FB" w:rsidP="00C343CC">
      <w:pPr>
        <w:ind w:left="1440" w:hanging="1440"/>
        <w:rPr>
          <w:sz w:val="22"/>
        </w:rPr>
      </w:pPr>
      <w:r w:rsidRPr="00727709">
        <w:rPr>
          <w:sz w:val="22"/>
        </w:rPr>
        <w:t>2014</w:t>
      </w:r>
      <w:r w:rsidRPr="00727709">
        <w:rPr>
          <w:sz w:val="22"/>
        </w:rPr>
        <w:tab/>
        <w:t>Mary McEvoy Service to the Field Award from the Division for Early Childhood of the Council for Exceptional Children</w:t>
      </w:r>
    </w:p>
    <w:p w:rsidR="00BF17FB" w:rsidRPr="00727709" w:rsidRDefault="00BF17FB" w:rsidP="0006594C">
      <w:pPr>
        <w:pStyle w:val="Heading2"/>
        <w:rPr>
          <w:b w:val="0"/>
          <w:bCs w:val="0"/>
          <w:sz w:val="28"/>
        </w:rPr>
      </w:pPr>
      <w:r w:rsidRPr="00727709">
        <w:rPr>
          <w:b w:val="0"/>
          <w:bCs w:val="0"/>
          <w:sz w:val="28"/>
        </w:rPr>
        <w:t>Grant Review</w:t>
      </w:r>
    </w:p>
    <w:p w:rsidR="00BF17FB" w:rsidRPr="00727709" w:rsidRDefault="00BF17FB" w:rsidP="00C343CC">
      <w:pPr>
        <w:ind w:left="1440" w:hanging="1440"/>
        <w:rPr>
          <w:sz w:val="22"/>
        </w:rPr>
      </w:pPr>
      <w:r w:rsidRPr="00727709">
        <w:rPr>
          <w:sz w:val="22"/>
        </w:rPr>
        <w:t>Allegheny-Singer Research Institute, Intramural Grant Competition.</w:t>
      </w:r>
    </w:p>
    <w:p w:rsidR="00BF17FB" w:rsidRPr="00727709" w:rsidRDefault="00BF17FB" w:rsidP="00C343CC">
      <w:pPr>
        <w:ind w:left="1440" w:hanging="1440"/>
        <w:rPr>
          <w:sz w:val="22"/>
        </w:rPr>
      </w:pPr>
      <w:r w:rsidRPr="00727709">
        <w:rPr>
          <w:sz w:val="22"/>
        </w:rPr>
        <w:t>Office of Special Education and Rehabilitative Services, U.S. Department of Education, Student-Initiated Research Projects.</w:t>
      </w:r>
    </w:p>
    <w:p w:rsidR="00BF17FB" w:rsidRPr="00727709" w:rsidRDefault="00BF17FB" w:rsidP="00C343CC">
      <w:pPr>
        <w:ind w:left="1440" w:hanging="1440"/>
        <w:rPr>
          <w:sz w:val="22"/>
        </w:rPr>
      </w:pPr>
      <w:r w:rsidRPr="00727709">
        <w:rPr>
          <w:sz w:val="22"/>
        </w:rPr>
        <w:t>2005</w:t>
      </w:r>
      <w:r w:rsidRPr="00727709">
        <w:rPr>
          <w:sz w:val="22"/>
        </w:rPr>
        <w:tab/>
        <w:t xml:space="preserve">Social Sciences and Humanities Research Council of </w:t>
      </w:r>
      <w:smartTag w:uri="urn:schemas-microsoft-com:office:smarttags" w:element="place">
        <w:smartTag w:uri="urn:schemas-microsoft-com:office:smarttags" w:element="country-region">
          <w:r w:rsidRPr="00727709">
            <w:rPr>
              <w:sz w:val="22"/>
            </w:rPr>
            <w:t>Canada</w:t>
          </w:r>
        </w:smartTag>
      </w:smartTag>
      <w:r w:rsidRPr="00727709">
        <w:rPr>
          <w:sz w:val="22"/>
        </w:rPr>
        <w:t xml:space="preserve"> (SSHRC).</w:t>
      </w:r>
    </w:p>
    <w:p w:rsidR="00BF17FB" w:rsidRPr="00727709" w:rsidRDefault="00BF17FB" w:rsidP="00C343CC">
      <w:pPr>
        <w:ind w:left="1440" w:hanging="1440"/>
        <w:rPr>
          <w:sz w:val="22"/>
        </w:rPr>
      </w:pPr>
      <w:r w:rsidRPr="00727709">
        <w:rPr>
          <w:sz w:val="22"/>
        </w:rPr>
        <w:t>2009</w:t>
      </w:r>
      <w:r w:rsidRPr="00727709">
        <w:rPr>
          <w:sz w:val="22"/>
        </w:rPr>
        <w:tab/>
        <w:t xml:space="preserve">Institute for Education Science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w:t>
      </w:r>
    </w:p>
    <w:p w:rsidR="00BF17FB" w:rsidRPr="00727709" w:rsidRDefault="00BF17FB" w:rsidP="00C343CC">
      <w:pPr>
        <w:ind w:left="1440" w:hanging="1440"/>
        <w:rPr>
          <w:sz w:val="22"/>
        </w:rPr>
      </w:pPr>
      <w:r w:rsidRPr="00727709">
        <w:rPr>
          <w:sz w:val="22"/>
        </w:rPr>
        <w:t>2012</w:t>
      </w:r>
      <w:r w:rsidRPr="00727709">
        <w:rPr>
          <w:sz w:val="22"/>
        </w:rPr>
        <w:tab/>
        <w:t>Personnel Development to Improve Services and Results for Children with Disabilities – Early Childhood Personnel Center, OSEP, U.S. Department of Education</w:t>
      </w:r>
    </w:p>
    <w:p w:rsidR="00BF17FB" w:rsidRPr="00727709" w:rsidRDefault="00BF17FB" w:rsidP="0006594C">
      <w:pPr>
        <w:pStyle w:val="Heading2"/>
        <w:rPr>
          <w:b w:val="0"/>
          <w:bCs w:val="0"/>
          <w:sz w:val="28"/>
          <w:u w:val="single"/>
        </w:rPr>
      </w:pPr>
      <w:r w:rsidRPr="00727709">
        <w:rPr>
          <w:b w:val="0"/>
          <w:bCs w:val="0"/>
          <w:sz w:val="28"/>
        </w:rPr>
        <w:t>Legislative Testimony</w:t>
      </w:r>
    </w:p>
    <w:p w:rsidR="00BF17FB" w:rsidRPr="00727709" w:rsidRDefault="00BF17FB" w:rsidP="00BF17FB">
      <w:pPr>
        <w:rPr>
          <w:b/>
          <w:sz w:val="22"/>
          <w:u w:val="single"/>
        </w:rPr>
      </w:pPr>
    </w:p>
    <w:p w:rsidR="00BF17FB" w:rsidRPr="00727709" w:rsidRDefault="00BF17FB" w:rsidP="00C343CC">
      <w:pPr>
        <w:ind w:left="1440" w:hanging="1440"/>
        <w:rPr>
          <w:sz w:val="22"/>
        </w:rPr>
      </w:pPr>
      <w:r w:rsidRPr="00727709">
        <w:rPr>
          <w:sz w:val="22"/>
        </w:rPr>
        <w:t>March, 1990</w:t>
      </w:r>
      <w:r w:rsidRPr="00727709">
        <w:rPr>
          <w:sz w:val="22"/>
        </w:rPr>
        <w:tab/>
        <w:t>Testimony to the Joint Committee on Education of the North Carolina General Assembly on the need for a preschool mandate.</w:t>
      </w:r>
    </w:p>
    <w:p w:rsidR="00BF17FB" w:rsidRPr="00727709" w:rsidRDefault="00C343CC" w:rsidP="00C343CC">
      <w:pPr>
        <w:ind w:left="1440" w:hanging="1440"/>
        <w:rPr>
          <w:sz w:val="22"/>
        </w:rPr>
      </w:pPr>
      <w:r>
        <w:rPr>
          <w:sz w:val="22"/>
        </w:rPr>
        <w:lastRenderedPageBreak/>
        <w:t>April, 1991</w:t>
      </w:r>
      <w:r>
        <w:rPr>
          <w:sz w:val="22"/>
        </w:rPr>
        <w:tab/>
      </w:r>
      <w:r w:rsidR="00BF17FB" w:rsidRPr="00727709">
        <w:rPr>
          <w:sz w:val="22"/>
        </w:rPr>
        <w:t>Testimony to the Select Subcommittee on Education of the U.S. House of Representatives Committee on Education and Labor on personnel preparation issues regarding reauthorization of Part H and Part B (Section 619) of the Individuals with Disabilities Education Act.</w:t>
      </w:r>
    </w:p>
    <w:p w:rsidR="00BF17FB" w:rsidRPr="00727709" w:rsidRDefault="00BF17FB" w:rsidP="0006594C">
      <w:pPr>
        <w:pStyle w:val="Heading2"/>
        <w:rPr>
          <w:b w:val="0"/>
          <w:bCs w:val="0"/>
          <w:sz w:val="28"/>
          <w:u w:val="single"/>
        </w:rPr>
      </w:pPr>
      <w:r w:rsidRPr="00727709">
        <w:rPr>
          <w:b w:val="0"/>
          <w:bCs w:val="0"/>
          <w:sz w:val="28"/>
        </w:rPr>
        <w:t>University Teaching</w:t>
      </w:r>
    </w:p>
    <w:p w:rsidR="00BF17FB" w:rsidRPr="00727709" w:rsidRDefault="00BF17FB" w:rsidP="0006594C">
      <w:pPr>
        <w:pStyle w:val="Heading3"/>
        <w:rPr>
          <w:b/>
          <w:bCs/>
          <w:i/>
          <w:iCs/>
          <w:sz w:val="28"/>
        </w:rPr>
      </w:pPr>
      <w:r w:rsidRPr="00727709">
        <w:rPr>
          <w:b/>
          <w:bCs/>
          <w:i/>
          <w:iCs/>
          <w:sz w:val="28"/>
        </w:rPr>
        <w:t xml:space="preserve">Courses Taught </w:t>
      </w:r>
    </w:p>
    <w:p w:rsidR="00BF17FB" w:rsidRPr="00727709" w:rsidRDefault="00BF17FB" w:rsidP="00BF17FB">
      <w:pPr>
        <w:rPr>
          <w:sz w:val="22"/>
        </w:rPr>
      </w:pPr>
      <w:r w:rsidRPr="00727709">
        <w:rPr>
          <w:sz w:val="22"/>
        </w:rPr>
        <w:t>Fall 1992</w:t>
      </w:r>
      <w:r w:rsidRPr="00727709">
        <w:rPr>
          <w:sz w:val="22"/>
        </w:rPr>
        <w:tab/>
        <w:t>Assessment and Intervention.  Early Childhood Special Education Master’s Program, University of North Carolina at Chapel Hill.</w:t>
      </w:r>
    </w:p>
    <w:tbl>
      <w:tblPr>
        <w:tblW w:w="9330" w:type="dxa"/>
        <w:tblLook w:val="01E0" w:firstRow="1" w:lastRow="1" w:firstColumn="1" w:lastColumn="1" w:noHBand="0" w:noVBand="0"/>
      </w:tblPr>
      <w:tblGrid>
        <w:gridCol w:w="1890"/>
        <w:gridCol w:w="7440"/>
      </w:tblGrid>
      <w:tr w:rsidR="00BF17FB" w:rsidRPr="00727709" w:rsidTr="00B44EE6">
        <w:tc>
          <w:tcPr>
            <w:tcW w:w="1890" w:type="dxa"/>
          </w:tcPr>
          <w:p w:rsidR="00BF17FB" w:rsidRPr="00727709" w:rsidRDefault="00BF17FB" w:rsidP="00BF17FB">
            <w:pPr>
              <w:rPr>
                <w:sz w:val="22"/>
              </w:rPr>
            </w:pPr>
            <w:r w:rsidRPr="00727709">
              <w:rPr>
                <w:sz w:val="22"/>
              </w:rPr>
              <w:t>Spring 1993-Spring 2002</w:t>
            </w:r>
          </w:p>
        </w:tc>
        <w:tc>
          <w:tcPr>
            <w:tcW w:w="7440" w:type="dxa"/>
          </w:tcPr>
          <w:p w:rsidR="00BF17FB" w:rsidRPr="00727709" w:rsidRDefault="00BF17FB" w:rsidP="00BF17FB">
            <w:pPr>
              <w:rPr>
                <w:sz w:val="22"/>
              </w:rPr>
            </w:pPr>
            <w:r w:rsidRPr="00727709">
              <w:rPr>
                <w:sz w:val="22"/>
              </w:rPr>
              <w:t>Problems in Special Education (Independent Study), University of North Carolina-CH</w:t>
            </w:r>
          </w:p>
        </w:tc>
      </w:tr>
      <w:tr w:rsidR="00BF17FB" w:rsidRPr="00727709" w:rsidTr="00B44EE6">
        <w:tc>
          <w:tcPr>
            <w:tcW w:w="1890" w:type="dxa"/>
          </w:tcPr>
          <w:p w:rsidR="00BF17FB" w:rsidRPr="00727709" w:rsidRDefault="00BF17FB" w:rsidP="00BF17FB">
            <w:pPr>
              <w:rPr>
                <w:sz w:val="22"/>
              </w:rPr>
            </w:pPr>
            <w:r w:rsidRPr="00727709">
              <w:rPr>
                <w:sz w:val="22"/>
              </w:rPr>
              <w:t>Fall 1993- Spring 1994</w:t>
            </w:r>
          </w:p>
        </w:tc>
        <w:tc>
          <w:tcPr>
            <w:tcW w:w="7440" w:type="dxa"/>
          </w:tcPr>
          <w:p w:rsidR="00BF17FB" w:rsidRPr="00727709" w:rsidRDefault="00BF17FB" w:rsidP="00BF17FB">
            <w:pPr>
              <w:rPr>
                <w:sz w:val="22"/>
              </w:rPr>
            </w:pPr>
            <w:r w:rsidRPr="00727709">
              <w:rPr>
                <w:sz w:val="22"/>
              </w:rPr>
              <w:t>Master’s Practicum in Early Intervention and Family Support, University of North Carolina-CH</w:t>
            </w:r>
          </w:p>
        </w:tc>
      </w:tr>
      <w:tr w:rsidR="00BF17FB" w:rsidRPr="00727709" w:rsidTr="00B44EE6">
        <w:tc>
          <w:tcPr>
            <w:tcW w:w="1890" w:type="dxa"/>
          </w:tcPr>
          <w:p w:rsidR="00BF17FB" w:rsidRPr="00727709" w:rsidRDefault="00BF17FB" w:rsidP="00BF17FB">
            <w:pPr>
              <w:rPr>
                <w:sz w:val="22"/>
              </w:rPr>
            </w:pPr>
            <w:r w:rsidRPr="00727709">
              <w:rPr>
                <w:sz w:val="22"/>
              </w:rPr>
              <w:t>Fall 1996</w:t>
            </w:r>
          </w:p>
        </w:tc>
        <w:tc>
          <w:tcPr>
            <w:tcW w:w="7440" w:type="dxa"/>
          </w:tcPr>
          <w:p w:rsidR="00BF17FB" w:rsidRPr="00727709" w:rsidRDefault="00BF17FB" w:rsidP="00BF17FB">
            <w:pPr>
              <w:rPr>
                <w:sz w:val="22"/>
              </w:rPr>
            </w:pPr>
            <w:r w:rsidRPr="00727709">
              <w:rPr>
                <w:sz w:val="22"/>
              </w:rPr>
              <w:t>EDSP 342: Doctoral Seminar on Research Design and Methods, University of North Carolina-CH</w:t>
            </w:r>
          </w:p>
        </w:tc>
      </w:tr>
      <w:tr w:rsidR="00BF17FB" w:rsidRPr="00727709" w:rsidTr="00B44EE6">
        <w:tc>
          <w:tcPr>
            <w:tcW w:w="1890" w:type="dxa"/>
          </w:tcPr>
          <w:p w:rsidR="00BF17FB" w:rsidRPr="00727709" w:rsidRDefault="00BF17FB" w:rsidP="00BF17FB">
            <w:pPr>
              <w:rPr>
                <w:sz w:val="22"/>
              </w:rPr>
            </w:pPr>
            <w:r w:rsidRPr="00727709">
              <w:rPr>
                <w:sz w:val="22"/>
              </w:rPr>
              <w:t>Spring 1999</w:t>
            </w:r>
            <w:r w:rsidRPr="00727709">
              <w:rPr>
                <w:sz w:val="22"/>
              </w:rPr>
              <w:br/>
              <w:t>Spring 2000</w:t>
            </w:r>
          </w:p>
        </w:tc>
        <w:tc>
          <w:tcPr>
            <w:tcW w:w="7440" w:type="dxa"/>
          </w:tcPr>
          <w:p w:rsidR="00BF17FB" w:rsidRPr="00727709" w:rsidRDefault="00BF17FB" w:rsidP="00BF17FB">
            <w:pPr>
              <w:rPr>
                <w:sz w:val="22"/>
              </w:rPr>
            </w:pPr>
            <w:r w:rsidRPr="00727709">
              <w:rPr>
                <w:sz w:val="22"/>
              </w:rPr>
              <w:t xml:space="preserve">Teaching Strategies (2 weeks). Institute of Educational Studies, </w:t>
            </w:r>
            <w:smartTag w:uri="urn:schemas-microsoft-com:office:smarttags" w:element="place">
              <w:smartTag w:uri="urn:schemas-microsoft-com:office:smarttags" w:element="City">
                <w:r w:rsidRPr="00727709">
                  <w:rPr>
                    <w:sz w:val="22"/>
                  </w:rPr>
                  <w:t>Cairo University</w:t>
                </w:r>
              </w:smartTag>
              <w:r w:rsidRPr="00727709">
                <w:rPr>
                  <w:sz w:val="22"/>
                </w:rPr>
                <w:t xml:space="preserve">, </w:t>
              </w:r>
              <w:smartTag w:uri="urn:schemas-microsoft-com:office:smarttags" w:element="country-region">
                <w:r w:rsidRPr="00727709">
                  <w:rPr>
                    <w:sz w:val="22"/>
                  </w:rPr>
                  <w:t>Egypt</w:t>
                </w:r>
              </w:smartTag>
            </w:smartTag>
          </w:p>
        </w:tc>
      </w:tr>
      <w:tr w:rsidR="00BF17FB" w:rsidRPr="00BB701F" w:rsidTr="00B44EE6">
        <w:tc>
          <w:tcPr>
            <w:tcW w:w="1890" w:type="dxa"/>
          </w:tcPr>
          <w:p w:rsidR="00BF17FB" w:rsidRPr="00727709" w:rsidRDefault="00BF17FB" w:rsidP="00BF17FB">
            <w:pPr>
              <w:rPr>
                <w:sz w:val="22"/>
              </w:rPr>
            </w:pPr>
            <w:r w:rsidRPr="00727709">
              <w:rPr>
                <w:sz w:val="22"/>
              </w:rPr>
              <w:t>Spring 1999</w:t>
            </w:r>
            <w:r w:rsidRPr="00727709">
              <w:rPr>
                <w:sz w:val="22"/>
              </w:rPr>
              <w:br/>
              <w:t>Spring 2000</w:t>
            </w:r>
          </w:p>
        </w:tc>
        <w:tc>
          <w:tcPr>
            <w:tcW w:w="7440" w:type="dxa"/>
          </w:tcPr>
          <w:p w:rsidR="00BF17FB" w:rsidRPr="00727709" w:rsidRDefault="00BF17FB" w:rsidP="00BF17FB">
            <w:pPr>
              <w:rPr>
                <w:sz w:val="22"/>
                <w:lang w:val="pt-PT"/>
              </w:rPr>
            </w:pPr>
            <w:r w:rsidRPr="00727709">
              <w:rPr>
                <w:sz w:val="22"/>
              </w:rPr>
              <w:t xml:space="preserve">Research Design and Methods (1 week). </w:t>
            </w:r>
            <w:r w:rsidRPr="00727709">
              <w:rPr>
                <w:sz w:val="22"/>
                <w:lang w:val="pt-PT"/>
              </w:rPr>
              <w:t>Faculdade de Psicologia e de Ciências de Educação, Universidade do Porto, Portugal</w:t>
            </w:r>
          </w:p>
        </w:tc>
      </w:tr>
      <w:tr w:rsidR="00BF17FB" w:rsidRPr="00727709" w:rsidTr="00B44EE6">
        <w:tc>
          <w:tcPr>
            <w:tcW w:w="1890" w:type="dxa"/>
          </w:tcPr>
          <w:p w:rsidR="00BF17FB" w:rsidRPr="00727709" w:rsidRDefault="00BF17FB" w:rsidP="00BF17FB">
            <w:pPr>
              <w:rPr>
                <w:sz w:val="22"/>
              </w:rPr>
            </w:pPr>
            <w:r w:rsidRPr="00727709">
              <w:rPr>
                <w:sz w:val="22"/>
              </w:rPr>
              <w:t>Spring 2000</w:t>
            </w:r>
            <w:r w:rsidRPr="00727709">
              <w:rPr>
                <w:sz w:val="22"/>
              </w:rPr>
              <w:br/>
              <w:t>Fall 2001</w:t>
            </w:r>
          </w:p>
        </w:tc>
        <w:tc>
          <w:tcPr>
            <w:tcW w:w="7440" w:type="dxa"/>
          </w:tcPr>
          <w:p w:rsidR="00BF17FB" w:rsidRPr="00727709" w:rsidRDefault="00BF17FB" w:rsidP="00BF17FB">
            <w:pPr>
              <w:rPr>
                <w:sz w:val="22"/>
              </w:rPr>
            </w:pPr>
            <w:r w:rsidRPr="00727709">
              <w:rPr>
                <w:sz w:val="22"/>
              </w:rPr>
              <w:t>EDSP 342: Doctoral Seminar on Research on Interventions and Program Models for Young Children With Disabilities, University of North Carolina-CH</w:t>
            </w:r>
          </w:p>
        </w:tc>
      </w:tr>
      <w:tr w:rsidR="00BF17FB" w:rsidRPr="00727709" w:rsidTr="00B44EE6">
        <w:tc>
          <w:tcPr>
            <w:tcW w:w="1890" w:type="dxa"/>
          </w:tcPr>
          <w:p w:rsidR="00BF17FB" w:rsidRPr="00727709" w:rsidRDefault="00BF17FB" w:rsidP="00BF17FB">
            <w:pPr>
              <w:rPr>
                <w:sz w:val="22"/>
              </w:rPr>
            </w:pPr>
            <w:r w:rsidRPr="00727709">
              <w:rPr>
                <w:sz w:val="22"/>
              </w:rPr>
              <w:t>Fall 2000</w:t>
            </w:r>
          </w:p>
        </w:tc>
        <w:tc>
          <w:tcPr>
            <w:tcW w:w="7440" w:type="dxa"/>
          </w:tcPr>
          <w:p w:rsidR="00BF17FB" w:rsidRPr="00727709" w:rsidRDefault="00BF17FB" w:rsidP="00BF17FB">
            <w:pPr>
              <w:rPr>
                <w:sz w:val="22"/>
              </w:rPr>
            </w:pPr>
            <w:r w:rsidRPr="00727709">
              <w:rPr>
                <w:sz w:val="22"/>
              </w:rPr>
              <w:t>EDSP 342: Doctoral Seminar on Families Research, University of North Carolina-CH</w:t>
            </w:r>
          </w:p>
        </w:tc>
      </w:tr>
      <w:tr w:rsidR="00BF17FB" w:rsidRPr="00727709" w:rsidTr="00B44EE6">
        <w:tc>
          <w:tcPr>
            <w:tcW w:w="1890" w:type="dxa"/>
          </w:tcPr>
          <w:p w:rsidR="00BF17FB" w:rsidRPr="00727709" w:rsidRDefault="00BF17FB" w:rsidP="00BF17FB">
            <w:pPr>
              <w:rPr>
                <w:sz w:val="22"/>
              </w:rPr>
            </w:pPr>
            <w:r w:rsidRPr="00727709">
              <w:rPr>
                <w:sz w:val="22"/>
              </w:rPr>
              <w:t>Spring 2001</w:t>
            </w:r>
          </w:p>
        </w:tc>
        <w:tc>
          <w:tcPr>
            <w:tcW w:w="7440" w:type="dxa"/>
          </w:tcPr>
          <w:p w:rsidR="00BF17FB" w:rsidRPr="00727709" w:rsidRDefault="00BF17FB" w:rsidP="00BF17FB">
            <w:pPr>
              <w:rPr>
                <w:sz w:val="22"/>
              </w:rPr>
            </w:pPr>
            <w:r w:rsidRPr="00727709">
              <w:rPr>
                <w:sz w:val="22"/>
              </w:rPr>
              <w:t>CDFS 60: Infant-Toddler Assessment and Intervention</w:t>
            </w:r>
          </w:p>
        </w:tc>
      </w:tr>
      <w:tr w:rsidR="00BF17FB" w:rsidRPr="00BB701F" w:rsidTr="00B44EE6">
        <w:tc>
          <w:tcPr>
            <w:tcW w:w="1890" w:type="dxa"/>
          </w:tcPr>
          <w:p w:rsidR="00BF17FB" w:rsidRPr="00727709" w:rsidRDefault="00BF17FB" w:rsidP="00BF17FB">
            <w:pPr>
              <w:rPr>
                <w:sz w:val="22"/>
              </w:rPr>
            </w:pPr>
            <w:r w:rsidRPr="00727709">
              <w:rPr>
                <w:sz w:val="22"/>
              </w:rPr>
              <w:t>Spring 2002</w:t>
            </w:r>
          </w:p>
        </w:tc>
        <w:tc>
          <w:tcPr>
            <w:tcW w:w="7440" w:type="dxa"/>
          </w:tcPr>
          <w:p w:rsidR="00BF17FB" w:rsidRPr="00727709" w:rsidRDefault="00BF17FB" w:rsidP="00BF17FB">
            <w:pPr>
              <w:rPr>
                <w:sz w:val="22"/>
                <w:lang w:val="pt-PT"/>
              </w:rPr>
            </w:pPr>
            <w:r w:rsidRPr="00727709">
              <w:rPr>
                <w:sz w:val="22"/>
                <w:lang w:val="pt-PT"/>
              </w:rPr>
              <w:t>EDUC 361: Single-Subject Research in Early Intervention in Developmental Studies (minicourse), Faculdade de Psicologia e de Ciências de Educação, Universidade do Porto, Portugal</w:t>
            </w:r>
          </w:p>
        </w:tc>
      </w:tr>
      <w:tr w:rsidR="00BF17FB" w:rsidRPr="00727709" w:rsidTr="00B44EE6">
        <w:tc>
          <w:tcPr>
            <w:tcW w:w="1890" w:type="dxa"/>
          </w:tcPr>
          <w:p w:rsidR="00BF17FB" w:rsidRPr="00727709" w:rsidRDefault="00BF17FB" w:rsidP="00BF17FB">
            <w:pPr>
              <w:rPr>
                <w:sz w:val="22"/>
              </w:rPr>
            </w:pPr>
            <w:r w:rsidRPr="00727709">
              <w:rPr>
                <w:sz w:val="22"/>
              </w:rPr>
              <w:t>Spring 2008</w:t>
            </w:r>
          </w:p>
        </w:tc>
        <w:tc>
          <w:tcPr>
            <w:tcW w:w="7440" w:type="dxa"/>
          </w:tcPr>
          <w:p w:rsidR="00BF17FB" w:rsidRPr="00727709" w:rsidRDefault="00BF17FB" w:rsidP="00BF17FB">
            <w:pPr>
              <w:rPr>
                <w:sz w:val="22"/>
              </w:rPr>
            </w:pPr>
            <w:r w:rsidRPr="00727709">
              <w:rPr>
                <w:sz w:val="22"/>
              </w:rPr>
              <w:t xml:space="preserve">Seminar on Early Intervention in Natural Environments (online), Kent State University-University of </w:t>
            </w:r>
            <w:smartTag w:uri="urn:schemas-microsoft-com:office:smarttags" w:element="State">
              <w:smartTag w:uri="urn:schemas-microsoft-com:office:smarttags" w:element="place">
                <w:r w:rsidRPr="00727709">
                  <w:rPr>
                    <w:sz w:val="22"/>
                  </w:rPr>
                  <w:t>Kentucky</w:t>
                </w:r>
              </w:smartTag>
            </w:smartTag>
          </w:p>
        </w:tc>
      </w:tr>
      <w:tr w:rsidR="00BF17FB" w:rsidRPr="00727709" w:rsidTr="00B44EE6">
        <w:tc>
          <w:tcPr>
            <w:tcW w:w="1890" w:type="dxa"/>
          </w:tcPr>
          <w:p w:rsidR="00BF17FB" w:rsidRPr="00727709" w:rsidRDefault="00BF17FB" w:rsidP="00BF17FB">
            <w:pPr>
              <w:rPr>
                <w:sz w:val="22"/>
              </w:rPr>
            </w:pPr>
            <w:r w:rsidRPr="00727709">
              <w:rPr>
                <w:sz w:val="22"/>
              </w:rPr>
              <w:t>Fall 2016</w:t>
            </w:r>
            <w:r w:rsidR="00B44EE6">
              <w:rPr>
                <w:sz w:val="22"/>
              </w:rPr>
              <w:t>-Present</w:t>
            </w:r>
          </w:p>
        </w:tc>
        <w:tc>
          <w:tcPr>
            <w:tcW w:w="7440" w:type="dxa"/>
          </w:tcPr>
          <w:p w:rsidR="00BF17FB" w:rsidRPr="00727709" w:rsidRDefault="00BF17FB" w:rsidP="00BF17FB">
            <w:pPr>
              <w:rPr>
                <w:sz w:val="22"/>
              </w:rPr>
            </w:pPr>
            <w:r w:rsidRPr="00727709">
              <w:rPr>
                <w:sz w:val="22"/>
              </w:rPr>
              <w:t>SPE 600: Seminar on Introduction to Doctoral Studies, University of Alabama</w:t>
            </w:r>
          </w:p>
        </w:tc>
      </w:tr>
      <w:tr w:rsidR="00C343CC" w:rsidRPr="00727709" w:rsidTr="00B44EE6">
        <w:tc>
          <w:tcPr>
            <w:tcW w:w="1890" w:type="dxa"/>
          </w:tcPr>
          <w:p w:rsidR="00C343CC" w:rsidRPr="00727709" w:rsidRDefault="00C343CC" w:rsidP="00BF17FB">
            <w:pPr>
              <w:rPr>
                <w:sz w:val="22"/>
              </w:rPr>
            </w:pPr>
            <w:r>
              <w:rPr>
                <w:sz w:val="22"/>
              </w:rPr>
              <w:t>Spring 2017</w:t>
            </w:r>
          </w:p>
        </w:tc>
        <w:tc>
          <w:tcPr>
            <w:tcW w:w="7440" w:type="dxa"/>
          </w:tcPr>
          <w:p w:rsidR="00C343CC" w:rsidRPr="00727709" w:rsidRDefault="00C343CC" w:rsidP="00BF17FB">
            <w:pPr>
              <w:rPr>
                <w:sz w:val="22"/>
              </w:rPr>
            </w:pPr>
            <w:r>
              <w:rPr>
                <w:sz w:val="22"/>
              </w:rPr>
              <w:t>SPE 611: Independent Doctoral Study</w:t>
            </w:r>
          </w:p>
        </w:tc>
      </w:tr>
      <w:tr w:rsidR="00B44EE6" w:rsidRPr="00727709" w:rsidTr="00B44EE6">
        <w:tc>
          <w:tcPr>
            <w:tcW w:w="1890" w:type="dxa"/>
          </w:tcPr>
          <w:p w:rsidR="00B44EE6" w:rsidRDefault="00B44EE6" w:rsidP="00BF17FB">
            <w:pPr>
              <w:rPr>
                <w:sz w:val="22"/>
              </w:rPr>
            </w:pPr>
            <w:r>
              <w:rPr>
                <w:sz w:val="22"/>
              </w:rPr>
              <w:t>Spring 2018</w:t>
            </w:r>
          </w:p>
        </w:tc>
        <w:tc>
          <w:tcPr>
            <w:tcW w:w="7440" w:type="dxa"/>
          </w:tcPr>
          <w:p w:rsidR="00B44EE6" w:rsidRDefault="00B44EE6" w:rsidP="00BF17FB">
            <w:pPr>
              <w:rPr>
                <w:sz w:val="22"/>
              </w:rPr>
            </w:pPr>
            <w:r>
              <w:rPr>
                <w:sz w:val="22"/>
              </w:rPr>
              <w:t>SPE 606: Special Topics in Special Education: Single-Case Research Design</w:t>
            </w:r>
          </w:p>
        </w:tc>
      </w:tr>
      <w:tr w:rsidR="00C343CC" w:rsidRPr="00727709" w:rsidTr="00B44EE6">
        <w:tc>
          <w:tcPr>
            <w:tcW w:w="1890" w:type="dxa"/>
          </w:tcPr>
          <w:p w:rsidR="00C343CC" w:rsidRDefault="00B44EE6" w:rsidP="00BF17FB">
            <w:pPr>
              <w:rPr>
                <w:sz w:val="22"/>
              </w:rPr>
            </w:pPr>
            <w:r>
              <w:rPr>
                <w:sz w:val="22"/>
              </w:rPr>
              <w:lastRenderedPageBreak/>
              <w:t>Summer 2018</w:t>
            </w:r>
          </w:p>
        </w:tc>
        <w:tc>
          <w:tcPr>
            <w:tcW w:w="7440" w:type="dxa"/>
          </w:tcPr>
          <w:p w:rsidR="00C343CC" w:rsidRDefault="00B44EE6" w:rsidP="00BF17FB">
            <w:pPr>
              <w:rPr>
                <w:sz w:val="22"/>
              </w:rPr>
            </w:pPr>
            <w:r>
              <w:rPr>
                <w:sz w:val="22"/>
              </w:rPr>
              <w:t>SPE 617: Administration, Policy, and Law in Special Education</w:t>
            </w:r>
          </w:p>
        </w:tc>
      </w:tr>
    </w:tbl>
    <w:p w:rsidR="00BF17FB" w:rsidRPr="00727709" w:rsidRDefault="00BF17FB" w:rsidP="0006594C">
      <w:pPr>
        <w:pStyle w:val="Heading3"/>
        <w:rPr>
          <w:b/>
          <w:bCs/>
          <w:i/>
          <w:iCs/>
          <w:sz w:val="28"/>
        </w:rPr>
      </w:pPr>
      <w:r w:rsidRPr="00727709">
        <w:rPr>
          <w:b/>
          <w:bCs/>
          <w:i/>
          <w:iCs/>
          <w:sz w:val="28"/>
        </w:rPr>
        <w:t>Mentorship</w:t>
      </w:r>
    </w:p>
    <w:tbl>
      <w:tblPr>
        <w:tblW w:w="8868" w:type="dxa"/>
        <w:tblLook w:val="01E0" w:firstRow="1" w:lastRow="1" w:firstColumn="1" w:lastColumn="1" w:noHBand="0" w:noVBand="0"/>
      </w:tblPr>
      <w:tblGrid>
        <w:gridCol w:w="1428"/>
        <w:gridCol w:w="7440"/>
      </w:tblGrid>
      <w:tr w:rsidR="00BF17FB" w:rsidRPr="00727709" w:rsidTr="00BF17FB">
        <w:tc>
          <w:tcPr>
            <w:tcW w:w="1428" w:type="dxa"/>
          </w:tcPr>
          <w:p w:rsidR="00BF17FB" w:rsidRPr="00727709" w:rsidRDefault="00BF17FB" w:rsidP="00BF17FB">
            <w:pPr>
              <w:rPr>
                <w:sz w:val="22"/>
              </w:rPr>
            </w:pPr>
            <w:r w:rsidRPr="00727709">
              <w:rPr>
                <w:sz w:val="22"/>
              </w:rPr>
              <w:t>Summer 1993-94</w:t>
            </w:r>
            <w:r w:rsidRPr="00727709">
              <w:rPr>
                <w:sz w:val="22"/>
              </w:rPr>
              <w:br/>
              <w:t>Summer 1996-98</w:t>
            </w:r>
          </w:p>
        </w:tc>
        <w:tc>
          <w:tcPr>
            <w:tcW w:w="7440" w:type="dxa"/>
          </w:tcPr>
          <w:p w:rsidR="00BF17FB" w:rsidRPr="00727709" w:rsidRDefault="00BF17FB" w:rsidP="00BF17FB">
            <w:pPr>
              <w:rPr>
                <w:sz w:val="22"/>
              </w:rPr>
            </w:pPr>
            <w:smartTag w:uri="urn:schemas-microsoft-com:office:smarttags" w:element="place">
              <w:smartTag w:uri="urn:schemas-microsoft-com:office:smarttags" w:element="City">
                <w:r w:rsidRPr="00727709">
                  <w:rPr>
                    <w:sz w:val="22"/>
                  </w:rPr>
                  <w:t>Mentor</w:t>
                </w:r>
              </w:smartTag>
            </w:smartTag>
            <w:r w:rsidRPr="00727709">
              <w:rPr>
                <w:sz w:val="22"/>
              </w:rPr>
              <w:t xml:space="preserve"> for Summer Pre-Graduate Research Experience for Minority Students</w:t>
            </w:r>
          </w:p>
        </w:tc>
      </w:tr>
    </w:tbl>
    <w:p w:rsidR="00BF17FB" w:rsidRPr="00727709" w:rsidRDefault="00BF17FB" w:rsidP="0006594C">
      <w:pPr>
        <w:pStyle w:val="Heading3"/>
        <w:rPr>
          <w:b/>
          <w:bCs/>
          <w:i/>
          <w:iCs/>
          <w:sz w:val="28"/>
          <w:u w:val="single"/>
        </w:rPr>
      </w:pPr>
      <w:r w:rsidRPr="00727709">
        <w:rPr>
          <w:b/>
          <w:bCs/>
          <w:i/>
          <w:iCs/>
          <w:sz w:val="28"/>
        </w:rPr>
        <w:t>Teaching Assistant</w:t>
      </w:r>
    </w:p>
    <w:tbl>
      <w:tblPr>
        <w:tblW w:w="8988" w:type="dxa"/>
        <w:tblLook w:val="01E0" w:firstRow="1" w:lastRow="1" w:firstColumn="1" w:lastColumn="1" w:noHBand="0" w:noVBand="0"/>
      </w:tblPr>
      <w:tblGrid>
        <w:gridCol w:w="1548"/>
        <w:gridCol w:w="7440"/>
      </w:tblGrid>
      <w:tr w:rsidR="00BF17FB" w:rsidRPr="00727709" w:rsidTr="00BF17FB">
        <w:tc>
          <w:tcPr>
            <w:tcW w:w="1548" w:type="dxa"/>
          </w:tcPr>
          <w:p w:rsidR="00BF17FB" w:rsidRPr="00727709" w:rsidRDefault="00BF17FB" w:rsidP="00BF17FB">
            <w:pPr>
              <w:rPr>
                <w:sz w:val="22"/>
              </w:rPr>
            </w:pPr>
            <w:r w:rsidRPr="00727709">
              <w:rPr>
                <w:sz w:val="22"/>
              </w:rPr>
              <w:t>Fall 1989</w:t>
            </w:r>
            <w:r w:rsidRPr="00727709">
              <w:rPr>
                <w:sz w:val="22"/>
              </w:rPr>
              <w:br/>
              <w:t>Fall 1990</w:t>
            </w:r>
          </w:p>
        </w:tc>
        <w:tc>
          <w:tcPr>
            <w:tcW w:w="7440" w:type="dxa"/>
          </w:tcPr>
          <w:p w:rsidR="00BF17FB" w:rsidRPr="00727709" w:rsidRDefault="00BF17FB" w:rsidP="00BF17FB">
            <w:pPr>
              <w:rPr>
                <w:sz w:val="22"/>
              </w:rPr>
            </w:pPr>
            <w:r w:rsidRPr="00727709">
              <w:rPr>
                <w:sz w:val="22"/>
              </w:rPr>
              <w:t xml:space="preserve">Methods in Early Intervention (Don Bailey, Ph.D., Instructor), Department of Special Education,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tc>
      </w:tr>
    </w:tbl>
    <w:p w:rsidR="00BF17FB" w:rsidRPr="00727709" w:rsidRDefault="00BF17FB" w:rsidP="0006594C">
      <w:pPr>
        <w:pStyle w:val="Heading3"/>
        <w:rPr>
          <w:b/>
          <w:bCs/>
          <w:i/>
          <w:iCs/>
          <w:sz w:val="28"/>
          <w:u w:val="single"/>
        </w:rPr>
      </w:pPr>
      <w:r w:rsidRPr="00727709">
        <w:rPr>
          <w:b/>
          <w:bCs/>
          <w:i/>
          <w:iCs/>
          <w:sz w:val="28"/>
        </w:rPr>
        <w:t>Guest Lecturer</w:t>
      </w:r>
    </w:p>
    <w:p w:rsidR="00BF17FB" w:rsidRPr="00727709" w:rsidRDefault="00BF17FB" w:rsidP="00BF17FB">
      <w:pPr>
        <w:rPr>
          <w:sz w:val="22"/>
        </w:rPr>
      </w:pPr>
      <w:r w:rsidRPr="00727709">
        <w:rPr>
          <w:sz w:val="22"/>
        </w:rPr>
        <w:t>Fall 1986</w:t>
      </w:r>
      <w:r w:rsidRPr="00727709">
        <w:rPr>
          <w:sz w:val="22"/>
        </w:rPr>
        <w:tab/>
        <w:t xml:space="preserve">Professional Issues in Speech and Language Services.  Appalachian </w:t>
      </w:r>
      <w:smartTag w:uri="urn:schemas-microsoft-com:office:smarttags" w:element="place">
        <w:smartTag w:uri="urn:schemas-microsoft-com:office:smarttags" w:element="PlaceType">
          <w:r w:rsidRPr="00727709">
            <w:rPr>
              <w:sz w:val="22"/>
            </w:rPr>
            <w:t>State</w:t>
          </w:r>
        </w:smartTag>
        <w:r w:rsidRPr="00727709">
          <w:rPr>
            <w:sz w:val="22"/>
          </w:rPr>
          <w:t xml:space="preserve"> </w:t>
        </w:r>
        <w:smartTag w:uri="urn:schemas-microsoft-com:office:smarttags" w:element="PlaceType">
          <w:r w:rsidRPr="00727709">
            <w:rPr>
              <w:sz w:val="22"/>
            </w:rPr>
            <w:t>University</w:t>
          </w:r>
        </w:smartTag>
      </w:smartTag>
    </w:p>
    <w:tbl>
      <w:tblPr>
        <w:tblW w:w="9126"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
        <w:gridCol w:w="1680"/>
        <w:gridCol w:w="7440"/>
      </w:tblGrid>
      <w:tr w:rsidR="00BF17FB" w:rsidRPr="00727709" w:rsidTr="00BF17FB">
        <w:tc>
          <w:tcPr>
            <w:tcW w:w="1686" w:type="dxa"/>
            <w:gridSpan w:val="2"/>
            <w:tcBorders>
              <w:top w:val="nil"/>
              <w:left w:val="nil"/>
              <w:bottom w:val="nil"/>
              <w:right w:val="nil"/>
            </w:tcBorders>
          </w:tcPr>
          <w:p w:rsidR="00BF17FB" w:rsidRPr="00727709" w:rsidRDefault="00BF17FB" w:rsidP="00BF17FB">
            <w:pPr>
              <w:rPr>
                <w:sz w:val="22"/>
              </w:rPr>
            </w:pPr>
            <w:r w:rsidRPr="00727709">
              <w:rPr>
                <w:sz w:val="22"/>
              </w:rPr>
              <w:t>Spring 1990</w:t>
            </w:r>
            <w:r w:rsidRPr="00727709">
              <w:rPr>
                <w:sz w:val="22"/>
              </w:rPr>
              <w:br/>
              <w:t>Spring 1991</w:t>
            </w:r>
          </w:p>
        </w:tc>
        <w:tc>
          <w:tcPr>
            <w:tcW w:w="7440" w:type="dxa"/>
            <w:tcBorders>
              <w:top w:val="nil"/>
              <w:left w:val="nil"/>
              <w:bottom w:val="nil"/>
              <w:right w:val="nil"/>
            </w:tcBorders>
          </w:tcPr>
          <w:p w:rsidR="00BF17FB" w:rsidRPr="00727709" w:rsidRDefault="00BF17FB" w:rsidP="00BF17FB">
            <w:pPr>
              <w:rPr>
                <w:sz w:val="22"/>
              </w:rPr>
            </w:pPr>
            <w:r w:rsidRPr="00727709">
              <w:rPr>
                <w:sz w:val="22"/>
              </w:rPr>
              <w:t xml:space="preserve">Alternative Service Delivery Models.  Graduate Speech and Hearing Class,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Fall 1992</w:t>
            </w:r>
          </w:p>
        </w:tc>
        <w:tc>
          <w:tcPr>
            <w:tcW w:w="7440" w:type="dxa"/>
          </w:tcPr>
          <w:p w:rsidR="00BF17FB" w:rsidRPr="00727709" w:rsidRDefault="00BF17FB" w:rsidP="00BF17FB">
            <w:pPr>
              <w:rPr>
                <w:sz w:val="22"/>
              </w:rPr>
            </w:pPr>
            <w:r w:rsidRPr="00727709">
              <w:rPr>
                <w:sz w:val="22"/>
              </w:rPr>
              <w:t>Implementation of PL 99-457.  Graduate Speech and Hearing Class, University of North Carolina at Chapel Hill</w:t>
            </w:r>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Fall 1992</w:t>
            </w:r>
          </w:p>
        </w:tc>
        <w:tc>
          <w:tcPr>
            <w:tcW w:w="7440" w:type="dxa"/>
          </w:tcPr>
          <w:p w:rsidR="00BF17FB" w:rsidRPr="00727709" w:rsidRDefault="00BF17FB" w:rsidP="00BF17FB">
            <w:pPr>
              <w:rPr>
                <w:sz w:val="22"/>
              </w:rPr>
            </w:pPr>
            <w:r w:rsidRPr="00727709">
              <w:rPr>
                <w:sz w:val="22"/>
              </w:rPr>
              <w:t>Exceptionalities.  Working with Families Class, Meredith College</w:t>
            </w:r>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Fall 1993-2000</w:t>
            </w:r>
          </w:p>
        </w:tc>
        <w:tc>
          <w:tcPr>
            <w:tcW w:w="7440" w:type="dxa"/>
          </w:tcPr>
          <w:p w:rsidR="00BF17FB" w:rsidRPr="00727709" w:rsidRDefault="00BF17FB" w:rsidP="00BF17FB">
            <w:pPr>
              <w:rPr>
                <w:sz w:val="22"/>
              </w:rPr>
            </w:pPr>
            <w:r w:rsidRPr="00727709">
              <w:rPr>
                <w:sz w:val="22"/>
              </w:rPr>
              <w:t xml:space="preserve">Child Engagement. Graduate Speech and Hearing Class,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Spring 1996</w:t>
            </w:r>
          </w:p>
        </w:tc>
        <w:tc>
          <w:tcPr>
            <w:tcW w:w="7440" w:type="dxa"/>
          </w:tcPr>
          <w:p w:rsidR="00BF17FB" w:rsidRPr="00727709" w:rsidRDefault="00BF17FB" w:rsidP="00BF17FB">
            <w:pPr>
              <w:rPr>
                <w:sz w:val="22"/>
              </w:rPr>
            </w:pPr>
            <w:r w:rsidRPr="00727709">
              <w:rPr>
                <w:sz w:val="22"/>
              </w:rPr>
              <w:t xml:space="preserve">Child Engagement. Early </w:t>
            </w:r>
            <w:smartTag w:uri="urn:schemas-microsoft-com:office:smarttags" w:element="place">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Education</w:t>
                </w:r>
              </w:smartTag>
              <w:r w:rsidRPr="00727709">
                <w:rPr>
                  <w:sz w:val="22"/>
                </w:rPr>
                <w:t xml:space="preserve"> </w:t>
              </w:r>
              <w:smartTag w:uri="urn:schemas-microsoft-com:office:smarttags" w:element="PlaceName">
                <w:r w:rsidRPr="00727709">
                  <w:rPr>
                    <w:sz w:val="22"/>
                  </w:rPr>
                  <w:t>Class</w:t>
                </w:r>
              </w:smartTag>
              <w:r w:rsidRPr="00727709">
                <w:rPr>
                  <w:sz w:val="22"/>
                </w:rPr>
                <w:br/>
              </w:r>
              <w:smartTag w:uri="urn:schemas-microsoft-com:office:smarttags" w:element="PlaceName">
                <w:r w:rsidRPr="00727709">
                  <w:rPr>
                    <w:sz w:val="22"/>
                  </w:rPr>
                  <w:t>Salem</w:t>
                </w:r>
              </w:smartTag>
              <w:r w:rsidRPr="00727709">
                <w:rPr>
                  <w:sz w:val="22"/>
                </w:rPr>
                <w:t xml:space="preserve"> </w:t>
              </w:r>
              <w:smartTag w:uri="urn:schemas-microsoft-com:office:smarttags" w:element="PlaceType">
                <w:r w:rsidRPr="00727709">
                  <w:rPr>
                    <w:sz w:val="22"/>
                  </w:rPr>
                  <w:t>College</w:t>
                </w:r>
              </w:smartTag>
            </w:smartTag>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Summer 1996</w:t>
            </w:r>
            <w:r w:rsidRPr="00727709">
              <w:rPr>
                <w:sz w:val="22"/>
              </w:rPr>
              <w:br/>
              <w:t>Summer 1997</w:t>
            </w:r>
          </w:p>
        </w:tc>
        <w:tc>
          <w:tcPr>
            <w:tcW w:w="7440" w:type="dxa"/>
          </w:tcPr>
          <w:p w:rsidR="00BF17FB" w:rsidRPr="00727709" w:rsidRDefault="00BF17FB" w:rsidP="00BF17FB">
            <w:pPr>
              <w:rPr>
                <w:sz w:val="22"/>
              </w:rPr>
            </w:pPr>
            <w:r w:rsidRPr="00727709">
              <w:rPr>
                <w:sz w:val="22"/>
              </w:rPr>
              <w:t xml:space="preserve">Writing Research Proposals, Professional Development, </w:t>
            </w:r>
            <w:r w:rsidRPr="00727709">
              <w:rPr>
                <w:sz w:val="22"/>
              </w:rPr>
              <w:br/>
              <w:t xml:space="preserve">Child Development and Family Studies,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Fall 1997</w:t>
            </w:r>
            <w:r w:rsidRPr="00727709">
              <w:rPr>
                <w:sz w:val="22"/>
              </w:rPr>
              <w:br/>
              <w:t>Fall 1998</w:t>
            </w:r>
          </w:p>
        </w:tc>
        <w:tc>
          <w:tcPr>
            <w:tcW w:w="7440" w:type="dxa"/>
          </w:tcPr>
          <w:p w:rsidR="00BF17FB" w:rsidRPr="00727709" w:rsidRDefault="00BF17FB" w:rsidP="00BF17FB">
            <w:pPr>
              <w:rPr>
                <w:sz w:val="22"/>
              </w:rPr>
            </w:pPr>
            <w:r w:rsidRPr="00727709">
              <w:rPr>
                <w:sz w:val="22"/>
              </w:rPr>
              <w:t xml:space="preserve">Mixed-Method Research. EDFO 390,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Spring 1999</w:t>
            </w:r>
            <w:r w:rsidRPr="00727709">
              <w:rPr>
                <w:sz w:val="22"/>
              </w:rPr>
              <w:br/>
              <w:t>Spring 2000</w:t>
            </w:r>
          </w:p>
        </w:tc>
        <w:tc>
          <w:tcPr>
            <w:tcW w:w="7440" w:type="dxa"/>
          </w:tcPr>
          <w:p w:rsidR="00BF17FB" w:rsidRPr="00727709" w:rsidRDefault="00BF17FB" w:rsidP="00BF17FB">
            <w:pPr>
              <w:rPr>
                <w:sz w:val="22"/>
              </w:rPr>
            </w:pPr>
            <w:r w:rsidRPr="00727709">
              <w:rPr>
                <w:sz w:val="22"/>
              </w:rPr>
              <w:t xml:space="preserve">Methods for Teaching Children With Disabilities in Learning (2 weeks), </w:t>
            </w:r>
            <w:smartTag w:uri="urn:schemas-microsoft-com:office:smarttags" w:element="PlaceType">
              <w:r w:rsidRPr="00727709">
                <w:rPr>
                  <w:sz w:val="22"/>
                </w:rPr>
                <w:t>Institute</w:t>
              </w:r>
            </w:smartTag>
            <w:r w:rsidRPr="00727709">
              <w:rPr>
                <w:sz w:val="22"/>
              </w:rPr>
              <w:t xml:space="preserve"> of </w:t>
            </w:r>
            <w:smartTag w:uri="urn:schemas-microsoft-com:office:smarttags" w:element="PlaceName">
              <w:r w:rsidRPr="00727709">
                <w:rPr>
                  <w:sz w:val="22"/>
                </w:rPr>
                <w:t>Educational Studies</w:t>
              </w:r>
            </w:smartTag>
            <w:r w:rsidRPr="00727709">
              <w:rPr>
                <w:sz w:val="22"/>
              </w:rPr>
              <w:t xml:space="preserve">, </w:t>
            </w:r>
            <w:smartTag w:uri="urn:schemas-microsoft-com:office:smarttags" w:element="PlaceName">
              <w:r w:rsidRPr="00727709">
                <w:rPr>
                  <w:sz w:val="22"/>
                </w:rPr>
                <w:t>Cairo</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
              <w:smartTag w:uri="urn:schemas-microsoft-com:office:smarttags" w:element="City">
                <w:r w:rsidRPr="00727709">
                  <w:rPr>
                    <w:sz w:val="22"/>
                  </w:rPr>
                  <w:t>Cairo</w:t>
                </w:r>
              </w:smartTag>
              <w:r w:rsidRPr="00727709">
                <w:rPr>
                  <w:sz w:val="22"/>
                </w:rPr>
                <w:t xml:space="preserve">, </w:t>
              </w:r>
              <w:smartTag w:uri="urn:schemas-microsoft-com:office:smarttags" w:element="country-region">
                <w:r w:rsidRPr="00727709">
                  <w:rPr>
                    <w:sz w:val="22"/>
                  </w:rPr>
                  <w:t>Egypt</w:t>
                </w:r>
              </w:smartTag>
            </w:smartTag>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Spring 2000</w:t>
            </w:r>
          </w:p>
        </w:tc>
        <w:tc>
          <w:tcPr>
            <w:tcW w:w="7440" w:type="dxa"/>
          </w:tcPr>
          <w:p w:rsidR="00BF17FB" w:rsidRPr="00727709" w:rsidRDefault="00BF17FB" w:rsidP="00BF17FB">
            <w:pPr>
              <w:rPr>
                <w:sz w:val="22"/>
              </w:rPr>
            </w:pPr>
            <w:r w:rsidRPr="00727709">
              <w:rPr>
                <w:sz w:val="22"/>
              </w:rPr>
              <w:t xml:space="preserve">Classroom Management Methods, Institute of Educational Studies, </w:t>
            </w:r>
            <w:smartTag w:uri="urn:schemas-microsoft-com:office:smarttags" w:element="PlaceName">
              <w:r w:rsidRPr="00727709">
                <w:rPr>
                  <w:sz w:val="22"/>
                </w:rPr>
                <w:t>Cairo</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
              <w:smartTag w:uri="urn:schemas-microsoft-com:office:smarttags" w:element="City">
                <w:r w:rsidRPr="00727709">
                  <w:rPr>
                    <w:sz w:val="22"/>
                  </w:rPr>
                  <w:t>Cairo</w:t>
                </w:r>
              </w:smartTag>
              <w:r w:rsidRPr="00727709">
                <w:rPr>
                  <w:sz w:val="22"/>
                </w:rPr>
                <w:t xml:space="preserve">, </w:t>
              </w:r>
              <w:smartTag w:uri="urn:schemas-microsoft-com:office:smarttags" w:element="country-region">
                <w:r w:rsidRPr="00727709">
                  <w:rPr>
                    <w:sz w:val="22"/>
                  </w:rPr>
                  <w:t>Egypt</w:t>
                </w:r>
              </w:smartTag>
            </w:smartTag>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Spring 2001, 2003</w:t>
            </w:r>
          </w:p>
        </w:tc>
        <w:tc>
          <w:tcPr>
            <w:tcW w:w="7440" w:type="dxa"/>
          </w:tcPr>
          <w:p w:rsidR="00BF17FB" w:rsidRPr="00727709" w:rsidRDefault="00BF17FB" w:rsidP="00BF17FB">
            <w:pPr>
              <w:rPr>
                <w:sz w:val="22"/>
              </w:rPr>
            </w:pPr>
            <w:r w:rsidRPr="00727709">
              <w:rPr>
                <w:sz w:val="22"/>
              </w:rPr>
              <w:t xml:space="preserve">Integrated Services in Natural Environments. Early Intervention Master's Class.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Connecticut</w:t>
                </w:r>
              </w:smartTag>
            </w:smartTag>
          </w:p>
        </w:tc>
      </w:tr>
      <w:tr w:rsidR="00BF17FB" w:rsidRPr="00BB701F"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lastRenderedPageBreak/>
              <w:t>Summer 2001</w:t>
            </w:r>
          </w:p>
        </w:tc>
        <w:tc>
          <w:tcPr>
            <w:tcW w:w="7440" w:type="dxa"/>
          </w:tcPr>
          <w:p w:rsidR="00BF17FB" w:rsidRPr="00727709" w:rsidRDefault="00BF17FB" w:rsidP="00BF17FB">
            <w:pPr>
              <w:rPr>
                <w:sz w:val="22"/>
                <w:lang w:val="pt-PT"/>
              </w:rPr>
            </w:pPr>
            <w:r w:rsidRPr="00727709">
              <w:rPr>
                <w:sz w:val="22"/>
              </w:rPr>
              <w:t>Early Intervention in Natural Environments</w:t>
            </w:r>
            <w:r w:rsidRPr="00727709">
              <w:rPr>
                <w:i/>
                <w:sz w:val="22"/>
              </w:rPr>
              <w:t>.</w:t>
            </w:r>
            <w:r w:rsidRPr="00727709">
              <w:rPr>
                <w:sz w:val="22"/>
              </w:rPr>
              <w:t xml:space="preserve"> </w:t>
            </w:r>
            <w:r w:rsidRPr="00727709">
              <w:rPr>
                <w:sz w:val="22"/>
                <w:lang w:val="pt-PT"/>
              </w:rPr>
              <w:t>Lecture present</w:t>
            </w:r>
            <w:smartTag w:uri="urn:schemas-microsoft-com:office:smarttags" w:element="PersonName">
              <w:r w:rsidRPr="00727709">
                <w:rPr>
                  <w:sz w:val="22"/>
                  <w:lang w:val="pt-PT"/>
                </w:rPr>
                <w:t>ed</w:t>
              </w:r>
            </w:smartTag>
            <w:r w:rsidRPr="00727709">
              <w:rPr>
                <w:sz w:val="22"/>
                <w:lang w:val="pt-PT"/>
              </w:rPr>
              <w:t xml:space="preserve"> at the Faculdade de Psicologia e de Ciências de Educação, University of Porto.</w:t>
            </w:r>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Fall 2002, 2003</w:t>
            </w:r>
          </w:p>
        </w:tc>
        <w:tc>
          <w:tcPr>
            <w:tcW w:w="7440" w:type="dxa"/>
          </w:tcPr>
          <w:p w:rsidR="00BF17FB" w:rsidRPr="00727709" w:rsidRDefault="00BF17FB" w:rsidP="00BF17FB">
            <w:pPr>
              <w:rPr>
                <w:sz w:val="22"/>
              </w:rPr>
            </w:pPr>
            <w:r w:rsidRPr="00727709">
              <w:rPr>
                <w:sz w:val="22"/>
              </w:rPr>
              <w:t xml:space="preserve">Engagement. Undergraduate and Graduate Class on Preschool Intervention, Department of Special Education, </w:t>
            </w:r>
            <w:smartTag w:uri="urn:schemas-microsoft-com:office:smarttags" w:element="PlaceName">
              <w:r w:rsidRPr="00727709">
                <w:rPr>
                  <w:sz w:val="22"/>
                </w:rPr>
                <w:t>Peabody</w:t>
              </w:r>
            </w:smartTag>
            <w:r w:rsidRPr="00727709">
              <w:rPr>
                <w:sz w:val="22"/>
              </w:rPr>
              <w:t xml:space="preserve"> </w:t>
            </w:r>
            <w:smartTag w:uri="urn:schemas-microsoft-com:office:smarttags" w:element="PlaceType">
              <w:r w:rsidRPr="00727709">
                <w:rPr>
                  <w:sz w:val="22"/>
                </w:rPr>
                <w:t>College</w:t>
              </w:r>
            </w:smartTag>
            <w:r w:rsidRPr="00727709">
              <w:rPr>
                <w:sz w:val="22"/>
              </w:rPr>
              <w:t xml:space="preserve">,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BB701F"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lang w:val="pt-PT"/>
              </w:rPr>
            </w:pPr>
            <w:r w:rsidRPr="00727709">
              <w:rPr>
                <w:sz w:val="22"/>
                <w:lang w:val="pt-PT"/>
              </w:rPr>
              <w:t>Spring 2003</w:t>
            </w:r>
          </w:p>
        </w:tc>
        <w:tc>
          <w:tcPr>
            <w:tcW w:w="7440" w:type="dxa"/>
          </w:tcPr>
          <w:p w:rsidR="00BF17FB" w:rsidRPr="00727709" w:rsidRDefault="00BF17FB" w:rsidP="00BF17FB">
            <w:pPr>
              <w:rPr>
                <w:sz w:val="22"/>
                <w:lang w:val="pt-PT"/>
              </w:rPr>
            </w:pPr>
            <w:r w:rsidRPr="00727709">
              <w:rPr>
                <w:sz w:val="22"/>
                <w:lang w:val="pt-PT"/>
              </w:rPr>
              <w:t>Research Methods; Faculdade de Psicologia e de Ciências de Educação, University of Porto</w:t>
            </w:r>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Spring 2003, 2004</w:t>
            </w:r>
          </w:p>
        </w:tc>
        <w:tc>
          <w:tcPr>
            <w:tcW w:w="7440" w:type="dxa"/>
          </w:tcPr>
          <w:p w:rsidR="00BF17FB" w:rsidRPr="00727709" w:rsidRDefault="00BF17FB" w:rsidP="00BF17FB">
            <w:pPr>
              <w:rPr>
                <w:sz w:val="22"/>
              </w:rPr>
            </w:pPr>
            <w:r w:rsidRPr="00727709">
              <w:rPr>
                <w:sz w:val="22"/>
              </w:rPr>
              <w:t xml:space="preserve">Home Visiting, Graduate Infant-Toddler Intervention, Special Education Department,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Fall 2003</w:t>
            </w:r>
          </w:p>
        </w:tc>
        <w:tc>
          <w:tcPr>
            <w:tcW w:w="7440" w:type="dxa"/>
          </w:tcPr>
          <w:p w:rsidR="00BF17FB" w:rsidRPr="00727709" w:rsidRDefault="00BF17FB" w:rsidP="00BF17FB">
            <w:pPr>
              <w:rPr>
                <w:sz w:val="22"/>
              </w:rPr>
            </w:pPr>
            <w:r w:rsidRPr="00727709">
              <w:rPr>
                <w:sz w:val="22"/>
              </w:rPr>
              <w:t xml:space="preserve">Family-Centered Services. Graduate Speech and Hearing Class,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Fall 2003</w:t>
            </w:r>
          </w:p>
        </w:tc>
        <w:tc>
          <w:tcPr>
            <w:tcW w:w="7440" w:type="dxa"/>
          </w:tcPr>
          <w:p w:rsidR="00BF17FB" w:rsidRPr="00727709" w:rsidRDefault="00BF17FB" w:rsidP="00BF17FB">
            <w:pPr>
              <w:rPr>
                <w:sz w:val="22"/>
              </w:rPr>
            </w:pPr>
            <w:r w:rsidRPr="00727709">
              <w:rPr>
                <w:sz w:val="22"/>
              </w:rPr>
              <w:t xml:space="preserve">Routines-Based Interview. Undergraduate Class on Assessment, Department of Special Education, </w:t>
            </w:r>
            <w:smartTag w:uri="urn:schemas-microsoft-com:office:smarttags" w:element="PlaceName">
              <w:r w:rsidRPr="00727709">
                <w:rPr>
                  <w:sz w:val="22"/>
                </w:rPr>
                <w:t>Peabody</w:t>
              </w:r>
            </w:smartTag>
            <w:r w:rsidRPr="00727709">
              <w:rPr>
                <w:sz w:val="22"/>
              </w:rPr>
              <w:t xml:space="preserve"> </w:t>
            </w:r>
            <w:smartTag w:uri="urn:schemas-microsoft-com:office:smarttags" w:element="PlaceType">
              <w:r w:rsidRPr="00727709">
                <w:rPr>
                  <w:sz w:val="22"/>
                </w:rPr>
                <w:t>College</w:t>
              </w:r>
            </w:smartTag>
            <w:r w:rsidRPr="00727709">
              <w:rPr>
                <w:sz w:val="22"/>
              </w:rPr>
              <w:t xml:space="preserve">,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Summer 2004</w:t>
            </w:r>
          </w:p>
        </w:tc>
        <w:tc>
          <w:tcPr>
            <w:tcW w:w="7440" w:type="dxa"/>
          </w:tcPr>
          <w:p w:rsidR="00BF17FB" w:rsidRPr="00727709" w:rsidRDefault="00BF17FB" w:rsidP="00BF17FB">
            <w:pPr>
              <w:rPr>
                <w:sz w:val="22"/>
              </w:rPr>
            </w:pPr>
            <w:r w:rsidRPr="00727709">
              <w:rPr>
                <w:sz w:val="22"/>
              </w:rPr>
              <w:t xml:space="preserve">Engagement and Participation (with Rune J. Simeonsson), Transatlantic Consortium on Early Intervention,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rPr>
            </w:pPr>
            <w:r w:rsidRPr="00727709">
              <w:rPr>
                <w:sz w:val="22"/>
              </w:rPr>
              <w:t>July 2004</w:t>
            </w:r>
          </w:p>
        </w:tc>
        <w:tc>
          <w:tcPr>
            <w:tcW w:w="7440" w:type="dxa"/>
          </w:tcPr>
          <w:p w:rsidR="00BF17FB" w:rsidRPr="00727709" w:rsidRDefault="00BF17FB" w:rsidP="00BF17FB">
            <w:pPr>
              <w:rPr>
                <w:sz w:val="22"/>
              </w:rPr>
            </w:pPr>
            <w:r w:rsidRPr="00727709">
              <w:rPr>
                <w:sz w:val="22"/>
              </w:rPr>
              <w:t xml:space="preserve">Old and New Standards for Quality Research: Applications for Family-Centered Practice and Disability, College of Educational and Developmental Psychologists, </w:t>
            </w:r>
            <w:smartTag w:uri="urn:schemas-microsoft-com:office:smarttags" w:element="place">
              <w:smartTag w:uri="urn:schemas-microsoft-com:office:smarttags" w:element="PlaceName">
                <w:r w:rsidRPr="00727709">
                  <w:rPr>
                    <w:sz w:val="22"/>
                  </w:rPr>
                  <w:t>Queensland</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of Technology</w:t>
            </w:r>
          </w:p>
        </w:tc>
      </w:tr>
      <w:tr w:rsidR="00BF17FB" w:rsidRPr="00BB701F"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lang w:val="pt-PT"/>
              </w:rPr>
            </w:pPr>
            <w:r w:rsidRPr="00727709">
              <w:rPr>
                <w:sz w:val="22"/>
                <w:lang w:val="pt-PT"/>
              </w:rPr>
              <w:t>March 2006</w:t>
            </w:r>
          </w:p>
        </w:tc>
        <w:tc>
          <w:tcPr>
            <w:tcW w:w="7440" w:type="dxa"/>
          </w:tcPr>
          <w:p w:rsidR="00BF17FB" w:rsidRPr="00727709" w:rsidRDefault="00BF17FB" w:rsidP="00BF17FB">
            <w:pPr>
              <w:rPr>
                <w:sz w:val="22"/>
                <w:lang w:val="pt-PT"/>
              </w:rPr>
            </w:pPr>
            <w:r w:rsidRPr="00727709">
              <w:rPr>
                <w:sz w:val="22"/>
                <w:lang w:val="pt-PT"/>
              </w:rPr>
              <w:t>Behavioral-Ecological Special Education, Faculdade de Ciências Sociais, Universidade Católica Portuguesa, Braga, Portugal</w:t>
            </w:r>
          </w:p>
        </w:tc>
      </w:tr>
      <w:tr w:rsidR="00BF17FB" w:rsidRPr="00727709"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rsidR="00BF17FB" w:rsidRPr="00727709" w:rsidRDefault="00BF17FB" w:rsidP="00BF17FB">
            <w:pPr>
              <w:rPr>
                <w:sz w:val="22"/>
                <w:lang w:val="pt-PT"/>
              </w:rPr>
            </w:pPr>
            <w:r w:rsidRPr="00727709">
              <w:rPr>
                <w:sz w:val="22"/>
                <w:lang w:val="pt-PT"/>
              </w:rPr>
              <w:t>July 2010</w:t>
            </w:r>
          </w:p>
        </w:tc>
        <w:tc>
          <w:tcPr>
            <w:tcW w:w="7440" w:type="dxa"/>
          </w:tcPr>
          <w:p w:rsidR="00BF17FB" w:rsidRPr="00727709" w:rsidRDefault="00BF17FB" w:rsidP="00BF17FB">
            <w:pPr>
              <w:rPr>
                <w:sz w:val="22"/>
              </w:rPr>
            </w:pPr>
            <w:r w:rsidRPr="00727709">
              <w:rPr>
                <w:sz w:val="22"/>
              </w:rPr>
              <w:t>(a) Home- and Community-Based Early Intervention, (b) Engagement of Every Child in the Preschool Classroom, The University of Connecticut A. J. Pappanikou Center for Excellence in Developmental Disabilities, Farmington, CT</w:t>
            </w:r>
          </w:p>
        </w:tc>
      </w:tr>
    </w:tbl>
    <w:p w:rsidR="00BF17FB" w:rsidRPr="00727709" w:rsidRDefault="00BF17FB" w:rsidP="0006594C">
      <w:pPr>
        <w:pStyle w:val="Heading3"/>
        <w:rPr>
          <w:b/>
          <w:bCs/>
          <w:i/>
          <w:iCs/>
          <w:sz w:val="28"/>
        </w:rPr>
      </w:pPr>
      <w:r w:rsidRPr="00727709">
        <w:rPr>
          <w:b/>
          <w:bCs/>
          <w:i/>
          <w:iCs/>
          <w:sz w:val="28"/>
        </w:rPr>
        <w:t>Practicum Supervisor</w:t>
      </w:r>
    </w:p>
    <w:p w:rsidR="00BF17FB" w:rsidRPr="00727709" w:rsidRDefault="00BF17FB" w:rsidP="00BF17FB">
      <w:pPr>
        <w:rPr>
          <w:sz w:val="22"/>
        </w:rPr>
      </w:pPr>
      <w:r w:rsidRPr="00727709">
        <w:rPr>
          <w:sz w:val="22"/>
        </w:rPr>
        <w:t>1991-1993</w:t>
      </w:r>
      <w:r w:rsidRPr="00727709">
        <w:rPr>
          <w:sz w:val="22"/>
        </w:rPr>
        <w:tab/>
        <w:t>Statewide Practicum Supervisor for candidates seeking Preschool Handicapped certification from the NC Department of Public Instruction.</w:t>
      </w:r>
    </w:p>
    <w:p w:rsidR="00BF17FB" w:rsidRPr="00727709" w:rsidRDefault="00BF17FB" w:rsidP="0006594C">
      <w:pPr>
        <w:pStyle w:val="Heading3"/>
        <w:rPr>
          <w:b/>
          <w:bCs/>
          <w:i/>
          <w:iCs/>
          <w:sz w:val="28"/>
        </w:rPr>
      </w:pPr>
      <w:r w:rsidRPr="00727709">
        <w:rPr>
          <w:b/>
          <w:bCs/>
          <w:i/>
          <w:iCs/>
          <w:sz w:val="28"/>
        </w:rPr>
        <w:t>Postdoctoral Supervision</w:t>
      </w:r>
    </w:p>
    <w:tbl>
      <w:tblPr>
        <w:tblW w:w="9240" w:type="dxa"/>
        <w:tblInd w:w="108" w:type="dxa"/>
        <w:tblLook w:val="01E0" w:firstRow="1" w:lastRow="1" w:firstColumn="1" w:lastColumn="1" w:noHBand="0" w:noVBand="0"/>
      </w:tblPr>
      <w:tblGrid>
        <w:gridCol w:w="2880"/>
        <w:gridCol w:w="6360"/>
      </w:tblGrid>
      <w:tr w:rsidR="00BF17FB" w:rsidRPr="00727709" w:rsidTr="00BF17FB">
        <w:tc>
          <w:tcPr>
            <w:tcW w:w="2880" w:type="dxa"/>
          </w:tcPr>
          <w:p w:rsidR="00BF17FB" w:rsidRPr="00727709" w:rsidRDefault="00BF17FB" w:rsidP="00B44EE6">
            <w:pPr>
              <w:numPr>
                <w:ilvl w:val="0"/>
                <w:numId w:val="15"/>
              </w:numPr>
              <w:spacing w:after="0" w:line="240" w:lineRule="auto"/>
              <w:rPr>
                <w:sz w:val="22"/>
              </w:rPr>
            </w:pPr>
            <w:r w:rsidRPr="00727709">
              <w:rPr>
                <w:sz w:val="22"/>
              </w:rPr>
              <w:t>Cecilia Aguiar</w:t>
            </w:r>
          </w:p>
        </w:tc>
        <w:tc>
          <w:tcPr>
            <w:tcW w:w="6360" w:type="dxa"/>
          </w:tcPr>
          <w:p w:rsidR="00BF17FB" w:rsidRPr="00727709" w:rsidRDefault="00BF17FB" w:rsidP="00B44EE6">
            <w:pPr>
              <w:spacing w:after="0" w:line="240" w:lineRule="auto"/>
              <w:rPr>
                <w:sz w:val="22"/>
              </w:rPr>
            </w:pPr>
            <w:r w:rsidRPr="00727709">
              <w:rPr>
                <w:sz w:val="22"/>
              </w:rPr>
              <w:t>ISPA Lisbon, Portugal</w:t>
            </w:r>
          </w:p>
        </w:tc>
      </w:tr>
      <w:tr w:rsidR="00BF17FB" w:rsidRPr="00727709" w:rsidTr="00BF17FB">
        <w:tc>
          <w:tcPr>
            <w:tcW w:w="2880" w:type="dxa"/>
          </w:tcPr>
          <w:p w:rsidR="00BF17FB" w:rsidRPr="00727709" w:rsidRDefault="00BF17FB" w:rsidP="00B44EE6">
            <w:pPr>
              <w:numPr>
                <w:ilvl w:val="0"/>
                <w:numId w:val="15"/>
              </w:numPr>
              <w:spacing w:after="0" w:line="240" w:lineRule="auto"/>
              <w:rPr>
                <w:sz w:val="22"/>
              </w:rPr>
            </w:pPr>
            <w:r w:rsidRPr="00727709">
              <w:rPr>
                <w:sz w:val="22"/>
              </w:rPr>
              <w:t>Joana Cadima</w:t>
            </w:r>
          </w:p>
          <w:p w:rsidR="00BF17FB" w:rsidRPr="00727709" w:rsidRDefault="00BF17FB" w:rsidP="00B44EE6">
            <w:pPr>
              <w:numPr>
                <w:ilvl w:val="0"/>
                <w:numId w:val="15"/>
              </w:numPr>
              <w:spacing w:after="0" w:line="240" w:lineRule="auto"/>
              <w:rPr>
                <w:sz w:val="22"/>
              </w:rPr>
            </w:pPr>
            <w:r w:rsidRPr="00727709">
              <w:rPr>
                <w:sz w:val="22"/>
              </w:rPr>
              <w:t>Tânia Boavida</w:t>
            </w:r>
          </w:p>
        </w:tc>
        <w:tc>
          <w:tcPr>
            <w:tcW w:w="6360" w:type="dxa"/>
          </w:tcPr>
          <w:p w:rsidR="00BF17FB" w:rsidRPr="00727709" w:rsidRDefault="00BF17FB" w:rsidP="00B44EE6">
            <w:pPr>
              <w:spacing w:after="0" w:line="240" w:lineRule="auto"/>
              <w:rPr>
                <w:sz w:val="22"/>
              </w:rPr>
            </w:pPr>
            <w:r w:rsidRPr="00727709">
              <w:rPr>
                <w:sz w:val="22"/>
              </w:rPr>
              <w:t>University of Porto, Portugal</w:t>
            </w:r>
          </w:p>
          <w:p w:rsidR="00BF17FB" w:rsidRPr="00727709" w:rsidRDefault="00BF17FB" w:rsidP="00B44EE6">
            <w:pPr>
              <w:spacing w:after="0" w:line="240" w:lineRule="auto"/>
              <w:rPr>
                <w:sz w:val="22"/>
              </w:rPr>
            </w:pPr>
            <w:r w:rsidRPr="00727709">
              <w:rPr>
                <w:sz w:val="22"/>
              </w:rPr>
              <w:t>University of Tennessee at Chattanooga</w:t>
            </w:r>
          </w:p>
        </w:tc>
      </w:tr>
      <w:tr w:rsidR="00B44EE6" w:rsidRPr="00727709" w:rsidTr="00BF17FB">
        <w:tc>
          <w:tcPr>
            <w:tcW w:w="2880" w:type="dxa"/>
          </w:tcPr>
          <w:p w:rsidR="00B44EE6" w:rsidRPr="00727709" w:rsidRDefault="00B44EE6" w:rsidP="00B44EE6">
            <w:pPr>
              <w:numPr>
                <w:ilvl w:val="0"/>
                <w:numId w:val="15"/>
              </w:numPr>
              <w:spacing w:after="0" w:line="240" w:lineRule="auto"/>
              <w:rPr>
                <w:sz w:val="22"/>
              </w:rPr>
            </w:pPr>
            <w:r>
              <w:rPr>
                <w:sz w:val="22"/>
              </w:rPr>
              <w:t>Pau García Grau</w:t>
            </w:r>
          </w:p>
        </w:tc>
        <w:tc>
          <w:tcPr>
            <w:tcW w:w="6360" w:type="dxa"/>
          </w:tcPr>
          <w:p w:rsidR="00B44EE6" w:rsidRPr="00727709" w:rsidRDefault="00B44EE6" w:rsidP="00B44EE6">
            <w:pPr>
              <w:spacing w:after="0" w:line="240" w:lineRule="auto"/>
              <w:rPr>
                <w:sz w:val="22"/>
              </w:rPr>
            </w:pPr>
            <w:r>
              <w:rPr>
                <w:sz w:val="22"/>
              </w:rPr>
              <w:t>The University of Alabama</w:t>
            </w:r>
          </w:p>
        </w:tc>
      </w:tr>
    </w:tbl>
    <w:p w:rsidR="00BF17FB" w:rsidRPr="00727709" w:rsidRDefault="00BF17FB" w:rsidP="0006594C">
      <w:pPr>
        <w:pStyle w:val="Heading3"/>
        <w:rPr>
          <w:b/>
          <w:bCs/>
          <w:i/>
          <w:iCs/>
          <w:sz w:val="28"/>
        </w:rPr>
      </w:pPr>
      <w:r w:rsidRPr="00727709">
        <w:rPr>
          <w:b/>
          <w:bCs/>
          <w:i/>
          <w:iCs/>
          <w:sz w:val="28"/>
        </w:rPr>
        <w:t>Doctoral (Ph.D.) Committees</w:t>
      </w:r>
    </w:p>
    <w:tbl>
      <w:tblPr>
        <w:tblW w:w="9842" w:type="dxa"/>
        <w:tblInd w:w="108" w:type="dxa"/>
        <w:tblLook w:val="01E0" w:firstRow="1" w:lastRow="1" w:firstColumn="1" w:lastColumn="1" w:noHBand="0" w:noVBand="0"/>
      </w:tblPr>
      <w:tblGrid>
        <w:gridCol w:w="3222"/>
        <w:gridCol w:w="6620"/>
      </w:tblGrid>
      <w:tr w:rsidR="00BF17FB" w:rsidRPr="00727709" w:rsidTr="00BF17FB">
        <w:trPr>
          <w:trHeight w:val="249"/>
        </w:trPr>
        <w:tc>
          <w:tcPr>
            <w:tcW w:w="3222" w:type="dxa"/>
          </w:tcPr>
          <w:p w:rsidR="00BF17FB" w:rsidRPr="00727709" w:rsidRDefault="00BF17FB" w:rsidP="00B44EE6">
            <w:pPr>
              <w:numPr>
                <w:ilvl w:val="0"/>
                <w:numId w:val="25"/>
              </w:numPr>
              <w:tabs>
                <w:tab w:val="clear" w:pos="360"/>
              </w:tabs>
              <w:spacing w:after="0"/>
              <w:rPr>
                <w:sz w:val="22"/>
              </w:rPr>
            </w:pPr>
            <w:bookmarkStart w:id="4" w:name="OLE_LINK16"/>
            <w:bookmarkStart w:id="5" w:name="OLE_LINK17"/>
            <w:r w:rsidRPr="00727709">
              <w:rPr>
                <w:sz w:val="22"/>
              </w:rPr>
              <w:t>Sarintha Stricklin</w:t>
            </w:r>
          </w:p>
        </w:tc>
        <w:tc>
          <w:tcPr>
            <w:tcW w:w="6620" w:type="dxa"/>
          </w:tcPr>
          <w:p w:rsidR="00BF17FB" w:rsidRPr="00727709" w:rsidRDefault="00BF17FB" w:rsidP="00B44EE6">
            <w:pPr>
              <w:spacing w:after="0"/>
              <w:rPr>
                <w:sz w:val="22"/>
              </w:rPr>
            </w:pP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ew Orleans</w:t>
                </w:r>
              </w:smartTag>
            </w:smartTag>
            <w:r w:rsidRPr="00727709">
              <w:rPr>
                <w:sz w:val="22"/>
              </w:rPr>
              <w:t xml:space="preserve"> (Special Education)</w:t>
            </w:r>
          </w:p>
        </w:tc>
      </w:tr>
      <w:bookmarkEnd w:id="4"/>
      <w:bookmarkEnd w:id="5"/>
      <w:tr w:rsidR="00BF17FB" w:rsidRPr="00727709" w:rsidTr="00BF17FB">
        <w:trPr>
          <w:trHeight w:val="249"/>
        </w:trPr>
        <w:tc>
          <w:tcPr>
            <w:tcW w:w="3222" w:type="dxa"/>
          </w:tcPr>
          <w:p w:rsidR="00BF17FB" w:rsidRPr="00727709" w:rsidRDefault="00BF17FB" w:rsidP="00B44EE6">
            <w:pPr>
              <w:numPr>
                <w:ilvl w:val="0"/>
                <w:numId w:val="25"/>
              </w:numPr>
              <w:tabs>
                <w:tab w:val="clear" w:pos="360"/>
              </w:tabs>
              <w:spacing w:after="0"/>
              <w:rPr>
                <w:sz w:val="22"/>
              </w:rPr>
            </w:pPr>
            <w:r w:rsidRPr="00727709">
              <w:rPr>
                <w:sz w:val="22"/>
              </w:rPr>
              <w:t>Craig Pohlman</w:t>
            </w:r>
          </w:p>
        </w:tc>
        <w:tc>
          <w:tcPr>
            <w:tcW w:w="6620" w:type="dxa"/>
          </w:tcPr>
          <w:p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chool Psychology)</w:t>
            </w:r>
          </w:p>
        </w:tc>
      </w:tr>
      <w:tr w:rsidR="00BF17FB" w:rsidRPr="00727709" w:rsidTr="00BF17FB">
        <w:trPr>
          <w:trHeight w:val="498"/>
        </w:trPr>
        <w:tc>
          <w:tcPr>
            <w:tcW w:w="3222" w:type="dxa"/>
          </w:tcPr>
          <w:p w:rsidR="00BF17FB" w:rsidRPr="00727709" w:rsidRDefault="00BF17FB" w:rsidP="00B44EE6">
            <w:pPr>
              <w:numPr>
                <w:ilvl w:val="0"/>
                <w:numId w:val="25"/>
              </w:numPr>
              <w:tabs>
                <w:tab w:val="clear" w:pos="360"/>
              </w:tabs>
              <w:spacing w:after="0"/>
              <w:rPr>
                <w:sz w:val="22"/>
              </w:rPr>
            </w:pPr>
            <w:r w:rsidRPr="00727709">
              <w:rPr>
                <w:sz w:val="22"/>
              </w:rPr>
              <w:lastRenderedPageBreak/>
              <w:t>Brad McMillen</w:t>
            </w:r>
          </w:p>
        </w:tc>
        <w:tc>
          <w:tcPr>
            <w:tcW w:w="6620" w:type="dxa"/>
          </w:tcPr>
          <w:p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 Dissertation Advisor)</w:t>
            </w:r>
          </w:p>
        </w:tc>
      </w:tr>
      <w:tr w:rsidR="00BF17FB" w:rsidRPr="00727709" w:rsidTr="00BF17FB">
        <w:trPr>
          <w:trHeight w:val="498"/>
        </w:trPr>
        <w:tc>
          <w:tcPr>
            <w:tcW w:w="3222" w:type="dxa"/>
          </w:tcPr>
          <w:p w:rsidR="00BF17FB" w:rsidRPr="00727709" w:rsidRDefault="00BF17FB" w:rsidP="00B44EE6">
            <w:pPr>
              <w:numPr>
                <w:ilvl w:val="0"/>
                <w:numId w:val="25"/>
              </w:numPr>
              <w:tabs>
                <w:tab w:val="clear" w:pos="360"/>
              </w:tabs>
              <w:spacing w:after="0"/>
              <w:rPr>
                <w:sz w:val="22"/>
              </w:rPr>
            </w:pPr>
            <w:r w:rsidRPr="00727709">
              <w:rPr>
                <w:sz w:val="22"/>
              </w:rPr>
              <w:t>Susan Miller</w:t>
            </w:r>
          </w:p>
        </w:tc>
        <w:tc>
          <w:tcPr>
            <w:tcW w:w="6620" w:type="dxa"/>
          </w:tcPr>
          <w:p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 Chair)</w:t>
            </w:r>
          </w:p>
        </w:tc>
      </w:tr>
      <w:tr w:rsidR="00BF17FB" w:rsidRPr="00727709" w:rsidTr="00BF17FB">
        <w:trPr>
          <w:trHeight w:val="498"/>
        </w:trPr>
        <w:tc>
          <w:tcPr>
            <w:tcW w:w="3222" w:type="dxa"/>
          </w:tcPr>
          <w:p w:rsidR="00BF17FB" w:rsidRPr="00727709" w:rsidRDefault="00BF17FB" w:rsidP="00B44EE6">
            <w:pPr>
              <w:numPr>
                <w:ilvl w:val="0"/>
                <w:numId w:val="25"/>
              </w:numPr>
              <w:tabs>
                <w:tab w:val="clear" w:pos="360"/>
              </w:tabs>
              <w:spacing w:after="0"/>
              <w:rPr>
                <w:sz w:val="22"/>
              </w:rPr>
            </w:pPr>
            <w:r w:rsidRPr="00727709">
              <w:rPr>
                <w:sz w:val="22"/>
              </w:rPr>
              <w:t>Kim Sloper</w:t>
            </w:r>
          </w:p>
        </w:tc>
        <w:tc>
          <w:tcPr>
            <w:tcW w:w="6620" w:type="dxa"/>
          </w:tcPr>
          <w:p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chool Psychology; Dissertation Advisor)</w:t>
            </w:r>
          </w:p>
        </w:tc>
      </w:tr>
      <w:tr w:rsidR="00BF17FB" w:rsidRPr="00727709" w:rsidTr="00BF17FB">
        <w:trPr>
          <w:trHeight w:val="249"/>
        </w:trPr>
        <w:tc>
          <w:tcPr>
            <w:tcW w:w="3222" w:type="dxa"/>
          </w:tcPr>
          <w:p w:rsidR="00BF17FB" w:rsidRPr="00727709" w:rsidRDefault="00BF17FB" w:rsidP="00B44EE6">
            <w:pPr>
              <w:numPr>
                <w:ilvl w:val="0"/>
                <w:numId w:val="25"/>
              </w:numPr>
              <w:tabs>
                <w:tab w:val="clear" w:pos="360"/>
              </w:tabs>
              <w:spacing w:after="0"/>
              <w:rPr>
                <w:sz w:val="22"/>
              </w:rPr>
            </w:pPr>
            <w:r w:rsidRPr="00727709">
              <w:rPr>
                <w:sz w:val="22"/>
              </w:rPr>
              <w:t>Toni Jardine</w:t>
            </w:r>
          </w:p>
        </w:tc>
        <w:tc>
          <w:tcPr>
            <w:tcW w:w="6620" w:type="dxa"/>
          </w:tcPr>
          <w:p w:rsidR="00BF17FB" w:rsidRPr="00727709" w:rsidRDefault="00BF17FB" w:rsidP="00B44EE6">
            <w:pPr>
              <w:spacing w:after="0"/>
              <w:rPr>
                <w:sz w:val="22"/>
              </w:rPr>
            </w:pP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ew Orleans</w:t>
                </w:r>
              </w:smartTag>
            </w:smartTag>
            <w:r w:rsidRPr="00727709">
              <w:rPr>
                <w:sz w:val="22"/>
              </w:rPr>
              <w:t xml:space="preserve"> (Special Education)</w:t>
            </w:r>
          </w:p>
        </w:tc>
      </w:tr>
      <w:tr w:rsidR="00BF17FB" w:rsidRPr="00727709" w:rsidTr="00BF17FB">
        <w:trPr>
          <w:trHeight w:val="249"/>
        </w:trPr>
        <w:tc>
          <w:tcPr>
            <w:tcW w:w="3222" w:type="dxa"/>
          </w:tcPr>
          <w:p w:rsidR="00BF17FB" w:rsidRPr="00727709" w:rsidRDefault="00BF17FB" w:rsidP="00B44EE6">
            <w:pPr>
              <w:numPr>
                <w:ilvl w:val="0"/>
                <w:numId w:val="25"/>
              </w:numPr>
              <w:tabs>
                <w:tab w:val="clear" w:pos="360"/>
              </w:tabs>
              <w:spacing w:after="0"/>
              <w:rPr>
                <w:sz w:val="22"/>
              </w:rPr>
            </w:pPr>
            <w:r w:rsidRPr="00727709">
              <w:rPr>
                <w:sz w:val="22"/>
              </w:rPr>
              <w:t>Laurie Selz</w:t>
            </w:r>
          </w:p>
        </w:tc>
        <w:tc>
          <w:tcPr>
            <w:tcW w:w="6620" w:type="dxa"/>
          </w:tcPr>
          <w:p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w:t>
            </w:r>
          </w:p>
        </w:tc>
      </w:tr>
      <w:tr w:rsidR="00BF17FB" w:rsidRPr="00727709" w:rsidTr="00BF17FB">
        <w:trPr>
          <w:trHeight w:val="249"/>
        </w:trPr>
        <w:tc>
          <w:tcPr>
            <w:tcW w:w="3222" w:type="dxa"/>
          </w:tcPr>
          <w:p w:rsidR="00BF17FB" w:rsidRPr="00727709" w:rsidRDefault="00BF17FB" w:rsidP="00B44EE6">
            <w:pPr>
              <w:numPr>
                <w:ilvl w:val="0"/>
                <w:numId w:val="25"/>
              </w:numPr>
              <w:tabs>
                <w:tab w:val="clear" w:pos="360"/>
              </w:tabs>
              <w:spacing w:after="0"/>
              <w:rPr>
                <w:sz w:val="22"/>
              </w:rPr>
            </w:pPr>
            <w:r w:rsidRPr="00727709">
              <w:rPr>
                <w:sz w:val="22"/>
              </w:rPr>
              <w:t>Anita Scarborough</w:t>
            </w:r>
          </w:p>
        </w:tc>
        <w:tc>
          <w:tcPr>
            <w:tcW w:w="6620" w:type="dxa"/>
          </w:tcPr>
          <w:p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w:t>
            </w:r>
          </w:p>
        </w:tc>
      </w:tr>
      <w:tr w:rsidR="00BF17FB" w:rsidRPr="00727709" w:rsidTr="00BF17FB">
        <w:trPr>
          <w:trHeight w:val="498"/>
        </w:trPr>
        <w:tc>
          <w:tcPr>
            <w:tcW w:w="3222" w:type="dxa"/>
          </w:tcPr>
          <w:p w:rsidR="00BF17FB" w:rsidRPr="00727709" w:rsidRDefault="00BF17FB" w:rsidP="00B44EE6">
            <w:pPr>
              <w:numPr>
                <w:ilvl w:val="0"/>
                <w:numId w:val="25"/>
              </w:numPr>
              <w:tabs>
                <w:tab w:val="clear" w:pos="360"/>
              </w:tabs>
              <w:spacing w:after="0"/>
              <w:rPr>
                <w:sz w:val="22"/>
              </w:rPr>
            </w:pPr>
            <w:r w:rsidRPr="00727709">
              <w:rPr>
                <w:sz w:val="22"/>
              </w:rPr>
              <w:t>Rachael Ragin</w:t>
            </w:r>
          </w:p>
        </w:tc>
        <w:tc>
          <w:tcPr>
            <w:tcW w:w="6620" w:type="dxa"/>
          </w:tcPr>
          <w:p w:rsidR="00BF17FB" w:rsidRPr="00727709" w:rsidRDefault="00BF17FB" w:rsidP="00B44EE6">
            <w:pPr>
              <w:spacing w:after="0"/>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al Administration—Ed.D.)</w:t>
            </w:r>
          </w:p>
        </w:tc>
      </w:tr>
      <w:tr w:rsidR="00BF17FB" w:rsidRPr="00727709" w:rsidTr="00BF17FB">
        <w:trPr>
          <w:trHeight w:val="498"/>
        </w:trPr>
        <w:tc>
          <w:tcPr>
            <w:tcW w:w="3222" w:type="dxa"/>
          </w:tcPr>
          <w:p w:rsidR="00BF17FB" w:rsidRPr="00727709" w:rsidRDefault="00BF17FB" w:rsidP="00B44EE6">
            <w:pPr>
              <w:numPr>
                <w:ilvl w:val="0"/>
                <w:numId w:val="25"/>
              </w:numPr>
              <w:spacing w:after="0"/>
              <w:rPr>
                <w:sz w:val="22"/>
              </w:rPr>
            </w:pPr>
            <w:r w:rsidRPr="00727709">
              <w:rPr>
                <w:sz w:val="22"/>
              </w:rPr>
              <w:t>Rebecca Zulli</w:t>
            </w:r>
          </w:p>
        </w:tc>
        <w:tc>
          <w:tcPr>
            <w:tcW w:w="6620" w:type="dxa"/>
          </w:tcPr>
          <w:p w:rsidR="00BF17FB" w:rsidRPr="00727709" w:rsidRDefault="00BF17FB" w:rsidP="00B44EE6">
            <w:pPr>
              <w:spacing w:after="0"/>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Educational Psychology)</w:t>
            </w:r>
          </w:p>
        </w:tc>
      </w:tr>
      <w:tr w:rsidR="00BF17FB" w:rsidRPr="00727709" w:rsidTr="00BF17FB">
        <w:trPr>
          <w:trHeight w:val="498"/>
        </w:trPr>
        <w:tc>
          <w:tcPr>
            <w:tcW w:w="3222" w:type="dxa"/>
          </w:tcPr>
          <w:p w:rsidR="00BF17FB" w:rsidRPr="00727709" w:rsidRDefault="00BF17FB" w:rsidP="00B44EE6">
            <w:pPr>
              <w:numPr>
                <w:ilvl w:val="0"/>
                <w:numId w:val="25"/>
              </w:numPr>
              <w:tabs>
                <w:tab w:val="clear" w:pos="360"/>
                <w:tab w:val="num" w:pos="684"/>
              </w:tabs>
              <w:spacing w:after="0"/>
              <w:rPr>
                <w:sz w:val="22"/>
              </w:rPr>
            </w:pPr>
            <w:r w:rsidRPr="00727709">
              <w:rPr>
                <w:sz w:val="22"/>
              </w:rPr>
              <w:t>Holly Greenwood Rhodes</w:t>
            </w:r>
          </w:p>
        </w:tc>
        <w:tc>
          <w:tcPr>
            <w:tcW w:w="6620" w:type="dxa"/>
          </w:tcPr>
          <w:p w:rsidR="00BF17FB" w:rsidRPr="00727709" w:rsidRDefault="00BF17FB" w:rsidP="00B44EE6">
            <w:pPr>
              <w:spacing w:after="0"/>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 Chair)</w:t>
            </w:r>
          </w:p>
        </w:tc>
      </w:tr>
      <w:tr w:rsidR="00BF17FB" w:rsidRPr="00727709" w:rsidTr="00BF17FB">
        <w:trPr>
          <w:trHeight w:val="249"/>
        </w:trPr>
        <w:tc>
          <w:tcPr>
            <w:tcW w:w="3222" w:type="dxa"/>
          </w:tcPr>
          <w:p w:rsidR="00BF17FB" w:rsidRPr="00727709" w:rsidRDefault="00BF17FB" w:rsidP="00B44EE6">
            <w:pPr>
              <w:numPr>
                <w:ilvl w:val="0"/>
                <w:numId w:val="25"/>
              </w:numPr>
              <w:tabs>
                <w:tab w:val="clear" w:pos="360"/>
                <w:tab w:val="num" w:pos="684"/>
              </w:tabs>
              <w:spacing w:after="0"/>
              <w:rPr>
                <w:sz w:val="22"/>
              </w:rPr>
            </w:pPr>
            <w:r w:rsidRPr="00727709">
              <w:rPr>
                <w:sz w:val="22"/>
              </w:rPr>
              <w:t>Margaret S. Brashers</w:t>
            </w:r>
          </w:p>
        </w:tc>
        <w:tc>
          <w:tcPr>
            <w:tcW w:w="6620" w:type="dxa"/>
          </w:tcPr>
          <w:p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rsidTr="00BF17FB">
        <w:trPr>
          <w:trHeight w:val="249"/>
        </w:trPr>
        <w:tc>
          <w:tcPr>
            <w:tcW w:w="3222" w:type="dxa"/>
          </w:tcPr>
          <w:p w:rsidR="00BF17FB" w:rsidRPr="00727709" w:rsidRDefault="00BF17FB" w:rsidP="00B44EE6">
            <w:pPr>
              <w:numPr>
                <w:ilvl w:val="0"/>
                <w:numId w:val="25"/>
              </w:numPr>
              <w:tabs>
                <w:tab w:val="clear" w:pos="360"/>
                <w:tab w:val="num" w:pos="684"/>
              </w:tabs>
              <w:spacing w:after="0"/>
              <w:rPr>
                <w:sz w:val="22"/>
              </w:rPr>
            </w:pPr>
            <w:r w:rsidRPr="00727709">
              <w:rPr>
                <w:sz w:val="22"/>
              </w:rPr>
              <w:t>Debbie Reinhartsen</w:t>
            </w:r>
          </w:p>
        </w:tc>
        <w:tc>
          <w:tcPr>
            <w:tcW w:w="6620" w:type="dxa"/>
          </w:tcPr>
          <w:p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 Chair)</w:t>
            </w:r>
          </w:p>
        </w:tc>
      </w:tr>
      <w:tr w:rsidR="00BF17FB" w:rsidRPr="00727709" w:rsidTr="00BF17FB">
        <w:trPr>
          <w:trHeight w:val="249"/>
        </w:trPr>
        <w:tc>
          <w:tcPr>
            <w:tcW w:w="3222" w:type="dxa"/>
          </w:tcPr>
          <w:p w:rsidR="00BF17FB" w:rsidRPr="00727709" w:rsidRDefault="00BF17FB" w:rsidP="00B44EE6">
            <w:pPr>
              <w:numPr>
                <w:ilvl w:val="0"/>
                <w:numId w:val="25"/>
              </w:numPr>
              <w:tabs>
                <w:tab w:val="clear" w:pos="360"/>
                <w:tab w:val="num" w:pos="684"/>
              </w:tabs>
              <w:spacing w:after="0"/>
              <w:rPr>
                <w:sz w:val="22"/>
              </w:rPr>
            </w:pPr>
            <w:r w:rsidRPr="00727709">
              <w:rPr>
                <w:sz w:val="22"/>
              </w:rPr>
              <w:t>Patricia Rodriguez</w:t>
            </w:r>
          </w:p>
        </w:tc>
        <w:tc>
          <w:tcPr>
            <w:tcW w:w="6620" w:type="dxa"/>
          </w:tcPr>
          <w:p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rsidTr="00BF17FB">
        <w:trPr>
          <w:trHeight w:val="498"/>
        </w:trPr>
        <w:tc>
          <w:tcPr>
            <w:tcW w:w="3222" w:type="dxa"/>
          </w:tcPr>
          <w:p w:rsidR="00BF17FB" w:rsidRPr="00727709" w:rsidRDefault="00BF17FB" w:rsidP="00B44EE6">
            <w:pPr>
              <w:numPr>
                <w:ilvl w:val="0"/>
                <w:numId w:val="25"/>
              </w:numPr>
              <w:tabs>
                <w:tab w:val="clear" w:pos="360"/>
                <w:tab w:val="num" w:pos="684"/>
              </w:tabs>
              <w:spacing w:after="0"/>
              <w:rPr>
                <w:sz w:val="22"/>
              </w:rPr>
            </w:pPr>
            <w:r w:rsidRPr="00727709">
              <w:rPr>
                <w:sz w:val="22"/>
              </w:rPr>
              <w:t>Anne Wheeler</w:t>
            </w:r>
          </w:p>
        </w:tc>
        <w:tc>
          <w:tcPr>
            <w:tcW w:w="6620" w:type="dxa"/>
          </w:tcPr>
          <w:p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School Psychology)</w:t>
            </w:r>
          </w:p>
        </w:tc>
      </w:tr>
      <w:tr w:rsidR="00BF17FB" w:rsidRPr="00727709" w:rsidTr="00BF17FB">
        <w:trPr>
          <w:trHeight w:val="249"/>
        </w:trPr>
        <w:tc>
          <w:tcPr>
            <w:tcW w:w="3222" w:type="dxa"/>
          </w:tcPr>
          <w:p w:rsidR="00BF17FB" w:rsidRPr="00727709" w:rsidRDefault="00BF17FB" w:rsidP="00B44EE6">
            <w:pPr>
              <w:numPr>
                <w:ilvl w:val="0"/>
                <w:numId w:val="25"/>
              </w:numPr>
              <w:tabs>
                <w:tab w:val="clear" w:pos="360"/>
                <w:tab w:val="num" w:pos="684"/>
              </w:tabs>
              <w:spacing w:after="0"/>
              <w:rPr>
                <w:sz w:val="22"/>
              </w:rPr>
            </w:pPr>
            <w:r w:rsidRPr="00727709">
              <w:rPr>
                <w:sz w:val="22"/>
              </w:rPr>
              <w:t>Nicole Ament</w:t>
            </w:r>
          </w:p>
        </w:tc>
        <w:tc>
          <w:tcPr>
            <w:tcW w:w="6620" w:type="dxa"/>
          </w:tcPr>
          <w:p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rsidTr="00BF17FB">
        <w:trPr>
          <w:trHeight w:val="249"/>
        </w:trPr>
        <w:tc>
          <w:tcPr>
            <w:tcW w:w="3222" w:type="dxa"/>
          </w:tcPr>
          <w:p w:rsidR="00BF17FB" w:rsidRPr="00727709" w:rsidRDefault="00BF17FB" w:rsidP="00B44EE6">
            <w:pPr>
              <w:numPr>
                <w:ilvl w:val="0"/>
                <w:numId w:val="25"/>
              </w:numPr>
              <w:tabs>
                <w:tab w:val="clear" w:pos="360"/>
                <w:tab w:val="num" w:pos="684"/>
              </w:tabs>
              <w:spacing w:after="0"/>
              <w:rPr>
                <w:sz w:val="22"/>
              </w:rPr>
            </w:pPr>
            <w:smartTag w:uri="urn:schemas-microsoft-com:office:smarttags" w:element="place">
              <w:r w:rsidRPr="00727709">
                <w:rPr>
                  <w:sz w:val="22"/>
                </w:rPr>
                <w:t>Chia-Ling</w:t>
              </w:r>
            </w:smartTag>
            <w:r w:rsidRPr="00727709">
              <w:rPr>
                <w:sz w:val="22"/>
              </w:rPr>
              <w:t xml:space="preserve"> Tien</w:t>
            </w:r>
          </w:p>
        </w:tc>
        <w:tc>
          <w:tcPr>
            <w:tcW w:w="6620" w:type="dxa"/>
          </w:tcPr>
          <w:p w:rsidR="00BF17FB" w:rsidRPr="00727709" w:rsidRDefault="00BF17FB" w:rsidP="00B44EE6">
            <w:pPr>
              <w:spacing w:after="0"/>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rsidTr="00BF17FB">
        <w:trPr>
          <w:trHeight w:val="498"/>
        </w:trPr>
        <w:tc>
          <w:tcPr>
            <w:tcW w:w="3222" w:type="dxa"/>
          </w:tcPr>
          <w:p w:rsidR="00BF17FB" w:rsidRPr="00727709" w:rsidRDefault="00BF17FB" w:rsidP="00B44EE6">
            <w:pPr>
              <w:numPr>
                <w:ilvl w:val="0"/>
                <w:numId w:val="25"/>
              </w:numPr>
              <w:spacing w:after="0"/>
              <w:rPr>
                <w:sz w:val="22"/>
              </w:rPr>
            </w:pPr>
            <w:bookmarkStart w:id="6" w:name="OLE_LINK11"/>
            <w:bookmarkStart w:id="7" w:name="OLE_LINK12"/>
            <w:r w:rsidRPr="00727709">
              <w:rPr>
                <w:sz w:val="22"/>
              </w:rPr>
              <w:t>Holly Appanaitis</w:t>
            </w:r>
          </w:p>
        </w:tc>
        <w:tc>
          <w:tcPr>
            <w:tcW w:w="6620" w:type="dxa"/>
          </w:tcPr>
          <w:p w:rsidR="00BF17FB" w:rsidRPr="00727709" w:rsidRDefault="00BF17FB" w:rsidP="00B44EE6">
            <w:pPr>
              <w:spacing w:after="0"/>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School Psychology; Advisor)</w:t>
            </w:r>
          </w:p>
        </w:tc>
      </w:tr>
      <w:tr w:rsidR="00BF17FB" w:rsidRPr="00727709" w:rsidTr="00BF17FB">
        <w:trPr>
          <w:trHeight w:val="498"/>
        </w:trPr>
        <w:tc>
          <w:tcPr>
            <w:tcW w:w="3222" w:type="dxa"/>
          </w:tcPr>
          <w:p w:rsidR="00BF17FB" w:rsidRPr="00727709" w:rsidRDefault="00BF17FB" w:rsidP="00B44EE6">
            <w:pPr>
              <w:numPr>
                <w:ilvl w:val="0"/>
                <w:numId w:val="25"/>
              </w:numPr>
              <w:tabs>
                <w:tab w:val="clear" w:pos="360"/>
                <w:tab w:val="num" w:pos="684"/>
              </w:tabs>
              <w:spacing w:after="0"/>
              <w:rPr>
                <w:sz w:val="22"/>
              </w:rPr>
            </w:pPr>
            <w:r w:rsidRPr="00727709">
              <w:rPr>
                <w:sz w:val="22"/>
              </w:rPr>
              <w:t>Cecília Aguiar</w:t>
            </w:r>
          </w:p>
        </w:tc>
        <w:tc>
          <w:tcPr>
            <w:tcW w:w="6620" w:type="dxa"/>
          </w:tcPr>
          <w:p w:rsidR="00BF17FB" w:rsidRPr="00727709" w:rsidRDefault="00BF17FB" w:rsidP="00B44EE6">
            <w:pPr>
              <w:spacing w:after="0"/>
              <w:rPr>
                <w:sz w:val="22"/>
              </w:rPr>
            </w:pPr>
            <w:r w:rsidRPr="00727709">
              <w:rPr>
                <w:sz w:val="22"/>
              </w:rPr>
              <w:t>University of Porto (Psychology and Educational Sciences; Research Advisor)</w:t>
            </w:r>
          </w:p>
        </w:tc>
      </w:tr>
      <w:bookmarkEnd w:id="6"/>
      <w:bookmarkEnd w:id="7"/>
      <w:tr w:rsidR="00BF17FB" w:rsidRPr="00727709" w:rsidTr="00BF17FB">
        <w:trPr>
          <w:trHeight w:val="249"/>
        </w:trPr>
        <w:tc>
          <w:tcPr>
            <w:tcW w:w="3222" w:type="dxa"/>
          </w:tcPr>
          <w:p w:rsidR="00BF17FB" w:rsidRPr="00727709" w:rsidRDefault="00BF17FB" w:rsidP="00B44EE6">
            <w:pPr>
              <w:numPr>
                <w:ilvl w:val="0"/>
                <w:numId w:val="25"/>
              </w:numPr>
              <w:spacing w:after="0"/>
              <w:rPr>
                <w:sz w:val="22"/>
              </w:rPr>
            </w:pPr>
            <w:r w:rsidRPr="00727709">
              <w:rPr>
                <w:sz w:val="22"/>
              </w:rPr>
              <w:t>Ana Isabel Pinto</w:t>
            </w:r>
          </w:p>
        </w:tc>
        <w:tc>
          <w:tcPr>
            <w:tcW w:w="6620" w:type="dxa"/>
          </w:tcPr>
          <w:p w:rsidR="00BF17FB" w:rsidRPr="00727709" w:rsidRDefault="00BF17FB" w:rsidP="00B44EE6">
            <w:pPr>
              <w:spacing w:after="0"/>
              <w:rPr>
                <w:sz w:val="22"/>
              </w:rPr>
            </w:pPr>
            <w:r w:rsidRPr="00727709">
              <w:rPr>
                <w:sz w:val="22"/>
              </w:rPr>
              <w:t xml:space="preserve">University of </w:t>
            </w:r>
            <w:smartTag w:uri="urn:schemas-microsoft-com:office:smarttags" w:element="PlaceName">
              <w:r w:rsidRPr="00727709">
                <w:rPr>
                  <w:sz w:val="22"/>
                </w:rPr>
                <w:t>Porto</w:t>
              </w:r>
            </w:smartTag>
            <w:r w:rsidRPr="00727709">
              <w:rPr>
                <w:sz w:val="22"/>
              </w:rPr>
              <w:t xml:space="preserve"> (Psychology and Educational Sciences)</w:t>
            </w:r>
          </w:p>
        </w:tc>
      </w:tr>
      <w:tr w:rsidR="00BF17FB" w:rsidRPr="00727709" w:rsidTr="00BF17FB">
        <w:trPr>
          <w:trHeight w:val="249"/>
        </w:trPr>
        <w:tc>
          <w:tcPr>
            <w:tcW w:w="3222" w:type="dxa"/>
          </w:tcPr>
          <w:p w:rsidR="00BF17FB" w:rsidRPr="00727709" w:rsidRDefault="00BF17FB" w:rsidP="00B44EE6">
            <w:pPr>
              <w:numPr>
                <w:ilvl w:val="0"/>
                <w:numId w:val="25"/>
              </w:numPr>
              <w:tabs>
                <w:tab w:val="clear" w:pos="360"/>
                <w:tab w:val="num" w:pos="684"/>
              </w:tabs>
              <w:spacing w:after="0"/>
              <w:rPr>
                <w:sz w:val="22"/>
              </w:rPr>
            </w:pPr>
            <w:r w:rsidRPr="00727709">
              <w:rPr>
                <w:sz w:val="22"/>
              </w:rPr>
              <w:t>Danielle Liso</w:t>
            </w:r>
          </w:p>
        </w:tc>
        <w:tc>
          <w:tcPr>
            <w:tcW w:w="6620" w:type="dxa"/>
          </w:tcPr>
          <w:p w:rsidR="00BF17FB" w:rsidRPr="00727709" w:rsidRDefault="00BF17FB" w:rsidP="00B44EE6">
            <w:pPr>
              <w:spacing w:after="0"/>
              <w:rPr>
                <w:sz w:val="22"/>
              </w:rPr>
            </w:pPr>
            <w:r w:rsidRPr="00727709">
              <w:rPr>
                <w:sz w:val="22"/>
              </w:rPr>
              <w:t xml:space="preserve">Vanderbilt </w:t>
            </w:r>
            <w:smartTag w:uri="urn:schemas-microsoft-com:office:smarttags" w:element="PlaceType">
              <w:r w:rsidRPr="00727709">
                <w:rPr>
                  <w:sz w:val="22"/>
                </w:rPr>
                <w:t>University</w:t>
              </w:r>
            </w:smartTag>
            <w:r w:rsidRPr="00727709">
              <w:rPr>
                <w:sz w:val="22"/>
              </w:rPr>
              <w:t xml:space="preserve"> (Special Education)</w:t>
            </w:r>
          </w:p>
        </w:tc>
      </w:tr>
      <w:tr w:rsidR="00BF17FB" w:rsidRPr="00727709" w:rsidTr="00BF17FB">
        <w:trPr>
          <w:trHeight w:val="498"/>
        </w:trPr>
        <w:tc>
          <w:tcPr>
            <w:tcW w:w="3222" w:type="dxa"/>
          </w:tcPr>
          <w:p w:rsidR="00BF17FB" w:rsidRPr="00727709" w:rsidRDefault="00BF17FB" w:rsidP="00B44EE6">
            <w:pPr>
              <w:numPr>
                <w:ilvl w:val="0"/>
                <w:numId w:val="25"/>
              </w:numPr>
              <w:spacing w:after="0"/>
              <w:rPr>
                <w:sz w:val="22"/>
              </w:rPr>
            </w:pPr>
            <w:r w:rsidRPr="00727709">
              <w:rPr>
                <w:sz w:val="22"/>
              </w:rPr>
              <w:t>Nicolette L. Bainbridge</w:t>
            </w:r>
          </w:p>
        </w:tc>
        <w:tc>
          <w:tcPr>
            <w:tcW w:w="6620" w:type="dxa"/>
          </w:tcPr>
          <w:p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w:t>
            </w:r>
          </w:p>
        </w:tc>
      </w:tr>
      <w:tr w:rsidR="00BF17FB" w:rsidRPr="00727709" w:rsidTr="00BF17FB">
        <w:trPr>
          <w:trHeight w:val="249"/>
        </w:trPr>
        <w:tc>
          <w:tcPr>
            <w:tcW w:w="3222" w:type="dxa"/>
          </w:tcPr>
          <w:p w:rsidR="00BF17FB" w:rsidRPr="00727709" w:rsidRDefault="00BF17FB" w:rsidP="00B44EE6">
            <w:pPr>
              <w:numPr>
                <w:ilvl w:val="0"/>
                <w:numId w:val="25"/>
              </w:numPr>
              <w:spacing w:after="0"/>
              <w:rPr>
                <w:sz w:val="22"/>
              </w:rPr>
            </w:pPr>
            <w:r w:rsidRPr="00727709">
              <w:rPr>
                <w:sz w:val="22"/>
              </w:rPr>
              <w:t>Cornelia Taylor</w:t>
            </w:r>
          </w:p>
        </w:tc>
        <w:tc>
          <w:tcPr>
            <w:tcW w:w="6620" w:type="dxa"/>
          </w:tcPr>
          <w:p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w:t>
            </w:r>
          </w:p>
        </w:tc>
      </w:tr>
      <w:tr w:rsidR="00BF17FB" w:rsidRPr="00727709" w:rsidTr="00BF17FB">
        <w:trPr>
          <w:trHeight w:val="249"/>
        </w:trPr>
        <w:tc>
          <w:tcPr>
            <w:tcW w:w="3222" w:type="dxa"/>
          </w:tcPr>
          <w:p w:rsidR="00BF17FB" w:rsidRPr="00727709" w:rsidRDefault="00BF17FB" w:rsidP="00B44EE6">
            <w:pPr>
              <w:numPr>
                <w:ilvl w:val="0"/>
                <w:numId w:val="25"/>
              </w:numPr>
              <w:spacing w:after="0"/>
              <w:rPr>
                <w:sz w:val="22"/>
              </w:rPr>
            </w:pPr>
            <w:r w:rsidRPr="00727709">
              <w:rPr>
                <w:sz w:val="22"/>
              </w:rPr>
              <w:t>Cecilia Aguiar</w:t>
            </w:r>
          </w:p>
        </w:tc>
        <w:tc>
          <w:tcPr>
            <w:tcW w:w="6620" w:type="dxa"/>
          </w:tcPr>
          <w:p w:rsidR="00BF17FB" w:rsidRPr="00727709" w:rsidRDefault="00BF17FB" w:rsidP="00B44EE6">
            <w:pPr>
              <w:spacing w:after="0"/>
              <w:rPr>
                <w:sz w:val="22"/>
              </w:rPr>
            </w:pP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Porto</w:t>
                </w:r>
              </w:smartTag>
            </w:smartTag>
            <w:r w:rsidRPr="00727709">
              <w:rPr>
                <w:sz w:val="22"/>
              </w:rPr>
              <w:t xml:space="preserve"> (Psychology and Educational Sciences)</w:t>
            </w:r>
          </w:p>
        </w:tc>
      </w:tr>
      <w:tr w:rsidR="00BF17FB" w:rsidRPr="00727709" w:rsidTr="00BF17FB">
        <w:trPr>
          <w:trHeight w:val="249"/>
        </w:trPr>
        <w:tc>
          <w:tcPr>
            <w:tcW w:w="3222" w:type="dxa"/>
          </w:tcPr>
          <w:p w:rsidR="00BF17FB" w:rsidRPr="00727709" w:rsidRDefault="00BF17FB" w:rsidP="00B44EE6">
            <w:pPr>
              <w:numPr>
                <w:ilvl w:val="0"/>
                <w:numId w:val="25"/>
              </w:numPr>
              <w:spacing w:after="0"/>
              <w:rPr>
                <w:sz w:val="22"/>
              </w:rPr>
            </w:pPr>
            <w:r w:rsidRPr="00727709">
              <w:rPr>
                <w:sz w:val="22"/>
              </w:rPr>
              <w:t>Amy Casey</w:t>
            </w:r>
          </w:p>
        </w:tc>
        <w:tc>
          <w:tcPr>
            <w:tcW w:w="6620" w:type="dxa"/>
          </w:tcPr>
          <w:p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 Chair)</w:t>
            </w:r>
          </w:p>
        </w:tc>
      </w:tr>
      <w:tr w:rsidR="00BF17FB" w:rsidRPr="00727709" w:rsidTr="00BF17FB">
        <w:trPr>
          <w:trHeight w:val="249"/>
        </w:trPr>
        <w:tc>
          <w:tcPr>
            <w:tcW w:w="3222" w:type="dxa"/>
          </w:tcPr>
          <w:p w:rsidR="00BF17FB" w:rsidRPr="00727709" w:rsidRDefault="00BF17FB" w:rsidP="00B44EE6">
            <w:pPr>
              <w:numPr>
                <w:ilvl w:val="0"/>
                <w:numId w:val="25"/>
              </w:numPr>
              <w:spacing w:after="0"/>
              <w:rPr>
                <w:sz w:val="22"/>
              </w:rPr>
            </w:pPr>
            <w:r w:rsidRPr="00727709">
              <w:rPr>
                <w:sz w:val="22"/>
              </w:rPr>
              <w:t>Cynthia Bachofer</w:t>
            </w:r>
          </w:p>
        </w:tc>
        <w:tc>
          <w:tcPr>
            <w:tcW w:w="6620" w:type="dxa"/>
          </w:tcPr>
          <w:p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w:t>
            </w:r>
          </w:p>
        </w:tc>
      </w:tr>
      <w:tr w:rsidR="00BF17FB" w:rsidRPr="00727709" w:rsidTr="00BF17FB">
        <w:trPr>
          <w:trHeight w:val="249"/>
        </w:trPr>
        <w:tc>
          <w:tcPr>
            <w:tcW w:w="3222" w:type="dxa"/>
          </w:tcPr>
          <w:p w:rsidR="00BF17FB" w:rsidRPr="00727709" w:rsidRDefault="00BF17FB" w:rsidP="00B44EE6">
            <w:pPr>
              <w:numPr>
                <w:ilvl w:val="0"/>
                <w:numId w:val="25"/>
              </w:numPr>
              <w:spacing w:after="0"/>
              <w:rPr>
                <w:sz w:val="22"/>
              </w:rPr>
            </w:pPr>
            <w:r w:rsidRPr="00727709">
              <w:rPr>
                <w:sz w:val="22"/>
              </w:rPr>
              <w:t>Joana Cadima</w:t>
            </w:r>
          </w:p>
        </w:tc>
        <w:tc>
          <w:tcPr>
            <w:tcW w:w="6620" w:type="dxa"/>
          </w:tcPr>
          <w:p w:rsidR="00BF17FB" w:rsidRPr="00727709" w:rsidRDefault="00BF17FB" w:rsidP="00B44EE6">
            <w:pPr>
              <w:spacing w:after="0"/>
              <w:rPr>
                <w:sz w:val="22"/>
              </w:rPr>
            </w:pPr>
            <w:r w:rsidRPr="00727709">
              <w:rPr>
                <w:sz w:val="22"/>
              </w:rPr>
              <w:t>University of Porto (Psychology and Educational Sciences)</w:t>
            </w:r>
          </w:p>
        </w:tc>
      </w:tr>
      <w:tr w:rsidR="00BF17FB" w:rsidRPr="00727709" w:rsidTr="00BF17FB">
        <w:trPr>
          <w:trHeight w:val="498"/>
        </w:trPr>
        <w:tc>
          <w:tcPr>
            <w:tcW w:w="3222" w:type="dxa"/>
          </w:tcPr>
          <w:p w:rsidR="00BF17FB" w:rsidRPr="00727709" w:rsidRDefault="00BF17FB" w:rsidP="00B44EE6">
            <w:pPr>
              <w:numPr>
                <w:ilvl w:val="0"/>
                <w:numId w:val="25"/>
              </w:numPr>
              <w:spacing w:after="0"/>
              <w:rPr>
                <w:sz w:val="22"/>
              </w:rPr>
            </w:pPr>
            <w:r w:rsidRPr="00727709">
              <w:rPr>
                <w:sz w:val="22"/>
              </w:rPr>
              <w:t>Tânia Boavida</w:t>
            </w:r>
          </w:p>
        </w:tc>
        <w:tc>
          <w:tcPr>
            <w:tcW w:w="6620" w:type="dxa"/>
          </w:tcPr>
          <w:p w:rsidR="00BF17FB" w:rsidRPr="00727709" w:rsidRDefault="00BF17FB" w:rsidP="00B44EE6">
            <w:pPr>
              <w:spacing w:after="0"/>
              <w:rPr>
                <w:sz w:val="22"/>
              </w:rPr>
            </w:pPr>
            <w:r w:rsidRPr="00727709">
              <w:rPr>
                <w:sz w:val="22"/>
              </w:rPr>
              <w:t>ISPA University Institute, Lisbon (Educational Psychology; Co-Advisor)</w:t>
            </w:r>
          </w:p>
        </w:tc>
      </w:tr>
      <w:tr w:rsidR="00BF17FB" w:rsidRPr="00727709" w:rsidTr="00BF17FB">
        <w:trPr>
          <w:trHeight w:val="249"/>
        </w:trPr>
        <w:tc>
          <w:tcPr>
            <w:tcW w:w="3222" w:type="dxa"/>
          </w:tcPr>
          <w:p w:rsidR="00BF17FB" w:rsidRPr="00727709" w:rsidRDefault="00BF17FB" w:rsidP="00B44EE6">
            <w:pPr>
              <w:numPr>
                <w:ilvl w:val="0"/>
                <w:numId w:val="25"/>
              </w:numPr>
              <w:spacing w:after="0"/>
              <w:rPr>
                <w:sz w:val="22"/>
              </w:rPr>
            </w:pPr>
            <w:r w:rsidRPr="00727709">
              <w:rPr>
                <w:sz w:val="22"/>
              </w:rPr>
              <w:t>Pau García Grau</w:t>
            </w:r>
          </w:p>
        </w:tc>
        <w:tc>
          <w:tcPr>
            <w:tcW w:w="6620" w:type="dxa"/>
          </w:tcPr>
          <w:p w:rsidR="00BF17FB" w:rsidRPr="00727709" w:rsidRDefault="00BF17FB" w:rsidP="00B44EE6">
            <w:pPr>
              <w:spacing w:after="0"/>
              <w:rPr>
                <w:sz w:val="22"/>
              </w:rPr>
            </w:pPr>
            <w:r w:rsidRPr="00727709">
              <w:rPr>
                <w:sz w:val="22"/>
              </w:rPr>
              <w:t>Catholic University of Valencia (Psychology; Co-Director)</w:t>
            </w:r>
          </w:p>
        </w:tc>
      </w:tr>
      <w:tr w:rsidR="00BF17FB" w:rsidRPr="00727709" w:rsidTr="00BF17FB">
        <w:trPr>
          <w:trHeight w:val="498"/>
        </w:trPr>
        <w:tc>
          <w:tcPr>
            <w:tcW w:w="3222" w:type="dxa"/>
          </w:tcPr>
          <w:p w:rsidR="00BF17FB" w:rsidRPr="00727709" w:rsidRDefault="00BF17FB" w:rsidP="00B44EE6">
            <w:pPr>
              <w:numPr>
                <w:ilvl w:val="0"/>
                <w:numId w:val="25"/>
              </w:numPr>
              <w:tabs>
                <w:tab w:val="clear" w:pos="360"/>
                <w:tab w:val="num" w:pos="504"/>
              </w:tabs>
              <w:spacing w:after="0"/>
              <w:rPr>
                <w:sz w:val="22"/>
              </w:rPr>
            </w:pPr>
            <w:r w:rsidRPr="00727709">
              <w:rPr>
                <w:sz w:val="22"/>
              </w:rPr>
              <w:t>Catalina Morales Murillo</w:t>
            </w:r>
          </w:p>
        </w:tc>
        <w:tc>
          <w:tcPr>
            <w:tcW w:w="6620" w:type="dxa"/>
          </w:tcPr>
          <w:p w:rsidR="00BF17FB" w:rsidRPr="00727709" w:rsidRDefault="00BF17FB" w:rsidP="00B44EE6">
            <w:pPr>
              <w:spacing w:after="0"/>
              <w:rPr>
                <w:sz w:val="22"/>
              </w:rPr>
            </w:pPr>
            <w:r w:rsidRPr="00727709">
              <w:rPr>
                <w:sz w:val="22"/>
              </w:rPr>
              <w:t>Catholic University of Valencia (Psychology; Co-Director)</w:t>
            </w:r>
          </w:p>
        </w:tc>
      </w:tr>
      <w:tr w:rsidR="00BF17FB" w:rsidRPr="00727709" w:rsidTr="00BF17FB">
        <w:trPr>
          <w:trHeight w:val="498"/>
        </w:trPr>
        <w:tc>
          <w:tcPr>
            <w:tcW w:w="3222" w:type="dxa"/>
          </w:tcPr>
          <w:p w:rsidR="00BF17FB" w:rsidRPr="00727709" w:rsidRDefault="00BF17FB" w:rsidP="00B44EE6">
            <w:pPr>
              <w:numPr>
                <w:ilvl w:val="0"/>
                <w:numId w:val="25"/>
              </w:numPr>
              <w:tabs>
                <w:tab w:val="clear" w:pos="360"/>
                <w:tab w:val="num" w:pos="504"/>
              </w:tabs>
              <w:spacing w:after="0"/>
              <w:rPr>
                <w:sz w:val="22"/>
              </w:rPr>
            </w:pPr>
            <w:r w:rsidRPr="00727709">
              <w:rPr>
                <w:sz w:val="22"/>
              </w:rPr>
              <w:t>Rosa Fernández Valero</w:t>
            </w:r>
          </w:p>
        </w:tc>
        <w:tc>
          <w:tcPr>
            <w:tcW w:w="6620" w:type="dxa"/>
          </w:tcPr>
          <w:p w:rsidR="00BF17FB" w:rsidRPr="00727709" w:rsidRDefault="00BF17FB" w:rsidP="00B44EE6">
            <w:pPr>
              <w:spacing w:after="0"/>
              <w:rPr>
                <w:sz w:val="22"/>
              </w:rPr>
            </w:pPr>
            <w:r w:rsidRPr="00727709">
              <w:rPr>
                <w:sz w:val="22"/>
              </w:rPr>
              <w:t>University of Minho (Special Education; Co-Director)</w:t>
            </w:r>
          </w:p>
        </w:tc>
      </w:tr>
      <w:tr w:rsidR="00BF17FB" w:rsidRPr="00727709" w:rsidTr="00BF17FB">
        <w:trPr>
          <w:trHeight w:val="498"/>
        </w:trPr>
        <w:tc>
          <w:tcPr>
            <w:tcW w:w="3222" w:type="dxa"/>
          </w:tcPr>
          <w:p w:rsidR="00BF17FB" w:rsidRPr="00727709" w:rsidRDefault="00BF17FB" w:rsidP="00B44EE6">
            <w:pPr>
              <w:numPr>
                <w:ilvl w:val="0"/>
                <w:numId w:val="25"/>
              </w:numPr>
              <w:tabs>
                <w:tab w:val="clear" w:pos="360"/>
                <w:tab w:val="num" w:pos="504"/>
              </w:tabs>
              <w:spacing w:after="0"/>
              <w:rPr>
                <w:sz w:val="22"/>
              </w:rPr>
            </w:pPr>
            <w:r w:rsidRPr="00727709">
              <w:rPr>
                <w:sz w:val="22"/>
              </w:rPr>
              <w:t>Kimberly Resua Tomeny</w:t>
            </w:r>
          </w:p>
        </w:tc>
        <w:tc>
          <w:tcPr>
            <w:tcW w:w="6620" w:type="dxa"/>
          </w:tcPr>
          <w:p w:rsidR="00BF17FB" w:rsidRPr="00727709" w:rsidRDefault="00BF17FB" w:rsidP="00B44EE6">
            <w:pPr>
              <w:spacing w:after="0"/>
              <w:rPr>
                <w:sz w:val="22"/>
              </w:rPr>
            </w:pPr>
            <w:r w:rsidRPr="00727709">
              <w:rPr>
                <w:sz w:val="22"/>
              </w:rPr>
              <w:t>The University of Alabama (Special Education, Advisor)</w:t>
            </w:r>
          </w:p>
        </w:tc>
      </w:tr>
    </w:tbl>
    <w:p w:rsidR="00BF17FB" w:rsidRPr="00727709" w:rsidRDefault="00BF17FB" w:rsidP="0006594C">
      <w:pPr>
        <w:pStyle w:val="Heading3"/>
        <w:rPr>
          <w:b/>
          <w:bCs/>
          <w:i/>
          <w:iCs/>
          <w:sz w:val="28"/>
        </w:rPr>
      </w:pPr>
      <w:r w:rsidRPr="00727709">
        <w:rPr>
          <w:b/>
          <w:bCs/>
          <w:i/>
          <w:iCs/>
          <w:sz w:val="28"/>
        </w:rPr>
        <w:lastRenderedPageBreak/>
        <w:t>Professional-Doctoral Committees</w:t>
      </w:r>
    </w:p>
    <w:tbl>
      <w:tblPr>
        <w:tblW w:w="9299" w:type="dxa"/>
        <w:tblInd w:w="108" w:type="dxa"/>
        <w:tblLook w:val="01E0" w:firstRow="1" w:lastRow="1" w:firstColumn="1" w:lastColumn="1" w:noHBand="0" w:noVBand="0"/>
      </w:tblPr>
      <w:tblGrid>
        <w:gridCol w:w="2679"/>
        <w:gridCol w:w="6018"/>
        <w:gridCol w:w="602"/>
      </w:tblGrid>
      <w:tr w:rsidR="00BF17FB" w:rsidRPr="00727709" w:rsidTr="00BF17FB">
        <w:trPr>
          <w:gridAfter w:val="1"/>
          <w:wAfter w:w="602" w:type="dxa"/>
        </w:trPr>
        <w:tc>
          <w:tcPr>
            <w:tcW w:w="2679" w:type="dxa"/>
          </w:tcPr>
          <w:p w:rsidR="00BF17FB" w:rsidRPr="00727709" w:rsidRDefault="00BF17FB" w:rsidP="00B44EE6">
            <w:pPr>
              <w:numPr>
                <w:ilvl w:val="0"/>
                <w:numId w:val="23"/>
              </w:numPr>
              <w:spacing w:after="0"/>
              <w:rPr>
                <w:sz w:val="22"/>
              </w:rPr>
            </w:pPr>
            <w:r w:rsidRPr="00727709">
              <w:rPr>
                <w:sz w:val="22"/>
              </w:rPr>
              <w:t>Julia Wong</w:t>
            </w:r>
          </w:p>
        </w:tc>
        <w:tc>
          <w:tcPr>
            <w:tcW w:w="6018" w:type="dxa"/>
          </w:tcPr>
          <w:p w:rsidR="00BF17FB" w:rsidRPr="00727709" w:rsidRDefault="00BF17FB" w:rsidP="00B44EE6">
            <w:pPr>
              <w:spacing w:after="0"/>
              <w:rPr>
                <w:sz w:val="22"/>
              </w:rPr>
            </w:pPr>
            <w:r w:rsidRPr="00727709">
              <w:rPr>
                <w:sz w:val="22"/>
              </w:rPr>
              <w:t>Vanderbilt University School of Medicine (Doctor of Audiology capstone committee)</w:t>
            </w:r>
          </w:p>
        </w:tc>
      </w:tr>
      <w:tr w:rsidR="00BF17FB" w:rsidRPr="00727709" w:rsidTr="00BF17FB">
        <w:trPr>
          <w:gridAfter w:val="1"/>
          <w:wAfter w:w="602" w:type="dxa"/>
        </w:trPr>
        <w:tc>
          <w:tcPr>
            <w:tcW w:w="2679" w:type="dxa"/>
          </w:tcPr>
          <w:p w:rsidR="00BF17FB" w:rsidRPr="00727709" w:rsidRDefault="00BF17FB" w:rsidP="00B44EE6">
            <w:pPr>
              <w:numPr>
                <w:ilvl w:val="0"/>
                <w:numId w:val="23"/>
              </w:numPr>
              <w:spacing w:after="0"/>
              <w:rPr>
                <w:sz w:val="22"/>
              </w:rPr>
            </w:pPr>
            <w:r w:rsidRPr="00727709">
              <w:rPr>
                <w:sz w:val="22"/>
              </w:rPr>
              <w:t>Allyson Sisler</w:t>
            </w:r>
          </w:p>
        </w:tc>
        <w:tc>
          <w:tcPr>
            <w:tcW w:w="6018" w:type="dxa"/>
          </w:tcPr>
          <w:p w:rsidR="00BF17FB" w:rsidRPr="00727709" w:rsidRDefault="00BF17FB" w:rsidP="00B44EE6">
            <w:pPr>
              <w:spacing w:after="0"/>
              <w:rPr>
                <w:sz w:val="22"/>
              </w:rPr>
            </w:pPr>
            <w:r w:rsidRPr="00727709">
              <w:rPr>
                <w:sz w:val="22"/>
              </w:rPr>
              <w:t>Vanderbilt University School of Medicine (Doctor of Audiology capstone committee)</w:t>
            </w:r>
          </w:p>
        </w:tc>
      </w:tr>
      <w:tr w:rsidR="00BF17FB" w:rsidRPr="00727709" w:rsidTr="00BF17FB">
        <w:trPr>
          <w:gridAfter w:val="1"/>
          <w:wAfter w:w="602" w:type="dxa"/>
        </w:trPr>
        <w:tc>
          <w:tcPr>
            <w:tcW w:w="2679" w:type="dxa"/>
          </w:tcPr>
          <w:p w:rsidR="00BF17FB" w:rsidRPr="00727709" w:rsidRDefault="00BF17FB" w:rsidP="00B44EE6">
            <w:pPr>
              <w:numPr>
                <w:ilvl w:val="0"/>
                <w:numId w:val="23"/>
              </w:numPr>
              <w:spacing w:after="0"/>
              <w:rPr>
                <w:sz w:val="22"/>
              </w:rPr>
            </w:pPr>
            <w:r w:rsidRPr="00727709">
              <w:rPr>
                <w:sz w:val="22"/>
              </w:rPr>
              <w:t>Erin J. Coomes</w:t>
            </w:r>
          </w:p>
        </w:tc>
        <w:tc>
          <w:tcPr>
            <w:tcW w:w="6018" w:type="dxa"/>
          </w:tcPr>
          <w:p w:rsidR="00BF17FB" w:rsidRPr="00727709" w:rsidRDefault="00BF17FB" w:rsidP="00B44EE6">
            <w:pPr>
              <w:spacing w:after="0"/>
              <w:rPr>
                <w:sz w:val="22"/>
              </w:rPr>
            </w:pPr>
            <w:r w:rsidRPr="00727709">
              <w:rPr>
                <w:sz w:val="22"/>
              </w:rPr>
              <w:t>Vanderbilt University School of Medicine (Doctor of Audiology capstone committee)</w:t>
            </w:r>
          </w:p>
        </w:tc>
      </w:tr>
      <w:tr w:rsidR="00BF17FB" w:rsidRPr="00727709" w:rsidTr="00BF17FB">
        <w:trPr>
          <w:gridAfter w:val="1"/>
          <w:wAfter w:w="602" w:type="dxa"/>
        </w:trPr>
        <w:tc>
          <w:tcPr>
            <w:tcW w:w="2679" w:type="dxa"/>
          </w:tcPr>
          <w:p w:rsidR="00BF17FB" w:rsidRPr="00727709" w:rsidRDefault="00BF17FB" w:rsidP="00B44EE6">
            <w:pPr>
              <w:numPr>
                <w:ilvl w:val="0"/>
                <w:numId w:val="23"/>
              </w:numPr>
              <w:spacing w:after="0"/>
              <w:rPr>
                <w:sz w:val="22"/>
              </w:rPr>
            </w:pPr>
            <w:r w:rsidRPr="00727709">
              <w:rPr>
                <w:sz w:val="22"/>
              </w:rPr>
              <w:t>Debbie Burton Cheatham</w:t>
            </w:r>
          </w:p>
        </w:tc>
        <w:tc>
          <w:tcPr>
            <w:tcW w:w="6018" w:type="dxa"/>
          </w:tcPr>
          <w:p w:rsidR="00BF17FB" w:rsidRPr="00727709" w:rsidRDefault="00BF17FB" w:rsidP="00B44EE6">
            <w:pPr>
              <w:spacing w:after="0"/>
              <w:rPr>
                <w:sz w:val="22"/>
              </w:rPr>
            </w:pPr>
            <w:r w:rsidRPr="00727709">
              <w:rPr>
                <w:sz w:val="22"/>
              </w:rPr>
              <w:t>Vanderbilt University School of Nursing (Doctor of Nursing Practice research committee)</w:t>
            </w:r>
          </w:p>
        </w:tc>
      </w:tr>
      <w:tr w:rsidR="00BF17FB" w:rsidRPr="00727709" w:rsidTr="00BF17FB">
        <w:trPr>
          <w:gridAfter w:val="1"/>
          <w:wAfter w:w="602" w:type="dxa"/>
        </w:trPr>
        <w:tc>
          <w:tcPr>
            <w:tcW w:w="2679" w:type="dxa"/>
          </w:tcPr>
          <w:p w:rsidR="00BF17FB" w:rsidRPr="00727709" w:rsidRDefault="00BF17FB" w:rsidP="00B44EE6">
            <w:pPr>
              <w:numPr>
                <w:ilvl w:val="0"/>
                <w:numId w:val="23"/>
              </w:numPr>
              <w:spacing w:after="0"/>
              <w:rPr>
                <w:sz w:val="22"/>
              </w:rPr>
            </w:pPr>
            <w:r w:rsidRPr="00727709">
              <w:rPr>
                <w:sz w:val="22"/>
              </w:rPr>
              <w:t>Linda Rivers</w:t>
            </w:r>
          </w:p>
        </w:tc>
        <w:tc>
          <w:tcPr>
            <w:tcW w:w="6018" w:type="dxa"/>
          </w:tcPr>
          <w:p w:rsidR="00BF17FB" w:rsidRPr="00727709" w:rsidRDefault="00BF17FB" w:rsidP="00B44EE6">
            <w:pPr>
              <w:spacing w:after="0"/>
              <w:rPr>
                <w:sz w:val="22"/>
              </w:rPr>
            </w:pPr>
            <w:r w:rsidRPr="00727709">
              <w:rPr>
                <w:sz w:val="22"/>
              </w:rPr>
              <w:t>University of Tennessee at Chattanooga College of Health, Education, and Professional Sciences (Doctor of Education committee; Co-Advisor)</w:t>
            </w:r>
          </w:p>
        </w:tc>
      </w:tr>
      <w:tr w:rsidR="00BF17FB" w:rsidRPr="00727709" w:rsidTr="00BF17FB">
        <w:trPr>
          <w:trHeight w:val="498"/>
        </w:trPr>
        <w:tc>
          <w:tcPr>
            <w:tcW w:w="2679" w:type="dxa"/>
          </w:tcPr>
          <w:p w:rsidR="00BF17FB" w:rsidRPr="00727709" w:rsidRDefault="00BF17FB" w:rsidP="00B44EE6">
            <w:pPr>
              <w:numPr>
                <w:ilvl w:val="0"/>
                <w:numId w:val="29"/>
              </w:numPr>
              <w:spacing w:after="0"/>
              <w:rPr>
                <w:sz w:val="22"/>
              </w:rPr>
            </w:pPr>
            <w:r w:rsidRPr="00727709">
              <w:rPr>
                <w:sz w:val="22"/>
              </w:rPr>
              <w:t>Chris J. Miller</w:t>
            </w:r>
          </w:p>
        </w:tc>
        <w:tc>
          <w:tcPr>
            <w:tcW w:w="6620" w:type="dxa"/>
            <w:gridSpan w:val="2"/>
          </w:tcPr>
          <w:p w:rsidR="00BF17FB" w:rsidRPr="00727709" w:rsidRDefault="00BF17FB" w:rsidP="00B44EE6">
            <w:pPr>
              <w:spacing w:after="0"/>
              <w:rPr>
                <w:sz w:val="22"/>
              </w:rPr>
            </w:pPr>
            <w:r w:rsidRPr="00727709">
              <w:rPr>
                <w:sz w:val="22"/>
              </w:rPr>
              <w:t>University of Colorado Denver (Educational Leadership)</w:t>
            </w:r>
          </w:p>
        </w:tc>
      </w:tr>
    </w:tbl>
    <w:p w:rsidR="00BF17FB" w:rsidRPr="00727709" w:rsidRDefault="00BF17FB" w:rsidP="0006594C">
      <w:pPr>
        <w:pStyle w:val="Heading3"/>
        <w:rPr>
          <w:b/>
          <w:bCs/>
          <w:i/>
          <w:iCs/>
          <w:sz w:val="28"/>
          <w:lang w:val="pt-PT"/>
        </w:rPr>
      </w:pPr>
      <w:r w:rsidRPr="00727709">
        <w:rPr>
          <w:b/>
          <w:bCs/>
          <w:i/>
          <w:iCs/>
          <w:sz w:val="28"/>
          <w:lang w:val="pt-PT"/>
        </w:rPr>
        <w:t>Doctoral Grant Supervision</w:t>
      </w:r>
    </w:p>
    <w:tbl>
      <w:tblPr>
        <w:tblW w:w="9466" w:type="dxa"/>
        <w:tblLook w:val="01E0" w:firstRow="1" w:lastRow="1" w:firstColumn="1" w:lastColumn="1" w:noHBand="0" w:noVBand="0"/>
      </w:tblPr>
      <w:tblGrid>
        <w:gridCol w:w="2681"/>
        <w:gridCol w:w="6785"/>
      </w:tblGrid>
      <w:tr w:rsidR="00BF17FB" w:rsidRPr="00BB701F" w:rsidTr="00BF17FB">
        <w:trPr>
          <w:trHeight w:val="499"/>
        </w:trPr>
        <w:tc>
          <w:tcPr>
            <w:tcW w:w="2681" w:type="dxa"/>
          </w:tcPr>
          <w:p w:rsidR="00BF17FB" w:rsidRPr="00727709" w:rsidRDefault="00BF17FB" w:rsidP="00B44EE6">
            <w:pPr>
              <w:spacing w:after="0"/>
              <w:rPr>
                <w:sz w:val="22"/>
                <w:lang w:val="pt-PT"/>
              </w:rPr>
            </w:pPr>
            <w:r w:rsidRPr="00727709">
              <w:rPr>
                <w:sz w:val="22"/>
                <w:lang w:val="pt-PT"/>
              </w:rPr>
              <w:t>Cecília Aguiar</w:t>
            </w:r>
          </w:p>
        </w:tc>
        <w:tc>
          <w:tcPr>
            <w:tcW w:w="6785" w:type="dxa"/>
          </w:tcPr>
          <w:p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BB701F" w:rsidTr="00BF17FB">
        <w:trPr>
          <w:trHeight w:val="499"/>
        </w:trPr>
        <w:tc>
          <w:tcPr>
            <w:tcW w:w="2681" w:type="dxa"/>
          </w:tcPr>
          <w:p w:rsidR="00BF17FB" w:rsidRPr="00727709" w:rsidRDefault="00BF17FB" w:rsidP="00B44EE6">
            <w:pPr>
              <w:spacing w:after="0"/>
              <w:rPr>
                <w:sz w:val="22"/>
                <w:lang w:val="pt-PT"/>
              </w:rPr>
            </w:pPr>
            <w:r w:rsidRPr="00727709">
              <w:rPr>
                <w:sz w:val="22"/>
                <w:lang w:val="pt-PT"/>
              </w:rPr>
              <w:t>Joana Cadima</w:t>
            </w:r>
          </w:p>
        </w:tc>
        <w:tc>
          <w:tcPr>
            <w:tcW w:w="6785" w:type="dxa"/>
          </w:tcPr>
          <w:p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BB701F" w:rsidTr="00BF17FB">
        <w:trPr>
          <w:trHeight w:val="499"/>
        </w:trPr>
        <w:tc>
          <w:tcPr>
            <w:tcW w:w="2681" w:type="dxa"/>
          </w:tcPr>
          <w:p w:rsidR="00BF17FB" w:rsidRPr="00727709" w:rsidRDefault="00BF17FB" w:rsidP="00B44EE6">
            <w:pPr>
              <w:spacing w:after="0"/>
              <w:rPr>
                <w:sz w:val="22"/>
                <w:lang w:val="pt-PT"/>
              </w:rPr>
            </w:pPr>
            <w:r w:rsidRPr="00727709">
              <w:rPr>
                <w:sz w:val="22"/>
                <w:lang w:val="pt-PT"/>
              </w:rPr>
              <w:t>Carla Peixoto</w:t>
            </w:r>
          </w:p>
        </w:tc>
        <w:tc>
          <w:tcPr>
            <w:tcW w:w="6785" w:type="dxa"/>
          </w:tcPr>
          <w:p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BB701F" w:rsidTr="00BF17FB">
        <w:trPr>
          <w:trHeight w:val="499"/>
        </w:trPr>
        <w:tc>
          <w:tcPr>
            <w:tcW w:w="2681" w:type="dxa"/>
          </w:tcPr>
          <w:p w:rsidR="00BF17FB" w:rsidRPr="00727709" w:rsidRDefault="00BF17FB" w:rsidP="00B44EE6">
            <w:pPr>
              <w:spacing w:after="0"/>
              <w:rPr>
                <w:sz w:val="22"/>
                <w:lang w:val="pt-PT"/>
              </w:rPr>
            </w:pPr>
            <w:r w:rsidRPr="00727709">
              <w:rPr>
                <w:sz w:val="22"/>
                <w:lang w:val="pt-PT"/>
              </w:rPr>
              <w:t>Ana Madalena Gamelas</w:t>
            </w:r>
          </w:p>
        </w:tc>
        <w:tc>
          <w:tcPr>
            <w:tcW w:w="6785" w:type="dxa"/>
          </w:tcPr>
          <w:p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BB701F" w:rsidTr="00BF17FB">
        <w:trPr>
          <w:trHeight w:val="749"/>
        </w:trPr>
        <w:tc>
          <w:tcPr>
            <w:tcW w:w="2681" w:type="dxa"/>
          </w:tcPr>
          <w:p w:rsidR="00BF17FB" w:rsidRPr="00727709" w:rsidRDefault="00BF17FB" w:rsidP="00B44EE6">
            <w:pPr>
              <w:spacing w:after="0"/>
              <w:rPr>
                <w:sz w:val="22"/>
                <w:lang w:val="pt-PT"/>
              </w:rPr>
            </w:pPr>
            <w:r w:rsidRPr="00727709">
              <w:rPr>
                <w:sz w:val="22"/>
                <w:lang w:val="pt-PT"/>
              </w:rPr>
              <w:t>Helena Manuela Martins da Cruz Magalhães do Rosário</w:t>
            </w:r>
          </w:p>
        </w:tc>
        <w:tc>
          <w:tcPr>
            <w:tcW w:w="6785" w:type="dxa"/>
          </w:tcPr>
          <w:p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727709" w:rsidTr="00BF17FB">
        <w:trPr>
          <w:trHeight w:val="499"/>
        </w:trPr>
        <w:tc>
          <w:tcPr>
            <w:tcW w:w="2681" w:type="dxa"/>
          </w:tcPr>
          <w:p w:rsidR="00BF17FB" w:rsidRPr="00727709" w:rsidRDefault="00BF17FB" w:rsidP="00B44EE6">
            <w:pPr>
              <w:spacing w:after="0"/>
              <w:rPr>
                <w:sz w:val="22"/>
                <w:lang w:val="pt-PT"/>
              </w:rPr>
            </w:pPr>
            <w:smartTag w:uri="urn:schemas-microsoft-com:office:smarttags" w:element="PersonName">
              <w:r w:rsidRPr="00727709">
                <w:rPr>
                  <w:sz w:val="22"/>
                </w:rPr>
                <w:t>Amy</w:t>
              </w:r>
            </w:smartTag>
            <w:r w:rsidRPr="00727709">
              <w:rPr>
                <w:sz w:val="22"/>
              </w:rPr>
              <w:t xml:space="preserve"> Casey</w:t>
            </w:r>
          </w:p>
        </w:tc>
        <w:tc>
          <w:tcPr>
            <w:tcW w:w="6785" w:type="dxa"/>
          </w:tcPr>
          <w:p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grant from Administration on Children and Families, Head Start Bureau)</w:t>
            </w:r>
          </w:p>
        </w:tc>
      </w:tr>
      <w:tr w:rsidR="00BF17FB" w:rsidRPr="00BB701F" w:rsidTr="00BF17FB">
        <w:trPr>
          <w:trHeight w:val="499"/>
        </w:trPr>
        <w:tc>
          <w:tcPr>
            <w:tcW w:w="2681" w:type="dxa"/>
          </w:tcPr>
          <w:p w:rsidR="00BF17FB" w:rsidRPr="00727709" w:rsidRDefault="00BF17FB" w:rsidP="00B44EE6">
            <w:pPr>
              <w:spacing w:after="0"/>
              <w:rPr>
                <w:sz w:val="22"/>
                <w:lang w:val="pt-PT"/>
              </w:rPr>
            </w:pPr>
            <w:r w:rsidRPr="00727709">
              <w:rPr>
                <w:sz w:val="22"/>
                <w:lang w:val="pt-PT"/>
              </w:rPr>
              <w:t>Tânia Boavida Silva</w:t>
            </w:r>
          </w:p>
        </w:tc>
        <w:tc>
          <w:tcPr>
            <w:tcW w:w="6785" w:type="dxa"/>
          </w:tcPr>
          <w:p w:rsidR="00BF17FB" w:rsidRPr="00727709" w:rsidRDefault="00BF17FB" w:rsidP="00B44EE6">
            <w:pPr>
              <w:spacing w:after="0"/>
              <w:rPr>
                <w:sz w:val="22"/>
                <w:lang w:val="pt-PT"/>
              </w:rPr>
            </w:pPr>
            <w:r w:rsidRPr="00727709">
              <w:rPr>
                <w:sz w:val="22"/>
                <w:lang w:val="pt-PT"/>
              </w:rPr>
              <w:t>Instituto Superior de Psicologia Aplicada, Lisbon, Portugal (grant from Fundação para a Ciência e a Tecnologia)</w:t>
            </w:r>
          </w:p>
        </w:tc>
      </w:tr>
      <w:tr w:rsidR="00BF17FB" w:rsidRPr="00727709" w:rsidTr="00BF17FB">
        <w:trPr>
          <w:trHeight w:val="249"/>
        </w:trPr>
        <w:tc>
          <w:tcPr>
            <w:tcW w:w="2681" w:type="dxa"/>
          </w:tcPr>
          <w:p w:rsidR="00BF17FB" w:rsidRPr="00727709" w:rsidRDefault="00BF17FB" w:rsidP="00B44EE6">
            <w:pPr>
              <w:spacing w:after="0"/>
              <w:rPr>
                <w:sz w:val="22"/>
                <w:lang w:val="pt-PT"/>
              </w:rPr>
            </w:pPr>
            <w:r w:rsidRPr="00727709">
              <w:rPr>
                <w:sz w:val="22"/>
                <w:lang w:val="pt-PT"/>
              </w:rPr>
              <w:t>Pau García Grau</w:t>
            </w:r>
          </w:p>
        </w:tc>
        <w:tc>
          <w:tcPr>
            <w:tcW w:w="6785" w:type="dxa"/>
          </w:tcPr>
          <w:p w:rsidR="00BF17FB" w:rsidRPr="00727709" w:rsidRDefault="00BF17FB" w:rsidP="00B44EE6">
            <w:pPr>
              <w:spacing w:after="0"/>
              <w:rPr>
                <w:sz w:val="22"/>
                <w:lang w:val="pt-PT"/>
              </w:rPr>
            </w:pPr>
            <w:r w:rsidRPr="00727709">
              <w:rPr>
                <w:sz w:val="22"/>
                <w:lang w:val="pt-PT"/>
              </w:rPr>
              <w:t>Catholic University of Valencia</w:t>
            </w:r>
          </w:p>
        </w:tc>
      </w:tr>
    </w:tbl>
    <w:p w:rsidR="00BF17FB" w:rsidRPr="00727709" w:rsidRDefault="00BF17FB" w:rsidP="0006594C">
      <w:pPr>
        <w:pStyle w:val="Heading3"/>
        <w:rPr>
          <w:b/>
          <w:bCs/>
          <w:i/>
          <w:iCs/>
          <w:sz w:val="28"/>
        </w:rPr>
      </w:pPr>
      <w:r w:rsidRPr="00727709">
        <w:rPr>
          <w:b/>
          <w:bCs/>
          <w:i/>
          <w:iCs/>
          <w:sz w:val="28"/>
        </w:rPr>
        <w:t>Master’s Committees</w:t>
      </w:r>
    </w:p>
    <w:tbl>
      <w:tblPr>
        <w:tblW w:w="9454" w:type="dxa"/>
        <w:tblLook w:val="01E0" w:firstRow="1" w:lastRow="1" w:firstColumn="1" w:lastColumn="1" w:noHBand="0" w:noVBand="0"/>
      </w:tblPr>
      <w:tblGrid>
        <w:gridCol w:w="2678"/>
        <w:gridCol w:w="6776"/>
      </w:tblGrid>
      <w:tr w:rsidR="00BF17FB" w:rsidRPr="00727709" w:rsidTr="00BF17FB">
        <w:trPr>
          <w:trHeight w:val="506"/>
        </w:trPr>
        <w:tc>
          <w:tcPr>
            <w:tcW w:w="2678" w:type="dxa"/>
          </w:tcPr>
          <w:p w:rsidR="00BF17FB" w:rsidRPr="00727709" w:rsidRDefault="00BF17FB" w:rsidP="00B44EE6">
            <w:pPr>
              <w:spacing w:after="0"/>
              <w:rPr>
                <w:sz w:val="22"/>
              </w:rPr>
            </w:pPr>
            <w:r w:rsidRPr="00727709">
              <w:rPr>
                <w:sz w:val="22"/>
              </w:rPr>
              <w:t>Stephanie Shobladt</w:t>
            </w:r>
          </w:p>
        </w:tc>
        <w:tc>
          <w:tcPr>
            <w:tcW w:w="6776" w:type="dxa"/>
          </w:tcPr>
          <w:p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ech &amp; Hearing Sciences, Audiology)</w:t>
            </w:r>
          </w:p>
        </w:tc>
      </w:tr>
      <w:tr w:rsidR="00BF17FB" w:rsidRPr="00727709" w:rsidTr="00BF17FB">
        <w:trPr>
          <w:trHeight w:val="291"/>
        </w:trPr>
        <w:tc>
          <w:tcPr>
            <w:tcW w:w="2678" w:type="dxa"/>
          </w:tcPr>
          <w:p w:rsidR="00BF17FB" w:rsidRPr="00727709" w:rsidRDefault="00BF17FB" w:rsidP="00B44EE6">
            <w:pPr>
              <w:spacing w:after="0"/>
              <w:rPr>
                <w:sz w:val="22"/>
              </w:rPr>
            </w:pPr>
            <w:r w:rsidRPr="00727709">
              <w:rPr>
                <w:sz w:val="22"/>
              </w:rPr>
              <w:t>Melissa Raspa</w:t>
            </w:r>
          </w:p>
        </w:tc>
        <w:tc>
          <w:tcPr>
            <w:tcW w:w="6776" w:type="dxa"/>
          </w:tcPr>
          <w:p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al Psychology)</w:t>
            </w:r>
          </w:p>
        </w:tc>
      </w:tr>
      <w:tr w:rsidR="00BF17FB" w:rsidRPr="00727709" w:rsidTr="00BF17FB">
        <w:trPr>
          <w:trHeight w:val="569"/>
        </w:trPr>
        <w:tc>
          <w:tcPr>
            <w:tcW w:w="2678" w:type="dxa"/>
          </w:tcPr>
          <w:p w:rsidR="00BF17FB" w:rsidRPr="00727709" w:rsidRDefault="00BF17FB" w:rsidP="00B44EE6">
            <w:pPr>
              <w:spacing w:after="0"/>
              <w:rPr>
                <w:sz w:val="22"/>
              </w:rPr>
            </w:pPr>
            <w:smartTag w:uri="urn:schemas-microsoft-com:office:smarttags" w:element="PersonName">
              <w:r w:rsidRPr="00727709">
                <w:rPr>
                  <w:sz w:val="22"/>
                </w:rPr>
                <w:t>Amy</w:t>
              </w:r>
            </w:smartTag>
            <w:r w:rsidRPr="00727709">
              <w:rPr>
                <w:sz w:val="22"/>
              </w:rPr>
              <w:t xml:space="preserve"> Casey</w:t>
            </w:r>
          </w:p>
        </w:tc>
        <w:tc>
          <w:tcPr>
            <w:tcW w:w="6776" w:type="dxa"/>
          </w:tcPr>
          <w:p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Applied Developmental Psychology—Child Studies)</w:t>
            </w:r>
          </w:p>
        </w:tc>
      </w:tr>
      <w:tr w:rsidR="00BF17FB" w:rsidRPr="00727709" w:rsidTr="00BF17FB">
        <w:trPr>
          <w:trHeight w:val="506"/>
        </w:trPr>
        <w:tc>
          <w:tcPr>
            <w:tcW w:w="2678" w:type="dxa"/>
          </w:tcPr>
          <w:p w:rsidR="00BF17FB" w:rsidRPr="00727709" w:rsidRDefault="00BF17FB" w:rsidP="00B44EE6">
            <w:pPr>
              <w:spacing w:after="0"/>
              <w:rPr>
                <w:sz w:val="22"/>
              </w:rPr>
            </w:pPr>
            <w:r w:rsidRPr="00727709">
              <w:rPr>
                <w:sz w:val="22"/>
              </w:rPr>
              <w:t>Candy Ideozu</w:t>
            </w:r>
          </w:p>
        </w:tc>
        <w:tc>
          <w:tcPr>
            <w:tcW w:w="6776" w:type="dxa"/>
          </w:tcPr>
          <w:p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Applied Developmental Psychology—Child Studies)</w:t>
            </w:r>
          </w:p>
        </w:tc>
      </w:tr>
      <w:tr w:rsidR="00B44EE6" w:rsidRPr="00727709" w:rsidTr="00BF17FB">
        <w:trPr>
          <w:trHeight w:val="506"/>
        </w:trPr>
        <w:tc>
          <w:tcPr>
            <w:tcW w:w="2678" w:type="dxa"/>
          </w:tcPr>
          <w:p w:rsidR="00B44EE6" w:rsidRPr="00727709" w:rsidRDefault="00B44EE6" w:rsidP="00B44EE6">
            <w:pPr>
              <w:spacing w:after="0"/>
              <w:rPr>
                <w:sz w:val="22"/>
              </w:rPr>
            </w:pPr>
            <w:r>
              <w:rPr>
                <w:sz w:val="22"/>
              </w:rPr>
              <w:t>Courtney Paisley</w:t>
            </w:r>
          </w:p>
        </w:tc>
        <w:tc>
          <w:tcPr>
            <w:tcW w:w="6776" w:type="dxa"/>
          </w:tcPr>
          <w:p w:rsidR="00B44EE6" w:rsidRPr="00727709" w:rsidRDefault="00B44EE6" w:rsidP="00B44EE6">
            <w:pPr>
              <w:spacing w:after="0"/>
              <w:rPr>
                <w:sz w:val="22"/>
              </w:rPr>
            </w:pPr>
            <w:r>
              <w:rPr>
                <w:sz w:val="22"/>
              </w:rPr>
              <w:t>The University of Alabama (Clinical Psychology)</w:t>
            </w:r>
          </w:p>
        </w:tc>
      </w:tr>
      <w:tr w:rsidR="00B44EE6" w:rsidRPr="00727709" w:rsidTr="00BF17FB">
        <w:trPr>
          <w:trHeight w:val="506"/>
        </w:trPr>
        <w:tc>
          <w:tcPr>
            <w:tcW w:w="2678" w:type="dxa"/>
          </w:tcPr>
          <w:p w:rsidR="00B44EE6" w:rsidRDefault="00B44EE6" w:rsidP="00B44EE6">
            <w:pPr>
              <w:spacing w:after="0"/>
              <w:rPr>
                <w:sz w:val="22"/>
              </w:rPr>
            </w:pPr>
            <w:r>
              <w:rPr>
                <w:sz w:val="22"/>
              </w:rPr>
              <w:lastRenderedPageBreak/>
              <w:t>Grace Lee Simmons</w:t>
            </w:r>
          </w:p>
        </w:tc>
        <w:tc>
          <w:tcPr>
            <w:tcW w:w="6776" w:type="dxa"/>
          </w:tcPr>
          <w:p w:rsidR="00B44EE6" w:rsidRDefault="00B44EE6" w:rsidP="00B44EE6">
            <w:pPr>
              <w:spacing w:after="0"/>
              <w:rPr>
                <w:sz w:val="22"/>
              </w:rPr>
            </w:pPr>
            <w:r>
              <w:rPr>
                <w:sz w:val="22"/>
              </w:rPr>
              <w:t>The University of Alabama (Clinical Psychology)</w:t>
            </w:r>
          </w:p>
        </w:tc>
      </w:tr>
    </w:tbl>
    <w:p w:rsidR="00BF17FB" w:rsidRPr="00727709" w:rsidRDefault="00BF17FB" w:rsidP="0006594C">
      <w:pPr>
        <w:pStyle w:val="Heading3"/>
        <w:rPr>
          <w:b/>
          <w:bCs/>
          <w:i/>
          <w:iCs/>
          <w:sz w:val="28"/>
        </w:rPr>
      </w:pPr>
      <w:r w:rsidRPr="00727709">
        <w:rPr>
          <w:b/>
          <w:bCs/>
          <w:i/>
          <w:iCs/>
          <w:sz w:val="28"/>
        </w:rPr>
        <w:t>International Interns</w:t>
      </w:r>
    </w:p>
    <w:tbl>
      <w:tblPr>
        <w:tblW w:w="9378" w:type="dxa"/>
        <w:tblLook w:val="01E0" w:firstRow="1" w:lastRow="1" w:firstColumn="1" w:lastColumn="1" w:noHBand="0" w:noVBand="0"/>
      </w:tblPr>
      <w:tblGrid>
        <w:gridCol w:w="2952"/>
        <w:gridCol w:w="2952"/>
        <w:gridCol w:w="3474"/>
      </w:tblGrid>
      <w:tr w:rsidR="00BF17FB" w:rsidRPr="00727709" w:rsidTr="00BF17FB">
        <w:tc>
          <w:tcPr>
            <w:tcW w:w="2952" w:type="dxa"/>
          </w:tcPr>
          <w:p w:rsidR="00BF17FB" w:rsidRPr="00727709" w:rsidRDefault="00BF17FB" w:rsidP="00B44EE6">
            <w:pPr>
              <w:spacing w:after="0"/>
              <w:rPr>
                <w:sz w:val="22"/>
              </w:rPr>
            </w:pPr>
            <w:r w:rsidRPr="00727709">
              <w:rPr>
                <w:sz w:val="22"/>
              </w:rPr>
              <w:t>2005</w:t>
            </w:r>
          </w:p>
        </w:tc>
        <w:tc>
          <w:tcPr>
            <w:tcW w:w="2952" w:type="dxa"/>
          </w:tcPr>
          <w:p w:rsidR="00BF17FB" w:rsidRPr="00727709" w:rsidRDefault="00BF17FB" w:rsidP="00B44EE6">
            <w:pPr>
              <w:spacing w:after="0"/>
              <w:rPr>
                <w:sz w:val="22"/>
              </w:rPr>
            </w:pPr>
            <w:r w:rsidRPr="00727709">
              <w:rPr>
                <w:sz w:val="22"/>
              </w:rPr>
              <w:t>Cecília Aguiar</w:t>
            </w:r>
          </w:p>
        </w:tc>
        <w:tc>
          <w:tcPr>
            <w:tcW w:w="3474" w:type="dxa"/>
          </w:tcPr>
          <w:p w:rsidR="00BF17FB" w:rsidRPr="00727709" w:rsidRDefault="00BF17FB" w:rsidP="00B44EE6">
            <w:pPr>
              <w:spacing w:after="0"/>
              <w:rPr>
                <w:sz w:val="22"/>
              </w:rPr>
            </w:pPr>
            <w:smartTag w:uri="urn:schemas-microsoft-com:office:smarttags" w:element="place">
              <w:smartTag w:uri="urn:schemas-microsoft-com:office:smarttags" w:element="City">
                <w:r w:rsidRPr="00727709">
                  <w:rPr>
                    <w:sz w:val="22"/>
                  </w:rPr>
                  <w:t>University of Porto</w:t>
                </w:r>
              </w:smartTag>
              <w:r w:rsidRPr="00727709">
                <w:rPr>
                  <w:sz w:val="22"/>
                </w:rPr>
                <w:t xml:space="preserve">, </w:t>
              </w:r>
              <w:smartTag w:uri="urn:schemas-microsoft-com:office:smarttags" w:element="country-region">
                <w:r w:rsidRPr="00727709">
                  <w:rPr>
                    <w:sz w:val="22"/>
                  </w:rPr>
                  <w:t>Portugal</w:t>
                </w:r>
              </w:smartTag>
            </w:smartTag>
          </w:p>
        </w:tc>
      </w:tr>
      <w:tr w:rsidR="00BF17FB" w:rsidRPr="00727709" w:rsidTr="00BF17FB">
        <w:tc>
          <w:tcPr>
            <w:tcW w:w="2952" w:type="dxa"/>
          </w:tcPr>
          <w:p w:rsidR="00BF17FB" w:rsidRPr="00727709" w:rsidRDefault="00BF17FB" w:rsidP="00B44EE6">
            <w:pPr>
              <w:spacing w:after="0"/>
              <w:rPr>
                <w:sz w:val="22"/>
              </w:rPr>
            </w:pPr>
            <w:r w:rsidRPr="00727709">
              <w:rPr>
                <w:sz w:val="22"/>
              </w:rPr>
              <w:t>2006</w:t>
            </w:r>
          </w:p>
        </w:tc>
        <w:tc>
          <w:tcPr>
            <w:tcW w:w="2952" w:type="dxa"/>
          </w:tcPr>
          <w:p w:rsidR="00BF17FB" w:rsidRPr="00727709" w:rsidRDefault="00BF17FB" w:rsidP="00B44EE6">
            <w:pPr>
              <w:spacing w:after="0"/>
              <w:rPr>
                <w:sz w:val="22"/>
              </w:rPr>
            </w:pPr>
            <w:r w:rsidRPr="00727709">
              <w:rPr>
                <w:sz w:val="22"/>
              </w:rPr>
              <w:t>Madleine Azmi, M.D.</w:t>
            </w:r>
          </w:p>
        </w:tc>
        <w:tc>
          <w:tcPr>
            <w:tcW w:w="3474" w:type="dxa"/>
          </w:tcPr>
          <w:p w:rsidR="00BF17FB" w:rsidRPr="00727709" w:rsidRDefault="00BF17FB" w:rsidP="00B44EE6">
            <w:pPr>
              <w:spacing w:after="0"/>
              <w:rPr>
                <w:sz w:val="22"/>
              </w:rPr>
            </w:pPr>
            <w:smartTag w:uri="urn:schemas-microsoft-com:office:smarttags" w:element="place">
              <w:smartTag w:uri="urn:schemas-microsoft-com:office:smarttags" w:element="City">
                <w:r w:rsidRPr="00727709">
                  <w:rPr>
                    <w:sz w:val="22"/>
                  </w:rPr>
                  <w:t>Cairo</w:t>
                </w:r>
              </w:smartTag>
            </w:smartTag>
          </w:p>
        </w:tc>
      </w:tr>
      <w:tr w:rsidR="00BF17FB" w:rsidRPr="00727709" w:rsidTr="00BF17FB">
        <w:tc>
          <w:tcPr>
            <w:tcW w:w="2952" w:type="dxa"/>
          </w:tcPr>
          <w:p w:rsidR="00BF17FB" w:rsidRPr="00727709" w:rsidRDefault="00BF17FB" w:rsidP="00B44EE6">
            <w:pPr>
              <w:spacing w:after="0"/>
              <w:rPr>
                <w:sz w:val="22"/>
              </w:rPr>
            </w:pPr>
            <w:r w:rsidRPr="00727709">
              <w:rPr>
                <w:sz w:val="22"/>
              </w:rPr>
              <w:t>2007</w:t>
            </w:r>
          </w:p>
        </w:tc>
        <w:tc>
          <w:tcPr>
            <w:tcW w:w="2952" w:type="dxa"/>
          </w:tcPr>
          <w:p w:rsidR="00BF17FB" w:rsidRPr="00727709" w:rsidRDefault="00BF17FB" w:rsidP="00B44EE6">
            <w:pPr>
              <w:spacing w:after="0"/>
              <w:rPr>
                <w:sz w:val="22"/>
              </w:rPr>
            </w:pPr>
            <w:r w:rsidRPr="00727709">
              <w:rPr>
                <w:sz w:val="22"/>
              </w:rPr>
              <w:t>Joana Cadima</w:t>
            </w:r>
          </w:p>
        </w:tc>
        <w:tc>
          <w:tcPr>
            <w:tcW w:w="3474" w:type="dxa"/>
          </w:tcPr>
          <w:p w:rsidR="00BF17FB" w:rsidRPr="00727709" w:rsidRDefault="00BF17FB" w:rsidP="00B44EE6">
            <w:pPr>
              <w:spacing w:after="0"/>
              <w:rPr>
                <w:sz w:val="22"/>
              </w:rPr>
            </w:pPr>
            <w:smartTag w:uri="urn:schemas-microsoft-com:office:smarttags" w:element="place">
              <w:smartTag w:uri="urn:schemas-microsoft-com:office:smarttags" w:element="City">
                <w:r w:rsidRPr="00727709">
                  <w:rPr>
                    <w:sz w:val="22"/>
                  </w:rPr>
                  <w:t>University of Porto</w:t>
                </w:r>
              </w:smartTag>
              <w:r w:rsidRPr="00727709">
                <w:rPr>
                  <w:sz w:val="22"/>
                </w:rPr>
                <w:t xml:space="preserve">, </w:t>
              </w:r>
              <w:smartTag w:uri="urn:schemas-microsoft-com:office:smarttags" w:element="country-region">
                <w:r w:rsidRPr="00727709">
                  <w:rPr>
                    <w:sz w:val="22"/>
                  </w:rPr>
                  <w:t>Portugal</w:t>
                </w:r>
              </w:smartTag>
            </w:smartTag>
          </w:p>
        </w:tc>
      </w:tr>
      <w:tr w:rsidR="00BF17FB" w:rsidRPr="00727709" w:rsidTr="00BF17FB">
        <w:tc>
          <w:tcPr>
            <w:tcW w:w="2952" w:type="dxa"/>
          </w:tcPr>
          <w:p w:rsidR="00BF17FB" w:rsidRPr="00727709" w:rsidRDefault="00BF17FB" w:rsidP="00B44EE6">
            <w:pPr>
              <w:spacing w:after="0"/>
              <w:rPr>
                <w:sz w:val="22"/>
              </w:rPr>
            </w:pPr>
            <w:r w:rsidRPr="00727709">
              <w:rPr>
                <w:sz w:val="22"/>
              </w:rPr>
              <w:t>2007</w:t>
            </w:r>
          </w:p>
        </w:tc>
        <w:tc>
          <w:tcPr>
            <w:tcW w:w="2952" w:type="dxa"/>
          </w:tcPr>
          <w:p w:rsidR="00BF17FB" w:rsidRPr="00727709" w:rsidRDefault="00BF17FB" w:rsidP="00B44EE6">
            <w:pPr>
              <w:spacing w:after="0"/>
              <w:rPr>
                <w:sz w:val="22"/>
              </w:rPr>
            </w:pPr>
            <w:r w:rsidRPr="00727709">
              <w:rPr>
                <w:sz w:val="22"/>
                <w:lang w:val="pt-PT"/>
              </w:rPr>
              <w:t>Carla Peixoto</w:t>
            </w:r>
          </w:p>
        </w:tc>
        <w:tc>
          <w:tcPr>
            <w:tcW w:w="3474" w:type="dxa"/>
          </w:tcPr>
          <w:p w:rsidR="00BF17FB" w:rsidRPr="00727709" w:rsidRDefault="00BF17FB" w:rsidP="00B44EE6">
            <w:pPr>
              <w:spacing w:after="0"/>
              <w:rPr>
                <w:sz w:val="22"/>
              </w:rPr>
            </w:pPr>
            <w:r w:rsidRPr="00727709">
              <w:rPr>
                <w:sz w:val="22"/>
                <w:lang w:val="pt-PT"/>
              </w:rPr>
              <w:t>University of Porto, Portugal</w:t>
            </w:r>
          </w:p>
        </w:tc>
      </w:tr>
      <w:tr w:rsidR="00BF17FB" w:rsidRPr="00727709" w:rsidTr="00BF17FB">
        <w:tc>
          <w:tcPr>
            <w:tcW w:w="2952" w:type="dxa"/>
          </w:tcPr>
          <w:p w:rsidR="00BF17FB" w:rsidRPr="00727709" w:rsidRDefault="00BF17FB" w:rsidP="00B44EE6">
            <w:pPr>
              <w:spacing w:after="0"/>
              <w:rPr>
                <w:sz w:val="22"/>
              </w:rPr>
            </w:pPr>
            <w:r w:rsidRPr="00727709">
              <w:rPr>
                <w:sz w:val="22"/>
                <w:lang w:val="pt-PT"/>
              </w:rPr>
              <w:t>2008</w:t>
            </w:r>
          </w:p>
        </w:tc>
        <w:tc>
          <w:tcPr>
            <w:tcW w:w="2952" w:type="dxa"/>
          </w:tcPr>
          <w:p w:rsidR="00BF17FB" w:rsidRPr="00727709" w:rsidRDefault="00BF17FB" w:rsidP="00B44EE6">
            <w:pPr>
              <w:spacing w:after="0"/>
              <w:rPr>
                <w:sz w:val="22"/>
                <w:lang w:val="pt-PT"/>
              </w:rPr>
            </w:pPr>
            <w:r w:rsidRPr="00727709">
              <w:rPr>
                <w:sz w:val="22"/>
                <w:lang w:val="pt-PT"/>
              </w:rPr>
              <w:t>Ana Madalena Gamelas</w:t>
            </w:r>
          </w:p>
        </w:tc>
        <w:tc>
          <w:tcPr>
            <w:tcW w:w="3474" w:type="dxa"/>
          </w:tcPr>
          <w:p w:rsidR="00BF17FB" w:rsidRPr="00727709" w:rsidRDefault="00BF17FB" w:rsidP="00B44EE6">
            <w:pPr>
              <w:spacing w:after="0"/>
              <w:rPr>
                <w:sz w:val="22"/>
                <w:lang w:val="pt-PT"/>
              </w:rPr>
            </w:pPr>
            <w:r w:rsidRPr="00727709">
              <w:rPr>
                <w:sz w:val="22"/>
                <w:lang w:val="pt-PT"/>
              </w:rPr>
              <w:t>University of Porto, Portugal</w:t>
            </w:r>
          </w:p>
        </w:tc>
      </w:tr>
      <w:tr w:rsidR="00BF17FB" w:rsidRPr="00727709" w:rsidTr="00BF17FB">
        <w:tc>
          <w:tcPr>
            <w:tcW w:w="2952" w:type="dxa"/>
          </w:tcPr>
          <w:p w:rsidR="00BF17FB" w:rsidRPr="00727709" w:rsidRDefault="00BF17FB" w:rsidP="00B44EE6">
            <w:pPr>
              <w:spacing w:after="0"/>
              <w:rPr>
                <w:sz w:val="22"/>
                <w:lang w:val="pt-PT"/>
              </w:rPr>
            </w:pPr>
            <w:r w:rsidRPr="00727709">
              <w:rPr>
                <w:sz w:val="22"/>
                <w:lang w:val="pt-PT"/>
              </w:rPr>
              <w:t>2008</w:t>
            </w:r>
          </w:p>
        </w:tc>
        <w:tc>
          <w:tcPr>
            <w:tcW w:w="2952" w:type="dxa"/>
          </w:tcPr>
          <w:p w:rsidR="00BF17FB" w:rsidRPr="00727709" w:rsidRDefault="00BF17FB" w:rsidP="00B44EE6">
            <w:pPr>
              <w:spacing w:after="0"/>
              <w:rPr>
                <w:sz w:val="22"/>
                <w:lang w:val="pt-PT"/>
              </w:rPr>
            </w:pPr>
            <w:r w:rsidRPr="00727709">
              <w:rPr>
                <w:sz w:val="22"/>
                <w:lang w:val="pt-PT"/>
              </w:rPr>
              <w:t>Helena Manuela Martins da Cruz Magalhães do Rosário</w:t>
            </w:r>
          </w:p>
        </w:tc>
        <w:tc>
          <w:tcPr>
            <w:tcW w:w="3474" w:type="dxa"/>
          </w:tcPr>
          <w:p w:rsidR="00BF17FB" w:rsidRPr="00727709" w:rsidRDefault="00BF17FB" w:rsidP="00B44EE6">
            <w:pPr>
              <w:spacing w:after="0"/>
              <w:rPr>
                <w:sz w:val="22"/>
                <w:lang w:val="pt-PT"/>
              </w:rPr>
            </w:pPr>
            <w:r w:rsidRPr="00727709">
              <w:rPr>
                <w:sz w:val="22"/>
                <w:lang w:val="pt-PT"/>
              </w:rPr>
              <w:t>University of Porto, Portugal</w:t>
            </w:r>
          </w:p>
        </w:tc>
      </w:tr>
      <w:tr w:rsidR="00BF17FB" w:rsidRPr="00BB701F" w:rsidTr="00BF17FB">
        <w:tc>
          <w:tcPr>
            <w:tcW w:w="2952" w:type="dxa"/>
          </w:tcPr>
          <w:p w:rsidR="00BF17FB" w:rsidRPr="00727709" w:rsidRDefault="00BF17FB" w:rsidP="00B44EE6">
            <w:pPr>
              <w:spacing w:after="0"/>
              <w:rPr>
                <w:sz w:val="22"/>
                <w:lang w:val="pt-PT"/>
              </w:rPr>
            </w:pPr>
            <w:r w:rsidRPr="00727709">
              <w:rPr>
                <w:sz w:val="22"/>
                <w:lang w:val="pt-PT"/>
              </w:rPr>
              <w:t>2009, 2011, 2012</w:t>
            </w:r>
          </w:p>
        </w:tc>
        <w:tc>
          <w:tcPr>
            <w:tcW w:w="2952" w:type="dxa"/>
          </w:tcPr>
          <w:p w:rsidR="00BF17FB" w:rsidRPr="00727709" w:rsidRDefault="00BF17FB" w:rsidP="00B44EE6">
            <w:pPr>
              <w:spacing w:after="0"/>
              <w:rPr>
                <w:sz w:val="22"/>
                <w:lang w:val="pt-PT"/>
              </w:rPr>
            </w:pPr>
            <w:r w:rsidRPr="00727709">
              <w:rPr>
                <w:sz w:val="22"/>
                <w:lang w:val="pt-PT"/>
              </w:rPr>
              <w:t>Tânia Boavida Silva</w:t>
            </w:r>
          </w:p>
        </w:tc>
        <w:tc>
          <w:tcPr>
            <w:tcW w:w="3474" w:type="dxa"/>
          </w:tcPr>
          <w:p w:rsidR="00BF17FB" w:rsidRPr="00727709" w:rsidRDefault="00BF17FB" w:rsidP="00B44EE6">
            <w:pPr>
              <w:spacing w:after="0"/>
              <w:rPr>
                <w:sz w:val="22"/>
                <w:lang w:val="pt-PT"/>
              </w:rPr>
            </w:pPr>
            <w:r w:rsidRPr="00727709">
              <w:rPr>
                <w:sz w:val="22"/>
                <w:lang w:val="pt-PT"/>
              </w:rPr>
              <w:t>Instituto Superior de Psicologia Aplicada (ISPA), Lisbon, Portugal</w:t>
            </w:r>
          </w:p>
        </w:tc>
      </w:tr>
      <w:tr w:rsidR="00BF17FB" w:rsidRPr="00727709" w:rsidTr="00BF17FB">
        <w:tc>
          <w:tcPr>
            <w:tcW w:w="2952" w:type="dxa"/>
          </w:tcPr>
          <w:p w:rsidR="00BF17FB" w:rsidRPr="00727709" w:rsidRDefault="00BF17FB" w:rsidP="00B44EE6">
            <w:pPr>
              <w:spacing w:after="0"/>
              <w:rPr>
                <w:sz w:val="22"/>
                <w:lang w:val="pt-PT"/>
              </w:rPr>
            </w:pPr>
            <w:r w:rsidRPr="00727709">
              <w:rPr>
                <w:sz w:val="22"/>
                <w:lang w:val="pt-PT"/>
              </w:rPr>
              <w:t>2011</w:t>
            </w:r>
          </w:p>
        </w:tc>
        <w:tc>
          <w:tcPr>
            <w:tcW w:w="2952" w:type="dxa"/>
          </w:tcPr>
          <w:p w:rsidR="00BF17FB" w:rsidRPr="00727709" w:rsidRDefault="00BF17FB" w:rsidP="00B44EE6">
            <w:pPr>
              <w:spacing w:after="0"/>
              <w:rPr>
                <w:sz w:val="22"/>
                <w:lang w:val="pt-PT"/>
              </w:rPr>
            </w:pPr>
            <w:r w:rsidRPr="00727709">
              <w:rPr>
                <w:sz w:val="22"/>
                <w:lang w:val="pt-PT"/>
              </w:rPr>
              <w:t>Friederick Theuerkauff</w:t>
            </w:r>
          </w:p>
        </w:tc>
        <w:tc>
          <w:tcPr>
            <w:tcW w:w="3474" w:type="dxa"/>
          </w:tcPr>
          <w:p w:rsidR="00BF17FB" w:rsidRPr="00727709" w:rsidRDefault="00BF17FB" w:rsidP="00B44EE6">
            <w:pPr>
              <w:spacing w:after="0"/>
              <w:rPr>
                <w:sz w:val="22"/>
                <w:lang w:val="pt-PT"/>
              </w:rPr>
            </w:pPr>
            <w:r w:rsidRPr="00727709">
              <w:rPr>
                <w:sz w:val="22"/>
                <w:lang w:val="pt-PT"/>
              </w:rPr>
              <w:t>Germany</w:t>
            </w:r>
          </w:p>
        </w:tc>
      </w:tr>
      <w:tr w:rsidR="00BF17FB" w:rsidRPr="00727709" w:rsidTr="00BF17FB">
        <w:tc>
          <w:tcPr>
            <w:tcW w:w="2952" w:type="dxa"/>
          </w:tcPr>
          <w:p w:rsidR="00BF17FB" w:rsidRPr="00727709" w:rsidRDefault="00BF17FB" w:rsidP="00B44EE6">
            <w:pPr>
              <w:spacing w:after="0"/>
              <w:rPr>
                <w:sz w:val="22"/>
                <w:lang w:val="pt-PT"/>
              </w:rPr>
            </w:pPr>
            <w:r w:rsidRPr="00727709">
              <w:rPr>
                <w:sz w:val="22"/>
                <w:lang w:val="pt-PT"/>
              </w:rPr>
              <w:t>2012</w:t>
            </w:r>
          </w:p>
        </w:tc>
        <w:tc>
          <w:tcPr>
            <w:tcW w:w="2952" w:type="dxa"/>
          </w:tcPr>
          <w:p w:rsidR="00BF17FB" w:rsidRPr="00727709" w:rsidRDefault="00BF17FB" w:rsidP="00B44EE6">
            <w:pPr>
              <w:spacing w:after="0"/>
              <w:rPr>
                <w:sz w:val="22"/>
                <w:lang w:val="pt-PT"/>
              </w:rPr>
            </w:pPr>
            <w:r w:rsidRPr="00727709">
              <w:rPr>
                <w:sz w:val="22"/>
                <w:lang w:val="pt-PT"/>
              </w:rPr>
              <w:t>Nathalie Silva</w:t>
            </w:r>
          </w:p>
        </w:tc>
        <w:tc>
          <w:tcPr>
            <w:tcW w:w="3474" w:type="dxa"/>
          </w:tcPr>
          <w:p w:rsidR="00BF17FB" w:rsidRPr="00727709" w:rsidRDefault="00BF17FB" w:rsidP="00B44EE6">
            <w:pPr>
              <w:spacing w:after="0"/>
              <w:rPr>
                <w:sz w:val="22"/>
                <w:lang w:val="pt-PT"/>
              </w:rPr>
            </w:pPr>
            <w:r w:rsidRPr="00727709">
              <w:rPr>
                <w:sz w:val="22"/>
                <w:lang w:val="pt-PT"/>
              </w:rPr>
              <w:t>Catholic University of Valencia</w:t>
            </w:r>
          </w:p>
        </w:tc>
      </w:tr>
      <w:tr w:rsidR="00BF17FB" w:rsidRPr="00727709" w:rsidTr="00BF17FB">
        <w:tc>
          <w:tcPr>
            <w:tcW w:w="2952" w:type="dxa"/>
          </w:tcPr>
          <w:p w:rsidR="00BF17FB" w:rsidRPr="00727709" w:rsidRDefault="00BF17FB" w:rsidP="00B44EE6">
            <w:pPr>
              <w:spacing w:after="0"/>
              <w:rPr>
                <w:sz w:val="22"/>
                <w:lang w:val="pt-PT"/>
              </w:rPr>
            </w:pPr>
            <w:r w:rsidRPr="00727709">
              <w:rPr>
                <w:sz w:val="22"/>
                <w:lang w:val="pt-PT"/>
              </w:rPr>
              <w:t>2014</w:t>
            </w:r>
          </w:p>
        </w:tc>
        <w:tc>
          <w:tcPr>
            <w:tcW w:w="2952" w:type="dxa"/>
          </w:tcPr>
          <w:p w:rsidR="00BF17FB" w:rsidRPr="00727709" w:rsidRDefault="00BF17FB" w:rsidP="00B44EE6">
            <w:pPr>
              <w:spacing w:after="0"/>
              <w:rPr>
                <w:sz w:val="22"/>
                <w:lang w:val="pt-PT"/>
              </w:rPr>
            </w:pPr>
            <w:r w:rsidRPr="00727709">
              <w:rPr>
                <w:sz w:val="22"/>
                <w:lang w:val="pt-PT"/>
              </w:rPr>
              <w:t>Pau García Grau</w:t>
            </w:r>
          </w:p>
        </w:tc>
        <w:tc>
          <w:tcPr>
            <w:tcW w:w="3474" w:type="dxa"/>
          </w:tcPr>
          <w:p w:rsidR="00BF17FB" w:rsidRPr="00727709" w:rsidRDefault="00BF17FB" w:rsidP="00B44EE6">
            <w:pPr>
              <w:spacing w:after="0"/>
              <w:rPr>
                <w:sz w:val="22"/>
                <w:lang w:val="pt-PT"/>
              </w:rPr>
            </w:pPr>
            <w:r w:rsidRPr="00727709">
              <w:rPr>
                <w:sz w:val="22"/>
                <w:lang w:val="pt-PT"/>
              </w:rPr>
              <w:t>Catholic University of Valencia</w:t>
            </w:r>
          </w:p>
        </w:tc>
      </w:tr>
      <w:tr w:rsidR="00BF17FB" w:rsidRPr="00727709" w:rsidTr="00BF17FB">
        <w:tc>
          <w:tcPr>
            <w:tcW w:w="2952" w:type="dxa"/>
          </w:tcPr>
          <w:p w:rsidR="00BF17FB" w:rsidRPr="00727709" w:rsidRDefault="00BF17FB" w:rsidP="00B44EE6">
            <w:pPr>
              <w:spacing w:after="0"/>
              <w:rPr>
                <w:sz w:val="22"/>
                <w:lang w:val="pt-PT"/>
              </w:rPr>
            </w:pPr>
            <w:r w:rsidRPr="00727709">
              <w:rPr>
                <w:sz w:val="22"/>
                <w:lang w:val="pt-PT"/>
              </w:rPr>
              <w:t>2014</w:t>
            </w:r>
          </w:p>
        </w:tc>
        <w:tc>
          <w:tcPr>
            <w:tcW w:w="2952" w:type="dxa"/>
          </w:tcPr>
          <w:p w:rsidR="00BF17FB" w:rsidRPr="00727709" w:rsidRDefault="00BF17FB" w:rsidP="00B44EE6">
            <w:pPr>
              <w:spacing w:after="0"/>
              <w:rPr>
                <w:sz w:val="22"/>
                <w:lang w:val="pt-PT"/>
              </w:rPr>
            </w:pPr>
            <w:r w:rsidRPr="00727709">
              <w:rPr>
                <w:sz w:val="22"/>
                <w:lang w:val="pt-PT"/>
              </w:rPr>
              <w:t>Katrin Völkel</w:t>
            </w:r>
          </w:p>
        </w:tc>
        <w:tc>
          <w:tcPr>
            <w:tcW w:w="3474" w:type="dxa"/>
          </w:tcPr>
          <w:p w:rsidR="00BF17FB" w:rsidRPr="00727709" w:rsidRDefault="00BF17FB" w:rsidP="00B44EE6">
            <w:pPr>
              <w:spacing w:after="0"/>
              <w:rPr>
                <w:sz w:val="22"/>
                <w:lang w:val="pt-PT"/>
              </w:rPr>
            </w:pPr>
            <w:r w:rsidRPr="00727709">
              <w:rPr>
                <w:sz w:val="22"/>
                <w:lang w:val="pt-PT"/>
              </w:rPr>
              <w:t>Medical School Hamburg</w:t>
            </w:r>
          </w:p>
        </w:tc>
      </w:tr>
      <w:tr w:rsidR="00BF17FB" w:rsidRPr="00727709" w:rsidTr="00BF17FB">
        <w:tc>
          <w:tcPr>
            <w:tcW w:w="2952" w:type="dxa"/>
          </w:tcPr>
          <w:p w:rsidR="00BF17FB" w:rsidRPr="00727709" w:rsidRDefault="00BF17FB" w:rsidP="00B44EE6">
            <w:pPr>
              <w:spacing w:after="0"/>
              <w:rPr>
                <w:sz w:val="22"/>
                <w:lang w:val="pt-PT"/>
              </w:rPr>
            </w:pPr>
            <w:r w:rsidRPr="00727709">
              <w:rPr>
                <w:sz w:val="22"/>
                <w:lang w:val="pt-PT"/>
              </w:rPr>
              <w:t>2014</w:t>
            </w:r>
          </w:p>
        </w:tc>
        <w:tc>
          <w:tcPr>
            <w:tcW w:w="2952" w:type="dxa"/>
          </w:tcPr>
          <w:p w:rsidR="00BF17FB" w:rsidRPr="00727709" w:rsidRDefault="00BF17FB" w:rsidP="00B44EE6">
            <w:pPr>
              <w:spacing w:after="0"/>
              <w:rPr>
                <w:sz w:val="22"/>
                <w:lang w:val="pt-PT"/>
              </w:rPr>
            </w:pPr>
            <w:r w:rsidRPr="00727709">
              <w:rPr>
                <w:sz w:val="22"/>
                <w:lang w:val="pt-PT"/>
              </w:rPr>
              <w:t>Francesca Arnold</w:t>
            </w:r>
          </w:p>
        </w:tc>
        <w:tc>
          <w:tcPr>
            <w:tcW w:w="3474" w:type="dxa"/>
          </w:tcPr>
          <w:p w:rsidR="00BF17FB" w:rsidRPr="00727709" w:rsidRDefault="00BF17FB" w:rsidP="00B44EE6">
            <w:pPr>
              <w:spacing w:after="0"/>
              <w:rPr>
                <w:sz w:val="22"/>
                <w:lang w:val="pt-PT"/>
              </w:rPr>
            </w:pPr>
            <w:r w:rsidRPr="00727709">
              <w:rPr>
                <w:sz w:val="22"/>
                <w:lang w:val="pt-PT"/>
              </w:rPr>
              <w:t>Medical School Hamburg</w:t>
            </w:r>
          </w:p>
        </w:tc>
      </w:tr>
      <w:tr w:rsidR="00BF17FB" w:rsidRPr="00727709" w:rsidTr="00BF17FB">
        <w:tc>
          <w:tcPr>
            <w:tcW w:w="2952" w:type="dxa"/>
          </w:tcPr>
          <w:p w:rsidR="00BF17FB" w:rsidRPr="00727709" w:rsidRDefault="00BF17FB" w:rsidP="00B44EE6">
            <w:pPr>
              <w:spacing w:after="0"/>
              <w:rPr>
                <w:sz w:val="22"/>
                <w:lang w:val="pt-PT"/>
              </w:rPr>
            </w:pPr>
            <w:r w:rsidRPr="00727709">
              <w:rPr>
                <w:sz w:val="22"/>
                <w:lang w:val="pt-PT"/>
              </w:rPr>
              <w:t>2014</w:t>
            </w:r>
          </w:p>
        </w:tc>
        <w:tc>
          <w:tcPr>
            <w:tcW w:w="2952" w:type="dxa"/>
          </w:tcPr>
          <w:p w:rsidR="00BF17FB" w:rsidRPr="00727709" w:rsidRDefault="00BF17FB" w:rsidP="00B44EE6">
            <w:pPr>
              <w:spacing w:after="0"/>
              <w:rPr>
                <w:sz w:val="22"/>
                <w:lang w:val="pt-PT"/>
              </w:rPr>
            </w:pPr>
            <w:r w:rsidRPr="00727709">
              <w:rPr>
                <w:sz w:val="22"/>
                <w:lang w:val="pt-PT"/>
              </w:rPr>
              <w:t>Natasha Baqués Aguiar</w:t>
            </w:r>
          </w:p>
        </w:tc>
        <w:tc>
          <w:tcPr>
            <w:tcW w:w="3474" w:type="dxa"/>
          </w:tcPr>
          <w:p w:rsidR="00BF17FB" w:rsidRPr="00727709" w:rsidRDefault="00BF17FB" w:rsidP="00B44EE6">
            <w:pPr>
              <w:spacing w:after="0"/>
              <w:rPr>
                <w:sz w:val="22"/>
                <w:lang w:val="pt-PT"/>
              </w:rPr>
            </w:pPr>
            <w:r w:rsidRPr="00727709">
              <w:rPr>
                <w:sz w:val="22"/>
                <w:lang w:val="pt-PT"/>
              </w:rPr>
              <w:t>Ramon Llull University, Barcelona</w:t>
            </w:r>
          </w:p>
        </w:tc>
      </w:tr>
      <w:tr w:rsidR="00BF17FB" w:rsidRPr="00727709" w:rsidTr="00BF17FB">
        <w:tc>
          <w:tcPr>
            <w:tcW w:w="2952" w:type="dxa"/>
          </w:tcPr>
          <w:p w:rsidR="00BF17FB" w:rsidRPr="00727709" w:rsidRDefault="00BF17FB" w:rsidP="00B44EE6">
            <w:pPr>
              <w:spacing w:after="0"/>
              <w:rPr>
                <w:sz w:val="22"/>
                <w:lang w:val="pt-PT"/>
              </w:rPr>
            </w:pPr>
            <w:r w:rsidRPr="00727709">
              <w:rPr>
                <w:sz w:val="22"/>
                <w:lang w:val="pt-PT"/>
              </w:rPr>
              <w:t>2014</w:t>
            </w:r>
          </w:p>
        </w:tc>
        <w:tc>
          <w:tcPr>
            <w:tcW w:w="2952" w:type="dxa"/>
          </w:tcPr>
          <w:p w:rsidR="00BF17FB" w:rsidRPr="00727709" w:rsidRDefault="00BF17FB" w:rsidP="00B44EE6">
            <w:pPr>
              <w:spacing w:after="0"/>
              <w:rPr>
                <w:sz w:val="22"/>
                <w:lang w:val="pt-PT"/>
              </w:rPr>
            </w:pPr>
            <w:r w:rsidRPr="00727709">
              <w:rPr>
                <w:sz w:val="22"/>
                <w:lang w:val="pt-PT"/>
              </w:rPr>
              <w:t>Rosa Fernandez Valero</w:t>
            </w:r>
          </w:p>
        </w:tc>
        <w:tc>
          <w:tcPr>
            <w:tcW w:w="3474" w:type="dxa"/>
          </w:tcPr>
          <w:p w:rsidR="00BF17FB" w:rsidRPr="00727709" w:rsidRDefault="00BF17FB" w:rsidP="00B44EE6">
            <w:pPr>
              <w:spacing w:after="0"/>
              <w:rPr>
                <w:sz w:val="22"/>
                <w:lang w:val="pt-PT"/>
              </w:rPr>
            </w:pPr>
            <w:r w:rsidRPr="00727709">
              <w:rPr>
                <w:sz w:val="22"/>
                <w:lang w:val="pt-PT"/>
              </w:rPr>
              <w:t>Catholic University of Valencia</w:t>
            </w:r>
          </w:p>
        </w:tc>
      </w:tr>
      <w:tr w:rsidR="00B44EE6" w:rsidRPr="00BB701F" w:rsidTr="00BF17FB">
        <w:tc>
          <w:tcPr>
            <w:tcW w:w="2952" w:type="dxa"/>
          </w:tcPr>
          <w:p w:rsidR="00B44EE6" w:rsidRPr="00727709" w:rsidRDefault="00B44EE6" w:rsidP="00B44EE6">
            <w:pPr>
              <w:spacing w:after="0"/>
              <w:rPr>
                <w:sz w:val="22"/>
                <w:lang w:val="pt-PT"/>
              </w:rPr>
            </w:pPr>
            <w:r>
              <w:rPr>
                <w:sz w:val="22"/>
                <w:lang w:val="pt-PT"/>
              </w:rPr>
              <w:t>2017</w:t>
            </w:r>
          </w:p>
        </w:tc>
        <w:tc>
          <w:tcPr>
            <w:tcW w:w="2952" w:type="dxa"/>
          </w:tcPr>
          <w:p w:rsidR="00B44EE6" w:rsidRPr="00727709" w:rsidRDefault="00B44EE6" w:rsidP="00B44EE6">
            <w:pPr>
              <w:spacing w:after="0"/>
              <w:rPr>
                <w:sz w:val="22"/>
                <w:lang w:val="pt-PT"/>
              </w:rPr>
            </w:pPr>
            <w:r>
              <w:rPr>
                <w:sz w:val="22"/>
                <w:lang w:val="pt-PT"/>
              </w:rPr>
              <w:t>Mia Aberg Cobo</w:t>
            </w:r>
          </w:p>
        </w:tc>
        <w:tc>
          <w:tcPr>
            <w:tcW w:w="3474" w:type="dxa"/>
          </w:tcPr>
          <w:p w:rsidR="00B44EE6" w:rsidRPr="00BB701F" w:rsidRDefault="00B44EE6" w:rsidP="00B44EE6">
            <w:pPr>
              <w:spacing w:after="0"/>
              <w:rPr>
                <w:sz w:val="22"/>
                <w:lang w:val="es-ES"/>
              </w:rPr>
            </w:pPr>
            <w:r w:rsidRPr="00BB701F">
              <w:rPr>
                <w:sz w:val="22"/>
                <w:lang w:val="es-ES"/>
              </w:rPr>
              <w:t>Universidad Nacional de San Martín</w:t>
            </w:r>
            <w:r w:rsidR="0094065D" w:rsidRPr="00BB701F">
              <w:rPr>
                <w:sz w:val="22"/>
                <w:lang w:val="es-ES"/>
              </w:rPr>
              <w:t>, Buenos Aires</w:t>
            </w:r>
          </w:p>
        </w:tc>
      </w:tr>
      <w:tr w:rsidR="00B44EE6" w:rsidRPr="00BB701F" w:rsidTr="00BF17FB">
        <w:tc>
          <w:tcPr>
            <w:tcW w:w="2952" w:type="dxa"/>
          </w:tcPr>
          <w:p w:rsidR="00B44EE6" w:rsidRDefault="00B44EE6" w:rsidP="00B44EE6">
            <w:pPr>
              <w:spacing w:after="0"/>
              <w:rPr>
                <w:sz w:val="22"/>
                <w:lang w:val="pt-PT"/>
              </w:rPr>
            </w:pPr>
            <w:r>
              <w:rPr>
                <w:sz w:val="22"/>
                <w:lang w:val="pt-PT"/>
              </w:rPr>
              <w:t>2017</w:t>
            </w:r>
          </w:p>
        </w:tc>
        <w:tc>
          <w:tcPr>
            <w:tcW w:w="2952" w:type="dxa"/>
          </w:tcPr>
          <w:p w:rsidR="00B44EE6" w:rsidRDefault="00B44EE6" w:rsidP="00B44EE6">
            <w:pPr>
              <w:spacing w:after="0"/>
              <w:rPr>
                <w:sz w:val="22"/>
                <w:lang w:val="pt-PT"/>
              </w:rPr>
            </w:pPr>
            <w:r>
              <w:rPr>
                <w:sz w:val="22"/>
                <w:lang w:val="pt-PT"/>
              </w:rPr>
              <w:t>Victoria de Tezanos Pinto</w:t>
            </w:r>
          </w:p>
        </w:tc>
        <w:tc>
          <w:tcPr>
            <w:tcW w:w="3474" w:type="dxa"/>
          </w:tcPr>
          <w:p w:rsidR="00B44EE6" w:rsidRPr="00BB701F" w:rsidRDefault="00B44EE6" w:rsidP="00B44EE6">
            <w:pPr>
              <w:spacing w:after="0"/>
              <w:rPr>
                <w:sz w:val="22"/>
                <w:lang w:val="es-ES"/>
              </w:rPr>
            </w:pPr>
            <w:r w:rsidRPr="00BB701F">
              <w:rPr>
                <w:sz w:val="22"/>
                <w:lang w:val="es-ES"/>
              </w:rPr>
              <w:t>Universidad Nacional de San Martín</w:t>
            </w:r>
            <w:r w:rsidR="0094065D" w:rsidRPr="00BB701F">
              <w:rPr>
                <w:sz w:val="22"/>
                <w:lang w:val="es-ES"/>
              </w:rPr>
              <w:t>, Buenos Aires</w:t>
            </w:r>
          </w:p>
        </w:tc>
      </w:tr>
      <w:tr w:rsidR="00B44EE6" w:rsidRPr="00BB701F" w:rsidTr="00BF17FB">
        <w:tc>
          <w:tcPr>
            <w:tcW w:w="2952" w:type="dxa"/>
          </w:tcPr>
          <w:p w:rsidR="00B44EE6" w:rsidRDefault="00B44EE6" w:rsidP="00B44EE6">
            <w:pPr>
              <w:spacing w:after="0"/>
              <w:rPr>
                <w:sz w:val="22"/>
                <w:lang w:val="pt-PT"/>
              </w:rPr>
            </w:pPr>
            <w:r>
              <w:rPr>
                <w:sz w:val="22"/>
                <w:lang w:val="pt-PT"/>
              </w:rPr>
              <w:t>2017</w:t>
            </w:r>
          </w:p>
        </w:tc>
        <w:tc>
          <w:tcPr>
            <w:tcW w:w="2952" w:type="dxa"/>
          </w:tcPr>
          <w:p w:rsidR="00B44EE6" w:rsidRDefault="00B44EE6" w:rsidP="00B44EE6">
            <w:pPr>
              <w:spacing w:after="0"/>
              <w:rPr>
                <w:sz w:val="22"/>
                <w:lang w:val="pt-PT"/>
              </w:rPr>
            </w:pPr>
            <w:r>
              <w:rPr>
                <w:sz w:val="22"/>
                <w:lang w:val="pt-PT"/>
              </w:rPr>
              <w:t>Catalina Schlusselblum</w:t>
            </w:r>
          </w:p>
        </w:tc>
        <w:tc>
          <w:tcPr>
            <w:tcW w:w="3474" w:type="dxa"/>
          </w:tcPr>
          <w:p w:rsidR="00B44EE6" w:rsidRPr="00BB701F" w:rsidRDefault="00B44EE6" w:rsidP="00B44EE6">
            <w:pPr>
              <w:spacing w:after="0"/>
              <w:rPr>
                <w:sz w:val="22"/>
                <w:lang w:val="es-ES"/>
              </w:rPr>
            </w:pPr>
            <w:r w:rsidRPr="00BB701F">
              <w:rPr>
                <w:sz w:val="22"/>
                <w:lang w:val="es-ES"/>
              </w:rPr>
              <w:t>Colegio Santa Inés</w:t>
            </w:r>
            <w:r w:rsidR="0094065D" w:rsidRPr="00BB701F">
              <w:rPr>
                <w:sz w:val="22"/>
                <w:lang w:val="es-ES"/>
              </w:rPr>
              <w:t>, San Isidro</w:t>
            </w:r>
          </w:p>
        </w:tc>
      </w:tr>
      <w:tr w:rsidR="0094065D" w:rsidRPr="00B44EE6" w:rsidTr="00BF17FB">
        <w:tc>
          <w:tcPr>
            <w:tcW w:w="2952" w:type="dxa"/>
          </w:tcPr>
          <w:p w:rsidR="0094065D" w:rsidRPr="0094065D" w:rsidRDefault="0094065D" w:rsidP="00B44EE6">
            <w:pPr>
              <w:spacing w:after="0"/>
              <w:rPr>
                <w:sz w:val="22"/>
                <w:lang w:val="es-PY"/>
              </w:rPr>
            </w:pPr>
            <w:r>
              <w:rPr>
                <w:sz w:val="22"/>
                <w:lang w:val="es-PY"/>
              </w:rPr>
              <w:t>2017-18</w:t>
            </w:r>
          </w:p>
        </w:tc>
        <w:tc>
          <w:tcPr>
            <w:tcW w:w="2952" w:type="dxa"/>
          </w:tcPr>
          <w:p w:rsidR="0094065D" w:rsidRDefault="0094065D" w:rsidP="00B44EE6">
            <w:pPr>
              <w:spacing w:after="0"/>
              <w:rPr>
                <w:sz w:val="22"/>
                <w:lang w:val="pt-PT"/>
              </w:rPr>
            </w:pPr>
            <w:r>
              <w:rPr>
                <w:sz w:val="22"/>
                <w:lang w:val="pt-PT"/>
              </w:rPr>
              <w:t>Marisú Pedernera</w:t>
            </w:r>
          </w:p>
        </w:tc>
        <w:tc>
          <w:tcPr>
            <w:tcW w:w="3474" w:type="dxa"/>
          </w:tcPr>
          <w:p w:rsidR="0094065D" w:rsidRDefault="0094065D" w:rsidP="00B44EE6">
            <w:pPr>
              <w:spacing w:after="0"/>
              <w:rPr>
                <w:sz w:val="22"/>
                <w:lang w:val="pt-PT"/>
              </w:rPr>
            </w:pPr>
            <w:r>
              <w:rPr>
                <w:sz w:val="22"/>
                <w:lang w:val="pt-PT"/>
              </w:rPr>
              <w:t>Teletón Paraguay</w:t>
            </w:r>
          </w:p>
        </w:tc>
      </w:tr>
    </w:tbl>
    <w:p w:rsidR="00BF17FB" w:rsidRPr="00727709" w:rsidRDefault="00BF17FB" w:rsidP="00BF17FB">
      <w:pPr>
        <w:rPr>
          <w:sz w:val="22"/>
          <w:lang w:val="pt-PT"/>
        </w:rPr>
      </w:pPr>
    </w:p>
    <w:p w:rsidR="00BF17FB" w:rsidRPr="00727709" w:rsidRDefault="00BF17FB" w:rsidP="0006594C">
      <w:pPr>
        <w:pStyle w:val="Heading2"/>
        <w:rPr>
          <w:b w:val="0"/>
          <w:bCs w:val="0"/>
          <w:sz w:val="28"/>
        </w:rPr>
      </w:pPr>
      <w:r w:rsidRPr="00727709">
        <w:rPr>
          <w:b w:val="0"/>
          <w:bCs w:val="0"/>
          <w:sz w:val="28"/>
        </w:rPr>
        <w:t>Grants Fund</w:t>
      </w:r>
      <w:smartTag w:uri="urn:schemas-microsoft-com:office:smarttags" w:element="PersonName">
        <w:r w:rsidRPr="00727709">
          <w:rPr>
            <w:b w:val="0"/>
            <w:bCs w:val="0"/>
            <w:sz w:val="28"/>
          </w:rPr>
          <w:t>ed</w:t>
        </w:r>
      </w:smartTag>
    </w:p>
    <w:p w:rsidR="00BF17FB" w:rsidRPr="00727709" w:rsidRDefault="00BF17FB" w:rsidP="00BF17FB">
      <w:pPr>
        <w:rPr>
          <w:sz w:val="22"/>
        </w:rPr>
      </w:pPr>
    </w:p>
    <w:p w:rsidR="00BF17FB" w:rsidRPr="00727709" w:rsidRDefault="00BF17FB" w:rsidP="00BF17FB">
      <w:pPr>
        <w:rPr>
          <w:sz w:val="22"/>
        </w:rPr>
      </w:pPr>
      <w:r w:rsidRPr="00727709">
        <w:rPr>
          <w:sz w:val="22"/>
        </w:rPr>
        <w:t>1986</w:t>
      </w:r>
      <w:r w:rsidRPr="00727709">
        <w:rPr>
          <w:sz w:val="22"/>
        </w:rPr>
        <w:tab/>
        <w:t>North Carolina Department of Human Resources, Mental Health and Mental Retardation.  Research Grant.  "The Effects of Noncontingent Stimulation on Learning by Handicapped Preschoolers and Nonhandicapped Infants." $950.</w:t>
      </w:r>
    </w:p>
    <w:p w:rsidR="00BF17FB" w:rsidRPr="00727709" w:rsidRDefault="00BF17FB" w:rsidP="00BF17FB">
      <w:pPr>
        <w:rPr>
          <w:sz w:val="22"/>
        </w:rPr>
      </w:pPr>
      <w:r w:rsidRPr="00727709">
        <w:rPr>
          <w:sz w:val="22"/>
        </w:rPr>
        <w:t>1986 (Co-author)</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Programs, Handicapped Children's Early Education Program.  Outreach Grant.  "Project </w:t>
      </w:r>
      <w:smartTag w:uri="urn:schemas-microsoft-com:office:smarttags" w:element="place">
        <w:smartTag w:uri="urn:schemas-microsoft-com:office:smarttags" w:element="City">
          <w:r w:rsidRPr="00727709">
            <w:rPr>
              <w:sz w:val="22"/>
            </w:rPr>
            <w:t>SUNRISE</w:t>
          </w:r>
        </w:smartTag>
      </w:smartTag>
      <w:r w:rsidRPr="00727709">
        <w:rPr>
          <w:sz w:val="22"/>
        </w:rPr>
        <w:t xml:space="preserve"> (Systematic Use of Newly Researched Interventions by Special Educators7 [Co-author: Carl J. Dunst]). Approx. $100,000 per year (3 years).</w:t>
      </w:r>
    </w:p>
    <w:p w:rsidR="00BF17FB" w:rsidRPr="00727709" w:rsidRDefault="00BF17FB" w:rsidP="00BF17FB">
      <w:pPr>
        <w:rPr>
          <w:sz w:val="22"/>
        </w:rPr>
      </w:pPr>
      <w:r w:rsidRPr="00727709">
        <w:rPr>
          <w:sz w:val="22"/>
        </w:rPr>
        <w:t>1987 (Co-author)</w:t>
      </w:r>
      <w:r w:rsidRPr="00727709">
        <w:rPr>
          <w:sz w:val="22"/>
        </w:rPr>
        <w:tab/>
        <w:t>N.C. Department of Public Instruction.  Preschool Grant Program.  "</w:t>
      </w:r>
      <w:smartTag w:uri="urn:schemas-microsoft-com:office:smarttags" w:element="Street">
        <w:smartTag w:uri="urn:schemas-microsoft-com:office:smarttags" w:element="address">
          <w:r w:rsidRPr="00727709">
            <w:rPr>
              <w:sz w:val="22"/>
            </w:rPr>
            <w:t>Family Place</w:t>
          </w:r>
        </w:smartTag>
      </w:smartTag>
      <w:r w:rsidRPr="00727709">
        <w:rPr>
          <w:sz w:val="22"/>
        </w:rPr>
        <w:t>" (Co-author: Carl J. Dunst).</w:t>
      </w:r>
    </w:p>
    <w:p w:rsidR="00BF17FB" w:rsidRPr="00727709" w:rsidRDefault="00BF17FB" w:rsidP="00BF17FB">
      <w:pPr>
        <w:rPr>
          <w:sz w:val="22"/>
        </w:rPr>
      </w:pPr>
      <w:r w:rsidRPr="00727709">
        <w:rPr>
          <w:sz w:val="22"/>
        </w:rPr>
        <w:lastRenderedPageBreak/>
        <w:t>1988</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Programs, Handicapped Children's Early Education Program. Statewide Outreach Grant.  "Project </w:t>
      </w:r>
      <w:smartTag w:uri="urn:schemas-microsoft-com:office:smarttags" w:element="place">
        <w:smartTag w:uri="urn:schemas-microsoft-com:office:smarttags" w:element="City">
          <w:r w:rsidRPr="00727709">
            <w:rPr>
              <w:sz w:val="22"/>
            </w:rPr>
            <w:t>SUNRISE</w:t>
          </w:r>
        </w:smartTag>
      </w:smartTag>
      <w:r w:rsidRPr="00727709">
        <w:rPr>
          <w:sz w:val="22"/>
        </w:rPr>
        <w:t xml:space="preserve"> (Systematic Use of Newly Researched Interventions by Special Educators)." $390,000.</w:t>
      </w:r>
    </w:p>
    <w:p w:rsidR="00BF17FB" w:rsidRPr="00727709" w:rsidRDefault="00BF17FB" w:rsidP="00BF17FB">
      <w:pPr>
        <w:rPr>
          <w:sz w:val="22"/>
        </w:rPr>
      </w:pPr>
      <w:r w:rsidRPr="00727709">
        <w:rPr>
          <w:sz w:val="22"/>
        </w:rPr>
        <w:t>1989</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and Rehabilitative Services, National Institute on Disability and Rehabilitative Research.  Innovation Grant.  "Child engagement in early intervention with infants, toddlers, and preschoolers with disabilities."  $47,073.</w:t>
      </w:r>
    </w:p>
    <w:p w:rsidR="00BF17FB" w:rsidRPr="00727709" w:rsidRDefault="00BF17FB" w:rsidP="00BF17FB">
      <w:pPr>
        <w:rPr>
          <w:sz w:val="22"/>
        </w:rPr>
      </w:pPr>
      <w:r w:rsidRPr="00727709">
        <w:rPr>
          <w:sz w:val="22"/>
        </w:rPr>
        <w:t>1990 (Co-author)</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and Rehabilitative Services.  Field-Initiated Research Project.  "Integrated vs. isolated treatment in early intervention: A controlled, longitudinal comparison of treatment models" (Co-author: Donald B. Bailey, Jr.).  Approx. $997,000 (5 years).</w:t>
      </w:r>
    </w:p>
    <w:p w:rsidR="00BF17FB" w:rsidRPr="00727709" w:rsidRDefault="00BF17FB" w:rsidP="00BF17FB">
      <w:pPr>
        <w:rPr>
          <w:sz w:val="22"/>
        </w:rPr>
      </w:pPr>
      <w:r w:rsidRPr="00727709">
        <w:rPr>
          <w:sz w:val="22"/>
        </w:rPr>
        <w:t>1992</w:t>
      </w:r>
      <w:r w:rsidRPr="00727709">
        <w:rPr>
          <w:sz w:val="22"/>
        </w:rPr>
        <w:tab/>
        <w:t>N.C. Department of Human Resources.  "ICC survey of family satisfaction with early intervention."  $9,000.</w:t>
      </w:r>
    </w:p>
    <w:p w:rsidR="00BF17FB" w:rsidRPr="00727709" w:rsidRDefault="00BF17FB" w:rsidP="00BF17FB">
      <w:pPr>
        <w:rPr>
          <w:sz w:val="22"/>
        </w:rPr>
      </w:pPr>
      <w:r w:rsidRPr="00727709">
        <w:rPr>
          <w:sz w:val="22"/>
        </w:rPr>
        <w:t>1993</w:t>
      </w:r>
      <w:r w:rsidRPr="00727709">
        <w:rPr>
          <w:sz w:val="22"/>
        </w:rPr>
        <w:tab/>
        <w:t>N.C. Department of Human Resources. "ICC survey of professionals' perceptions of early intervention services." $5,000.</w:t>
      </w:r>
    </w:p>
    <w:p w:rsidR="00BF17FB" w:rsidRPr="00727709" w:rsidRDefault="00BF17FB" w:rsidP="00BF17FB">
      <w:pPr>
        <w:rPr>
          <w:sz w:val="22"/>
        </w:rPr>
      </w:pPr>
      <w:r w:rsidRPr="00727709">
        <w:rPr>
          <w:sz w:val="22"/>
        </w:rPr>
        <w:t>1993</w:t>
      </w:r>
      <w:r w:rsidRPr="00727709">
        <w:rPr>
          <w:sz w:val="22"/>
        </w:rPr>
        <w:tab/>
        <w:t>Frank Porter Graham Child Development Center. Small Grants Competition. "Engagement validation for research with children with mental retardation." $13,600.</w:t>
      </w:r>
    </w:p>
    <w:p w:rsidR="00BF17FB" w:rsidRPr="00727709" w:rsidRDefault="00BF17FB" w:rsidP="00BF17FB">
      <w:pPr>
        <w:rPr>
          <w:sz w:val="22"/>
        </w:rPr>
      </w:pPr>
      <w:r w:rsidRPr="00727709">
        <w:rPr>
          <w:sz w:val="22"/>
        </w:rPr>
        <w:t>1994</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and Rehabilitative Services.  Field-Initiated Research Project. "Teaching styles in early intervention: Responsiveness and directiveness." $525,000 (3 years).</w:t>
      </w:r>
    </w:p>
    <w:p w:rsidR="00BF17FB" w:rsidRPr="00727709" w:rsidRDefault="00BF17FB" w:rsidP="00BF17FB">
      <w:pPr>
        <w:rPr>
          <w:sz w:val="22"/>
        </w:rPr>
      </w:pPr>
      <w:r w:rsidRPr="00727709">
        <w:rPr>
          <w:sz w:val="22"/>
        </w:rPr>
        <w:t>1995 (Co-Author)</w:t>
      </w:r>
      <w:r w:rsidRPr="00727709">
        <w:rPr>
          <w:sz w:val="22"/>
        </w:rPr>
        <w:tab/>
        <w:t>U.S. Department of Education, Office of Special Education and Rehabilitative Services. Early Childhood Research Institute. “Early Childhood Follow-Through Research Institute” (Principal Investigators: Mark Wolery &amp; Donald B. Bailey, Jr. $4,134,000; 5 years). PI of UNC-CH subcontract: McWilliam.</w:t>
      </w:r>
    </w:p>
    <w:p w:rsidR="00BF17FB" w:rsidRPr="00727709" w:rsidRDefault="00BF17FB" w:rsidP="00BF17FB">
      <w:pPr>
        <w:rPr>
          <w:sz w:val="22"/>
        </w:rPr>
      </w:pPr>
      <w:r w:rsidRPr="00727709">
        <w:rPr>
          <w:sz w:val="22"/>
        </w:rPr>
        <w:t>1997</w:t>
      </w:r>
      <w:r w:rsidRPr="00727709">
        <w:rPr>
          <w:sz w:val="22"/>
        </w:rPr>
        <w:tab/>
      </w:r>
      <w:smartTag w:uri="urn:schemas-microsoft-com:office:smarttags" w:element="country-region">
        <w:smartTag w:uri="urn:schemas-microsoft-com:office:smarttags" w:element="place">
          <w:r w:rsidRPr="00727709">
            <w:rPr>
              <w:sz w:val="22"/>
            </w:rPr>
            <w:t>U.S.</w:t>
          </w:r>
        </w:smartTag>
      </w:smartTag>
      <w:r w:rsidRPr="00727709">
        <w:rPr>
          <w:sz w:val="22"/>
        </w:rPr>
        <w:t xml:space="preserve"> Department of Education, Office of Special Education and Rehabilitative Services, Early Education Program for Children with Disabilities, Outreach Grants. “Project INTEGRATE: Integrated Therapy and Education Garnered from Research And Treatment Experiences.” $420,000 (3 years).</w:t>
      </w:r>
    </w:p>
    <w:p w:rsidR="00BF17FB" w:rsidRPr="00727709" w:rsidRDefault="00BF17FB" w:rsidP="00BF17FB">
      <w:pPr>
        <w:rPr>
          <w:sz w:val="22"/>
        </w:rPr>
      </w:pPr>
      <w:r w:rsidRPr="00727709">
        <w:rPr>
          <w:sz w:val="22"/>
        </w:rPr>
        <w:t>1997</w:t>
      </w:r>
      <w:r w:rsidRPr="00727709">
        <w:rPr>
          <w:sz w:val="22"/>
        </w:rPr>
        <w:tab/>
      </w:r>
      <w:smartTag w:uri="urn:schemas-microsoft-com:office:smarttags" w:element="country-region">
        <w:smartTag w:uri="urn:schemas-microsoft-com:office:smarttags" w:element="place">
          <w:r w:rsidRPr="00727709">
            <w:rPr>
              <w:sz w:val="22"/>
            </w:rPr>
            <w:t>U.S.</w:t>
          </w:r>
        </w:smartTag>
      </w:smartTag>
      <w:r w:rsidRPr="00727709">
        <w:rPr>
          <w:sz w:val="22"/>
        </w:rPr>
        <w:t xml:space="preserve"> Department of Education, Office of Educational Research and Improvement, National Institute on Early Childhood Development and Education, Field-Initiated Studies. “Engagement as an Outcome of Program Quality.” $675,000 (3 years).</w:t>
      </w:r>
    </w:p>
    <w:p w:rsidR="00BF17FB" w:rsidRPr="00727709" w:rsidRDefault="00BF17FB" w:rsidP="00BF17FB">
      <w:pPr>
        <w:rPr>
          <w:sz w:val="22"/>
        </w:rPr>
      </w:pPr>
      <w:r w:rsidRPr="00727709">
        <w:rPr>
          <w:sz w:val="22"/>
        </w:rPr>
        <w:t>1998</w:t>
      </w:r>
      <w:r w:rsidRPr="00727709">
        <w:rPr>
          <w:sz w:val="22"/>
        </w:rPr>
        <w:tab/>
        <w:t>Cultural Diversity Committee, NC Interagency Coordinating Council for Children Birth to Five With Disabilities and Their Families, Mini-Grants. "Latino Families' Perceptions of Services: Translation of Research Instruments." $1,000 (7 months).</w:t>
      </w:r>
    </w:p>
    <w:p w:rsidR="00BF17FB" w:rsidRPr="00727709" w:rsidRDefault="00BF17FB" w:rsidP="00BF17FB">
      <w:pPr>
        <w:rPr>
          <w:sz w:val="22"/>
        </w:rPr>
      </w:pPr>
      <w:r w:rsidRPr="00727709">
        <w:rPr>
          <w:sz w:val="22"/>
        </w:rPr>
        <w:t>2001</w:t>
      </w:r>
      <w:r w:rsidRPr="00727709">
        <w:rPr>
          <w:sz w:val="22"/>
        </w:rPr>
        <w:tab/>
        <w:t>U.S. Department of Education, Office of Special Education and Rehabilitative Services, Field-Initiated Research, "Improving Engagement in Preschoolers With Disabilities." $538,524 (3 years)</w:t>
      </w:r>
    </w:p>
    <w:p w:rsidR="00BF17FB" w:rsidRPr="00727709" w:rsidRDefault="00BF17FB" w:rsidP="00BF17FB">
      <w:pPr>
        <w:rPr>
          <w:sz w:val="22"/>
        </w:rPr>
      </w:pPr>
      <w:r w:rsidRPr="00727709">
        <w:rPr>
          <w:sz w:val="22"/>
        </w:rPr>
        <w:lastRenderedPageBreak/>
        <w:t>2002</w:t>
      </w:r>
      <w:r w:rsidRPr="00727709">
        <w:rPr>
          <w:sz w:val="22"/>
        </w:rPr>
        <w:tab/>
        <w:t>U.S. Department of Education, Office of Special Education and Rehabilitative Services, Project of National Significance, “National Individualizing Preschool Inclusion Project.” $600,000 (3 years)</w:t>
      </w:r>
    </w:p>
    <w:p w:rsidR="00BF17FB" w:rsidRPr="00727709" w:rsidRDefault="00BF17FB" w:rsidP="00BF17FB">
      <w:pPr>
        <w:rPr>
          <w:sz w:val="22"/>
        </w:rPr>
      </w:pPr>
      <w:r w:rsidRPr="00727709">
        <w:rPr>
          <w:sz w:val="22"/>
        </w:rPr>
        <w:t>2004</w:t>
      </w:r>
      <w:r w:rsidRPr="00727709">
        <w:rPr>
          <w:sz w:val="22"/>
        </w:rPr>
        <w:tab/>
        <w:t>U.S. Department of Education, Office of Special Education and Rehabilitative Services, Model Demonstration Research, “The Engagement Classroom: A Model for Preschool Inclusion.” $540,000 (3 years)</w:t>
      </w:r>
    </w:p>
    <w:p w:rsidR="00BF17FB" w:rsidRPr="00727709" w:rsidRDefault="00BF17FB" w:rsidP="00BF17FB">
      <w:pPr>
        <w:rPr>
          <w:sz w:val="22"/>
        </w:rPr>
      </w:pPr>
      <w:r w:rsidRPr="00727709">
        <w:rPr>
          <w:sz w:val="22"/>
        </w:rPr>
        <w:t>2005</w:t>
      </w:r>
      <w:r w:rsidRPr="00727709">
        <w:rPr>
          <w:sz w:val="22"/>
        </w:rPr>
        <w:tab/>
        <w:t>Vanderbilt Kennedy Center, Family Research Program, Faculty Pilot Studies, “Routines-Based Interview to Plan Interventions and Measure Family Quality of Life.” $17,268 (1 year)</w:t>
      </w:r>
    </w:p>
    <w:p w:rsidR="00BF17FB" w:rsidRPr="00727709" w:rsidRDefault="00BF17FB" w:rsidP="00BF17FB">
      <w:pPr>
        <w:rPr>
          <w:sz w:val="22"/>
        </w:rPr>
      </w:pPr>
      <w:r w:rsidRPr="00727709">
        <w:rPr>
          <w:sz w:val="22"/>
        </w:rPr>
        <w:t>2005</w:t>
      </w:r>
      <w:r w:rsidRPr="00727709">
        <w:rPr>
          <w:sz w:val="22"/>
        </w:rPr>
        <w:tab/>
        <w:t>Vanderbilt Children’s Hospital Children’s Fund, “Family-Centered Positive Behavior Support Program.” $40,000 (1 year)</w:t>
      </w:r>
    </w:p>
    <w:p w:rsidR="00BF17FB" w:rsidRPr="00727709" w:rsidRDefault="00BF17FB" w:rsidP="00BF17FB">
      <w:pPr>
        <w:rPr>
          <w:sz w:val="22"/>
        </w:rPr>
      </w:pPr>
      <w:r w:rsidRPr="00727709">
        <w:rPr>
          <w:sz w:val="22"/>
        </w:rPr>
        <w:t>2007</w:t>
      </w:r>
      <w:r w:rsidRPr="00727709">
        <w:rPr>
          <w:sz w:val="22"/>
        </w:rPr>
        <w:tab/>
        <w:t>Vanderbilt Children’s Hospital Children’s Fund, “Partnership With TennCare to Address Challenging Behaviors in Young Children.” $50,000 (1 year)</w:t>
      </w:r>
    </w:p>
    <w:p w:rsidR="00BF17FB" w:rsidRPr="00727709" w:rsidRDefault="00BF17FB" w:rsidP="00BF17FB">
      <w:pPr>
        <w:rPr>
          <w:sz w:val="22"/>
        </w:rPr>
      </w:pPr>
      <w:r w:rsidRPr="00727709">
        <w:rPr>
          <w:sz w:val="22"/>
        </w:rPr>
        <w:t>2007</w:t>
      </w:r>
      <w:r w:rsidRPr="00727709">
        <w:rPr>
          <w:sz w:val="22"/>
        </w:rPr>
        <w:tab/>
        <w:t>Junior League of Nashville Home Board. Founder’s Gift. “Junior League-Vanderbilt Center for Parenting Young Children.” $450,000 (2 years)</w:t>
      </w:r>
    </w:p>
    <w:p w:rsidR="00BF17FB" w:rsidRPr="00727709" w:rsidRDefault="00BF17FB" w:rsidP="00BF17FB">
      <w:pPr>
        <w:rPr>
          <w:sz w:val="22"/>
        </w:rPr>
      </w:pPr>
      <w:r w:rsidRPr="00727709">
        <w:rPr>
          <w:sz w:val="22"/>
        </w:rPr>
        <w:t>2007</w:t>
      </w:r>
      <w:r w:rsidRPr="00727709">
        <w:rPr>
          <w:sz w:val="22"/>
        </w:rPr>
        <w:tab/>
      </w:r>
      <w:smartTag w:uri="urn:schemas-microsoft-com:office:smarttags" w:element="country-region">
        <w:smartTag w:uri="urn:schemas-microsoft-com:office:smarttags" w:element="place">
          <w:r w:rsidRPr="00727709">
            <w:rPr>
              <w:sz w:val="22"/>
            </w:rPr>
            <w:t>U.S.</w:t>
          </w:r>
        </w:smartTag>
      </w:smartTag>
      <w:r w:rsidRPr="00727709">
        <w:rPr>
          <w:sz w:val="22"/>
        </w:rPr>
        <w:t xml:space="preserve"> Department of Education, Institute for Education Sciences. “TEIDS </w:t>
      </w:r>
      <w:r w:rsidRPr="00727709">
        <w:rPr>
          <w:i/>
          <w:sz w:val="22"/>
        </w:rPr>
        <w:t>Plus</w:t>
      </w:r>
      <w:r w:rsidRPr="00727709">
        <w:rPr>
          <w:sz w:val="22"/>
        </w:rPr>
        <w:t>: Integrating quality assurance and data-based decision making to enhance IFSP quality, implementation, and child and family outcomes”$1,750,857 (4 years)</w:t>
      </w:r>
    </w:p>
    <w:p w:rsidR="00BF17FB" w:rsidRPr="00727709" w:rsidRDefault="00BF17FB" w:rsidP="00BF17FB">
      <w:pPr>
        <w:rPr>
          <w:sz w:val="22"/>
        </w:rPr>
      </w:pPr>
      <w:r w:rsidRPr="00727709">
        <w:rPr>
          <w:sz w:val="22"/>
        </w:rPr>
        <w:t>2007</w:t>
      </w:r>
      <w:r w:rsidRPr="00727709">
        <w:rPr>
          <w:sz w:val="22"/>
        </w:rPr>
        <w:tab/>
        <w:t>Vanderbilt Children’s Hospital Fund, “Using a Psychological Examiner in the Child Development Diagnostic Clinic.” $50,000 (1 year)</w:t>
      </w:r>
    </w:p>
    <w:p w:rsidR="00BF17FB" w:rsidRPr="00727709" w:rsidRDefault="00BF17FB" w:rsidP="00BF17FB">
      <w:pPr>
        <w:rPr>
          <w:sz w:val="22"/>
        </w:rPr>
      </w:pPr>
      <w:r w:rsidRPr="00727709">
        <w:rPr>
          <w:sz w:val="22"/>
        </w:rPr>
        <w:t>2010</w:t>
      </w:r>
      <w:r w:rsidRPr="00727709">
        <w:rPr>
          <w:sz w:val="22"/>
        </w:rPr>
        <w:tab/>
        <w:t>State of Tennessee, Department of Education (contract), “Engagement, Social, Communications and Learning Approaches to Toddler Education (ESCALATE: home- and classroom-based supports for toddlers with or at risk for autism).” $236,000 (2 years)</w:t>
      </w:r>
    </w:p>
    <w:p w:rsidR="00BF17FB" w:rsidRPr="00727709" w:rsidRDefault="00BF17FB" w:rsidP="00BF17FB">
      <w:pPr>
        <w:rPr>
          <w:sz w:val="22"/>
        </w:rPr>
      </w:pPr>
      <w:r w:rsidRPr="00727709">
        <w:rPr>
          <w:sz w:val="22"/>
        </w:rPr>
        <w:t>2010-2015</w:t>
      </w:r>
      <w:r w:rsidRPr="00727709">
        <w:rPr>
          <w:sz w:val="22"/>
        </w:rPr>
        <w:tab/>
        <w:t>State of Tennessee, Department of Education (contract), “Home- and Community-Based Early Intervention.” Approximately $515,000 per year (annual)</w:t>
      </w:r>
    </w:p>
    <w:p w:rsidR="00BF17FB" w:rsidRPr="00727709" w:rsidRDefault="00BF17FB" w:rsidP="00BF17FB">
      <w:pPr>
        <w:rPr>
          <w:sz w:val="22"/>
        </w:rPr>
      </w:pPr>
      <w:r w:rsidRPr="00727709">
        <w:rPr>
          <w:sz w:val="22"/>
        </w:rPr>
        <w:t>Awarded $7,811,693 in grants, excluding Tennessee contract for home- and community-based early intervention</w:t>
      </w:r>
    </w:p>
    <w:p w:rsidR="00BF17FB" w:rsidRPr="00727709" w:rsidRDefault="00BF17FB" w:rsidP="0006594C">
      <w:pPr>
        <w:pStyle w:val="Heading2"/>
        <w:rPr>
          <w:b w:val="0"/>
          <w:bCs w:val="0"/>
          <w:sz w:val="28"/>
        </w:rPr>
      </w:pPr>
      <w:r w:rsidRPr="00727709">
        <w:rPr>
          <w:b w:val="0"/>
          <w:bCs w:val="0"/>
          <w:sz w:val="28"/>
        </w:rPr>
        <w:br w:type="page"/>
      </w:r>
      <w:r w:rsidRPr="00727709">
        <w:rPr>
          <w:b w:val="0"/>
          <w:bCs w:val="0"/>
          <w:sz w:val="28"/>
        </w:rPr>
        <w:lastRenderedPageBreak/>
        <w:t>Publications</w:t>
      </w:r>
    </w:p>
    <w:p w:rsidR="00BF17FB" w:rsidRPr="00727709" w:rsidRDefault="00BF17FB" w:rsidP="0006594C">
      <w:pPr>
        <w:pStyle w:val="Heading3"/>
        <w:rPr>
          <w:b/>
          <w:bCs/>
          <w:i/>
          <w:iCs/>
          <w:sz w:val="28"/>
        </w:rPr>
      </w:pPr>
      <w:r w:rsidRPr="00727709">
        <w:rPr>
          <w:b/>
          <w:bCs/>
          <w:i/>
          <w:iCs/>
          <w:sz w:val="28"/>
        </w:rPr>
        <w:t>Journal Articles</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Trivette, C. M., &amp; Dunst, C. J. (1985).  Behavior engagement as a measure of the efficacy of early intervention.  </w:t>
      </w:r>
      <w:r w:rsidRPr="0072535B">
        <w:rPr>
          <w:i/>
          <w:sz w:val="22"/>
        </w:rPr>
        <w:t>Analysis and Intervention in Developmental Disabilities, 5</w:t>
      </w:r>
      <w:r w:rsidRPr="00727709">
        <w:rPr>
          <w:sz w:val="22"/>
        </w:rPr>
        <w:t>, 59-71.</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Dunst, C. J., McWilliam, R. A., &amp; Holbert, K. (1986).  Assessment of preschool classroom environments.  </w:t>
      </w:r>
      <w:r w:rsidRPr="0072535B">
        <w:rPr>
          <w:i/>
          <w:sz w:val="22"/>
        </w:rPr>
        <w:t>Diagnostique, 11,</w:t>
      </w:r>
      <w:r w:rsidRPr="00727709">
        <w:rPr>
          <w:sz w:val="22"/>
        </w:rPr>
        <w:t xml:space="preserve"> 212-232.</w:t>
      </w:r>
    </w:p>
    <w:p w:rsidR="00BF17FB" w:rsidRPr="00727709" w:rsidRDefault="00BF17FB" w:rsidP="00727709">
      <w:pPr>
        <w:numPr>
          <w:ilvl w:val="0"/>
          <w:numId w:val="14"/>
        </w:numPr>
        <w:tabs>
          <w:tab w:val="clear" w:pos="2340"/>
          <w:tab w:val="num" w:pos="720"/>
        </w:tabs>
        <w:ind w:left="720" w:hanging="720"/>
        <w:rPr>
          <w:sz w:val="22"/>
        </w:rPr>
      </w:pPr>
      <w:r w:rsidRPr="00727709">
        <w:rPr>
          <w:sz w:val="22"/>
        </w:rPr>
        <w:t>Bailey, D. B., &amp; McWilliam, R. A. (1990).  Normalizing early intervention</w:t>
      </w:r>
      <w:r w:rsidR="0072535B">
        <w:rPr>
          <w:sz w:val="22"/>
        </w:rPr>
        <w:t>.</w:t>
      </w:r>
      <w:r w:rsidRPr="00727709">
        <w:rPr>
          <w:sz w:val="22"/>
        </w:rPr>
        <w:t xml:space="preserve"> </w:t>
      </w:r>
      <w:r w:rsidRPr="0072535B">
        <w:rPr>
          <w:i/>
          <w:sz w:val="22"/>
        </w:rPr>
        <w:t>Topics in Early Childhood Special Education, 10</w:t>
      </w:r>
      <w:r w:rsidRPr="00727709">
        <w:rPr>
          <w:sz w:val="22"/>
        </w:rPr>
        <w:t>, 33-47.</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oush, J., &amp; McWilliam, R. A. (1990).  A new challenge for pediatric audiology: Public Law 99-457.  </w:t>
      </w:r>
      <w:r w:rsidRPr="0072535B">
        <w:rPr>
          <w:i/>
          <w:sz w:val="22"/>
        </w:rPr>
        <w:t>Journal of the American Academy of Audiology, 1</w:t>
      </w:r>
      <w:r w:rsidRPr="00727709">
        <w:rPr>
          <w:sz w:val="22"/>
        </w:rPr>
        <w:t>, 196-208.</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1).  Targeting teaching at children's use of time: Perspectives on preschoolers' engagement.  </w:t>
      </w:r>
      <w:r w:rsidRPr="0072535B">
        <w:rPr>
          <w:i/>
          <w:sz w:val="22"/>
        </w:rPr>
        <w:t>TEACHING Exceptional Children, 23</w:t>
      </w:r>
      <w:r w:rsidRPr="00727709">
        <w:rPr>
          <w:sz w:val="22"/>
        </w:rPr>
        <w:t>(4), 42-43.</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Burchinal, M. R., &amp; McWilliam, R. A. (1993).  Age of peers and early child development.  </w:t>
      </w:r>
      <w:r w:rsidRPr="00727709">
        <w:rPr>
          <w:i/>
          <w:sz w:val="22"/>
        </w:rPr>
        <w:t>Child Development, 64</w:t>
      </w:r>
      <w:r w:rsidRPr="00727709">
        <w:rPr>
          <w:sz w:val="22"/>
        </w:rPr>
        <w:t>, 848-862.</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McWilliam, R. A., Ware. W. B., &amp; Burchinal, M. A (1993).  The social interactions of toddlers and preschoolers in same-age and mixed-age play groups.  </w:t>
      </w:r>
      <w:r w:rsidRPr="0072535B">
        <w:rPr>
          <w:i/>
          <w:sz w:val="22"/>
        </w:rPr>
        <w:t>Journal of Applied Developmental Psychology, 14</w:t>
      </w:r>
      <w:r w:rsidRPr="00727709">
        <w:rPr>
          <w:sz w:val="22"/>
        </w:rPr>
        <w:t>, 261-276.</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3). Patterns of therapy and instruction in early intervention: What predicts pull-out services? </w:t>
      </w:r>
      <w:r w:rsidRPr="0072535B">
        <w:rPr>
          <w:i/>
          <w:sz w:val="22"/>
        </w:rPr>
        <w:t>Developmental Medicine and Child Neurology (Supplement No. 69), 35</w:t>
      </w:r>
      <w:r w:rsidRPr="00727709">
        <w:rPr>
          <w:sz w:val="22"/>
        </w:rPr>
        <w:t>, 14.</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Ware, W. B. (1994). The reliability of observations of young children's engagement: An application of generalizability theory.  </w:t>
      </w:r>
      <w:r w:rsidRPr="0072535B">
        <w:rPr>
          <w:i/>
          <w:sz w:val="22"/>
        </w:rPr>
        <w:t>Journal of Early Intervention, 18.</w:t>
      </w:r>
      <w:r w:rsidRPr="00727709">
        <w:rPr>
          <w:sz w:val="22"/>
        </w:rPr>
        <w:t xml:space="preserve"> 34-47.</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Bailey, D. B. (1994). Predictors of service delivery models in center-based early intervention. </w:t>
      </w:r>
      <w:r w:rsidRPr="0072535B">
        <w:rPr>
          <w:i/>
          <w:sz w:val="22"/>
        </w:rPr>
        <w:t>Exceptional Children, 61,</w:t>
      </w:r>
      <w:r w:rsidRPr="00727709">
        <w:rPr>
          <w:sz w:val="22"/>
        </w:rPr>
        <w:t xml:space="preserve"> 56-71.</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5). Integration of therapy and consultative special education: A continuum in early intervention. </w:t>
      </w:r>
      <w:r w:rsidRPr="0072535B">
        <w:rPr>
          <w:i/>
          <w:sz w:val="22"/>
        </w:rPr>
        <w:t>Infants and Young Children 7</w:t>
      </w:r>
      <w:r w:rsidRPr="00727709">
        <w:rPr>
          <w:sz w:val="22"/>
        </w:rPr>
        <w:t>, 29-38.</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Sekerak, D. (1995). Integrated practices in center-based early intervention: Perceptions of physical therapists. </w:t>
      </w:r>
      <w:r w:rsidRPr="0072535B">
        <w:rPr>
          <w:i/>
          <w:sz w:val="22"/>
        </w:rPr>
        <w:t>Pediatric Physical Therapy, 7,</w:t>
      </w:r>
      <w:r w:rsidRPr="00727709">
        <w:rPr>
          <w:sz w:val="22"/>
        </w:rPr>
        <w:t xml:space="preserve"> 51-58.</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Lang, L., Vandiviere, P., Angell, R., Collins, L., &amp; Underdown, G. (1995). Satisfaction and struggles: Family perceptions of early intervention services. </w:t>
      </w:r>
      <w:r w:rsidRPr="0072535B">
        <w:rPr>
          <w:i/>
          <w:sz w:val="22"/>
        </w:rPr>
        <w:t xml:space="preserve">Journal of Early Intervention, 19, </w:t>
      </w:r>
      <w:r w:rsidRPr="00727709">
        <w:rPr>
          <w:sz w:val="22"/>
        </w:rPr>
        <w:t>43-60.</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Bailey, D. B. (1995). Effects of classroom social structure and disability on engagement. </w:t>
      </w:r>
      <w:r w:rsidRPr="0072535B">
        <w:rPr>
          <w:i/>
          <w:sz w:val="22"/>
        </w:rPr>
        <w:t>Topics in Early Childhood Special Education, 15</w:t>
      </w:r>
      <w:r w:rsidRPr="00727709">
        <w:rPr>
          <w:sz w:val="22"/>
        </w:rPr>
        <w:t>, 123-147.</w:t>
      </w:r>
    </w:p>
    <w:p w:rsidR="00BF17FB" w:rsidRPr="00727709" w:rsidRDefault="00BF17FB" w:rsidP="00727709">
      <w:pPr>
        <w:numPr>
          <w:ilvl w:val="0"/>
          <w:numId w:val="14"/>
        </w:numPr>
        <w:tabs>
          <w:tab w:val="clear" w:pos="2340"/>
          <w:tab w:val="num" w:pos="720"/>
        </w:tabs>
        <w:ind w:left="720" w:hanging="720"/>
        <w:rPr>
          <w:sz w:val="22"/>
        </w:rPr>
      </w:pPr>
      <w:r w:rsidRPr="00727709">
        <w:rPr>
          <w:sz w:val="22"/>
        </w:rPr>
        <w:lastRenderedPageBreak/>
        <w:t xml:space="preserve">Roberts, J. E., Prizant, B., &amp; McWilliam, R. A. (1995). Out-of-class vs. in-class service delivery in language intervention: Effects on communicative interactions with young children. </w:t>
      </w:r>
      <w:r w:rsidRPr="0072535B">
        <w:rPr>
          <w:i/>
          <w:sz w:val="22"/>
        </w:rPr>
        <w:t>American Journal of Speech-Language Pathology, 4</w:t>
      </w:r>
      <w:r w:rsidRPr="00727709">
        <w:rPr>
          <w:sz w:val="22"/>
        </w:rPr>
        <w:t>(2), 87-93.</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Young, H. J., &amp; Harville, K. (1996). Therapy services in early intervention: Current status, barriers, and recommendations. </w:t>
      </w:r>
      <w:r w:rsidRPr="0072535B">
        <w:rPr>
          <w:i/>
          <w:sz w:val="22"/>
        </w:rPr>
        <w:t>Topics in Early Childhood Special Education, 16,</w:t>
      </w:r>
      <w:r w:rsidRPr="00727709">
        <w:rPr>
          <w:sz w:val="22"/>
        </w:rPr>
        <w:t xml:space="preserve"> 348-374.</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McWilliam, R. A., Buysse, V., &amp; Wesley, P. (1998). Inclusion in the context of competing values in early childhood education. </w:t>
      </w:r>
      <w:r w:rsidRPr="0072535B">
        <w:rPr>
          <w:i/>
          <w:sz w:val="22"/>
        </w:rPr>
        <w:t>Early Childhood Research Quarterly, 13</w:t>
      </w:r>
      <w:r w:rsidRPr="00727709">
        <w:rPr>
          <w:sz w:val="22"/>
        </w:rPr>
        <w:t>, 27-47.</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Jr., McWilliam, R. A., Darkes, L. A., Hebbler, K., Simeonsson, R. J., Spiker, D., &amp; Wagner, M. (1998). Family outcomes in early intervention: A framework for program evaluation and efficacy research. </w:t>
      </w:r>
      <w:r w:rsidRPr="0072535B">
        <w:rPr>
          <w:i/>
          <w:sz w:val="22"/>
        </w:rPr>
        <w:t>Exceptional Children, 64,</w:t>
      </w:r>
      <w:r w:rsidRPr="00727709">
        <w:rPr>
          <w:sz w:val="22"/>
        </w:rPr>
        <w:t xml:space="preserve"> 313-328.</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w:t>
      </w:r>
      <w:smartTag w:uri="urn:schemas-microsoft-com:office:smarttags" w:element="City">
        <w:r w:rsidRPr="00727709">
          <w:rPr>
            <w:sz w:val="22"/>
          </w:rPr>
          <w:t>Ferguson</w:t>
        </w:r>
      </w:smartTag>
      <w:r w:rsidRPr="00727709">
        <w:rPr>
          <w:sz w:val="22"/>
        </w:rPr>
        <w:t xml:space="preserve">, A., </w:t>
      </w:r>
      <w:smartTag w:uri="urn:schemas-microsoft-com:office:smarttags" w:element="place">
        <w:smartTag w:uri="urn:schemas-microsoft-com:office:smarttags" w:element="City">
          <w:r w:rsidRPr="00727709">
            <w:rPr>
              <w:sz w:val="22"/>
            </w:rPr>
            <w:t>Harbin</w:t>
          </w:r>
        </w:smartTag>
      </w:smartTag>
      <w:r w:rsidRPr="00727709">
        <w:rPr>
          <w:sz w:val="22"/>
        </w:rPr>
        <w:t xml:space="preserve">, G. L., Porter, P., Munn, D., &amp; Vandiviere, P. (1998). The family-centeredness of individualized family service plans. </w:t>
      </w:r>
      <w:r w:rsidRPr="0072535B">
        <w:rPr>
          <w:i/>
          <w:sz w:val="22"/>
        </w:rPr>
        <w:t>Topics in Early Childhood Special Education, 18</w:t>
      </w:r>
      <w:r w:rsidRPr="00727709">
        <w:rPr>
          <w:sz w:val="22"/>
        </w:rPr>
        <w:t>, 69-82.</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Wolery, M., &amp; McWilliam, R. A. (1998). Classroom-based practices for preschoolers with disabilities. </w:t>
      </w:r>
      <w:r w:rsidRPr="0072535B">
        <w:rPr>
          <w:i/>
          <w:sz w:val="22"/>
        </w:rPr>
        <w:t>Intervention in School and Clinic, 34</w:t>
      </w:r>
      <w:r w:rsidRPr="00727709">
        <w:rPr>
          <w:sz w:val="22"/>
        </w:rPr>
        <w:t>, 95-102, 117.</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Tocci, L., &amp; </w:t>
      </w:r>
      <w:smartTag w:uri="urn:schemas-microsoft-com:office:smarttags" w:element="place">
        <w:smartTag w:uri="urn:schemas-microsoft-com:office:smarttags" w:element="City">
          <w:r w:rsidRPr="00727709">
            <w:rPr>
              <w:sz w:val="22"/>
            </w:rPr>
            <w:t>Harbin</w:t>
          </w:r>
        </w:smartTag>
      </w:smartTag>
      <w:r w:rsidRPr="00727709">
        <w:rPr>
          <w:sz w:val="22"/>
        </w:rPr>
        <w:t xml:space="preserve">, G. L. (1998). Family-centered services: Service providers’ discourse and behavior. </w:t>
      </w:r>
      <w:r w:rsidRPr="0072535B">
        <w:rPr>
          <w:i/>
          <w:sz w:val="22"/>
        </w:rPr>
        <w:t>Topics in Early Childhood Special Education, 18,</w:t>
      </w:r>
      <w:r w:rsidRPr="00727709">
        <w:rPr>
          <w:sz w:val="22"/>
        </w:rPr>
        <w:t xml:space="preserve"> 206-221.</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Scott, S. M., McWilliam, R. A., &amp; Mayhew, L. (1999). Integrating therapies into the classroom. </w:t>
      </w:r>
      <w:r w:rsidRPr="0072535B">
        <w:rPr>
          <w:i/>
          <w:sz w:val="22"/>
        </w:rPr>
        <w:t>Young Exceptional Children, 2</w:t>
      </w:r>
      <w:r w:rsidRPr="00727709">
        <w:rPr>
          <w:sz w:val="22"/>
        </w:rPr>
        <w:t>(3), 15-24.</w:t>
      </w:r>
      <w:bookmarkStart w:id="8" w:name="_Ref394033830"/>
      <w:r w:rsidRPr="00727709">
        <w:rPr>
          <w:sz w:val="22"/>
        </w:rPr>
        <w:footnoteReference w:id="1"/>
      </w:r>
      <w:bookmarkEnd w:id="8"/>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9). Controversial practices: The need for a reacculturation of early intervention fields. </w:t>
      </w:r>
      <w:r w:rsidRPr="0072535B">
        <w:rPr>
          <w:i/>
          <w:sz w:val="22"/>
        </w:rPr>
        <w:t>Topics in Early Childhood Special Education, 19</w:t>
      </w:r>
      <w:r w:rsidRPr="00727709">
        <w:rPr>
          <w:sz w:val="22"/>
        </w:rPr>
        <w:t>, 189-193.</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de Kruif, R. E. L., &amp; McWilliam, R. A. (1999). Multivariate relationships among developmental age, global engagement, and observed child engagement. </w:t>
      </w:r>
      <w:r w:rsidRPr="0072535B">
        <w:rPr>
          <w:i/>
          <w:sz w:val="22"/>
        </w:rPr>
        <w:t>Early Childhood Research Quarterly, 14,</w:t>
      </w:r>
      <w:r w:rsidRPr="00727709">
        <w:rPr>
          <w:sz w:val="22"/>
        </w:rPr>
        <w:t xml:space="preserve"> 515-536.1</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Maxwell, K. L., &amp; Sloper, K. M. (1999). Beyond “involvement”: Are elementary schools ready to be family centered? </w:t>
      </w:r>
      <w:r w:rsidRPr="0072535B">
        <w:rPr>
          <w:i/>
          <w:sz w:val="22"/>
        </w:rPr>
        <w:t>School Psychology Review, 28</w:t>
      </w:r>
      <w:r w:rsidRPr="00727709">
        <w:rPr>
          <w:sz w:val="22"/>
        </w:rPr>
        <w:t xml:space="preserve">, 378-394. </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Pohlman, C., &amp; McWilliam, R. A. (1999). Paper lion in a preschool classroom: Promoting social competence. </w:t>
      </w:r>
      <w:r w:rsidRPr="0072535B">
        <w:rPr>
          <w:i/>
          <w:sz w:val="22"/>
        </w:rPr>
        <w:t xml:space="preserve">Early Childhood Education Journal, 27, </w:t>
      </w:r>
      <w:r w:rsidRPr="00727709">
        <w:rPr>
          <w:sz w:val="22"/>
        </w:rPr>
        <w:t>87-94. 1</w:t>
      </w:r>
    </w:p>
    <w:p w:rsidR="00BF17FB" w:rsidRPr="00727709" w:rsidRDefault="00BF17FB" w:rsidP="00727709">
      <w:pPr>
        <w:numPr>
          <w:ilvl w:val="0"/>
          <w:numId w:val="14"/>
        </w:numPr>
        <w:tabs>
          <w:tab w:val="clear" w:pos="2340"/>
          <w:tab w:val="num" w:pos="720"/>
        </w:tabs>
        <w:ind w:left="720" w:hanging="720"/>
        <w:rPr>
          <w:sz w:val="22"/>
        </w:rPr>
      </w:pPr>
      <w:r w:rsidRPr="00727709">
        <w:rPr>
          <w:sz w:val="22"/>
        </w:rPr>
        <w:lastRenderedPageBreak/>
        <w:t xml:space="preserve">Ridley, S. L., McWilliam, R. A., &amp; Oates, C. S. (2000). Observed engagement as an indicator of child care program quality. </w:t>
      </w:r>
      <w:r w:rsidRPr="0072535B">
        <w:rPr>
          <w:i/>
          <w:sz w:val="22"/>
        </w:rPr>
        <w:t>Early Education &amp; Development, 11,</w:t>
      </w:r>
      <w:r w:rsidRPr="00727709">
        <w:rPr>
          <w:sz w:val="22"/>
        </w:rPr>
        <w:t xml:space="preserve"> 143-146. 1</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0). Editorial: New guidelines and standards for JEI authors and reviewers. </w:t>
      </w:r>
      <w:r w:rsidRPr="0072535B">
        <w:rPr>
          <w:i/>
          <w:sz w:val="22"/>
        </w:rPr>
        <w:t>Journal of Early Intervention, 23</w:t>
      </w:r>
      <w:r w:rsidRPr="00727709">
        <w:rPr>
          <w:sz w:val="22"/>
        </w:rPr>
        <w:t>, 75-76.</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0). Author and reviewer guidelines: Reporting qualitative studies. </w:t>
      </w:r>
      <w:r w:rsidRPr="0072535B">
        <w:rPr>
          <w:i/>
          <w:sz w:val="22"/>
        </w:rPr>
        <w:t>Journal of Early Intervention, 23,</w:t>
      </w:r>
      <w:r w:rsidRPr="00727709">
        <w:rPr>
          <w:sz w:val="22"/>
        </w:rPr>
        <w:t xml:space="preserve"> 77-80.</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Snyder, P., </w:t>
      </w:r>
      <w:smartTag w:uri="urn:schemas-microsoft-com:office:smarttags" w:element="place">
        <w:smartTag w:uri="urn:schemas-microsoft-com:office:smarttags" w:element="City">
          <w:r w:rsidRPr="00727709">
            <w:rPr>
              <w:sz w:val="22"/>
            </w:rPr>
            <w:t>Harbin</w:t>
          </w:r>
        </w:smartTag>
      </w:smartTag>
      <w:r w:rsidRPr="00727709">
        <w:rPr>
          <w:sz w:val="22"/>
        </w:rPr>
        <w:t xml:space="preserve">, G. L., Porter, P., &amp; Munn, D. (2000). Professionals’ and families’ perceptions of family-centered practices in infant-toddler services. </w:t>
      </w:r>
      <w:r w:rsidRPr="0072535B">
        <w:rPr>
          <w:i/>
          <w:sz w:val="22"/>
        </w:rPr>
        <w:t>Early Education &amp; Development, 11</w:t>
      </w:r>
      <w:r w:rsidRPr="00727709">
        <w:rPr>
          <w:sz w:val="22"/>
        </w:rPr>
        <w:t xml:space="preserve"> (Special Issue: Families and Exceptionality), 519-538.</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de Kruif, R. E. L., McWilliam, R. A., Ridley, S. M., &amp; Wakely, M. B. (2000). Classification of teachers’ interaction behaviors in early childhood classrooms. </w:t>
      </w:r>
      <w:r w:rsidRPr="0072535B">
        <w:rPr>
          <w:i/>
          <w:sz w:val="22"/>
        </w:rPr>
        <w:t>Early Childhood Research Quarterly, 15,</w:t>
      </w:r>
      <w:r w:rsidRPr="00727709">
        <w:rPr>
          <w:sz w:val="22"/>
        </w:rPr>
        <w:t xml:space="preserve"> 247-268. 1</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Scott, S. (2001). A support approach to early intervention: A three-part framework. </w:t>
      </w:r>
      <w:r w:rsidRPr="0072535B">
        <w:rPr>
          <w:i/>
          <w:sz w:val="22"/>
        </w:rPr>
        <w:t>Infants &amp; Young Children, 13</w:t>
      </w:r>
      <w:r w:rsidRPr="00727709">
        <w:rPr>
          <w:sz w:val="22"/>
        </w:rPr>
        <w:t xml:space="preserve">, 55-66. </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idley, S. M., &amp; McWilliam, R. A. (2001). Putting the child back into child care quality assessment. Young </w:t>
      </w:r>
      <w:r w:rsidRPr="0072535B">
        <w:rPr>
          <w:i/>
          <w:sz w:val="22"/>
        </w:rPr>
        <w:t>Children, 56</w:t>
      </w:r>
      <w:r w:rsidRPr="00727709">
        <w:rPr>
          <w:sz w:val="22"/>
        </w:rPr>
        <w:t>(4), 92-93. 1</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Sjoblad, S., Roush, J., </w:t>
      </w:r>
      <w:smartTag w:uri="urn:schemas-microsoft-com:office:smarttags" w:element="place">
        <w:r w:rsidRPr="00727709">
          <w:rPr>
            <w:sz w:val="22"/>
          </w:rPr>
          <w:t>Harrison</w:t>
        </w:r>
      </w:smartTag>
      <w:r w:rsidRPr="00727709">
        <w:rPr>
          <w:sz w:val="22"/>
        </w:rPr>
        <w:t xml:space="preserve">, M., &amp; McWilliam, R. A. (2001). Parents' reactions and recommendations following diagnosis and hearing aid fitting. </w:t>
      </w:r>
      <w:r w:rsidRPr="0072535B">
        <w:rPr>
          <w:i/>
          <w:sz w:val="22"/>
        </w:rPr>
        <w:t>American Journal of Audiology, 10</w:t>
      </w:r>
      <w:r w:rsidRPr="00727709">
        <w:rPr>
          <w:sz w:val="22"/>
        </w:rPr>
        <w:t>, 24-31.</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aspa, M. J., McWilliam, R. A., &amp; Ridley, S. M. (2001). Child care quality and children's engagement. </w:t>
      </w:r>
      <w:r w:rsidRPr="0072535B">
        <w:rPr>
          <w:i/>
          <w:sz w:val="22"/>
        </w:rPr>
        <w:t>Early Education and Development, 12</w:t>
      </w:r>
      <w:r w:rsidRPr="00727709">
        <w:rPr>
          <w:sz w:val="22"/>
        </w:rPr>
        <w:t>, 209-224. 1</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axwell, K. L., McWilliam, R. A., Hemmeter, M. L., Ault, M. J., &amp; Schuster, J. W. (2001). Predictors of developmentally appropriate classroom practices in kindergarten through third grade. </w:t>
      </w:r>
      <w:r w:rsidRPr="0072535B">
        <w:rPr>
          <w:i/>
          <w:sz w:val="22"/>
        </w:rPr>
        <w:t>Early Childhood Research Quarterly, 16</w:t>
      </w:r>
      <w:r w:rsidRPr="00727709">
        <w:rPr>
          <w:sz w:val="22"/>
        </w:rPr>
        <w:t>, 431-452.</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de Kruif, R. E. L., &amp; Zulli, R. A. (2002). The observed construction of teaching: Four contexts. </w:t>
      </w:r>
      <w:r w:rsidRPr="0072535B">
        <w:rPr>
          <w:i/>
          <w:sz w:val="22"/>
        </w:rPr>
        <w:t>Journal of Research in Childhood Education, 16</w:t>
      </w:r>
      <w:r w:rsidRPr="00727709">
        <w:rPr>
          <w:sz w:val="22"/>
        </w:rPr>
        <w:t xml:space="preserve">, 148-161. </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uysse, V., Bernier, K. Y., &amp; McWilliam, R. A. (2002). A statewide profile of early intervention services using the Part C data system. </w:t>
      </w:r>
      <w:r w:rsidRPr="0072535B">
        <w:rPr>
          <w:i/>
          <w:sz w:val="22"/>
        </w:rPr>
        <w:t>Journal of Early Intervention, 25</w:t>
      </w:r>
      <w:r w:rsidRPr="00727709">
        <w:rPr>
          <w:sz w:val="22"/>
        </w:rPr>
        <w:t>, 15-26.</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2). A cause for happiness (editorial). </w:t>
      </w:r>
      <w:r w:rsidRPr="0072535B">
        <w:rPr>
          <w:i/>
          <w:sz w:val="22"/>
        </w:rPr>
        <w:t xml:space="preserve">Journal of Early Intervention, 25, </w:t>
      </w:r>
      <w:r w:rsidRPr="00727709">
        <w:rPr>
          <w:sz w:val="22"/>
        </w:rPr>
        <w:t>75-77.</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w:t>
      </w:r>
      <w:smartTag w:uri="urn:schemas-microsoft-com:office:smarttags" w:element="place">
        <w:r w:rsidRPr="00727709">
          <w:rPr>
            <w:sz w:val="22"/>
          </w:rPr>
          <w:t>Scarborough</w:t>
        </w:r>
      </w:smartTag>
      <w:r w:rsidRPr="00727709">
        <w:rPr>
          <w:sz w:val="22"/>
        </w:rPr>
        <w:t xml:space="preserve">, A. A., &amp; Kim, H. (2003). Adult interactions and child engagement. </w:t>
      </w:r>
      <w:r w:rsidRPr="0072535B">
        <w:rPr>
          <w:i/>
          <w:sz w:val="22"/>
        </w:rPr>
        <w:t xml:space="preserve">Early Education &amp; Development, 14, </w:t>
      </w:r>
      <w:r w:rsidRPr="00727709">
        <w:rPr>
          <w:sz w:val="22"/>
        </w:rPr>
        <w:t xml:space="preserve">7-27. </w:t>
      </w:r>
    </w:p>
    <w:p w:rsidR="00BF17FB" w:rsidRPr="00727709" w:rsidRDefault="00BF17FB" w:rsidP="00727709">
      <w:pPr>
        <w:numPr>
          <w:ilvl w:val="0"/>
          <w:numId w:val="14"/>
        </w:numPr>
        <w:tabs>
          <w:tab w:val="clear" w:pos="2340"/>
          <w:tab w:val="num" w:pos="720"/>
        </w:tabs>
        <w:ind w:left="720" w:hanging="720"/>
        <w:rPr>
          <w:sz w:val="22"/>
        </w:rPr>
      </w:pPr>
      <w:bookmarkStart w:id="9" w:name="OLE_LINK7"/>
      <w:bookmarkStart w:id="10" w:name="OLE_LINK8"/>
      <w:r w:rsidRPr="00727709">
        <w:rPr>
          <w:sz w:val="22"/>
        </w:rPr>
        <w:lastRenderedPageBreak/>
        <w:t xml:space="preserve">McWilliam, R. A. (2003). The primary-service-provider model for home- and community-based services. </w:t>
      </w:r>
      <w:r w:rsidRPr="0072535B">
        <w:rPr>
          <w:i/>
          <w:sz w:val="22"/>
        </w:rPr>
        <w:t>Psicologia, 17</w:t>
      </w:r>
      <w:r w:rsidRPr="00727709">
        <w:rPr>
          <w:sz w:val="22"/>
        </w:rPr>
        <w:t>, 115-135.</w:t>
      </w:r>
    </w:p>
    <w:bookmarkEnd w:id="9"/>
    <w:bookmarkEnd w:id="10"/>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apport, M. J., McWilliam, R. A., &amp; Smith, B. J. (2004). Practices across disciplines in early intervention: The research base. </w:t>
      </w:r>
      <w:r w:rsidRPr="0072535B">
        <w:rPr>
          <w:i/>
          <w:sz w:val="22"/>
        </w:rPr>
        <w:t>Infants and Young Children, 17,</w:t>
      </w:r>
      <w:r w:rsidRPr="00727709">
        <w:rPr>
          <w:sz w:val="22"/>
        </w:rPr>
        <w:t xml:space="preserve"> 32-44.</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Thompson, B., Diamond, K., McWilliam, R. A., Snyder, P., &amp; Snyder, S. (2005). Evaluating the quality of evidence from correlational research for evidence-based practice. </w:t>
      </w:r>
      <w:r w:rsidRPr="0072535B">
        <w:rPr>
          <w:i/>
          <w:sz w:val="22"/>
        </w:rPr>
        <w:t xml:space="preserve">Exceptional Children, 71, </w:t>
      </w:r>
      <w:r w:rsidRPr="00727709">
        <w:rPr>
          <w:sz w:val="22"/>
        </w:rPr>
        <w:t>181-194.</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Jung, L. A., &amp; McWilliam, R. A. (2005). Reliability and validity of scores on the IFSP Rating Scale. </w:t>
      </w:r>
      <w:r w:rsidRPr="0072535B">
        <w:rPr>
          <w:i/>
          <w:sz w:val="22"/>
        </w:rPr>
        <w:t>Journal of Early Intervention, 27</w:t>
      </w:r>
      <w:r w:rsidRPr="00727709">
        <w:rPr>
          <w:sz w:val="22"/>
        </w:rPr>
        <w:t>, 125-136.</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amp; McWilliam, R. A. (2005). Where is everybody? Organizing adults to promote child engagement. </w:t>
      </w:r>
      <w:r w:rsidRPr="0072535B">
        <w:rPr>
          <w:i/>
          <w:sz w:val="22"/>
        </w:rPr>
        <w:t>Young Exceptional Children, 8</w:t>
      </w:r>
      <w:r w:rsidRPr="00727709">
        <w:rPr>
          <w:sz w:val="22"/>
        </w:rPr>
        <w:t>(2), 2-10.</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ruckner, C. T., Yoder, P. J., &amp; McWilliam, R. A. (2006). Generalizability and decision studies: An example using conversational language samples. </w:t>
      </w:r>
      <w:r w:rsidRPr="0072535B">
        <w:rPr>
          <w:i/>
          <w:sz w:val="22"/>
        </w:rPr>
        <w:t>Journal of Early Intervention, 28</w:t>
      </w:r>
      <w:r w:rsidRPr="00727709">
        <w:rPr>
          <w:sz w:val="22"/>
        </w:rPr>
        <w:t>, 139-153.</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6). What happened to service coordination? </w:t>
      </w:r>
      <w:r w:rsidRPr="0072535B">
        <w:rPr>
          <w:i/>
          <w:sz w:val="22"/>
        </w:rPr>
        <w:t>Journal of Early Intervention, 28,</w:t>
      </w:r>
      <w:r w:rsidRPr="00727709">
        <w:rPr>
          <w:sz w:val="22"/>
        </w:rPr>
        <w:t xml:space="preserve"> 166-168.</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Turnbull, A. P., Summers, J. A., Turnbull, R., Brotherson, M. J., Winton, P., Roberts, R., Snyder, P., McWilliam, R., Chandler, L., Schrandt, S., Stowe, M., Bruder, M. B., Divenere, N., Epley, P., Hornback, M., Huff, B., Miksch, P., Mitchell, L., Sharp, L., &amp; Stroup-Rentier, V. (2007). Family supports and services in early intervention: A bold vision. </w:t>
      </w:r>
      <w:r w:rsidRPr="0072535B">
        <w:rPr>
          <w:i/>
          <w:sz w:val="22"/>
        </w:rPr>
        <w:t>Journal of Early Intervention, 29</w:t>
      </w:r>
      <w:r w:rsidRPr="00727709">
        <w:rPr>
          <w:sz w:val="22"/>
        </w:rPr>
        <w:t>, 187-206</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amp; McWilliam, R. A. (2007). The STARE: Data collection without the scare. </w:t>
      </w:r>
      <w:r w:rsidRPr="0072535B">
        <w:rPr>
          <w:i/>
          <w:sz w:val="22"/>
        </w:rPr>
        <w:t>Young</w:t>
      </w:r>
      <w:r w:rsidRPr="00727709">
        <w:rPr>
          <w:sz w:val="22"/>
        </w:rPr>
        <w:t xml:space="preserve"> </w:t>
      </w:r>
      <w:r w:rsidRPr="0072535B">
        <w:rPr>
          <w:i/>
          <w:sz w:val="22"/>
        </w:rPr>
        <w:t>Exceptional Children, 11</w:t>
      </w:r>
      <w:r w:rsidRPr="00727709">
        <w:rPr>
          <w:sz w:val="22"/>
        </w:rPr>
        <w:t>(1), 2-15.</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amp; McWilliam, R. A. (2008). Graphical feedback to increase teachers’ use of incidental teaching. </w:t>
      </w:r>
      <w:r w:rsidRPr="0072535B">
        <w:rPr>
          <w:i/>
          <w:sz w:val="22"/>
        </w:rPr>
        <w:t>Journal of Early Intervention, 30</w:t>
      </w:r>
      <w:r w:rsidRPr="00727709">
        <w:rPr>
          <w:sz w:val="22"/>
        </w:rPr>
        <w:t>, 251-268.</w:t>
      </w:r>
    </w:p>
    <w:p w:rsidR="00BF17FB" w:rsidRPr="00727709" w:rsidRDefault="00BF17FB" w:rsidP="00727709">
      <w:pPr>
        <w:numPr>
          <w:ilvl w:val="0"/>
          <w:numId w:val="14"/>
        </w:numPr>
        <w:tabs>
          <w:tab w:val="clear" w:pos="2340"/>
          <w:tab w:val="num" w:pos="720"/>
        </w:tabs>
        <w:ind w:left="720" w:hanging="720"/>
        <w:rPr>
          <w:sz w:val="22"/>
        </w:rPr>
      </w:pPr>
      <w:bookmarkStart w:id="11" w:name="OLE_LINK5"/>
      <w:bookmarkStart w:id="12" w:name="OLE_LINK6"/>
      <w:r w:rsidRPr="00727709">
        <w:rPr>
          <w:sz w:val="22"/>
        </w:rPr>
        <w:t xml:space="preserve">Rantala, A., Uotinen, S., &amp; McWilliam, R. A. (2009). Providing early intervention within natural environments: A cross-cultural comparison. </w:t>
      </w:r>
      <w:r w:rsidRPr="0072535B">
        <w:rPr>
          <w:i/>
          <w:sz w:val="22"/>
        </w:rPr>
        <w:t xml:space="preserve">Infants &amp; Young Children, 22, </w:t>
      </w:r>
      <w:r w:rsidRPr="00727709">
        <w:rPr>
          <w:sz w:val="22"/>
        </w:rPr>
        <w:t>119-131.</w:t>
      </w:r>
    </w:p>
    <w:bookmarkEnd w:id="11"/>
    <w:bookmarkEnd w:id="12"/>
    <w:p w:rsidR="00BF17FB" w:rsidRPr="00727709" w:rsidRDefault="00BF17FB" w:rsidP="00727709">
      <w:pPr>
        <w:numPr>
          <w:ilvl w:val="0"/>
          <w:numId w:val="14"/>
        </w:numPr>
        <w:tabs>
          <w:tab w:val="clear" w:pos="2340"/>
          <w:tab w:val="num" w:pos="720"/>
        </w:tabs>
        <w:ind w:left="720" w:hanging="720"/>
        <w:rPr>
          <w:sz w:val="22"/>
        </w:rPr>
      </w:pPr>
      <w:r w:rsidRPr="00727709">
        <w:rPr>
          <w:sz w:val="22"/>
        </w:rPr>
        <w:t>McWilliam, R. A., Casey, A. M., &amp; Sims, J. (2009). The routines-bas</w:t>
      </w:r>
      <w:smartTag w:uri="urn:schemas-microsoft-com:office:smarttags" w:element="PersonName">
        <w:r w:rsidRPr="00727709">
          <w:rPr>
            <w:sz w:val="22"/>
          </w:rPr>
          <w:t>ed</w:t>
        </w:r>
      </w:smartTag>
      <w:r w:rsidRPr="00727709">
        <w:rPr>
          <w:sz w:val="22"/>
        </w:rPr>
        <w:t xml:space="preserve"> interview: A method for assessing ne</w:t>
      </w:r>
      <w:smartTag w:uri="urn:schemas-microsoft-com:office:smarttags" w:element="PersonName">
        <w:r w:rsidRPr="00727709">
          <w:rPr>
            <w:sz w:val="22"/>
          </w:rPr>
          <w:t>ed</w:t>
        </w:r>
      </w:smartTag>
      <w:r w:rsidRPr="00727709">
        <w:rPr>
          <w:sz w:val="22"/>
        </w:rPr>
        <w:t xml:space="preserve">s and developing IFSPs. </w:t>
      </w:r>
      <w:r w:rsidRPr="0072535B">
        <w:rPr>
          <w:i/>
          <w:sz w:val="22"/>
        </w:rPr>
        <w:t>Infants &amp; Young Children, 22,</w:t>
      </w:r>
      <w:r w:rsidRPr="00727709">
        <w:rPr>
          <w:sz w:val="22"/>
        </w:rPr>
        <w:t xml:space="preserve"> 224-233.</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dima, J., McWilliam, R., &amp; Leal, T. (2009). Environmental risk factors and children’s literacy skills during the transition to elementary school. International </w:t>
      </w:r>
      <w:r w:rsidRPr="0072535B">
        <w:rPr>
          <w:i/>
          <w:sz w:val="22"/>
        </w:rPr>
        <w:t>Journal of Behavioral Development</w:t>
      </w:r>
      <w:r w:rsidR="0072535B">
        <w:rPr>
          <w:i/>
          <w:sz w:val="22"/>
        </w:rPr>
        <w:t>,</w:t>
      </w:r>
      <w:r w:rsidRPr="0072535B">
        <w:rPr>
          <w:i/>
          <w:sz w:val="22"/>
        </w:rPr>
        <w:t xml:space="preserve"> 34</w:t>
      </w:r>
      <w:r w:rsidRPr="00727709">
        <w:rPr>
          <w:sz w:val="22"/>
        </w:rPr>
        <w:t>, 24-33. DOI: 10.1177/0165025409345045.</w:t>
      </w:r>
    </w:p>
    <w:p w:rsidR="00BF17FB" w:rsidRPr="00727709" w:rsidRDefault="00BF17FB" w:rsidP="00727709">
      <w:pPr>
        <w:numPr>
          <w:ilvl w:val="0"/>
          <w:numId w:val="14"/>
        </w:numPr>
        <w:tabs>
          <w:tab w:val="clear" w:pos="2340"/>
          <w:tab w:val="num" w:pos="720"/>
        </w:tabs>
        <w:ind w:left="720" w:hanging="720"/>
        <w:rPr>
          <w:sz w:val="22"/>
        </w:rPr>
      </w:pPr>
      <w:bookmarkStart w:id="13" w:name="OLE_LINK20"/>
      <w:bookmarkStart w:id="14" w:name="OLE_LINK21"/>
      <w:r w:rsidRPr="009730E4">
        <w:rPr>
          <w:sz w:val="22"/>
          <w:lang w:val="pt-PT"/>
        </w:rPr>
        <w:lastRenderedPageBreak/>
        <w:t xml:space="preserve">Boavida, T., Aguiar, C., McWilliam, R. A., Pimentel, J. S. (2010). </w:t>
      </w:r>
      <w:r w:rsidRPr="00727709">
        <w:rPr>
          <w:sz w:val="22"/>
        </w:rPr>
        <w:t>Quality of individualiz</w:t>
      </w:r>
      <w:smartTag w:uri="urn:schemas-microsoft-com:office:smarttags" w:element="PersonName">
        <w:r w:rsidRPr="00727709">
          <w:rPr>
            <w:sz w:val="22"/>
          </w:rPr>
          <w:t>ed</w:t>
        </w:r>
      </w:smartTag>
      <w:r w:rsidRPr="00727709">
        <w:rPr>
          <w:sz w:val="22"/>
        </w:rPr>
        <w:t xml:space="preserve"> </w:t>
      </w:r>
      <w:smartTag w:uri="urn:schemas-microsoft-com:office:smarttags" w:element="PersonName">
        <w:r w:rsidRPr="00727709">
          <w:rPr>
            <w:sz w:val="22"/>
          </w:rPr>
          <w:t>ed</w:t>
        </w:r>
      </w:smartTag>
      <w:r w:rsidRPr="00727709">
        <w:rPr>
          <w:sz w:val="22"/>
        </w:rPr>
        <w:t xml:space="preserve">ucation program goals of preschoolers with disabilities. </w:t>
      </w:r>
      <w:r w:rsidRPr="0072535B">
        <w:rPr>
          <w:i/>
          <w:sz w:val="22"/>
        </w:rPr>
        <w:t>Infants and Young Children, 23,</w:t>
      </w:r>
      <w:r w:rsidRPr="00727709">
        <w:rPr>
          <w:sz w:val="22"/>
        </w:rPr>
        <w:t xml:space="preserve"> 233-243. DOI: 10.1097/IYC.0b013e3181e45925</w:t>
      </w:r>
      <w:r w:rsidR="0072535B">
        <w:rPr>
          <w:sz w:val="22"/>
        </w:rPr>
        <w:t>.</w:t>
      </w:r>
    </w:p>
    <w:bookmarkEnd w:id="13"/>
    <w:bookmarkEnd w:id="14"/>
    <w:p w:rsidR="00BF17FB" w:rsidRPr="00727709" w:rsidRDefault="00BF17FB" w:rsidP="00727709">
      <w:pPr>
        <w:numPr>
          <w:ilvl w:val="0"/>
          <w:numId w:val="14"/>
        </w:numPr>
        <w:tabs>
          <w:tab w:val="clear" w:pos="2340"/>
          <w:tab w:val="num" w:pos="720"/>
        </w:tabs>
        <w:ind w:left="720" w:hanging="720"/>
        <w:rPr>
          <w:sz w:val="22"/>
        </w:rPr>
      </w:pPr>
      <w:r w:rsidRPr="00727709">
        <w:rPr>
          <w:sz w:val="22"/>
        </w:rPr>
        <w:t>Casey, A. M., &amp; McWilliam, R. A. (2011). The characteristics and effectiveness of fe</w:t>
      </w:r>
      <w:smartTag w:uri="urn:schemas-microsoft-com:office:smarttags" w:element="PersonName">
        <w:r w:rsidRPr="00727709">
          <w:rPr>
            <w:sz w:val="22"/>
          </w:rPr>
          <w:t>ed</w:t>
        </w:r>
      </w:smartTag>
      <w:r w:rsidRPr="00727709">
        <w:rPr>
          <w:sz w:val="22"/>
        </w:rPr>
        <w:t>back interventions appli</w:t>
      </w:r>
      <w:smartTag w:uri="urn:schemas-microsoft-com:office:smarttags" w:element="PersonName">
        <w:r w:rsidRPr="00727709">
          <w:rPr>
            <w:sz w:val="22"/>
          </w:rPr>
          <w:t>ed</w:t>
        </w:r>
      </w:smartTag>
      <w:r w:rsidRPr="00727709">
        <w:rPr>
          <w:sz w:val="22"/>
        </w:rPr>
        <w:t xml:space="preserve"> in early childhood settings. </w:t>
      </w:r>
      <w:r w:rsidRPr="0072535B">
        <w:rPr>
          <w:i/>
          <w:sz w:val="22"/>
        </w:rPr>
        <w:t>Topics in Early Childhood Special Education, 31</w:t>
      </w:r>
      <w:r w:rsidRPr="00727709">
        <w:rPr>
          <w:sz w:val="22"/>
        </w:rPr>
        <w:t>, 68-77. DOI: 10.1177/0271121410368141.</w:t>
      </w:r>
    </w:p>
    <w:p w:rsidR="00BF17FB" w:rsidRPr="00727709" w:rsidRDefault="00BF17FB" w:rsidP="00727709">
      <w:pPr>
        <w:numPr>
          <w:ilvl w:val="0"/>
          <w:numId w:val="14"/>
        </w:numPr>
        <w:tabs>
          <w:tab w:val="clear" w:pos="2340"/>
          <w:tab w:val="num" w:pos="720"/>
        </w:tabs>
        <w:ind w:left="720" w:hanging="720"/>
        <w:rPr>
          <w:sz w:val="22"/>
        </w:rPr>
      </w:pPr>
      <w:r w:rsidRPr="00727709">
        <w:rPr>
          <w:sz w:val="22"/>
        </w:rPr>
        <w:t>Casey, A. M., &amp; McWilliam, R. A. (2011). The impact of checklist-bas</w:t>
      </w:r>
      <w:smartTag w:uri="urn:schemas-microsoft-com:office:smarttags" w:element="PersonName">
        <w:r w:rsidRPr="00727709">
          <w:rPr>
            <w:sz w:val="22"/>
          </w:rPr>
          <w:t>ed</w:t>
        </w:r>
      </w:smartTag>
      <w:r w:rsidRPr="00727709">
        <w:rPr>
          <w:sz w:val="22"/>
        </w:rPr>
        <w:t xml:space="preserve"> training on teachers’ use of the zone defense sch</w:t>
      </w:r>
      <w:smartTag w:uri="urn:schemas-microsoft-com:office:smarttags" w:element="PersonName">
        <w:r w:rsidRPr="00727709">
          <w:rPr>
            <w:sz w:val="22"/>
          </w:rPr>
          <w:t>ed</w:t>
        </w:r>
      </w:smartTag>
      <w:r w:rsidRPr="00727709">
        <w:rPr>
          <w:sz w:val="22"/>
        </w:rPr>
        <w:t xml:space="preserve">ule. </w:t>
      </w:r>
      <w:r w:rsidRPr="0072535B">
        <w:rPr>
          <w:i/>
          <w:sz w:val="22"/>
        </w:rPr>
        <w:t>Journal of Applied Behavior Analysis, 44</w:t>
      </w:r>
      <w:r w:rsidRPr="00727709">
        <w:rPr>
          <w:sz w:val="22"/>
        </w:rPr>
        <w:t>, 397-401.</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1). The top 10 mistakes in early intervention in natural environments—and the solutions. </w:t>
      </w:r>
      <w:r w:rsidRPr="0072535B">
        <w:rPr>
          <w:i/>
          <w:sz w:val="22"/>
        </w:rPr>
        <w:t>Zero to Three, 31</w:t>
      </w:r>
      <w:r w:rsidRPr="00727709">
        <w:rPr>
          <w:sz w:val="22"/>
        </w:rPr>
        <w:t>(4), 11-16.</w:t>
      </w:r>
    </w:p>
    <w:p w:rsidR="00BF17FB" w:rsidRPr="00727709" w:rsidRDefault="00BF17FB" w:rsidP="00727709">
      <w:pPr>
        <w:numPr>
          <w:ilvl w:val="0"/>
          <w:numId w:val="14"/>
        </w:numPr>
        <w:tabs>
          <w:tab w:val="clear" w:pos="2340"/>
          <w:tab w:val="num" w:pos="720"/>
        </w:tabs>
        <w:ind w:left="720" w:hanging="720"/>
        <w:rPr>
          <w:sz w:val="22"/>
        </w:rPr>
      </w:pPr>
      <w:bookmarkStart w:id="15" w:name="OLE_LINK22"/>
      <w:r w:rsidRPr="00727709">
        <w:rPr>
          <w:sz w:val="22"/>
        </w:rPr>
        <w:t xml:space="preserve">Ridgley, R., Snyder, P. A., McWilliam, R. A., &amp; Davis, J. E. (2011). Development and initial validation of a professional development intervention to enhance the quality of individualized family service plans. </w:t>
      </w:r>
      <w:r w:rsidRPr="0072535B">
        <w:rPr>
          <w:i/>
          <w:sz w:val="22"/>
        </w:rPr>
        <w:t>Infants &amp; Young Children, 24</w:t>
      </w:r>
      <w:r w:rsidRPr="00727709">
        <w:rPr>
          <w:sz w:val="22"/>
        </w:rPr>
        <w:t>, 309-328.</w:t>
      </w:r>
      <w:bookmarkEnd w:id="15"/>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2). Implementing and preparing for home visits. </w:t>
      </w:r>
      <w:r w:rsidRPr="0072535B">
        <w:rPr>
          <w:i/>
          <w:sz w:val="22"/>
        </w:rPr>
        <w:t>Topics in Early Childhood Special Education, 31</w:t>
      </w:r>
      <w:r w:rsidRPr="00727709">
        <w:rPr>
          <w:sz w:val="22"/>
        </w:rPr>
        <w:t xml:space="preserve">, 224-231. DOI: 10.1177/0271121411426488. </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McWilliam, R. A., &amp; Sims, J. (2012). Contributions of incidental teaching, developmental quotient, and peer interactions to child engagement. </w:t>
      </w:r>
      <w:r w:rsidRPr="0072535B">
        <w:rPr>
          <w:i/>
          <w:sz w:val="22"/>
        </w:rPr>
        <w:t>Infants &amp; Young Children. 25,</w:t>
      </w:r>
      <w:r w:rsidRPr="00727709">
        <w:rPr>
          <w:sz w:val="22"/>
        </w:rPr>
        <w:t xml:space="preserve"> 122-135. DOI: 10.1097/IYC.0b013e31824cbac4</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Aguiar, C., &amp; McWilliam, R. A. (2013). Consistency of toddler engagement across two settings. </w:t>
      </w:r>
      <w:r w:rsidRPr="0072535B">
        <w:rPr>
          <w:i/>
          <w:sz w:val="22"/>
        </w:rPr>
        <w:t>Early Childhood Research Quarterly, 28</w:t>
      </w:r>
      <w:r w:rsidRPr="00727709">
        <w:rPr>
          <w:sz w:val="22"/>
        </w:rPr>
        <w:t>, 102-110.</w:t>
      </w:r>
    </w:p>
    <w:p w:rsidR="00BF17FB" w:rsidRPr="00727709" w:rsidRDefault="00BF17FB" w:rsidP="00727709">
      <w:pPr>
        <w:numPr>
          <w:ilvl w:val="0"/>
          <w:numId w:val="14"/>
        </w:numPr>
        <w:tabs>
          <w:tab w:val="clear" w:pos="2340"/>
          <w:tab w:val="num" w:pos="720"/>
        </w:tabs>
        <w:ind w:left="720" w:hanging="720"/>
        <w:rPr>
          <w:sz w:val="22"/>
        </w:rPr>
      </w:pPr>
      <w:r w:rsidRPr="009730E4">
        <w:rPr>
          <w:sz w:val="22"/>
          <w:lang w:val="pt-PT"/>
        </w:rPr>
        <w:t xml:space="preserve">Boavida. T., Aguiar, C., &amp; McWilliam, R. A. (2013). </w:t>
      </w:r>
      <w:r w:rsidRPr="00727709">
        <w:rPr>
          <w:sz w:val="22"/>
        </w:rPr>
        <w:t xml:space="preserve">A training program to improve IFSP/IEP goals and objectives through the Routines-Based Interview. </w:t>
      </w:r>
      <w:r w:rsidRPr="0072535B">
        <w:rPr>
          <w:i/>
          <w:sz w:val="22"/>
        </w:rPr>
        <w:t>Topics in Early Childhood Special Education,</w:t>
      </w:r>
      <w:r w:rsidR="0072535B">
        <w:rPr>
          <w:i/>
          <w:sz w:val="22"/>
        </w:rPr>
        <w:t xml:space="preserve"> 33, </w:t>
      </w:r>
      <w:r w:rsidR="0072535B" w:rsidRPr="0072535B">
        <w:rPr>
          <w:sz w:val="22"/>
        </w:rPr>
        <w:t>200-211</w:t>
      </w:r>
      <w:r w:rsidRPr="00727709">
        <w:rPr>
          <w:sz w:val="22"/>
        </w:rPr>
        <w:t>. DOI: 10.1177/0271121413494416</w:t>
      </w:r>
    </w:p>
    <w:p w:rsidR="00BF17FB" w:rsidRPr="00727709" w:rsidRDefault="00BF17FB" w:rsidP="00727709">
      <w:pPr>
        <w:numPr>
          <w:ilvl w:val="0"/>
          <w:numId w:val="14"/>
        </w:numPr>
        <w:tabs>
          <w:tab w:val="clear" w:pos="2340"/>
          <w:tab w:val="num" w:pos="720"/>
        </w:tabs>
        <w:ind w:left="720" w:hanging="720"/>
        <w:rPr>
          <w:sz w:val="22"/>
        </w:rPr>
      </w:pPr>
      <w:bookmarkStart w:id="16" w:name="OLE_LINK23"/>
      <w:bookmarkStart w:id="17" w:name="OLE_LINK24"/>
      <w:r w:rsidRPr="00727709">
        <w:rPr>
          <w:sz w:val="22"/>
        </w:rPr>
        <w:t xml:space="preserve">Ridgley, R., Snyder, P., &amp; McWilliam, R. A. (2014). Exploring type and amount of parent talk during individualized family service plan meetings. </w:t>
      </w:r>
      <w:r w:rsidRPr="0072535B">
        <w:rPr>
          <w:i/>
          <w:sz w:val="22"/>
        </w:rPr>
        <w:t>Infants &amp; Young Children, 27</w:t>
      </w:r>
      <w:r w:rsidRPr="00727709">
        <w:rPr>
          <w:sz w:val="22"/>
        </w:rPr>
        <w:t>, 345-358. DOI: 10.1097/IYC.0000000000000021</w:t>
      </w:r>
      <w:bookmarkEnd w:id="16"/>
      <w:bookmarkEnd w:id="17"/>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ook, B. G., Buysse, V., Klingner, J., Landrum, T. J., McWilliam, R. A., Tankersley, M., &amp; Test, D. W. (2014). CEC’s standards for classifying the evidence base of practices in special education. </w:t>
      </w:r>
      <w:r w:rsidRPr="0072535B">
        <w:rPr>
          <w:i/>
          <w:sz w:val="22"/>
        </w:rPr>
        <w:t>Remedial and Special Education</w:t>
      </w:r>
      <w:r w:rsidRPr="00727709">
        <w:rPr>
          <w:sz w:val="22"/>
        </w:rPr>
        <w:t xml:space="preserve">, </w:t>
      </w:r>
      <w:r w:rsidR="0072535B" w:rsidRPr="0072535B">
        <w:rPr>
          <w:i/>
          <w:sz w:val="22"/>
        </w:rPr>
        <w:t>36</w:t>
      </w:r>
      <w:r w:rsidR="0072535B">
        <w:rPr>
          <w:sz w:val="22"/>
        </w:rPr>
        <w:t>, 220-234</w:t>
      </w:r>
      <w:r w:rsidRPr="00727709">
        <w:rPr>
          <w:sz w:val="22"/>
        </w:rPr>
        <w:t>. DOI: 10.1177/0741932514557271</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4). Future of early intervention with infants and toddlers for whom typical experiences are not effective. </w:t>
      </w:r>
      <w:r w:rsidRPr="0072535B">
        <w:rPr>
          <w:i/>
          <w:sz w:val="22"/>
        </w:rPr>
        <w:t>Remedial and Special Education, 36</w:t>
      </w:r>
      <w:r w:rsidRPr="00727709">
        <w:rPr>
          <w:sz w:val="22"/>
        </w:rPr>
        <w:t>, 33-38. doi: 10.1177/0741932514554105</w:t>
      </w:r>
    </w:p>
    <w:p w:rsidR="00BF17FB" w:rsidRPr="00727709" w:rsidRDefault="00BF17FB" w:rsidP="00727709">
      <w:pPr>
        <w:numPr>
          <w:ilvl w:val="0"/>
          <w:numId w:val="14"/>
        </w:numPr>
        <w:tabs>
          <w:tab w:val="clear" w:pos="2340"/>
          <w:tab w:val="num" w:pos="720"/>
        </w:tabs>
        <w:ind w:left="720" w:hanging="720"/>
        <w:rPr>
          <w:sz w:val="22"/>
        </w:rPr>
      </w:pPr>
      <w:bookmarkStart w:id="18" w:name="OLE_LINK25"/>
      <w:r w:rsidRPr="009730E4">
        <w:rPr>
          <w:sz w:val="22"/>
          <w:lang w:val="pt-PT"/>
        </w:rPr>
        <w:lastRenderedPageBreak/>
        <w:t xml:space="preserve">Boavida, T., Aguiar, C., McWilliam, R. A., &amp; Correia, N. (2015). </w:t>
      </w:r>
      <w:r w:rsidRPr="00727709">
        <w:rPr>
          <w:sz w:val="22"/>
        </w:rPr>
        <w:t xml:space="preserve">Effects of an in-service training program using the Routines-Based Interview. </w:t>
      </w:r>
      <w:r w:rsidRPr="0072535B">
        <w:rPr>
          <w:i/>
          <w:sz w:val="22"/>
        </w:rPr>
        <w:t>Topics in Early Childhood Special Education</w:t>
      </w:r>
      <w:r w:rsidRPr="00727709">
        <w:rPr>
          <w:sz w:val="22"/>
        </w:rPr>
        <w:t xml:space="preserve">, </w:t>
      </w:r>
      <w:r w:rsidR="0072535B" w:rsidRPr="0072535B">
        <w:rPr>
          <w:i/>
          <w:sz w:val="22"/>
        </w:rPr>
        <w:t>36,</w:t>
      </w:r>
      <w:r w:rsidR="0072535B" w:rsidRPr="0072535B">
        <w:rPr>
          <w:sz w:val="22"/>
        </w:rPr>
        <w:t xml:space="preserve"> 67-77</w:t>
      </w:r>
      <w:r w:rsidRPr="00727709">
        <w:rPr>
          <w:sz w:val="22"/>
        </w:rPr>
        <w:t>. DOI: 10.1177/0271121415604327</w:t>
      </w:r>
    </w:p>
    <w:p w:rsidR="00BF17FB" w:rsidRPr="00727709" w:rsidRDefault="00BF17FB" w:rsidP="00727709">
      <w:pPr>
        <w:numPr>
          <w:ilvl w:val="0"/>
          <w:numId w:val="14"/>
        </w:numPr>
        <w:tabs>
          <w:tab w:val="clear" w:pos="2340"/>
          <w:tab w:val="num" w:pos="720"/>
        </w:tabs>
        <w:ind w:left="720" w:hanging="720"/>
        <w:rPr>
          <w:sz w:val="22"/>
        </w:rPr>
      </w:pPr>
      <w:bookmarkStart w:id="19" w:name="_GoBack"/>
      <w:r w:rsidRPr="00727709">
        <w:rPr>
          <w:sz w:val="22"/>
        </w:rPr>
        <w:t xml:space="preserve">Boavida, T., Akers, K., McWilliam, R. A., &amp; Jung, L. A. (2015). Rasch analysis of the Routines- Based Interview Implementation Checklist. </w:t>
      </w:r>
      <w:r w:rsidRPr="0072535B">
        <w:rPr>
          <w:i/>
          <w:sz w:val="22"/>
        </w:rPr>
        <w:t>Infants &amp; Young Children, 28,</w:t>
      </w:r>
      <w:r w:rsidRPr="00727709">
        <w:rPr>
          <w:sz w:val="22"/>
        </w:rPr>
        <w:t xml:space="preserve"> 237-247. DOI: 10.1097/IYC.0000000000000041.</w:t>
      </w:r>
      <w:bookmarkEnd w:id="18"/>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Jung, L. A., Bradley, K. D., Sampson, S. O., McWilliam, R. A., &amp; Toland, M. D. (2015). Evaluating construct validity and internal consistency of individualized family service plans. </w:t>
      </w:r>
      <w:r w:rsidRPr="0072535B">
        <w:rPr>
          <w:i/>
          <w:sz w:val="22"/>
        </w:rPr>
        <w:t>Studies in Educational Evaluation 45,</w:t>
      </w:r>
      <w:r w:rsidRPr="00727709">
        <w:rPr>
          <w:sz w:val="22"/>
        </w:rPr>
        <w:t xml:space="preserve"> 10-16.</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6). Metanoia in early intervention: Transformation to a family-centered approach. </w:t>
      </w:r>
      <w:r w:rsidRPr="0072535B">
        <w:rPr>
          <w:i/>
          <w:sz w:val="22"/>
        </w:rPr>
        <w:t>Revista Latinoamericana de Educación Inclusiva, 10,</w:t>
      </w:r>
      <w:r w:rsidRPr="00727709">
        <w:rPr>
          <w:sz w:val="22"/>
        </w:rPr>
        <w:t xml:space="preserve"> 155-173.</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6). The routines-based model for supporting speech and language. </w:t>
      </w:r>
      <w:r w:rsidRPr="0072535B">
        <w:rPr>
          <w:i/>
          <w:sz w:val="22"/>
        </w:rPr>
        <w:t>Logopedia, Foniatría y Audiología, 36</w:t>
      </w:r>
      <w:r w:rsidRPr="00727709">
        <w:rPr>
          <w:sz w:val="22"/>
        </w:rPr>
        <w:t>, 178-184.</w:t>
      </w:r>
    </w:p>
    <w:p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as, J. M., Giné, C., &amp; McWilliam, R. A. (2016). The adaptation process of families with children with intellectual disabilities in Catalonia. </w:t>
      </w:r>
      <w:r w:rsidRPr="00B71A4A">
        <w:rPr>
          <w:i/>
          <w:sz w:val="22"/>
        </w:rPr>
        <w:t>Infants &amp; Young Children, 29</w:t>
      </w:r>
      <w:r w:rsidRPr="00727709">
        <w:rPr>
          <w:sz w:val="22"/>
        </w:rPr>
        <w:t>, 4.</w:t>
      </w:r>
    </w:p>
    <w:p w:rsidR="00BF17FB" w:rsidRPr="00727709" w:rsidRDefault="00BF17FB" w:rsidP="00727709">
      <w:pPr>
        <w:numPr>
          <w:ilvl w:val="0"/>
          <w:numId w:val="14"/>
        </w:numPr>
        <w:tabs>
          <w:tab w:val="clear" w:pos="2340"/>
          <w:tab w:val="num" w:pos="720"/>
        </w:tabs>
        <w:ind w:left="720" w:hanging="720"/>
        <w:rPr>
          <w:sz w:val="22"/>
        </w:rPr>
      </w:pPr>
      <w:r w:rsidRPr="00BB701F">
        <w:rPr>
          <w:sz w:val="22"/>
        </w:rPr>
        <w:t xml:space="preserve">García-Grau, P, McWilliam, R. A., Martínez-Rico, G., &amp; Grau-Sevilla, M. D. (2017). </w:t>
      </w:r>
      <w:r w:rsidRPr="00727709">
        <w:rPr>
          <w:sz w:val="22"/>
        </w:rPr>
        <w:t xml:space="preserve">Factor structure and internal consistency of a Spanish version of the Family Quality of Life (FaQoL). </w:t>
      </w:r>
      <w:r w:rsidRPr="00B71A4A">
        <w:rPr>
          <w:i/>
          <w:sz w:val="22"/>
        </w:rPr>
        <w:t>Applied Research in Quality of Life</w:t>
      </w:r>
      <w:r w:rsidRPr="00727709">
        <w:rPr>
          <w:sz w:val="22"/>
        </w:rPr>
        <w:t xml:space="preserve">, </w:t>
      </w:r>
      <w:hyperlink r:id="rId11" w:history="1">
        <w:r w:rsidR="00B71A4A" w:rsidRPr="00B71A4A">
          <w:rPr>
            <w:i/>
          </w:rPr>
          <w:t>13,</w:t>
        </w:r>
      </w:hyperlink>
      <w:r w:rsidR="00B71A4A">
        <w:t xml:space="preserve"> 385-398</w:t>
      </w:r>
      <w:r w:rsidRPr="00727709">
        <w:rPr>
          <w:sz w:val="22"/>
        </w:rPr>
        <w:t>. DOI: 10.1007/s11482-017-9530-y.</w:t>
      </w:r>
    </w:p>
    <w:p w:rsidR="00BF17FB" w:rsidRPr="00727709" w:rsidRDefault="00BF17FB" w:rsidP="00727709">
      <w:pPr>
        <w:numPr>
          <w:ilvl w:val="0"/>
          <w:numId w:val="14"/>
        </w:numPr>
        <w:tabs>
          <w:tab w:val="clear" w:pos="2340"/>
          <w:tab w:val="num" w:pos="720"/>
        </w:tabs>
        <w:ind w:left="720" w:hanging="720"/>
        <w:rPr>
          <w:sz w:val="22"/>
        </w:rPr>
      </w:pPr>
      <w:r w:rsidRPr="009730E4">
        <w:rPr>
          <w:sz w:val="22"/>
          <w:lang w:val="pt-PT"/>
        </w:rPr>
        <w:t xml:space="preserve">Valero, R. F., Serrano, A. M., McWilliam, R. A., &amp; Cañadas, M. (2017).  </w:t>
      </w:r>
      <w:r w:rsidRPr="00C26D1E">
        <w:rPr>
          <w:sz w:val="22"/>
          <w:lang w:val="es-PY"/>
        </w:rPr>
        <w:t>Relación entre empoderamiento familiar y calidad de los servicios de atención temprana (Early i</w:t>
      </w:r>
      <w:r w:rsidR="00E519C7">
        <w:rPr>
          <w:sz w:val="22"/>
          <w:lang w:val="es-PY"/>
        </w:rPr>
        <w:t>ntervention quality and family</w:t>
      </w:r>
      <w:r w:rsidRPr="00C26D1E">
        <w:rPr>
          <w:sz w:val="22"/>
          <w:lang w:val="es-PY"/>
        </w:rPr>
        <w:t xml:space="preserve"> empowerment). </w:t>
      </w:r>
      <w:r w:rsidRPr="00B71A4A">
        <w:rPr>
          <w:i/>
          <w:sz w:val="22"/>
        </w:rPr>
        <w:t>Revista de Estudios e Investigación en Psicología y Educación, 11</w:t>
      </w:r>
      <w:r w:rsidRPr="00727709">
        <w:rPr>
          <w:sz w:val="22"/>
        </w:rPr>
        <w:t>, 317-321.</w:t>
      </w:r>
    </w:p>
    <w:p w:rsidR="00BF17FB" w:rsidRPr="00727709" w:rsidRDefault="00BF17FB" w:rsidP="00727709">
      <w:pPr>
        <w:numPr>
          <w:ilvl w:val="0"/>
          <w:numId w:val="14"/>
        </w:numPr>
        <w:tabs>
          <w:tab w:val="clear" w:pos="2340"/>
          <w:tab w:val="num" w:pos="720"/>
        </w:tabs>
        <w:ind w:left="720" w:hanging="720"/>
        <w:rPr>
          <w:sz w:val="22"/>
        </w:rPr>
      </w:pPr>
      <w:r w:rsidRPr="00BB701F">
        <w:rPr>
          <w:sz w:val="22"/>
          <w:lang w:val="es-ES"/>
        </w:rPr>
        <w:t xml:space="preserve">Morales-Murillo, C. P., McWilliam, R. A., Grau-Sevilla, M. D., &amp; García-Grau, P. (in press). </w:t>
      </w:r>
      <w:r w:rsidRPr="00727709">
        <w:rPr>
          <w:sz w:val="22"/>
        </w:rPr>
        <w:t>Internal consistency and factor</w:t>
      </w:r>
      <w:r w:rsidRPr="00727709">
        <w:rPr>
          <w:iCs/>
          <w:sz w:val="22"/>
        </w:rPr>
        <w:t xml:space="preserve"> structure of the 3M. </w:t>
      </w:r>
      <w:r w:rsidRPr="00727709">
        <w:rPr>
          <w:i/>
          <w:iCs/>
          <w:sz w:val="22"/>
        </w:rPr>
        <w:t>Infants &amp; Young Children</w:t>
      </w:r>
      <w:r w:rsidRPr="00727709">
        <w:rPr>
          <w:iCs/>
          <w:sz w:val="22"/>
        </w:rPr>
        <w:t>.</w:t>
      </w:r>
    </w:p>
    <w:p w:rsidR="008E1DA1" w:rsidRDefault="008E1DA1" w:rsidP="008E1DA1">
      <w:pPr>
        <w:numPr>
          <w:ilvl w:val="0"/>
          <w:numId w:val="14"/>
        </w:numPr>
        <w:tabs>
          <w:tab w:val="clear" w:pos="2340"/>
          <w:tab w:val="num" w:pos="720"/>
        </w:tabs>
        <w:ind w:left="720" w:hanging="720"/>
        <w:rPr>
          <w:sz w:val="22"/>
        </w:rPr>
      </w:pPr>
      <w:r w:rsidRPr="00BB701F">
        <w:rPr>
          <w:sz w:val="22"/>
        </w:rPr>
        <w:t>García-Grau, P., McWilliam, R. A., Martínez-Rico, G., &amp; Morales-Murillo, C. P. (2018).</w:t>
      </w:r>
      <w:r w:rsidRPr="00BB701F">
        <w:rPr>
          <w:i/>
          <w:sz w:val="22"/>
        </w:rPr>
        <w:t xml:space="preserve"> </w:t>
      </w:r>
      <w:r w:rsidRPr="008E1DA1">
        <w:rPr>
          <w:sz w:val="22"/>
        </w:rPr>
        <w:t xml:space="preserve">Child, family, and early intervention characteristics related to family quality of life in Spain. </w:t>
      </w:r>
      <w:r w:rsidRPr="008E1DA1">
        <w:rPr>
          <w:i/>
          <w:sz w:val="22"/>
        </w:rPr>
        <w:t xml:space="preserve">Journal of Early Intervention. </w:t>
      </w:r>
      <w:r w:rsidRPr="008E1DA1">
        <w:rPr>
          <w:sz w:val="22"/>
        </w:rPr>
        <w:t>DOI: 0.1177/1053815118803772</w:t>
      </w:r>
      <w:r w:rsidR="00086F20">
        <w:rPr>
          <w:sz w:val="22"/>
        </w:rPr>
        <w:t>.</w:t>
      </w:r>
    </w:p>
    <w:p w:rsidR="00086F20" w:rsidRPr="00086F20" w:rsidRDefault="00086F20" w:rsidP="00086F20">
      <w:pPr>
        <w:numPr>
          <w:ilvl w:val="0"/>
          <w:numId w:val="14"/>
        </w:numPr>
        <w:tabs>
          <w:tab w:val="clear" w:pos="2340"/>
          <w:tab w:val="num" w:pos="720"/>
        </w:tabs>
        <w:ind w:left="720" w:hanging="720"/>
        <w:rPr>
          <w:sz w:val="22"/>
        </w:rPr>
      </w:pPr>
      <w:r w:rsidRPr="00086F20">
        <w:rPr>
          <w:sz w:val="22"/>
        </w:rPr>
        <w:t>García-Grau, P., Martínez-Rico, G., McWilliam, R. A.</w:t>
      </w:r>
      <w:r w:rsidR="009C6006">
        <w:rPr>
          <w:sz w:val="22"/>
        </w:rPr>
        <w:t>, &amp; Cañ</w:t>
      </w:r>
      <w:r w:rsidRPr="00086F20">
        <w:rPr>
          <w:sz w:val="22"/>
        </w:rPr>
        <w:t xml:space="preserve">adas M. (in press). Typical and </w:t>
      </w:r>
      <w:r w:rsidR="009C6006" w:rsidRPr="00086F20">
        <w:rPr>
          <w:sz w:val="22"/>
        </w:rPr>
        <w:t xml:space="preserve">ideal practices in early intervention in </w:t>
      </w:r>
      <w:r w:rsidRPr="00086F20">
        <w:rPr>
          <w:sz w:val="22"/>
        </w:rPr>
        <w:t xml:space="preserve">Spain </w:t>
      </w:r>
      <w:r w:rsidR="009C6006" w:rsidRPr="00086F20">
        <w:rPr>
          <w:sz w:val="22"/>
        </w:rPr>
        <w:t>during a transformation process of professional practic</w:t>
      </w:r>
      <w:r w:rsidRPr="00086F20">
        <w:rPr>
          <w:sz w:val="22"/>
        </w:rPr>
        <w:t xml:space="preserve">es. </w:t>
      </w:r>
      <w:r w:rsidRPr="00086F20">
        <w:rPr>
          <w:i/>
          <w:iCs/>
          <w:sz w:val="22"/>
        </w:rPr>
        <w:t>Journal of Early Intervention.</w:t>
      </w:r>
    </w:p>
    <w:bookmarkEnd w:id="19"/>
    <w:p w:rsidR="00BF17FB" w:rsidRPr="009730E4" w:rsidRDefault="00BF17FB" w:rsidP="0006594C">
      <w:pPr>
        <w:pStyle w:val="Heading3"/>
        <w:rPr>
          <w:b/>
          <w:bCs/>
          <w:i/>
          <w:iCs/>
          <w:sz w:val="28"/>
        </w:rPr>
      </w:pPr>
      <w:r w:rsidRPr="009730E4">
        <w:rPr>
          <w:b/>
          <w:bCs/>
          <w:i/>
          <w:iCs/>
          <w:sz w:val="28"/>
        </w:rPr>
        <w:t>Under Review</w:t>
      </w:r>
    </w:p>
    <w:p w:rsidR="00BF17FB" w:rsidRPr="00727709" w:rsidRDefault="00BF17FB" w:rsidP="00727709">
      <w:pPr>
        <w:ind w:left="720" w:hanging="720"/>
        <w:rPr>
          <w:sz w:val="22"/>
        </w:rPr>
      </w:pPr>
      <w:r w:rsidRPr="00BB701F">
        <w:rPr>
          <w:sz w:val="22"/>
        </w:rPr>
        <w:t xml:space="preserve">Morales Murillo, C. P., Grau Sevilla, M. D., McWilliam, R. A., &amp; Soucase Lozano, B. (2018). </w:t>
      </w:r>
      <w:r w:rsidRPr="00727709">
        <w:rPr>
          <w:i/>
          <w:sz w:val="22"/>
        </w:rPr>
        <w:t>Developmental level and engagement in preschool classroom routines: The mediator effect of emotional difficulties and hyperactivity.</w:t>
      </w:r>
      <w:r w:rsidRPr="00727709">
        <w:rPr>
          <w:sz w:val="22"/>
        </w:rPr>
        <w:t xml:space="preserve"> Manuscript under review.</w:t>
      </w:r>
    </w:p>
    <w:p w:rsidR="00BF17FB" w:rsidRDefault="00BF17FB" w:rsidP="00727709">
      <w:pPr>
        <w:ind w:left="720" w:hanging="720"/>
        <w:rPr>
          <w:sz w:val="22"/>
        </w:rPr>
      </w:pPr>
      <w:r w:rsidRPr="0058161A">
        <w:rPr>
          <w:sz w:val="22"/>
        </w:rPr>
        <w:lastRenderedPageBreak/>
        <w:t xml:space="preserve">Morales-Murillo, C. P., </w:t>
      </w:r>
      <w:r w:rsidR="00615A12" w:rsidRPr="0058161A">
        <w:rPr>
          <w:sz w:val="22"/>
        </w:rPr>
        <w:t>García-</w:t>
      </w:r>
      <w:r w:rsidRPr="0058161A">
        <w:rPr>
          <w:sz w:val="22"/>
        </w:rPr>
        <w:t>Grau, P., McWilliam, R. A. , &amp; Grau-Sevilla, M. D. (2018).</w:t>
      </w:r>
      <w:r w:rsidRPr="0058161A">
        <w:rPr>
          <w:i/>
          <w:sz w:val="22"/>
        </w:rPr>
        <w:t xml:space="preserve"> </w:t>
      </w:r>
      <w:r w:rsidRPr="00727709">
        <w:rPr>
          <w:i/>
          <w:sz w:val="22"/>
        </w:rPr>
        <w:t xml:space="preserve">Rasch analysis of authentic evaluation of young children’s functioning in classroom routines </w:t>
      </w:r>
      <w:r w:rsidRPr="005517D9">
        <w:rPr>
          <w:sz w:val="22"/>
        </w:rPr>
        <w:t>Manuscript under review.</w:t>
      </w:r>
    </w:p>
    <w:p w:rsidR="00F12937" w:rsidRPr="00F12937" w:rsidRDefault="00F12937" w:rsidP="00727709">
      <w:pPr>
        <w:ind w:left="720" w:hanging="720"/>
        <w:rPr>
          <w:sz w:val="22"/>
        </w:rPr>
      </w:pPr>
      <w:r w:rsidRPr="00BB701F">
        <w:rPr>
          <w:sz w:val="22"/>
        </w:rPr>
        <w:t xml:space="preserve">Romaguera-Albentosa, E., García-Grau, P., Grau-Sevilla, M. D., &amp; McWilliam, R. A. (2018). </w:t>
      </w:r>
      <w:r w:rsidRPr="00F12937">
        <w:rPr>
          <w:i/>
          <w:sz w:val="22"/>
          <w:lang w:val="en-GB"/>
        </w:rPr>
        <w:t>Family quality of life and parenting stress in Anantapur, India: The mediating role of family empowerment.</w:t>
      </w:r>
    </w:p>
    <w:p w:rsidR="00BF17FB" w:rsidRPr="00727709" w:rsidRDefault="00BF17FB" w:rsidP="0006594C">
      <w:pPr>
        <w:pStyle w:val="Heading3"/>
        <w:rPr>
          <w:b/>
          <w:bCs/>
          <w:i/>
          <w:iCs/>
          <w:sz w:val="28"/>
        </w:rPr>
      </w:pPr>
      <w:r w:rsidRPr="00727709">
        <w:rPr>
          <w:b/>
          <w:bCs/>
          <w:i/>
          <w:iCs/>
          <w:sz w:val="28"/>
        </w:rPr>
        <w:t>Nonrefereed Articles</w:t>
      </w:r>
    </w:p>
    <w:p w:rsidR="00BF17FB" w:rsidRPr="00727709" w:rsidRDefault="00BF17FB" w:rsidP="00727709">
      <w:pPr>
        <w:ind w:left="720" w:hanging="720"/>
        <w:rPr>
          <w:i/>
          <w:sz w:val="22"/>
        </w:rPr>
      </w:pPr>
      <w:r w:rsidRPr="005517D9">
        <w:rPr>
          <w:sz w:val="22"/>
        </w:rPr>
        <w:t>Ridley, S. M., &amp; McWilliam, R. A. (2000). Observing children at play: Using engagement to evaluate activities and the classroom environment</w:t>
      </w:r>
      <w:r w:rsidRPr="00727709">
        <w:rPr>
          <w:i/>
          <w:sz w:val="22"/>
        </w:rPr>
        <w:t>. Children and Families, 14</w:t>
      </w:r>
      <w:r w:rsidRPr="005517D9">
        <w:rPr>
          <w:sz w:val="22"/>
        </w:rPr>
        <w:t>(3), 36-38</w:t>
      </w:r>
      <w:r w:rsidRPr="00727709">
        <w:rPr>
          <w:i/>
          <w:sz w:val="22"/>
        </w:rPr>
        <w:t>.</w:t>
      </w:r>
    </w:p>
    <w:p w:rsidR="00BF17FB" w:rsidRPr="00727709" w:rsidRDefault="00BF17FB" w:rsidP="00727709">
      <w:pPr>
        <w:ind w:left="720" w:hanging="720"/>
        <w:rPr>
          <w:i/>
          <w:sz w:val="22"/>
        </w:rPr>
      </w:pPr>
      <w:r w:rsidRPr="005517D9">
        <w:rPr>
          <w:sz w:val="22"/>
        </w:rPr>
        <w:t>Hatton, D. D., McWilliam, R. A., &amp; Winton, P. J. (2002).</w:t>
      </w:r>
      <w:r w:rsidRPr="00727709">
        <w:rPr>
          <w:i/>
          <w:sz w:val="22"/>
        </w:rPr>
        <w:t xml:space="preserve"> Infants and toddlers with visual impairments: Suggestions for early interventionists. </w:t>
      </w:r>
      <w:r w:rsidRPr="005517D9">
        <w:rPr>
          <w:sz w:val="22"/>
        </w:rPr>
        <w:t>ERIC # ED473829 (4 pages).</w:t>
      </w:r>
    </w:p>
    <w:p w:rsidR="00BF17FB" w:rsidRPr="00727709" w:rsidRDefault="00BF17FB" w:rsidP="00727709">
      <w:pPr>
        <w:ind w:left="720" w:hanging="720"/>
        <w:rPr>
          <w:i/>
          <w:sz w:val="22"/>
        </w:rPr>
      </w:pPr>
      <w:r w:rsidRPr="005517D9">
        <w:rPr>
          <w:sz w:val="22"/>
        </w:rPr>
        <w:t>McWilliam, R. A. (2003). Giving families a chance to talk so they can plan</w:t>
      </w:r>
      <w:r w:rsidRPr="00727709">
        <w:rPr>
          <w:i/>
          <w:sz w:val="22"/>
        </w:rPr>
        <w:t xml:space="preserve">. News Exchange </w:t>
      </w:r>
      <w:r w:rsidRPr="005517D9">
        <w:rPr>
          <w:sz w:val="22"/>
        </w:rPr>
        <w:t>(newsletter of the American Association for Home-Based Early Intervention)</w:t>
      </w:r>
      <w:r w:rsidRPr="00727709">
        <w:rPr>
          <w:i/>
          <w:sz w:val="22"/>
        </w:rPr>
        <w:t>, 8</w:t>
      </w:r>
      <w:r w:rsidRPr="005517D9">
        <w:rPr>
          <w:sz w:val="22"/>
        </w:rPr>
        <w:t>(3), 1, 4-6.</w:t>
      </w:r>
    </w:p>
    <w:p w:rsidR="00BF17FB" w:rsidRPr="00727709" w:rsidRDefault="00BF17FB" w:rsidP="00727709">
      <w:pPr>
        <w:ind w:left="720" w:hanging="720"/>
        <w:rPr>
          <w:i/>
          <w:sz w:val="22"/>
        </w:rPr>
      </w:pPr>
      <w:r w:rsidRPr="005517D9">
        <w:rPr>
          <w:sz w:val="22"/>
        </w:rPr>
        <w:t>McWilliam, R. A. (2004).</w:t>
      </w:r>
      <w:r w:rsidRPr="00727709">
        <w:rPr>
          <w:i/>
          <w:sz w:val="22"/>
        </w:rPr>
        <w:t xml:space="preserve"> Early intervention in natural environments: A five-component model. </w:t>
      </w:r>
      <w:r w:rsidRPr="005517D9">
        <w:rPr>
          <w:sz w:val="22"/>
        </w:rPr>
        <w:t>Article written for the Early Steps Resource Bank, Florida Department of Health. http://www.doh.state.fl.us/alternatesites/cms-kids/providers/early_steps/training/orientation/module2/lesson1_11.html</w:t>
      </w:r>
    </w:p>
    <w:p w:rsidR="00BF17FB" w:rsidRPr="00727709" w:rsidRDefault="00BF17FB" w:rsidP="00727709">
      <w:pPr>
        <w:ind w:left="720" w:hanging="720"/>
        <w:rPr>
          <w:i/>
          <w:sz w:val="22"/>
        </w:rPr>
      </w:pPr>
      <w:r w:rsidRPr="005517D9">
        <w:rPr>
          <w:sz w:val="22"/>
        </w:rPr>
        <w:t>McWilliam, R. A. (2009).</w:t>
      </w:r>
      <w:r w:rsidRPr="00727709">
        <w:rPr>
          <w:i/>
          <w:sz w:val="22"/>
        </w:rPr>
        <w:t xml:space="preserve"> </w:t>
      </w:r>
      <w:r w:rsidRPr="005517D9">
        <w:rPr>
          <w:sz w:val="22"/>
        </w:rPr>
        <w:t>Early intervention for army families</w:t>
      </w:r>
      <w:r w:rsidRPr="00727709">
        <w:rPr>
          <w:i/>
          <w:sz w:val="22"/>
        </w:rPr>
        <w:t xml:space="preserve">. Exceptional Parent Magazine, </w:t>
      </w:r>
      <w:r w:rsidRPr="005517D9">
        <w:rPr>
          <w:sz w:val="22"/>
        </w:rPr>
        <w:t>December</w:t>
      </w:r>
      <w:r w:rsidRPr="00727709">
        <w:rPr>
          <w:i/>
          <w:sz w:val="22"/>
        </w:rPr>
        <w:t>.</w:t>
      </w:r>
    </w:p>
    <w:p w:rsidR="00BF17FB" w:rsidRPr="00727709" w:rsidRDefault="00BF17FB" w:rsidP="00727709">
      <w:pPr>
        <w:ind w:left="720" w:hanging="720"/>
        <w:rPr>
          <w:i/>
          <w:sz w:val="22"/>
        </w:rPr>
      </w:pPr>
      <w:r w:rsidRPr="005517D9">
        <w:rPr>
          <w:sz w:val="22"/>
        </w:rPr>
        <w:t>McWilliam, R. A. (2012). Don’t complicate early intervention: Focus on engagement, independence, and social relationships</w:t>
      </w:r>
      <w:r w:rsidRPr="00727709">
        <w:rPr>
          <w:i/>
          <w:sz w:val="22"/>
        </w:rPr>
        <w:t>. Diversidades (</w:t>
      </w:r>
      <w:r w:rsidRPr="005517D9">
        <w:rPr>
          <w:sz w:val="22"/>
        </w:rPr>
        <w:t>Madeiran magazine about diversity), January-March, 7-9.</w:t>
      </w:r>
    </w:p>
    <w:p w:rsidR="00BF17FB" w:rsidRPr="00727709" w:rsidRDefault="00BF17FB" w:rsidP="00727709">
      <w:pPr>
        <w:ind w:left="720" w:hanging="720"/>
        <w:rPr>
          <w:sz w:val="22"/>
        </w:rPr>
      </w:pPr>
      <w:r w:rsidRPr="005517D9">
        <w:rPr>
          <w:sz w:val="22"/>
        </w:rPr>
        <w:t>McWilliam, R. A. (2013). Voices from the field: The sweater debate about instruction in classrooms.</w:t>
      </w:r>
      <w:r w:rsidRPr="00727709">
        <w:rPr>
          <w:i/>
          <w:sz w:val="22"/>
        </w:rPr>
        <w:t xml:space="preserve"> Young Exceptional Children, 16, </w:t>
      </w:r>
      <w:r w:rsidRPr="005517D9">
        <w:rPr>
          <w:i/>
          <w:sz w:val="22"/>
        </w:rPr>
        <w:t>45-48. DOI: 10.1177/1096250613492115</w:t>
      </w:r>
      <w:r w:rsidRPr="00727709">
        <w:rPr>
          <w:sz w:val="22"/>
        </w:rPr>
        <w:t>.</w:t>
      </w:r>
    </w:p>
    <w:p w:rsidR="00BF17FB" w:rsidRPr="00727709" w:rsidRDefault="00BF17FB" w:rsidP="0006594C">
      <w:pPr>
        <w:pStyle w:val="Heading3"/>
        <w:rPr>
          <w:b/>
          <w:bCs/>
          <w:i/>
          <w:iCs/>
          <w:sz w:val="28"/>
        </w:rPr>
      </w:pPr>
      <w:r w:rsidRPr="00727709">
        <w:rPr>
          <w:b/>
          <w:bCs/>
          <w:i/>
          <w:iCs/>
          <w:sz w:val="28"/>
        </w:rPr>
        <w:t>Books</w:t>
      </w:r>
    </w:p>
    <w:p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 xml:space="preserve">McWilliam, R. A. (1992).  </w:t>
      </w:r>
      <w:r w:rsidRPr="005517D9">
        <w:rPr>
          <w:i/>
          <w:sz w:val="22"/>
        </w:rPr>
        <w:t xml:space="preserve">The family-centered intervention plan: A routines-based approach.  Tucson, AZ: </w:t>
      </w:r>
      <w:r w:rsidRPr="005517D9">
        <w:rPr>
          <w:sz w:val="22"/>
        </w:rPr>
        <w:t>Communication Skill Builders. (Note: Out of print. Available from author)</w:t>
      </w:r>
    </w:p>
    <w:p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Ed.) (1996).</w:t>
      </w:r>
      <w:r w:rsidRPr="005517D9">
        <w:rPr>
          <w:i/>
          <w:sz w:val="22"/>
        </w:rPr>
        <w:t xml:space="preserve"> Rethinking pull-out services in early intervention: A professional resource. </w:t>
      </w:r>
      <w:r w:rsidRPr="005517D9">
        <w:rPr>
          <w:sz w:val="22"/>
        </w:rPr>
        <w:t>Baltimore, MD: Paul H. Brookes. (Note: Out of print. Available from editor)</w:t>
      </w:r>
    </w:p>
    <w:p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Hatton, D. D., McWilliam, R. A., &amp; Winton, P. J. (2003).</w:t>
      </w:r>
      <w:r w:rsidRPr="005517D9">
        <w:rPr>
          <w:i/>
          <w:sz w:val="22"/>
        </w:rPr>
        <w:t xml:space="preserve"> Family-centered practices for infants and toddlers with visual impairments. </w:t>
      </w:r>
      <w:r w:rsidRPr="005517D9">
        <w:rPr>
          <w:sz w:val="22"/>
        </w:rPr>
        <w:t>Chapel Hill, NC: FPG Child Development Institute</w:t>
      </w:r>
      <w:r w:rsidRPr="005517D9">
        <w:rPr>
          <w:i/>
          <w:sz w:val="22"/>
        </w:rPr>
        <w:t>.</w:t>
      </w:r>
    </w:p>
    <w:p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in press).</w:t>
      </w:r>
      <w:r w:rsidRPr="005517D9">
        <w:rPr>
          <w:i/>
          <w:sz w:val="22"/>
        </w:rPr>
        <w:t xml:space="preserve"> Sticks and kilts: A profile of female elite college athletes. </w:t>
      </w:r>
      <w:r w:rsidRPr="005517D9">
        <w:rPr>
          <w:sz w:val="22"/>
        </w:rPr>
        <w:t>Lincoln, NE: iUniverse.</w:t>
      </w:r>
    </w:p>
    <w:p w:rsidR="00BF17FB" w:rsidRPr="00EF0C24" w:rsidRDefault="00BF17FB" w:rsidP="005517D9">
      <w:pPr>
        <w:pStyle w:val="ListParagraph"/>
        <w:numPr>
          <w:ilvl w:val="0"/>
          <w:numId w:val="32"/>
        </w:numPr>
        <w:tabs>
          <w:tab w:val="clear" w:pos="2340"/>
          <w:tab w:val="num" w:pos="720"/>
        </w:tabs>
        <w:ind w:left="720" w:hanging="540"/>
        <w:rPr>
          <w:i/>
          <w:sz w:val="22"/>
        </w:rPr>
      </w:pPr>
      <w:r w:rsidRPr="005517D9">
        <w:rPr>
          <w:sz w:val="22"/>
        </w:rPr>
        <w:t>McWilliam, R. A. &amp; Casey, A. M., (2008</w:t>
      </w:r>
      <w:r w:rsidRPr="005517D9">
        <w:rPr>
          <w:i/>
          <w:sz w:val="22"/>
        </w:rPr>
        <w:t xml:space="preserve">). Engagement of every child in the preschool classroom. </w:t>
      </w:r>
      <w:r w:rsidRPr="005517D9">
        <w:rPr>
          <w:sz w:val="22"/>
        </w:rPr>
        <w:t>Baltimore, MD: Paul H. Brookes Co.</w:t>
      </w:r>
    </w:p>
    <w:p w:rsidR="00EF0C24" w:rsidRPr="000B1867" w:rsidRDefault="00EF0C24" w:rsidP="00EF0C24">
      <w:pPr>
        <w:pStyle w:val="ListParagraph"/>
        <w:numPr>
          <w:ilvl w:val="1"/>
          <w:numId w:val="32"/>
        </w:numPr>
        <w:rPr>
          <w:i/>
          <w:sz w:val="22"/>
        </w:rPr>
      </w:pPr>
      <w:r w:rsidRPr="000B1867">
        <w:rPr>
          <w:rFonts w:cs="Segoe UI"/>
          <w:sz w:val="22"/>
          <w:szCs w:val="22"/>
        </w:rPr>
        <w:t>McWilliam, R. A.</w:t>
      </w:r>
      <w:r w:rsidRPr="000B1867">
        <w:rPr>
          <w:rFonts w:eastAsia="MS Gothic" w:cs="MS Gothic"/>
          <w:sz w:val="22"/>
          <w:szCs w:val="22"/>
        </w:rPr>
        <w:t xml:space="preserve">, &amp; </w:t>
      </w:r>
      <w:r w:rsidRPr="000B1867">
        <w:rPr>
          <w:rFonts w:cs="Segoe UI"/>
          <w:sz w:val="22"/>
          <w:szCs w:val="22"/>
        </w:rPr>
        <w:t>Casey, A. M.</w:t>
      </w:r>
      <w:r w:rsidRPr="000B1867">
        <w:rPr>
          <w:rFonts w:ascii="Segoe UI" w:hAnsi="Segoe UI" w:cs="Segoe UI"/>
          <w:sz w:val="22"/>
          <w:szCs w:val="22"/>
        </w:rPr>
        <w:t xml:space="preserve"> </w:t>
      </w:r>
      <w:r w:rsidRPr="000B1867">
        <w:rPr>
          <w:rFonts w:ascii="MS Gothic" w:eastAsia="MS Gothic" w:hAnsi="MS Gothic" w:cs="MS Gothic" w:hint="eastAsia"/>
          <w:sz w:val="22"/>
          <w:szCs w:val="22"/>
        </w:rPr>
        <w:t>原著。黃靄雯、劉淑雯、康琳茹</w:t>
      </w:r>
      <w:r w:rsidRPr="000B1867">
        <w:rPr>
          <w:rFonts w:ascii="Segoe UI" w:hAnsi="Segoe UI" w:cs="Segoe UI"/>
          <w:sz w:val="22"/>
          <w:szCs w:val="22"/>
        </w:rPr>
        <w:t xml:space="preserve"> </w:t>
      </w:r>
      <w:r w:rsidRPr="000B1867">
        <w:rPr>
          <w:rFonts w:ascii="MS Gothic" w:eastAsia="MS Gothic" w:hAnsi="MS Gothic" w:cs="MS Gothic" w:hint="eastAsia"/>
          <w:sz w:val="22"/>
          <w:szCs w:val="22"/>
        </w:rPr>
        <w:t>等譯</w:t>
      </w:r>
      <w:r w:rsidRPr="000B1867">
        <w:rPr>
          <w:rFonts w:ascii="Segoe UI" w:hAnsi="Segoe UI" w:cs="Segoe UI"/>
          <w:sz w:val="22"/>
          <w:szCs w:val="22"/>
        </w:rPr>
        <w:t xml:space="preserve"> (2014)</w:t>
      </w:r>
      <w:r w:rsidRPr="000B1867">
        <w:rPr>
          <w:rFonts w:ascii="MS Gothic" w:eastAsia="MS Gothic" w:hAnsi="MS Gothic" w:cs="MS Gothic" w:hint="eastAsia"/>
          <w:sz w:val="22"/>
          <w:szCs w:val="22"/>
        </w:rPr>
        <w:t>。兒童學前課堂投入</w:t>
      </w:r>
      <w:r w:rsidRPr="000B1867">
        <w:rPr>
          <w:rFonts w:ascii="Segoe UI" w:hAnsi="Segoe UI" w:cs="Segoe UI"/>
          <w:sz w:val="22"/>
          <w:szCs w:val="22"/>
        </w:rPr>
        <w:t>-</w:t>
      </w:r>
      <w:r w:rsidRPr="000B1867">
        <w:rPr>
          <w:rFonts w:ascii="MS Gothic" w:eastAsia="MS Gothic" w:hAnsi="MS Gothic" w:cs="MS Gothic" w:hint="eastAsia"/>
          <w:sz w:val="22"/>
          <w:szCs w:val="22"/>
        </w:rPr>
        <w:t>提升兒童生活參與、台北。華騰文化股份有限公司。</w:t>
      </w:r>
      <w:r w:rsidRPr="00EF0C24">
        <w:rPr>
          <w:rFonts w:eastAsia="MS Gothic" w:cs="MS Gothic"/>
          <w:sz w:val="22"/>
          <w:szCs w:val="22"/>
        </w:rPr>
        <w:t xml:space="preserve">[McWilliam, R. A. and Casey, A. M. Original authors. Ai-Wen Hwang, Shu-Wen Liu, Lin-Ju Kang, </w:t>
      </w:r>
      <w:r w:rsidRPr="00EF0C24">
        <w:rPr>
          <w:rFonts w:eastAsia="MS Gothic" w:cs="MS Gothic"/>
          <w:sz w:val="22"/>
          <w:szCs w:val="22"/>
        </w:rPr>
        <w:lastRenderedPageBreak/>
        <w:t>translated (2014)</w:t>
      </w:r>
      <w:r w:rsidRPr="00EF0C24">
        <w:rPr>
          <w:rFonts w:ascii="MS Gothic" w:eastAsia="MS Gothic" w:hAnsi="MS Gothic" w:cs="MS Gothic"/>
          <w:sz w:val="22"/>
          <w:szCs w:val="22"/>
        </w:rPr>
        <w:t>。兒童學前課堂投入-提升兒童生活參與。</w:t>
      </w:r>
      <w:r w:rsidRPr="00EF0C24">
        <w:rPr>
          <w:rFonts w:eastAsia="MS Gothic" w:cs="MS Gothic"/>
          <w:sz w:val="22"/>
          <w:szCs w:val="22"/>
        </w:rPr>
        <w:t>Taipei. Farterng Culture Co Ltd.]</w:t>
      </w:r>
      <w:r>
        <w:rPr>
          <w:rFonts w:eastAsia="MS Gothic" w:cs="MS Gothic"/>
          <w:sz w:val="22"/>
          <w:szCs w:val="22"/>
        </w:rPr>
        <w:t xml:space="preserve"> Second printing 2018.</w:t>
      </w:r>
    </w:p>
    <w:p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Ed.) (2010).</w:t>
      </w:r>
      <w:r w:rsidRPr="005517D9">
        <w:rPr>
          <w:i/>
          <w:sz w:val="22"/>
        </w:rPr>
        <w:t xml:space="preserve"> Working with families of young children with special needs</w:t>
      </w:r>
      <w:r w:rsidRPr="005517D9">
        <w:rPr>
          <w:sz w:val="22"/>
        </w:rPr>
        <w:t>. New York: Guilford Publications.</w:t>
      </w:r>
    </w:p>
    <w:p w:rsidR="00BF17FB" w:rsidRDefault="00BF17FB" w:rsidP="005517D9">
      <w:pPr>
        <w:pStyle w:val="ListParagraph"/>
        <w:numPr>
          <w:ilvl w:val="0"/>
          <w:numId w:val="32"/>
        </w:numPr>
        <w:tabs>
          <w:tab w:val="clear" w:pos="2340"/>
          <w:tab w:val="num" w:pos="720"/>
        </w:tabs>
        <w:ind w:left="720" w:hanging="540"/>
        <w:rPr>
          <w:i/>
          <w:sz w:val="22"/>
        </w:rPr>
      </w:pPr>
      <w:r w:rsidRPr="005517D9">
        <w:rPr>
          <w:sz w:val="22"/>
        </w:rPr>
        <w:t>McWilliam, R. A. (2010).</w:t>
      </w:r>
      <w:r w:rsidRPr="005517D9">
        <w:rPr>
          <w:i/>
          <w:sz w:val="22"/>
        </w:rPr>
        <w:t xml:space="preserve"> Routines-based early intervention: Supporting young children with special needs and their families. </w:t>
      </w:r>
      <w:r w:rsidRPr="005517D9">
        <w:rPr>
          <w:sz w:val="22"/>
        </w:rPr>
        <w:t>Baltimore, MD: Brookes Publishing</w:t>
      </w:r>
      <w:r w:rsidRPr="005517D9">
        <w:rPr>
          <w:i/>
          <w:sz w:val="22"/>
        </w:rPr>
        <w:t>.</w:t>
      </w:r>
    </w:p>
    <w:p w:rsidR="00EF0C24" w:rsidRPr="000B1867" w:rsidRDefault="00EF0C24" w:rsidP="00EF0C24">
      <w:pPr>
        <w:pStyle w:val="ListParagraph"/>
        <w:numPr>
          <w:ilvl w:val="1"/>
          <w:numId w:val="32"/>
        </w:numPr>
        <w:rPr>
          <w:i/>
          <w:sz w:val="22"/>
        </w:rPr>
      </w:pPr>
      <w:r w:rsidRPr="000B1867">
        <w:rPr>
          <w:rFonts w:cs="Segoe UI"/>
          <w:sz w:val="22"/>
          <w:szCs w:val="22"/>
        </w:rPr>
        <w:t>McWilliam, R. A.</w:t>
      </w:r>
      <w:r w:rsidRPr="000B1867">
        <w:rPr>
          <w:rFonts w:ascii="Segoe UI" w:hAnsi="Segoe UI" w:cs="Segoe UI"/>
          <w:sz w:val="22"/>
          <w:szCs w:val="22"/>
        </w:rPr>
        <w:t xml:space="preserve"> </w:t>
      </w:r>
      <w:r w:rsidRPr="000B1867">
        <w:rPr>
          <w:rFonts w:ascii="MS Gothic" w:eastAsia="MS Gothic" w:hAnsi="MS Gothic" w:cs="MS Gothic" w:hint="eastAsia"/>
          <w:sz w:val="22"/>
          <w:szCs w:val="22"/>
        </w:rPr>
        <w:t>原著。黃靄雯、康琳茹、蘇慧菁</w:t>
      </w:r>
      <w:r w:rsidRPr="000B1867">
        <w:rPr>
          <w:sz w:val="22"/>
          <w:szCs w:val="22"/>
        </w:rPr>
        <w:t xml:space="preserve"> </w:t>
      </w:r>
      <w:r w:rsidRPr="000B1867">
        <w:rPr>
          <w:rFonts w:ascii="MS Gothic" w:eastAsia="MS Gothic" w:hAnsi="MS Gothic" w:cs="MS Gothic" w:hint="eastAsia"/>
          <w:sz w:val="22"/>
          <w:szCs w:val="22"/>
        </w:rPr>
        <w:t>等譯</w:t>
      </w:r>
      <w:r w:rsidRPr="000B1867">
        <w:rPr>
          <w:rFonts w:ascii="Segoe UI" w:hAnsi="Segoe UI" w:cs="Segoe UI"/>
          <w:sz w:val="22"/>
          <w:szCs w:val="22"/>
        </w:rPr>
        <w:t xml:space="preserve"> (2015)</w:t>
      </w:r>
      <w:r w:rsidRPr="000B1867">
        <w:rPr>
          <w:rFonts w:ascii="MS Gothic" w:eastAsia="MS Gothic" w:hAnsi="MS Gothic" w:cs="MS Gothic" w:hint="eastAsia"/>
          <w:sz w:val="22"/>
          <w:szCs w:val="22"/>
        </w:rPr>
        <w:t>。作息本位之早期介入：藉由常規支持幼兒及其家庭。台北。華騰文化股份有限公司</w:t>
      </w:r>
      <w:r w:rsidRPr="000B1867">
        <w:rPr>
          <w:rFonts w:ascii="MS Mincho" w:eastAsia="MS Mincho" w:hAnsi="MS Mincho" w:cs="MS Mincho" w:hint="eastAsia"/>
          <w:sz w:val="22"/>
          <w:szCs w:val="22"/>
        </w:rPr>
        <w:t>。</w:t>
      </w:r>
      <w:r w:rsidRPr="00EF0C24">
        <w:rPr>
          <w:rFonts w:ascii="MS Mincho" w:eastAsia="MS Mincho" w:hAnsi="MS Mincho" w:cs="MS Mincho"/>
          <w:sz w:val="22"/>
          <w:szCs w:val="22"/>
        </w:rPr>
        <w:t> </w:t>
      </w:r>
      <w:r w:rsidRPr="00EF0C24">
        <w:rPr>
          <w:rFonts w:eastAsia="MS Gothic" w:cs="MS Gothic"/>
          <w:sz w:val="22"/>
          <w:szCs w:val="22"/>
        </w:rPr>
        <w:t>[McWilliam, R. A. Original author. Ai-Wen Hwang, Lin-Ju Kang, Hui-Ching Su, translated (2015)</w:t>
      </w:r>
      <w:r w:rsidRPr="00EF0C24">
        <w:rPr>
          <w:rFonts w:ascii="MS Mincho" w:eastAsia="MS Mincho" w:hAnsi="MS Mincho" w:cs="MS Mincho"/>
          <w:sz w:val="22"/>
          <w:szCs w:val="22"/>
        </w:rPr>
        <w:t>。作息本位之早期介入：藉由常規支持幼兒及其家庭。</w:t>
      </w:r>
      <w:r w:rsidRPr="00EF0C24">
        <w:rPr>
          <w:rFonts w:eastAsia="MS Gothic" w:cs="MS Gothic"/>
          <w:sz w:val="22"/>
          <w:szCs w:val="22"/>
        </w:rPr>
        <w:t>Taipei. Farterng Culture Co Ltd.]</w:t>
      </w:r>
      <w:r w:rsidRPr="00EF0C24">
        <w:rPr>
          <w:rFonts w:ascii="MS Mincho" w:eastAsia="MS Mincho" w:hAnsi="MS Mincho" w:cs="MS Mincho"/>
          <w:sz w:val="22"/>
          <w:szCs w:val="22"/>
        </w:rPr>
        <w:t> </w:t>
      </w:r>
      <w:r>
        <w:rPr>
          <w:rFonts w:ascii="MS Mincho" w:eastAsia="MS Mincho" w:hAnsi="MS Mincho" w:cs="MS Mincho"/>
          <w:sz w:val="22"/>
          <w:szCs w:val="22"/>
        </w:rPr>
        <w:t xml:space="preserve"> </w:t>
      </w:r>
      <w:r w:rsidRPr="00EF0C24">
        <w:rPr>
          <w:rFonts w:eastAsia="MS Gothic" w:cs="MS Gothic"/>
          <w:sz w:val="22"/>
          <w:szCs w:val="22"/>
        </w:rPr>
        <w:t>Second printing 2018</w:t>
      </w:r>
    </w:p>
    <w:p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Cook, B. G., Tankersley, M. (Eds.) (2012).</w:t>
      </w:r>
      <w:r w:rsidRPr="005517D9">
        <w:rPr>
          <w:i/>
          <w:sz w:val="22"/>
        </w:rPr>
        <w:t xml:space="preserve"> Research-based practices for targeted groups of learners. </w:t>
      </w:r>
      <w:r w:rsidRPr="005517D9">
        <w:rPr>
          <w:sz w:val="22"/>
        </w:rPr>
        <w:t>Upper Saddle River, NJ: Pearson</w:t>
      </w:r>
      <w:r w:rsidRPr="005517D9">
        <w:rPr>
          <w:i/>
          <w:sz w:val="22"/>
        </w:rPr>
        <w:t>.</w:t>
      </w:r>
    </w:p>
    <w:p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amp; Younggren, N. (in press).</w:t>
      </w:r>
      <w:r w:rsidRPr="005517D9">
        <w:rPr>
          <w:i/>
          <w:sz w:val="22"/>
        </w:rPr>
        <w:t xml:space="preserve"> Measure of Engagement, Independence, and Social Relationships. </w:t>
      </w:r>
      <w:r w:rsidRPr="005517D9">
        <w:rPr>
          <w:sz w:val="22"/>
        </w:rPr>
        <w:t>Baltimore, MD: Brookes Publishing</w:t>
      </w:r>
      <w:r w:rsidRPr="005517D9">
        <w:rPr>
          <w:i/>
          <w:sz w:val="22"/>
        </w:rPr>
        <w:t>.</w:t>
      </w:r>
    </w:p>
    <w:p w:rsidR="00BF17FB" w:rsidRPr="00727709" w:rsidRDefault="00BF17FB" w:rsidP="0006594C">
      <w:pPr>
        <w:pStyle w:val="Heading3"/>
        <w:rPr>
          <w:b/>
          <w:bCs/>
          <w:i/>
          <w:iCs/>
          <w:sz w:val="28"/>
        </w:rPr>
      </w:pPr>
      <w:r w:rsidRPr="00727709">
        <w:rPr>
          <w:b/>
          <w:bCs/>
          <w:i/>
          <w:iCs/>
          <w:sz w:val="28"/>
        </w:rPr>
        <w:t>Book Chapters and Forewords</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Dunst, C. J., &amp; McWilliam, R. A. (1988).  Cognitive assessment of multiply handicapped young children.  In T. Wachs &amp; R. Sheehan (Eds.), </w:t>
      </w:r>
      <w:r w:rsidRPr="001F364D">
        <w:rPr>
          <w:i/>
          <w:sz w:val="22"/>
        </w:rPr>
        <w:t>Assessment of developmentally disabled children</w:t>
      </w:r>
      <w:r w:rsidRPr="00727709">
        <w:rPr>
          <w:sz w:val="22"/>
        </w:rPr>
        <w:t xml:space="preserve"> (pp. 213-238).  New York:  Plenum Press.</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Sharpe, L., &amp; McWilliam, R. A. (1988).  Meeting family needs in a center-based program.  In C. J. Dunst, C. M. Trivette, &amp; A. G. Deal, </w:t>
      </w:r>
      <w:r w:rsidRPr="001F364D">
        <w:rPr>
          <w:i/>
          <w:sz w:val="22"/>
        </w:rPr>
        <w:t>Enabling and empowering families: Principles and guidelines for practice</w:t>
      </w:r>
      <w:r w:rsidRPr="00727709">
        <w:rPr>
          <w:sz w:val="22"/>
        </w:rPr>
        <w:t xml:space="preserve"> (pp. 111-113).  </w:t>
      </w:r>
      <w:smartTag w:uri="urn:schemas-microsoft-com:office:smarttags" w:element="City">
        <w:r w:rsidRPr="00727709">
          <w:rPr>
            <w:sz w:val="22"/>
          </w:rPr>
          <w:t>Cambridge</w:t>
        </w:r>
      </w:smartTag>
      <w:r w:rsidRPr="00727709">
        <w:rPr>
          <w:sz w:val="22"/>
        </w:rPr>
        <w:t xml:space="preserve">, </w:t>
      </w:r>
      <w:smartTag w:uri="urn:schemas-microsoft-com:office:smarttags" w:element="State">
        <w:r w:rsidRPr="00727709">
          <w:rPr>
            <w:sz w:val="22"/>
          </w:rPr>
          <w:t>MA</w:t>
        </w:r>
      </w:smartTag>
      <w:r w:rsidRPr="00727709">
        <w:rPr>
          <w:sz w:val="22"/>
        </w:rPr>
        <w:t xml:space="preserve">: </w:t>
      </w:r>
      <w:smartTag w:uri="urn:schemas-microsoft-com:office:smarttags" w:element="place">
        <w:smartTag w:uri="urn:schemas-microsoft-com:office:smarttags" w:element="City">
          <w:r w:rsidRPr="00727709">
            <w:rPr>
              <w:sz w:val="22"/>
            </w:rPr>
            <w:t>Brookline</w:t>
          </w:r>
        </w:smartTag>
      </w:smartTag>
      <w:r w:rsidRPr="00727709">
        <w:rPr>
          <w:sz w:val="22"/>
        </w:rPr>
        <w:t xml:space="preserve"> Books.</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Deal, A. G., McWilliam, R. A., Cooper, C. S., &amp; Trivette, C. M. (1989).  Strengthening families today for success tomorrow:  The Family, Infant and Preschool Program.  In J. M. Levy, P. H. Levy, &amp; B. Nivin (Eds.), </w:t>
      </w:r>
      <w:r w:rsidRPr="001F364D">
        <w:rPr>
          <w:i/>
          <w:sz w:val="22"/>
        </w:rPr>
        <w:t>Strengthening families:  New directions in providing services to people with developmental disabilities and their families</w:t>
      </w:r>
      <w:r w:rsidRPr="00727709">
        <w:rPr>
          <w:sz w:val="22"/>
        </w:rPr>
        <w:t xml:space="preserve"> (pp. 267-279).  </w:t>
      </w:r>
      <w:smartTag w:uri="urn:schemas-microsoft-com:office:smarttags" w:element="place">
        <w:smartTag w:uri="urn:schemas-microsoft-com:office:smarttags" w:element="State">
          <w:r w:rsidRPr="00727709">
            <w:rPr>
              <w:sz w:val="22"/>
            </w:rPr>
            <w:t>New York</w:t>
          </w:r>
        </w:smartTag>
      </w:smartTag>
      <w:r w:rsidRPr="00727709">
        <w:rPr>
          <w:sz w:val="22"/>
        </w:rPr>
        <w:t>:  Young Adult Institute.</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89).  Preschool assessment of the classroom environment:  A family-strengthening exercise.  In J. M. Levy, P. H. Levy, &amp; B. Nivin (Eds.), </w:t>
      </w:r>
      <w:r w:rsidRPr="001F364D">
        <w:rPr>
          <w:i/>
          <w:sz w:val="22"/>
        </w:rPr>
        <w:t>Strengthening families:  New directions in providing services to people with developmental disabilities and their families</w:t>
      </w:r>
      <w:r w:rsidRPr="00727709">
        <w:rPr>
          <w:sz w:val="22"/>
        </w:rPr>
        <w:t xml:space="preserve"> (pp. 247-256).  </w:t>
      </w:r>
      <w:smartTag w:uri="urn:schemas-microsoft-com:office:smarttags" w:element="place">
        <w:smartTag w:uri="urn:schemas-microsoft-com:office:smarttags" w:element="State">
          <w:r w:rsidRPr="00727709">
            <w:rPr>
              <w:sz w:val="22"/>
            </w:rPr>
            <w:t>New York</w:t>
          </w:r>
        </w:smartTag>
      </w:smartTag>
      <w:r w:rsidRPr="00727709">
        <w:rPr>
          <w:sz w:val="22"/>
        </w:rPr>
        <w:t>:  Young Adult Institute Press.</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Cushing, P. J., McWilliam, R. A., &amp; Favell, J. E. (1990).  Mental retardation: Children.  In M. Hersen &amp; V. B. Van </w:t>
      </w:r>
      <w:smartTag w:uri="urn:schemas-microsoft-com:office:smarttags" w:element="place">
        <w:smartTag w:uri="urn:schemas-microsoft-com:office:smarttags" w:element="City">
          <w:r w:rsidRPr="00727709">
            <w:rPr>
              <w:sz w:val="22"/>
            </w:rPr>
            <w:t>Hasselt</w:t>
          </w:r>
        </w:smartTag>
      </w:smartTag>
      <w:r w:rsidRPr="00727709">
        <w:rPr>
          <w:sz w:val="22"/>
        </w:rPr>
        <w:t xml:space="preserve"> (Eds.), </w:t>
      </w:r>
      <w:r w:rsidRPr="001F364D">
        <w:rPr>
          <w:i/>
          <w:sz w:val="22"/>
        </w:rPr>
        <w:t>Psychological aspects of developmental and physical disabilities:  A casebook</w:t>
      </w:r>
      <w:r w:rsidRPr="00727709">
        <w:rPr>
          <w:sz w:val="22"/>
        </w:rPr>
        <w:t xml:space="preserve"> (pp. 168-188).  </w:t>
      </w:r>
      <w:smartTag w:uri="urn:schemas-microsoft-com:office:smarttags" w:element="place">
        <w:smartTag w:uri="urn:schemas-microsoft-com:office:smarttags" w:element="City">
          <w:r w:rsidRPr="00727709">
            <w:rPr>
              <w:sz w:val="22"/>
            </w:rPr>
            <w:t>Newbury Park</w:t>
          </w:r>
        </w:smartTag>
        <w:r w:rsidRPr="00727709">
          <w:rPr>
            <w:sz w:val="22"/>
          </w:rPr>
          <w:t xml:space="preserve">, </w:t>
        </w:r>
        <w:smartTag w:uri="urn:schemas-microsoft-com:office:smarttags" w:element="State">
          <w:r w:rsidRPr="00727709">
            <w:rPr>
              <w:sz w:val="22"/>
            </w:rPr>
            <w:t>CA</w:t>
          </w:r>
        </w:smartTag>
      </w:smartTag>
      <w:r w:rsidRPr="00727709">
        <w:rPr>
          <w:sz w:val="22"/>
        </w:rPr>
        <w:t>:  Sage.</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amp; Bailey, D. B. (1992).  Promoting engagement and mastery.  In D.B. Bailey &amp; M. Wolery (Eds.), </w:t>
      </w:r>
      <w:r w:rsidRPr="001F364D">
        <w:rPr>
          <w:i/>
          <w:sz w:val="22"/>
        </w:rPr>
        <w:t>Teaching infants and preschoolers with disabilities</w:t>
      </w:r>
      <w:r w:rsidRPr="00727709">
        <w:rPr>
          <w:sz w:val="22"/>
        </w:rPr>
        <w:t xml:space="preserve"> (pp. 229-255).  </w:t>
      </w:r>
      <w:smartTag w:uri="urn:schemas-microsoft-com:office:smarttags" w:element="place">
        <w:smartTag w:uri="urn:schemas-microsoft-com:office:smarttags" w:element="City">
          <w:r w:rsidRPr="00727709">
            <w:rPr>
              <w:sz w:val="22"/>
            </w:rPr>
            <w:t>Columbus</w:t>
          </w:r>
        </w:smartTag>
        <w:r w:rsidRPr="00727709">
          <w:rPr>
            <w:sz w:val="22"/>
          </w:rPr>
          <w:t xml:space="preserve">, </w:t>
        </w:r>
        <w:smartTag w:uri="urn:schemas-microsoft-com:office:smarttags" w:element="State">
          <w:r w:rsidRPr="00727709">
            <w:rPr>
              <w:sz w:val="22"/>
            </w:rPr>
            <w:t>OH</w:t>
          </w:r>
        </w:smartTag>
      </w:smartTag>
      <w:r w:rsidRPr="00727709">
        <w:rPr>
          <w:sz w:val="22"/>
        </w:rPr>
        <w:t>: Merrill.</w:t>
      </w:r>
    </w:p>
    <w:p w:rsidR="00BF17FB" w:rsidRPr="00727709" w:rsidRDefault="00BF17FB" w:rsidP="00727709">
      <w:pPr>
        <w:numPr>
          <w:ilvl w:val="0"/>
          <w:numId w:val="30"/>
        </w:numPr>
        <w:tabs>
          <w:tab w:val="clear" w:pos="2340"/>
          <w:tab w:val="num" w:pos="720"/>
        </w:tabs>
        <w:ind w:left="720" w:hanging="720"/>
        <w:rPr>
          <w:sz w:val="22"/>
        </w:rPr>
      </w:pPr>
      <w:r w:rsidRPr="00727709">
        <w:rPr>
          <w:sz w:val="22"/>
        </w:rPr>
        <w:lastRenderedPageBreak/>
        <w:t xml:space="preserve">McWilliam, R. A., &amp; Strain, P. S. (1993).  Service delivery models.  In Task Force on Recommended Practices, Division for Early Childhood, Council for Exceptional Children, </w:t>
      </w:r>
      <w:r w:rsidRPr="001F364D">
        <w:rPr>
          <w:i/>
          <w:sz w:val="22"/>
        </w:rPr>
        <w:t>DEC recommended practices: Indicators of quality in programs for infants and young children with special needs and their families</w:t>
      </w:r>
      <w:r w:rsidRPr="00727709">
        <w:rPr>
          <w:sz w:val="22"/>
        </w:rPr>
        <w:t xml:space="preserve"> (pp. 40-49).  </w:t>
      </w:r>
      <w:smartTag w:uri="urn:schemas-microsoft-com:office:smarttags" w:element="place">
        <w:smartTag w:uri="urn:schemas-microsoft-com:office:smarttags" w:element="City">
          <w:r w:rsidRPr="00727709">
            <w:rPr>
              <w:sz w:val="22"/>
            </w:rPr>
            <w:t>Reston</w:t>
          </w:r>
        </w:smartTag>
        <w:r w:rsidRPr="00727709">
          <w:rPr>
            <w:sz w:val="22"/>
          </w:rPr>
          <w:t xml:space="preserve">, </w:t>
        </w:r>
        <w:smartTag w:uri="urn:schemas-microsoft-com:office:smarttags" w:element="State">
          <w:r w:rsidRPr="00727709">
            <w:rPr>
              <w:sz w:val="22"/>
            </w:rPr>
            <w:t>VA</w:t>
          </w:r>
        </w:smartTag>
      </w:smartTag>
      <w:r w:rsidRPr="00727709">
        <w:rPr>
          <w:sz w:val="22"/>
        </w:rPr>
        <w:t>: Council for Exceptional Children.</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Roush, J., &amp; McWilliam, R. A. (1994).  Family centered early intervention: Historical, philosophical, and legislative issues. In J. Roush &amp; N. Matkin (Eds.), </w:t>
      </w:r>
      <w:r w:rsidRPr="001F364D">
        <w:rPr>
          <w:i/>
          <w:sz w:val="22"/>
        </w:rPr>
        <w:t>Infants and toddlers with hearing loss: Identification, assessment, and family-centered intervention</w:t>
      </w:r>
      <w:r w:rsidRPr="00727709">
        <w:rPr>
          <w:sz w:val="22"/>
        </w:rPr>
        <w:t xml:space="preserve"> (pp. 13-21).  </w:t>
      </w:r>
      <w:smartTag w:uri="urn:schemas-microsoft-com:office:smarttags" w:element="City">
        <w:r w:rsidRPr="00727709">
          <w:rPr>
            <w:sz w:val="22"/>
          </w:rPr>
          <w:t>Parkton</w:t>
        </w:r>
      </w:smartTag>
      <w:r w:rsidRPr="00727709">
        <w:rPr>
          <w:sz w:val="22"/>
        </w:rPr>
        <w:t xml:space="preserve">, </w:t>
      </w:r>
      <w:smartTag w:uri="urn:schemas-microsoft-com:office:smarttags" w:element="State">
        <w:r w:rsidRPr="00727709">
          <w:rPr>
            <w:sz w:val="22"/>
          </w:rPr>
          <w:t>MD</w:t>
        </w:r>
      </w:smartTag>
      <w:r w:rsidRPr="00727709">
        <w:rPr>
          <w:sz w:val="22"/>
        </w:rPr>
        <w:t xml:space="preserve">: </w:t>
      </w:r>
      <w:smartTag w:uri="urn:schemas-microsoft-com:office:smarttags" w:element="place">
        <w:smartTag w:uri="urn:schemas-microsoft-com:office:smarttags" w:element="City">
          <w:r w:rsidRPr="00727709">
            <w:rPr>
              <w:sz w:val="22"/>
            </w:rPr>
            <w:t>York</w:t>
          </w:r>
        </w:smartTag>
      </w:smartTag>
      <w:r w:rsidRPr="00727709">
        <w:rPr>
          <w:sz w:val="22"/>
        </w:rPr>
        <w:t xml:space="preserve"> Press.</w:t>
      </w:r>
    </w:p>
    <w:p w:rsidR="00BF17FB" w:rsidRPr="00727709" w:rsidRDefault="00BF17FB" w:rsidP="00727709">
      <w:pPr>
        <w:numPr>
          <w:ilvl w:val="0"/>
          <w:numId w:val="30"/>
        </w:numPr>
        <w:tabs>
          <w:tab w:val="clear" w:pos="2340"/>
          <w:tab w:val="num" w:pos="720"/>
        </w:tabs>
        <w:ind w:left="720" w:hanging="720"/>
        <w:rPr>
          <w:sz w:val="22"/>
        </w:rPr>
      </w:pPr>
      <w:r w:rsidRPr="00727709">
        <w:rPr>
          <w:sz w:val="22"/>
        </w:rPr>
        <w:t>Strain, P. S., Smith, B. J., &amp; McWilliam, R. A. (1996). The widespread adoption of service delivery recommendations: A systems change perspective. In S. L. Odom &amp; M. E. McLean (Eds</w:t>
      </w:r>
      <w:r w:rsidRPr="001F364D">
        <w:rPr>
          <w:i/>
          <w:sz w:val="22"/>
        </w:rPr>
        <w:t>.), Early intervention for infants and young children with disabilities and their families: Recommended practices</w:t>
      </w:r>
      <w:r w:rsidRPr="00727709">
        <w:rPr>
          <w:sz w:val="22"/>
        </w:rPr>
        <w:t xml:space="preserve"> (pp. 101-124). Austin, TX: Pro-Ed.</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Service delivery issues in center-based early intervention. In R. A. McWilliam (Ed.), </w:t>
      </w:r>
      <w:r w:rsidRPr="001F364D">
        <w:rPr>
          <w:i/>
          <w:sz w:val="22"/>
        </w:rPr>
        <w:t>Rethinking pull-out services in early intervention: A professional resource</w:t>
      </w:r>
      <w:r w:rsidRPr="00727709">
        <w:rPr>
          <w:sz w:val="22"/>
        </w:rPr>
        <w:t xml:space="preserve"> (pp. 3-26).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A program of research on integrated versus isolated treatment in early intervention. In R. A. McWilliam (Ed.), </w:t>
      </w:r>
      <w:r w:rsidRPr="001F364D">
        <w:rPr>
          <w:i/>
          <w:sz w:val="22"/>
        </w:rPr>
        <w:t>Rethinking pull-out services in early intervention: A professional resource</w:t>
      </w:r>
      <w:r w:rsidRPr="00727709">
        <w:rPr>
          <w:sz w:val="22"/>
        </w:rPr>
        <w:t xml:space="preserve"> (pp. 71-102).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How to provide integrated therapy. In R. A. McWilliam (Ed.), </w:t>
      </w:r>
      <w:r w:rsidRPr="001F364D">
        <w:rPr>
          <w:i/>
          <w:sz w:val="22"/>
        </w:rPr>
        <w:t>Rethinking pull-out services in early intervention: A professional resource</w:t>
      </w:r>
      <w:r w:rsidRPr="00727709">
        <w:rPr>
          <w:sz w:val="22"/>
        </w:rPr>
        <w:t xml:space="preserve"> (pp. 147-184).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Implications for the future of integrating specialized services. In R. A. McWilliam (Ed.), </w:t>
      </w:r>
      <w:r w:rsidRPr="001F364D">
        <w:rPr>
          <w:i/>
          <w:sz w:val="22"/>
        </w:rPr>
        <w:t>Rethinking pull-out services in early intervention: A professional resource</w:t>
      </w:r>
      <w:r w:rsidRPr="00727709">
        <w:rPr>
          <w:sz w:val="22"/>
        </w:rPr>
        <w:t xml:space="preserve"> (pp. 343-371).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McMillen, B., Sloper, K., &amp; McMillen, J. S. (1997). Early education and child care program philosophy about families. In </w:t>
      </w:r>
      <w:smartTag w:uri="urn:schemas-microsoft-com:office:smarttags" w:element="place">
        <w:r w:rsidRPr="00727709">
          <w:rPr>
            <w:sz w:val="22"/>
          </w:rPr>
          <w:t>S. Riefel</w:t>
        </w:r>
      </w:smartTag>
      <w:r w:rsidRPr="00727709">
        <w:rPr>
          <w:sz w:val="22"/>
        </w:rPr>
        <w:t xml:space="preserve"> (Ed.; C. J. Dunst &amp; M. Wolery, Guest Eds.), </w:t>
      </w:r>
      <w:r w:rsidRPr="001F364D">
        <w:rPr>
          <w:i/>
          <w:sz w:val="22"/>
        </w:rPr>
        <w:t xml:space="preserve">Family policy and practice in early child care </w:t>
      </w:r>
      <w:r w:rsidRPr="00727709">
        <w:rPr>
          <w:sz w:val="22"/>
        </w:rPr>
        <w:t xml:space="preserve">(Advances in Early Education and Day Care, Volume 7; pp. 61-104). </w:t>
      </w:r>
      <w:smartTag w:uri="urn:schemas-microsoft-com:office:smarttags" w:element="place">
        <w:smartTag w:uri="urn:schemas-microsoft-com:office:smarttags" w:element="City">
          <w:r w:rsidRPr="00727709">
            <w:rPr>
              <w:sz w:val="22"/>
            </w:rPr>
            <w:t>Greenwich</w:t>
          </w:r>
        </w:smartTag>
        <w:r w:rsidRPr="00727709">
          <w:rPr>
            <w:sz w:val="22"/>
          </w:rPr>
          <w:t xml:space="preserve">, </w:t>
        </w:r>
        <w:smartTag w:uri="urn:schemas-microsoft-com:office:smarttags" w:element="State">
          <w:r w:rsidRPr="00727709">
            <w:rPr>
              <w:sz w:val="22"/>
            </w:rPr>
            <w:t>CT</w:t>
          </w:r>
        </w:smartTag>
      </w:smartTag>
      <w:r w:rsidRPr="00727709">
        <w:rPr>
          <w:sz w:val="22"/>
        </w:rPr>
        <w:t>: JAI Press.</w:t>
      </w:r>
    </w:p>
    <w:p w:rsidR="00BF17FB" w:rsidRPr="00727709" w:rsidRDefault="00BF17FB" w:rsidP="00727709">
      <w:pPr>
        <w:numPr>
          <w:ilvl w:val="0"/>
          <w:numId w:val="30"/>
        </w:numPr>
        <w:tabs>
          <w:tab w:val="clear" w:pos="2340"/>
          <w:tab w:val="num" w:pos="720"/>
        </w:tabs>
        <w:ind w:left="720" w:hanging="720"/>
        <w:rPr>
          <w:sz w:val="22"/>
        </w:rPr>
      </w:pPr>
      <w:smartTag w:uri="urn:schemas-microsoft-com:office:smarttags" w:element="place">
        <w:smartTag w:uri="urn:schemas-microsoft-com:office:smarttags" w:element="City">
          <w:r w:rsidRPr="00727709">
            <w:rPr>
              <w:sz w:val="22"/>
            </w:rPr>
            <w:t>Harbin</w:t>
          </w:r>
        </w:smartTag>
      </w:smartTag>
      <w:r w:rsidRPr="00727709">
        <w:rPr>
          <w:sz w:val="22"/>
        </w:rPr>
        <w:t xml:space="preserve">, G. L., McWilliam, R. A., &amp; Gallagher, J. (2000). Services to young children with disabilities: A descriptive analysis. In S. J. Meisels, &amp; J. P. Shonkoff (Eds.), </w:t>
      </w:r>
      <w:r w:rsidRPr="001F364D">
        <w:rPr>
          <w:i/>
          <w:sz w:val="22"/>
        </w:rPr>
        <w:t>Handbook of early childhood intervention, 2nd edition</w:t>
      </w:r>
      <w:r w:rsidRPr="00727709">
        <w:rPr>
          <w:sz w:val="22"/>
        </w:rPr>
        <w:t xml:space="preserve"> (pp. 387-415).  </w:t>
      </w:r>
      <w:smartTag w:uri="urn:schemas-microsoft-com:office:smarttags" w:element="City">
        <w:r w:rsidRPr="00727709">
          <w:rPr>
            <w:sz w:val="22"/>
          </w:rPr>
          <w:t>Cambridge</w:t>
        </w:r>
      </w:smartTag>
      <w:r w:rsidRPr="00727709">
        <w:rPr>
          <w:sz w:val="22"/>
        </w:rPr>
        <w:t xml:space="preserve">: </w:t>
      </w:r>
      <w:smartTag w:uri="urn:schemas-microsoft-com:office:smarttags" w:element="place">
        <w:smartTag w:uri="urn:schemas-microsoft-com:office:smarttags" w:element="PlaceName">
          <w:r w:rsidRPr="00727709">
            <w:rPr>
              <w:sz w:val="22"/>
            </w:rPr>
            <w:t>Cambridge</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Press.</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00). Recommended practices in interdisciplinary models. In Sandall, S., McLean, M. E., &amp; Smith, B. J. (Eds.), </w:t>
      </w:r>
      <w:r w:rsidRPr="001F364D">
        <w:rPr>
          <w:i/>
          <w:sz w:val="22"/>
        </w:rPr>
        <w:t>DEC recommended practices in early intervention/early childhood special education</w:t>
      </w:r>
      <w:r w:rsidRPr="00727709">
        <w:rPr>
          <w:sz w:val="22"/>
        </w:rPr>
        <w:t xml:space="preserve"> (pp. 47-52).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 DEC.</w:t>
      </w:r>
    </w:p>
    <w:p w:rsidR="00BF17FB" w:rsidRPr="00727709" w:rsidRDefault="00BF17FB" w:rsidP="00727709">
      <w:pPr>
        <w:numPr>
          <w:ilvl w:val="0"/>
          <w:numId w:val="30"/>
        </w:numPr>
        <w:tabs>
          <w:tab w:val="clear" w:pos="2340"/>
          <w:tab w:val="num" w:pos="720"/>
        </w:tabs>
        <w:ind w:left="720" w:hanging="720"/>
        <w:rPr>
          <w:sz w:val="22"/>
        </w:rPr>
      </w:pPr>
      <w:r w:rsidRPr="00727709">
        <w:rPr>
          <w:sz w:val="22"/>
        </w:rPr>
        <w:lastRenderedPageBreak/>
        <w:t xml:space="preserve">McWilliam, R. A. (2000). It's only natural… to have early intervention in the environments where it's needed. In S. Sandall &amp; M. Ostrosky (Eds.), </w:t>
      </w:r>
      <w:r w:rsidRPr="001F364D">
        <w:rPr>
          <w:i/>
          <w:sz w:val="22"/>
        </w:rPr>
        <w:t>Young Exceptional Children Monograph Series No. 2: Natural Environments and Inclusion</w:t>
      </w:r>
      <w:r w:rsidRPr="00727709">
        <w:rPr>
          <w:sz w:val="22"/>
        </w:rPr>
        <w:t xml:space="preserve"> (pp. 17-26).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 The Division for Early Childhood of the Council for Exceptional Children.</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Wolery, M., &amp; Odom, S. L. (2001).  Instructional perspectives in inclusive preschool classrooms. In M. J. Guralnick (Ed.), </w:t>
      </w:r>
      <w:r w:rsidRPr="001F364D">
        <w:rPr>
          <w:i/>
          <w:sz w:val="22"/>
        </w:rPr>
        <w:t>Early childhood inclusion: Focus on change</w:t>
      </w:r>
      <w:r w:rsidRPr="00727709">
        <w:rPr>
          <w:sz w:val="22"/>
        </w:rPr>
        <w:t xml:space="preserve"> (pp. 503-530).  </w:t>
      </w:r>
      <w:smartTag w:uri="urn:schemas-microsoft-com:office:smarttags" w:element="place">
        <w:smartTag w:uri="urn:schemas-microsoft-com:office:smarttags" w:element="City">
          <w:r w:rsidRPr="00727709">
            <w:rPr>
              <w:sz w:val="22"/>
            </w:rPr>
            <w:t>Baltimore</w:t>
          </w:r>
        </w:smartTag>
      </w:smartTag>
      <w:r w:rsidRPr="00727709">
        <w:rPr>
          <w:sz w:val="22"/>
        </w:rPr>
        <w:t>: Paul H. Brookes Publishing Co.</w:t>
      </w:r>
    </w:p>
    <w:p w:rsidR="00BF17FB" w:rsidRPr="00727709" w:rsidRDefault="00BF17FB" w:rsidP="00727709">
      <w:pPr>
        <w:numPr>
          <w:ilvl w:val="0"/>
          <w:numId w:val="30"/>
        </w:numPr>
        <w:tabs>
          <w:tab w:val="clear" w:pos="2340"/>
          <w:tab w:val="num" w:pos="720"/>
        </w:tabs>
        <w:ind w:left="720" w:hanging="720"/>
        <w:rPr>
          <w:sz w:val="22"/>
        </w:rPr>
      </w:pPr>
      <w:bookmarkStart w:id="20" w:name="OLE_LINK1"/>
      <w:bookmarkStart w:id="21" w:name="OLE_LINK2"/>
      <w:r w:rsidRPr="00727709">
        <w:rPr>
          <w:sz w:val="22"/>
        </w:rPr>
        <w:t xml:space="preserve">McWilliam, R. A. (2005). Assessing the resource needs of families in the context of early intervention. In M. J. Guralnick (Ed.), </w:t>
      </w:r>
      <w:r w:rsidRPr="001F364D">
        <w:rPr>
          <w:i/>
          <w:sz w:val="22"/>
        </w:rPr>
        <w:t>A developmental systems approach to early intervention</w:t>
      </w:r>
      <w:r w:rsidRPr="00727709">
        <w:rPr>
          <w:sz w:val="22"/>
        </w:rPr>
        <w:t xml:space="preserve"> (pp. 215-234).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 Publishing Co.</w:t>
      </w:r>
    </w:p>
    <w:bookmarkEnd w:id="20"/>
    <w:bookmarkEnd w:id="21"/>
    <w:p w:rsidR="00BF17FB" w:rsidRPr="00727709" w:rsidRDefault="00BF17FB" w:rsidP="00727709">
      <w:pPr>
        <w:numPr>
          <w:ilvl w:val="0"/>
          <w:numId w:val="30"/>
        </w:numPr>
        <w:tabs>
          <w:tab w:val="clear" w:pos="2340"/>
          <w:tab w:val="num" w:pos="720"/>
        </w:tabs>
        <w:ind w:left="720" w:hanging="720"/>
        <w:rPr>
          <w:sz w:val="22"/>
        </w:rPr>
      </w:pPr>
      <w:r w:rsidRPr="00727709">
        <w:rPr>
          <w:sz w:val="22"/>
        </w:rPr>
        <w:t>McWilliam, R. A. (2005). DEC recommend</w:t>
      </w:r>
      <w:smartTag w:uri="urn:schemas-microsoft-com:office:smarttags" w:element="PersonName">
        <w:r w:rsidRPr="00727709">
          <w:rPr>
            <w:sz w:val="22"/>
          </w:rPr>
          <w:t>ed</w:t>
        </w:r>
      </w:smartTag>
      <w:r w:rsidRPr="00727709">
        <w:rPr>
          <w:sz w:val="22"/>
        </w:rPr>
        <w:t xml:space="preserve"> practices: Interdisciplinary models (Introduction). In S. Sandall, M. L. Hemmeter, B. J. Smith, &amp; M. E. McLean (Eds.), </w:t>
      </w:r>
      <w:r w:rsidRPr="001F364D">
        <w:rPr>
          <w:i/>
          <w:sz w:val="22"/>
        </w:rPr>
        <w:t>DEC recommended practices: A comprehensive guide for practical application in early intervention/early childhood special education.</w:t>
      </w:r>
      <w:r w:rsidRPr="00727709">
        <w:rPr>
          <w:sz w:val="22"/>
        </w:rPr>
        <w:t xml:space="preserve"> </w:t>
      </w:r>
      <w:smartTag w:uri="urn:schemas-microsoft-com:office:smarttags" w:element="City">
        <w:r w:rsidRPr="00727709">
          <w:rPr>
            <w:sz w:val="22"/>
          </w:rPr>
          <w:t>Longmont</w:t>
        </w:r>
      </w:smartTag>
      <w:r w:rsidRPr="00727709">
        <w:rPr>
          <w:sz w:val="22"/>
        </w:rPr>
        <w:t xml:space="preserve">, </w:t>
      </w:r>
      <w:smartTag w:uri="urn:schemas-microsoft-com:office:smarttags" w:element="State">
        <w:r w:rsidRPr="00727709">
          <w:rPr>
            <w:sz w:val="22"/>
          </w:rPr>
          <w:t>CO</w:t>
        </w:r>
      </w:smartTag>
      <w:r w:rsidRPr="00727709">
        <w:rPr>
          <w:sz w:val="22"/>
        </w:rPr>
        <w:t xml:space="preserve">: Sopris West and </w:t>
      </w:r>
      <w:smartTag w:uri="urn:schemas-microsoft-com:office:smarttags" w:element="place">
        <w:smartTag w:uri="urn:schemas-microsoft-com:office:smarttags" w:element="City">
          <w:r w:rsidRPr="00727709">
            <w:rPr>
              <w:sz w:val="22"/>
            </w:rPr>
            <w:t>Missoula</w:t>
          </w:r>
        </w:smartTag>
        <w:r w:rsidRPr="00727709">
          <w:rPr>
            <w:sz w:val="22"/>
          </w:rPr>
          <w:t xml:space="preserve">, </w:t>
        </w:r>
        <w:smartTag w:uri="urn:schemas-microsoft-com:office:smarttags" w:element="State">
          <w:r w:rsidRPr="00727709">
            <w:rPr>
              <w:sz w:val="22"/>
            </w:rPr>
            <w:t>MT</w:t>
          </w:r>
        </w:smartTag>
      </w:smartTag>
      <w:r w:rsidRPr="00727709">
        <w:rPr>
          <w:sz w:val="22"/>
        </w:rPr>
        <w:t>: DEC.</w:t>
      </w:r>
    </w:p>
    <w:p w:rsidR="00BF17FB" w:rsidRPr="00727709" w:rsidRDefault="00BF17FB" w:rsidP="00727709">
      <w:pPr>
        <w:numPr>
          <w:ilvl w:val="0"/>
          <w:numId w:val="30"/>
        </w:numPr>
        <w:tabs>
          <w:tab w:val="clear" w:pos="2340"/>
          <w:tab w:val="num" w:pos="720"/>
        </w:tabs>
        <w:ind w:left="720" w:hanging="720"/>
        <w:rPr>
          <w:sz w:val="22"/>
        </w:rPr>
      </w:pPr>
      <w:r w:rsidRPr="00727709">
        <w:rPr>
          <w:sz w:val="22"/>
        </w:rPr>
        <w:t>McWilliam, R. A. (2010). Assessing families’ ne</w:t>
      </w:r>
      <w:smartTag w:uri="urn:schemas-microsoft-com:office:smarttags" w:element="PersonName">
        <w:r w:rsidRPr="00727709">
          <w:rPr>
            <w:sz w:val="22"/>
          </w:rPr>
          <w:t>ed</w:t>
        </w:r>
      </w:smartTag>
      <w:r w:rsidRPr="00727709">
        <w:rPr>
          <w:sz w:val="22"/>
        </w:rPr>
        <w:t>s with the routines-bas</w:t>
      </w:r>
      <w:smartTag w:uri="urn:schemas-microsoft-com:office:smarttags" w:element="PersonName">
        <w:r w:rsidRPr="00727709">
          <w:rPr>
            <w:sz w:val="22"/>
          </w:rPr>
          <w:t>ed</w:t>
        </w:r>
      </w:smartTag>
      <w:r w:rsidRPr="00727709">
        <w:rPr>
          <w:sz w:val="22"/>
        </w:rPr>
        <w:t xml:space="preserve"> interview. In R. A. McWilliam (Ed.), </w:t>
      </w:r>
      <w:r w:rsidRPr="001F364D">
        <w:rPr>
          <w:i/>
          <w:sz w:val="22"/>
        </w:rPr>
        <w:t>Working with families of young children with special needs</w:t>
      </w:r>
      <w:r w:rsidRPr="00727709">
        <w:rPr>
          <w:sz w:val="22"/>
        </w:rPr>
        <w:t xml:space="preserve"> (pp. 27-59). </w:t>
      </w:r>
      <w:smartTag w:uri="urn:schemas-microsoft-com:office:smarttags" w:element="State">
        <w:r w:rsidRPr="00727709">
          <w:rPr>
            <w:sz w:val="22"/>
          </w:rPr>
          <w:t>New York</w:t>
        </w:r>
      </w:smartTag>
      <w:r w:rsidRPr="00727709">
        <w:rPr>
          <w:sz w:val="22"/>
        </w:rPr>
        <w:t xml:space="preserve">: </w:t>
      </w:r>
      <w:smartTag w:uri="urn:schemas-microsoft-com:office:smarttags" w:element="place">
        <w:smartTag w:uri="urn:schemas-microsoft-com:office:smarttags" w:element="City">
          <w:r w:rsidRPr="00727709">
            <w:rPr>
              <w:sz w:val="22"/>
            </w:rPr>
            <w:t>Guilford</w:t>
          </w:r>
        </w:smartTag>
      </w:smartTag>
      <w:r w:rsidRPr="00727709">
        <w:rPr>
          <w:sz w:val="22"/>
        </w:rPr>
        <w:t xml:space="preserve"> Press.</w:t>
      </w:r>
    </w:p>
    <w:p w:rsidR="00BF17FB" w:rsidRPr="00727709" w:rsidRDefault="00BF17FB" w:rsidP="00727709">
      <w:pPr>
        <w:numPr>
          <w:ilvl w:val="0"/>
          <w:numId w:val="30"/>
        </w:numPr>
        <w:tabs>
          <w:tab w:val="clear" w:pos="2340"/>
          <w:tab w:val="num" w:pos="720"/>
        </w:tabs>
        <w:ind w:left="720" w:hanging="720"/>
        <w:rPr>
          <w:sz w:val="22"/>
        </w:rPr>
      </w:pPr>
      <w:r w:rsidRPr="00727709">
        <w:rPr>
          <w:sz w:val="22"/>
        </w:rPr>
        <w:t>McWilliam, R. A. (2010). Support-bas</w:t>
      </w:r>
      <w:smartTag w:uri="urn:schemas-microsoft-com:office:smarttags" w:element="PersonName">
        <w:r w:rsidRPr="00727709">
          <w:rPr>
            <w:sz w:val="22"/>
          </w:rPr>
          <w:t>ed</w:t>
        </w:r>
      </w:smartTag>
      <w:r w:rsidRPr="00727709">
        <w:rPr>
          <w:sz w:val="22"/>
        </w:rPr>
        <w:t xml:space="preserve"> home visiting. In R. A. McWilliam (Ed.), </w:t>
      </w:r>
      <w:r w:rsidRPr="001F364D">
        <w:rPr>
          <w:i/>
          <w:sz w:val="22"/>
        </w:rPr>
        <w:t>Working with families of young children with special needs</w:t>
      </w:r>
      <w:r w:rsidRPr="00727709">
        <w:rPr>
          <w:sz w:val="22"/>
        </w:rPr>
        <w:t xml:space="preserve"> (pp. 203-236). </w:t>
      </w:r>
      <w:smartTag w:uri="urn:schemas-microsoft-com:office:smarttags" w:element="State">
        <w:r w:rsidRPr="00727709">
          <w:rPr>
            <w:sz w:val="22"/>
          </w:rPr>
          <w:t>New York</w:t>
        </w:r>
      </w:smartTag>
      <w:r w:rsidRPr="00727709">
        <w:rPr>
          <w:sz w:val="22"/>
        </w:rPr>
        <w:t xml:space="preserve">: </w:t>
      </w:r>
      <w:smartTag w:uri="urn:schemas-microsoft-com:office:smarttags" w:element="place">
        <w:smartTag w:uri="urn:schemas-microsoft-com:office:smarttags" w:element="City">
          <w:r w:rsidRPr="00727709">
            <w:rPr>
              <w:sz w:val="22"/>
            </w:rPr>
            <w:t>Guilford</w:t>
          </w:r>
        </w:smartTag>
      </w:smartTag>
      <w:r w:rsidRPr="00727709">
        <w:rPr>
          <w:sz w:val="22"/>
        </w:rPr>
        <w:t xml:space="preserve"> Press.</w:t>
      </w:r>
    </w:p>
    <w:p w:rsidR="00BF17FB" w:rsidRPr="00727709" w:rsidRDefault="00BF17FB" w:rsidP="00727709">
      <w:pPr>
        <w:numPr>
          <w:ilvl w:val="0"/>
          <w:numId w:val="30"/>
        </w:numPr>
        <w:tabs>
          <w:tab w:val="clear" w:pos="2340"/>
          <w:tab w:val="num" w:pos="720"/>
        </w:tabs>
        <w:ind w:left="720" w:hanging="720"/>
        <w:rPr>
          <w:sz w:val="22"/>
        </w:rPr>
      </w:pPr>
      <w:bookmarkStart w:id="22" w:name="OLE_LINK18"/>
      <w:bookmarkStart w:id="23" w:name="OLE_LINK19"/>
      <w:r w:rsidRPr="00727709">
        <w:rPr>
          <w:sz w:val="22"/>
        </w:rPr>
        <w:t xml:space="preserve">McWilliam, R. A., Casey, A. M., Ashley, D., Fielder, J., Rowley, P., DeJong, K., Mickel, J., Stricklin, S. B., &amp; Votava, K. (2011). Assessment of family-identified needs through the routines-based interview. In M. E. McLean &amp; P. A. Snyder (Eds.), </w:t>
      </w:r>
      <w:r w:rsidRPr="001F364D">
        <w:rPr>
          <w:i/>
          <w:sz w:val="22"/>
        </w:rPr>
        <w:t xml:space="preserve">Young Exceptional Children Monograph Series No. 13: Gathering Information to Make Informed Decisions </w:t>
      </w:r>
      <w:r w:rsidRPr="00727709">
        <w:rPr>
          <w:sz w:val="22"/>
        </w:rPr>
        <w:t>(pp. 64-78). Missoula, MT: The Division for Early Childhood of the Council for Exceptional Children.</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12). Foreword. In M. L. Shelden, &amp; D. D. Rush, </w:t>
      </w:r>
      <w:r w:rsidRPr="001F364D">
        <w:rPr>
          <w:i/>
          <w:sz w:val="22"/>
        </w:rPr>
        <w:t>The early intervention teaming handbook: The primary service provider approach</w:t>
      </w:r>
      <w:r w:rsidRPr="00727709">
        <w:rPr>
          <w:sz w:val="22"/>
        </w:rPr>
        <w:t xml:space="preserve"> (pp. ix-x). Baltimore, MD: Paul H. Brookes Publishing Co. </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12). Foreword. In D. Leach, </w:t>
      </w:r>
      <w:r w:rsidRPr="001F364D">
        <w:rPr>
          <w:i/>
          <w:sz w:val="22"/>
        </w:rPr>
        <w:t>Bringing ABA to home, school, and play for young children with autism spectrum disorders and other disabilities</w:t>
      </w:r>
      <w:r w:rsidRPr="00727709">
        <w:rPr>
          <w:sz w:val="22"/>
        </w:rPr>
        <w:t xml:space="preserve"> (pp. x-xii). Baltimore, MD: Paul H. Brookes Publishing Co.</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amp; Fernández Valero, R. (2015, April). Implementing components of the Routines-Based Model. </w:t>
      </w:r>
      <w:r w:rsidRPr="009730E4">
        <w:rPr>
          <w:sz w:val="22"/>
          <w:lang w:val="pt-PT"/>
        </w:rPr>
        <w:t xml:space="preserve">In L. Mata, M. A. Martins, V. Monteiro, J. Morgado, F. Peixoto, A. C. Silva, &amp; J. C. Silva (Eds.), </w:t>
      </w:r>
      <w:r w:rsidRPr="009730E4">
        <w:rPr>
          <w:i/>
          <w:sz w:val="22"/>
          <w:lang w:val="pt-PT"/>
        </w:rPr>
        <w:t>Diversidade e educação: Desafios atuais</w:t>
      </w:r>
      <w:r w:rsidRPr="009730E4">
        <w:rPr>
          <w:sz w:val="22"/>
          <w:lang w:val="pt-PT"/>
        </w:rPr>
        <w:t xml:space="preserve"> (pp. 165-175). </w:t>
      </w:r>
      <w:r w:rsidRPr="00727709">
        <w:rPr>
          <w:sz w:val="22"/>
        </w:rPr>
        <w:t>Lisbon: ISPA Instituto Universitário.</w:t>
      </w:r>
    </w:p>
    <w:p w:rsidR="00BF17FB" w:rsidRPr="00727709" w:rsidRDefault="00BF17FB" w:rsidP="00727709">
      <w:pPr>
        <w:numPr>
          <w:ilvl w:val="0"/>
          <w:numId w:val="30"/>
        </w:numPr>
        <w:tabs>
          <w:tab w:val="clear" w:pos="2340"/>
          <w:tab w:val="num" w:pos="720"/>
        </w:tabs>
        <w:ind w:left="720" w:hanging="720"/>
        <w:rPr>
          <w:sz w:val="22"/>
        </w:rPr>
      </w:pPr>
      <w:r w:rsidRPr="00727709">
        <w:rPr>
          <w:sz w:val="22"/>
        </w:rPr>
        <w:lastRenderedPageBreak/>
        <w:t xml:space="preserve">McWilliam, R. A. (2016). Birth to three: Early intervention. In S. L. Odom, B. Reichow, E. Barton, &amp; B. Boyd (Eds.). </w:t>
      </w:r>
      <w:r w:rsidRPr="001F364D">
        <w:rPr>
          <w:i/>
          <w:sz w:val="22"/>
        </w:rPr>
        <w:t xml:space="preserve">Handbook of early childhood special education </w:t>
      </w:r>
      <w:r w:rsidRPr="00727709">
        <w:rPr>
          <w:sz w:val="22"/>
        </w:rPr>
        <w:t>(pp. 75-88). New York: Springer.</w:t>
      </w:r>
    </w:p>
    <w:p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amp; García Grau, P. (in press). </w:t>
      </w:r>
      <w:r w:rsidRPr="00C26D1E">
        <w:rPr>
          <w:sz w:val="22"/>
          <w:lang w:val="es-PY"/>
        </w:rPr>
        <w:t>Doce pasos críticos para el encuentro profesional</w:t>
      </w:r>
      <w:r w:rsidRPr="00727709">
        <w:rPr>
          <w:sz w:val="22"/>
          <w:lang w:val="es-ES"/>
        </w:rPr>
        <w:t xml:space="preserve">-familia. In C. Escorcia, </w:t>
      </w:r>
      <w:r w:rsidRPr="00727709">
        <w:rPr>
          <w:i/>
          <w:sz w:val="22"/>
          <w:lang w:val="es-ES"/>
        </w:rPr>
        <w:t>Atención temprana en España</w:t>
      </w:r>
      <w:r w:rsidRPr="00727709">
        <w:rPr>
          <w:sz w:val="22"/>
          <w:lang w:val="es-ES"/>
        </w:rPr>
        <w:t>.</w:t>
      </w:r>
    </w:p>
    <w:bookmarkEnd w:id="22"/>
    <w:bookmarkEnd w:id="23"/>
    <w:p w:rsidR="00BF17FB" w:rsidRPr="00727709" w:rsidRDefault="00BF17FB" w:rsidP="0006594C">
      <w:pPr>
        <w:pStyle w:val="Heading3"/>
        <w:rPr>
          <w:b/>
          <w:bCs/>
          <w:i/>
          <w:iCs/>
          <w:sz w:val="28"/>
        </w:rPr>
      </w:pPr>
      <w:r w:rsidRPr="00727709">
        <w:rPr>
          <w:b/>
          <w:bCs/>
          <w:i/>
          <w:iCs/>
          <w:sz w:val="28"/>
        </w:rPr>
        <w:t>Reports and Monographs</w:t>
      </w:r>
    </w:p>
    <w:p w:rsidR="00BF17FB" w:rsidRPr="00727709" w:rsidRDefault="00BF17FB" w:rsidP="00727709">
      <w:pPr>
        <w:numPr>
          <w:ilvl w:val="0"/>
          <w:numId w:val="31"/>
        </w:numPr>
        <w:tabs>
          <w:tab w:val="clear" w:pos="2340"/>
          <w:tab w:val="num" w:pos="720"/>
        </w:tabs>
        <w:ind w:left="720" w:hanging="720"/>
        <w:rPr>
          <w:sz w:val="22"/>
        </w:rPr>
      </w:pPr>
      <w:r w:rsidRPr="00727709">
        <w:rPr>
          <w:sz w:val="22"/>
        </w:rPr>
        <w:t>McWilliam R. A., &amp; Dunst, C. J. (1986).  Empowering families through proactive partnerships:  Project SUNRISE Co-ops.  In D. Gentry &amp; J. Olson (Eds.), The parent/family support network services.  (Monograph 4):  Individualizing family services (pp. 78-89).  Moscow, ID:  University of Idaho.</w:t>
      </w:r>
    </w:p>
    <w:p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w:t>
      </w:r>
      <w:smartTag w:uri="urn:schemas-microsoft-com:office:smarttags" w:element="place">
        <w:smartTag w:uri="urn:schemas-microsoft-com:office:smarttags" w:element="City">
          <w:r w:rsidRPr="00727709">
            <w:rPr>
              <w:sz w:val="22"/>
            </w:rPr>
            <w:t>Harbin</w:t>
          </w:r>
        </w:smartTag>
      </w:smartTag>
      <w:r w:rsidRPr="00727709">
        <w:rPr>
          <w:sz w:val="22"/>
        </w:rPr>
        <w:t>, G. L., Porter, P., Vandiviere, P., Mittal, M., &amp; Munn, D. (1995). An evaluation of family-centered coordinated Part H services in North Carolina. University of North Carolina, Chapel Hill, and North Carolina Department of Human Resources, Raleigh, NC.</w:t>
      </w:r>
    </w:p>
    <w:p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Tocci, L., &amp; </w:t>
      </w:r>
      <w:smartTag w:uri="urn:schemas-microsoft-com:office:smarttags" w:element="place">
        <w:smartTag w:uri="urn:schemas-microsoft-com:office:smarttags" w:element="City">
          <w:r w:rsidRPr="00727709">
            <w:rPr>
              <w:sz w:val="22"/>
            </w:rPr>
            <w:t>Harbin</w:t>
          </w:r>
        </w:smartTag>
      </w:smartTag>
      <w:r w:rsidRPr="00727709">
        <w:rPr>
          <w:sz w:val="22"/>
        </w:rPr>
        <w:t>, G. L. (1995). Services are child-oriented and families like them that way–But why? Early Childhood Research Institute–Service Utilization, Frank Porter Graham Child Development Center, University of North Carolina, Chapel Hill, NC.</w:t>
      </w:r>
    </w:p>
    <w:p w:rsidR="00BF17FB" w:rsidRPr="00727709" w:rsidRDefault="00BF17FB" w:rsidP="00727709">
      <w:pPr>
        <w:numPr>
          <w:ilvl w:val="0"/>
          <w:numId w:val="31"/>
        </w:numPr>
        <w:tabs>
          <w:tab w:val="clear" w:pos="2340"/>
          <w:tab w:val="num" w:pos="720"/>
        </w:tabs>
        <w:ind w:left="720" w:hanging="720"/>
        <w:rPr>
          <w:sz w:val="22"/>
        </w:rPr>
      </w:pPr>
      <w:r w:rsidRPr="00727709">
        <w:rPr>
          <w:sz w:val="22"/>
        </w:rPr>
        <w:t>Tocci, L., McWilliam, R. A., Sideris, J., &amp; Melton, S. (1997). Straight from the source: Enhancers and barriers to service utilization. Early Childhood Research Institute–Service Utilization, Frank Porter Graham Child Development Center, University of North Carolina, Chapel Hill, NC.</w:t>
      </w:r>
    </w:p>
    <w:p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Spiker, D., Wagner, M., Hebbeler, K., Javitz, H., McKenna, P., Bailey, D., Simeonsson, R., &amp; McWilliam, R. (1996, October). Part H longitudinal study: Characteristics, services, and outcomes of infants, toddlers, and families: Purpose, background, study design, analysis plan. SRI International, </w:t>
      </w:r>
      <w:smartTag w:uri="urn:schemas-microsoft-com:office:smarttags" w:element="address">
        <w:smartTag w:uri="urn:schemas-microsoft-com:office:smarttags" w:element="Street">
          <w:r w:rsidRPr="00727709">
            <w:rPr>
              <w:sz w:val="22"/>
            </w:rPr>
            <w:t>333 Ravenswood Avenue</w:t>
          </w:r>
        </w:smartTag>
        <w:r w:rsidRPr="00727709">
          <w:rPr>
            <w:sz w:val="22"/>
          </w:rPr>
          <w:t xml:space="preserve">, </w:t>
        </w:r>
        <w:smartTag w:uri="urn:schemas-microsoft-com:office:smarttags" w:element="City">
          <w:r w:rsidRPr="00727709">
            <w:rPr>
              <w:sz w:val="22"/>
            </w:rPr>
            <w:t>Menlo Park</w:t>
          </w:r>
        </w:smartTag>
        <w:r w:rsidRPr="00727709">
          <w:rPr>
            <w:sz w:val="22"/>
          </w:rPr>
          <w:t xml:space="preserve">, </w:t>
        </w:r>
        <w:smartTag w:uri="urn:schemas-microsoft-com:office:smarttags" w:element="State">
          <w:r w:rsidRPr="00727709">
            <w:rPr>
              <w:sz w:val="22"/>
            </w:rPr>
            <w:t>CA</w:t>
          </w:r>
        </w:smartTag>
        <w:r w:rsidRPr="00727709">
          <w:rPr>
            <w:sz w:val="22"/>
          </w:rPr>
          <w:t xml:space="preserve"> </w:t>
        </w:r>
        <w:smartTag w:uri="urn:schemas-microsoft-com:office:smarttags" w:element="PostalCode">
          <w:r w:rsidRPr="00727709">
            <w:rPr>
              <w:sz w:val="22"/>
            </w:rPr>
            <w:t>94025-3493</w:t>
          </w:r>
        </w:smartTag>
      </w:smartTag>
      <w:r w:rsidRPr="00727709">
        <w:rPr>
          <w:sz w:val="22"/>
        </w:rPr>
        <w:t>.</w:t>
      </w:r>
    </w:p>
    <w:p w:rsidR="00BF17FB" w:rsidRPr="00727709" w:rsidRDefault="00BF17FB" w:rsidP="00727709">
      <w:pPr>
        <w:numPr>
          <w:ilvl w:val="0"/>
          <w:numId w:val="31"/>
        </w:numPr>
        <w:tabs>
          <w:tab w:val="clear" w:pos="2340"/>
          <w:tab w:val="num" w:pos="720"/>
        </w:tabs>
        <w:ind w:left="720" w:hanging="720"/>
        <w:rPr>
          <w:sz w:val="22"/>
        </w:rPr>
      </w:pPr>
      <w:r w:rsidRPr="00727709">
        <w:rPr>
          <w:sz w:val="22"/>
        </w:rPr>
        <w:t>McWilliam, R. A. (1998). Case study methods. Early Childhood Research Institute–Service Utilization, Frank Porter Graham Child Development Center, University of North Carolina, Chapel Hill, NC.</w:t>
      </w:r>
    </w:p>
    <w:p w:rsidR="00BF17FB" w:rsidRPr="00727709" w:rsidRDefault="00BF17FB" w:rsidP="00727709">
      <w:pPr>
        <w:numPr>
          <w:ilvl w:val="0"/>
          <w:numId w:val="31"/>
        </w:numPr>
        <w:tabs>
          <w:tab w:val="clear" w:pos="2340"/>
          <w:tab w:val="num" w:pos="720"/>
        </w:tabs>
        <w:ind w:left="720" w:hanging="720"/>
        <w:rPr>
          <w:sz w:val="22"/>
        </w:rPr>
      </w:pPr>
      <w:r w:rsidRPr="00727709">
        <w:rPr>
          <w:sz w:val="22"/>
        </w:rPr>
        <w:t>McWilliam, R. A., McGhee, M., &amp; Tocci, L. (1998). Cultural models among african american families receiving early intervention services. Early Childhood Research Institute–Service Utilization, Frank Porter Graham Child Development Center, University of North Carolina, Chapel Hill, NC.</w:t>
      </w:r>
    </w:p>
    <w:p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Tocci, L., Sideris, J., &amp; </w:t>
      </w:r>
      <w:smartTag w:uri="urn:schemas-microsoft-com:office:smarttags" w:element="place">
        <w:smartTag w:uri="urn:schemas-microsoft-com:office:smarttags" w:element="City">
          <w:r w:rsidRPr="00727709">
            <w:rPr>
              <w:sz w:val="22"/>
            </w:rPr>
            <w:t>Harbin</w:t>
          </w:r>
        </w:smartTag>
      </w:smartTag>
      <w:r w:rsidRPr="00727709">
        <w:rPr>
          <w:sz w:val="22"/>
        </w:rPr>
        <w:t>, G. L. (1998). Using and providing services: Case studies in early intervention. Early Childhood Research Institute–Service Utilization, Frank Porter Graham Child Development Center, University of North Carolina, Chapel Hill, NC.</w:t>
      </w:r>
    </w:p>
    <w:p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2000). It's only natural… to have early intervention in the environments where it's needed. In S. Sandall &amp; M. Ostrosky (Eds.), Young Exceptional Children Monograph Series No. </w:t>
      </w:r>
      <w:r w:rsidRPr="00727709">
        <w:rPr>
          <w:sz w:val="22"/>
        </w:rPr>
        <w:lastRenderedPageBreak/>
        <w:t xml:space="preserve">2: Natural Environments and Inclusion (pp. 17-26).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 The Division for Early Childhood of the Council for Exceptional Children.</w:t>
      </w:r>
    </w:p>
    <w:p w:rsidR="00BF17FB" w:rsidRPr="00727709" w:rsidRDefault="00BF17FB" w:rsidP="00727709">
      <w:pPr>
        <w:numPr>
          <w:ilvl w:val="0"/>
          <w:numId w:val="31"/>
        </w:numPr>
        <w:tabs>
          <w:tab w:val="clear" w:pos="2340"/>
          <w:tab w:val="num" w:pos="720"/>
        </w:tabs>
        <w:ind w:left="720" w:hanging="720"/>
        <w:rPr>
          <w:sz w:val="22"/>
        </w:rPr>
      </w:pPr>
      <w:r w:rsidRPr="00727709">
        <w:rPr>
          <w:sz w:val="22"/>
        </w:rPr>
        <w:t>Hatton, D., McWilliam, R. A., &amp; Winton, P. J. (2002, November). Infants and toddlers with visual impairments: Suggestions for early interventionists. ERIC Digest E636: EDO-EC-02-14, http://ericec.org.</w:t>
      </w:r>
    </w:p>
    <w:p w:rsidR="00BF17FB" w:rsidRPr="00727709" w:rsidRDefault="00BF17FB" w:rsidP="00727709">
      <w:pPr>
        <w:numPr>
          <w:ilvl w:val="0"/>
          <w:numId w:val="31"/>
        </w:numPr>
        <w:tabs>
          <w:tab w:val="clear" w:pos="2340"/>
          <w:tab w:val="num" w:pos="720"/>
        </w:tabs>
        <w:ind w:left="720" w:hanging="720"/>
        <w:rPr>
          <w:sz w:val="22"/>
        </w:rPr>
      </w:pPr>
      <w:r w:rsidRPr="00727709">
        <w:rPr>
          <w:sz w:val="22"/>
        </w:rPr>
        <w:t>McWilliam, R. A., Casey, A. M., Ashley, D., Fielder, J., Rowley, P., DeJong, K., Mickel, J., Stricklin, S. B., &amp; Votava, K. (2011). Assessment of family-identified needs through the routines-based interview. In M. E. McLean &amp; P. A. Snyder (Eds.), Young Exceptional Children Monograph Series No. 13: Gathering Information to Make Informed Decisions (pp. 64-78). Missoula, MT: The Division for Early Childhood of the Council for Exceptional Children.</w:t>
      </w:r>
    </w:p>
    <w:p w:rsidR="00BF17FB" w:rsidRPr="00727709" w:rsidRDefault="00BF17FB" w:rsidP="0006594C">
      <w:pPr>
        <w:pStyle w:val="Heading3"/>
        <w:rPr>
          <w:sz w:val="28"/>
          <w:lang w:val="pt-PT"/>
        </w:rPr>
      </w:pPr>
      <w:r w:rsidRPr="009730E4">
        <w:rPr>
          <w:sz w:val="28"/>
          <w:lang w:val="pt-PT"/>
        </w:rPr>
        <w:t>Publications</w:t>
      </w:r>
      <w:r w:rsidRPr="00727709">
        <w:rPr>
          <w:sz w:val="28"/>
          <w:lang w:val="pt-PT"/>
        </w:rPr>
        <w:t xml:space="preserve"> About My Work</w:t>
      </w:r>
    </w:p>
    <w:p w:rsidR="00BF17FB" w:rsidRPr="00727709" w:rsidRDefault="00BF17FB" w:rsidP="00727709">
      <w:pPr>
        <w:ind w:left="720" w:hanging="720"/>
        <w:rPr>
          <w:sz w:val="22"/>
        </w:rPr>
      </w:pPr>
      <w:r w:rsidRPr="00727709">
        <w:rPr>
          <w:sz w:val="22"/>
          <w:lang w:val="pt-PT"/>
        </w:rPr>
        <w:t xml:space="preserve">Chaves de Alameida, I., Carvalho, L., Ferreira, V., Grande, C., Lopes, S., Pinto, A. I., Portugal, G., Santos, P., &amp; Serrano, A. M. (2011). Prácticas de intervenção precoce baseadas nas retinas: Um projecto de formação e investigação. </w:t>
      </w:r>
      <w:r w:rsidRPr="00727709">
        <w:rPr>
          <w:i/>
          <w:sz w:val="22"/>
        </w:rPr>
        <w:t>Análise Psicológica, 1</w:t>
      </w:r>
      <w:r w:rsidRPr="00727709">
        <w:rPr>
          <w:sz w:val="22"/>
        </w:rPr>
        <w:t>, 83-98.</w:t>
      </w:r>
    </w:p>
    <w:p w:rsidR="00BF17FB" w:rsidRPr="009730E4" w:rsidRDefault="00BF17FB" w:rsidP="00727709">
      <w:pPr>
        <w:ind w:left="720" w:hanging="720"/>
        <w:rPr>
          <w:sz w:val="22"/>
        </w:rPr>
      </w:pPr>
      <w:r w:rsidRPr="009730E4">
        <w:rPr>
          <w:sz w:val="22"/>
        </w:rPr>
        <w:t xml:space="preserve">Hwang, A., Chao, M., &amp; Liu, S. (2013). A randomized controlled trial of routines-based early intervention for children with or at risk for developmental delay. Research in Developmental Disabilities, 34, 3112-3123. </w:t>
      </w:r>
    </w:p>
    <w:p w:rsidR="00BF17FB" w:rsidRPr="009730E4" w:rsidRDefault="00BF17FB" w:rsidP="00727709">
      <w:pPr>
        <w:ind w:left="720" w:hanging="720"/>
        <w:rPr>
          <w:sz w:val="22"/>
        </w:rPr>
      </w:pPr>
      <w:r w:rsidRPr="009730E4">
        <w:rPr>
          <w:sz w:val="22"/>
        </w:rPr>
        <w:t>Hughes-Scholes, C. H., Gatt, S. L., Davis, K., Mahar, N., &amp; Gavidia-Payne, S. (2016). Preliminary evaluation of the implementation of a routines-based early childhood intervention model in Australia: Practitioners’ perspectives. Topics in Early Childhood Special Education, 36, 30-42. doi:10.1177/0271121415589546</w:t>
      </w:r>
    </w:p>
    <w:p w:rsidR="00BF17FB" w:rsidRPr="00727709" w:rsidRDefault="00BF17FB" w:rsidP="00727709">
      <w:pPr>
        <w:ind w:left="720" w:hanging="720"/>
        <w:rPr>
          <w:sz w:val="22"/>
          <w:lang w:val="pt-PT"/>
        </w:rPr>
      </w:pPr>
      <w:r w:rsidRPr="009730E4">
        <w:rPr>
          <w:sz w:val="22"/>
        </w:rPr>
        <w:t xml:space="preserve">Hughes-Scholes, C. H., Gavidia-Payne, S., Davis, K., &amp; Mahar, N. (2017). Eliciting family concerns and priorities through the Routines-Based Interview. </w:t>
      </w:r>
      <w:r w:rsidRPr="00727709">
        <w:rPr>
          <w:sz w:val="22"/>
          <w:lang w:val="pt-PT"/>
        </w:rPr>
        <w:t>Journal of Intellectual &amp; Developmental Disability. doi:10.3109/13668250.2017.1326591</w:t>
      </w:r>
    </w:p>
    <w:p w:rsidR="00BF17FB" w:rsidRPr="00727709" w:rsidRDefault="00BF17FB" w:rsidP="0006594C">
      <w:pPr>
        <w:pStyle w:val="Heading3"/>
        <w:rPr>
          <w:sz w:val="28"/>
        </w:rPr>
      </w:pPr>
      <w:r w:rsidRPr="00727709">
        <w:rPr>
          <w:sz w:val="28"/>
        </w:rPr>
        <w:br w:type="page"/>
      </w:r>
      <w:r w:rsidRPr="00727709">
        <w:rPr>
          <w:sz w:val="28"/>
        </w:rPr>
        <w:lastRenderedPageBreak/>
        <w:t xml:space="preserve">Instruments Developed </w:t>
      </w:r>
    </w:p>
    <w:p w:rsidR="00BF17FB" w:rsidRPr="00727709" w:rsidRDefault="00BF17FB" w:rsidP="00BF17FB">
      <w:pPr>
        <w:numPr>
          <w:ilvl w:val="0"/>
          <w:numId w:val="19"/>
        </w:numPr>
        <w:rPr>
          <w:sz w:val="22"/>
        </w:rPr>
      </w:pPr>
      <w:r w:rsidRPr="00727709">
        <w:rPr>
          <w:sz w:val="22"/>
        </w:rPr>
        <w:t xml:space="preserve">Dunst, C. J., &amp; McWilliam, R. A. (1988). </w:t>
      </w:r>
      <w:r w:rsidRPr="00727709">
        <w:rPr>
          <w:i/>
          <w:iCs/>
          <w:sz w:val="22"/>
        </w:rPr>
        <w:t>OBSERVE: Observation of Behavior in Socially &amp; Ecologically Relevant &amp; Valid Environment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amp; Dunst, C. J. (1989). </w:t>
      </w:r>
      <w:r w:rsidRPr="00727709">
        <w:rPr>
          <w:i/>
          <w:iCs/>
          <w:sz w:val="22"/>
        </w:rPr>
        <w:t>PACE-R: Preschool Assessment of the Classroom Environment - Revised.</w:t>
      </w:r>
      <w:r w:rsidRPr="00727709">
        <w:rPr>
          <w:sz w:val="22"/>
        </w:rPr>
        <w:t xml:space="preserve"> Project </w:t>
      </w:r>
      <w:smartTag w:uri="urn:schemas-microsoft-com:office:smarttags" w:element="place">
        <w:smartTag w:uri="urn:schemas-microsoft-com:office:smarttags" w:element="City">
          <w:r w:rsidRPr="00727709">
            <w:rPr>
              <w:sz w:val="22"/>
            </w:rPr>
            <w:t>SUNRISE</w:t>
          </w:r>
        </w:smartTag>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0). </w:t>
      </w:r>
      <w:r w:rsidRPr="00727709">
        <w:rPr>
          <w:i/>
          <w:iCs/>
          <w:sz w:val="22"/>
        </w:rPr>
        <w:t>Teachers’ Rating of Engagement in Elementary Schools.</w:t>
      </w:r>
      <w:r w:rsidRPr="00727709">
        <w:rPr>
          <w:sz w:val="22"/>
        </w:rPr>
        <w:t xml:space="preserve">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School</w:t>
          </w:r>
        </w:smartTag>
      </w:smartTag>
      <w:r w:rsidRPr="00727709">
        <w:rPr>
          <w:sz w:val="22"/>
        </w:rPr>
        <w:t xml:space="preserve"> Governance Council.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0). </w:t>
      </w:r>
      <w:r w:rsidRPr="00727709">
        <w:rPr>
          <w:i/>
          <w:iCs/>
          <w:sz w:val="22"/>
        </w:rPr>
        <w:t>The Engagement Check.</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0). </w:t>
      </w:r>
      <w:r w:rsidRPr="00727709">
        <w:rPr>
          <w:i/>
          <w:iCs/>
          <w:sz w:val="22"/>
        </w:rPr>
        <w:t xml:space="preserve">What </w:t>
      </w:r>
      <w:smartTag w:uri="urn:schemas-microsoft-com:office:smarttags" w:element="place">
        <w:smartTag w:uri="urn:schemas-microsoft-com:office:smarttags" w:element="State">
          <w:r w:rsidRPr="00727709">
            <w:rPr>
              <w:i/>
              <w:iCs/>
              <w:sz w:val="22"/>
            </w:rPr>
            <w:t>North Carolina</w:t>
          </w:r>
        </w:smartTag>
      </w:smartTag>
      <w:r w:rsidRPr="00727709">
        <w:rPr>
          <w:i/>
          <w:iCs/>
          <w:sz w:val="22"/>
        </w:rPr>
        <w:t xml:space="preserve"> Families Think of Early Intervention Services: A Survey.</w:t>
      </w:r>
      <w:r w:rsidRPr="00727709">
        <w:rPr>
          <w:sz w:val="22"/>
        </w:rPr>
        <w:t xml:space="preserve"> </w:t>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Interagency Coordinating Council.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0). </w:t>
      </w:r>
      <w:r w:rsidRPr="00727709">
        <w:rPr>
          <w:i/>
          <w:iCs/>
          <w:sz w:val="22"/>
        </w:rPr>
        <w:t>Teachers' Perceptions of Their Current Teaching Experienc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A. (1990). </w:t>
      </w:r>
      <w:r w:rsidRPr="00727709">
        <w:rPr>
          <w:i/>
          <w:iCs/>
          <w:sz w:val="22"/>
        </w:rPr>
        <w:t>A Manual for The Engagement and OBSERVE Coding System.</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Bailey, D. B., Jr., &amp; McWilliam, R. A. (1991). </w:t>
      </w:r>
      <w:r w:rsidRPr="00727709">
        <w:rPr>
          <w:i/>
          <w:iCs/>
          <w:sz w:val="22"/>
        </w:rPr>
        <w:t>Family FOCAS: Family Version of the Family Orientation of Community &amp; Agency Services</w:t>
      </w:r>
      <w:r w:rsidRPr="00727709">
        <w:rPr>
          <w:sz w:val="22"/>
        </w:rPr>
        <w:t xml:space="preserve"> (English and Spanish).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Occupational Therapy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Physical Therapy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Special Education Therapy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Speech-Language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lastRenderedPageBreak/>
        <w:t xml:space="preserve">McWilliam, R. A. (1991). </w:t>
      </w:r>
      <w:r w:rsidRPr="00727709">
        <w:rPr>
          <w:i/>
          <w:iCs/>
          <w:sz w:val="22"/>
        </w:rPr>
        <w:t xml:space="preserve">Children's </w:t>
      </w:r>
      <w:r w:rsidRPr="00727709">
        <w:rPr>
          <w:i/>
          <w:iCs/>
          <w:sz w:val="22"/>
        </w:rPr>
        <w:fldChar w:fldCharType="begin"/>
      </w:r>
      <w:r w:rsidRPr="00727709">
        <w:rPr>
          <w:i/>
          <w:iCs/>
          <w:sz w:val="22"/>
        </w:rPr>
        <w:instrText xml:space="preserve"> ADDIN EN.CITE &lt;EndNote&gt;&lt;Cite&gt;&lt;Author&gt;McWilliam&lt;/Author&gt;&lt;Year&gt;1991&lt;/Year&gt;&lt;RecNum&gt;2278&lt;/RecNum&gt;&lt;record&gt;&lt;rec-number&gt;2278&lt;/rec-number&gt;&lt;foreign-keys&gt;&lt;key app="EN" db-id="9pdzx9atnwrzxlepaxdv9awseztzzavwe9r5"&gt;2278&lt;/key&gt;&lt;/foreign-keys&gt;&lt;ref-type name="Generic"&gt;13&lt;/ref-type&gt;&lt;contributors&gt;&lt;authors&gt;&lt;author&gt;McWilliam, R. A.&lt;/author&gt;&lt;/authors&gt;&lt;/contributors&gt;&lt;titles&gt;&lt;title&gt;Children&amp;apos;s Engagement Questionnaire&lt;/title&gt;&lt;/titles&gt;&lt;dates&gt;&lt;year&gt;1991&lt;/year&gt;&lt;/dates&gt;&lt;pub-location&gt;Chapel Hill, NC&lt;/pub-location&gt;&lt;publisher&gt;Frank Porter Graham Child Development Center&lt;/publisher&gt;&lt;urls&gt;&lt;/urls&gt;&lt;/record&gt;&lt;/Cite&gt;&lt;/EndNote&gt;</w:instrText>
      </w:r>
      <w:r w:rsidRPr="00727709">
        <w:rPr>
          <w:i/>
          <w:iCs/>
          <w:sz w:val="22"/>
        </w:rPr>
        <w:fldChar w:fldCharType="separate"/>
      </w:r>
      <w:r w:rsidRPr="00727709">
        <w:rPr>
          <w:i/>
          <w:iCs/>
          <w:sz w:val="22"/>
        </w:rPr>
        <w:t>(McWilliam, 1991)</w:t>
      </w:r>
      <w:r w:rsidRPr="00727709">
        <w:rPr>
          <w:sz w:val="22"/>
        </w:rPr>
        <w:fldChar w:fldCharType="end"/>
      </w:r>
      <w:r w:rsidRPr="00727709">
        <w:rPr>
          <w:i/>
          <w:iCs/>
          <w:sz w:val="22"/>
        </w:rPr>
        <w:t>.</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1). </w:t>
      </w:r>
      <w:r w:rsidRPr="00727709">
        <w:rPr>
          <w:i/>
          <w:iCs/>
          <w:sz w:val="22"/>
        </w:rPr>
        <w:t>Family Interview Protocol.</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1). </w:t>
      </w:r>
      <w:r w:rsidRPr="00727709">
        <w:rPr>
          <w:i/>
          <w:iCs/>
          <w:sz w:val="22"/>
        </w:rPr>
        <w:t>Family Perspectives Interview Guideline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1). </w:t>
      </w:r>
      <w:r w:rsidRPr="00727709">
        <w:rPr>
          <w:i/>
          <w:iCs/>
          <w:sz w:val="22"/>
        </w:rPr>
        <w:t>Integrated Therapy Questionnair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P.J., &amp; McWilliam, R. A. (1993). </w:t>
      </w:r>
      <w:r w:rsidRPr="00727709">
        <w:rPr>
          <w:i/>
          <w:iCs/>
          <w:sz w:val="22"/>
        </w:rPr>
        <w:t>Brass Tacks: A Self-Rating of Family-Centered Practices in Early Intervention.</w:t>
      </w:r>
      <w:r w:rsidRPr="00727709">
        <w:rPr>
          <w:sz w:val="22"/>
        </w:rPr>
        <w:t xml:space="preserve"> Evaluation Version.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P.J., &amp; McWilliam, R. A. (1993). </w:t>
      </w:r>
      <w:r w:rsidRPr="00727709">
        <w:rPr>
          <w:i/>
          <w:iCs/>
          <w:sz w:val="22"/>
        </w:rPr>
        <w:t>Brass Tacks: The Family Report.</w:t>
      </w:r>
      <w:r w:rsidRPr="00727709">
        <w:rPr>
          <w:sz w:val="22"/>
        </w:rPr>
        <w:t xml:space="preserve"> Evaluation Version (English and Spanish).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3). </w:t>
      </w:r>
      <w:r w:rsidRPr="00727709">
        <w:rPr>
          <w:i/>
          <w:iCs/>
          <w:sz w:val="22"/>
        </w:rPr>
        <w:t>Specialist Documentation Form.</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3). </w:t>
      </w:r>
      <w:r w:rsidRPr="00727709">
        <w:rPr>
          <w:i/>
          <w:iCs/>
          <w:sz w:val="22"/>
        </w:rPr>
        <w:t>Family Perceptions of Elementary School Experienc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3). </w:t>
      </w:r>
      <w:r w:rsidRPr="00727709">
        <w:rPr>
          <w:i/>
          <w:iCs/>
          <w:sz w:val="22"/>
        </w:rPr>
        <w:t>IFSP Family-Centeredness Scal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3). </w:t>
      </w:r>
      <w:r w:rsidRPr="00727709">
        <w:rPr>
          <w:i/>
          <w:iCs/>
          <w:sz w:val="22"/>
        </w:rPr>
        <w:t>Therapy Goals Information Form (TGIF).</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4). </w:t>
      </w:r>
      <w:r w:rsidRPr="00727709">
        <w:rPr>
          <w:i/>
          <w:iCs/>
          <w:sz w:val="22"/>
        </w:rPr>
        <w:t>Scoring the CEQ.</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4). </w:t>
      </w:r>
      <w:r w:rsidRPr="00727709">
        <w:rPr>
          <w:i/>
          <w:iCs/>
          <w:sz w:val="22"/>
        </w:rPr>
        <w:t>E-QUAL Engagement Quality Observation System.</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McMillen, B., Sloper, K., &amp; Sturtz, J. (1995). </w:t>
      </w:r>
      <w:r w:rsidRPr="00727709">
        <w:rPr>
          <w:i/>
          <w:iCs/>
          <w:sz w:val="22"/>
        </w:rPr>
        <w:t>Day Care FOCAS (Family Orientation of Community &amp; Agency Service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5, 1998). </w:t>
      </w:r>
      <w:r w:rsidRPr="00727709">
        <w:rPr>
          <w:i/>
          <w:iCs/>
          <w:sz w:val="22"/>
        </w:rPr>
        <w:t>Children's Engagement Rating Scale (English and Arabic).</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lastRenderedPageBreak/>
        <w:t xml:space="preserve">Sloper, K. M., McWilliam, R. A., &amp; Maxwell, K. L. (1996).  </w:t>
      </w:r>
      <w:smartTag w:uri="urn:schemas-microsoft-com:office:smarttags" w:element="place">
        <w:smartTag w:uri="urn:schemas-microsoft-com:office:smarttags" w:element="PlaceName">
          <w:r w:rsidRPr="00727709">
            <w:rPr>
              <w:i/>
              <w:sz w:val="22"/>
            </w:rPr>
            <w:t>Family-Centered</w:t>
          </w:r>
        </w:smartTag>
        <w:r w:rsidRPr="00727709">
          <w:rPr>
            <w:i/>
            <w:sz w:val="22"/>
          </w:rPr>
          <w:t xml:space="preserve"> </w:t>
        </w:r>
        <w:smartTag w:uri="urn:schemas-microsoft-com:office:smarttags" w:element="PlaceType">
          <w:r w:rsidRPr="00727709">
            <w:rPr>
              <w:i/>
              <w:sz w:val="22"/>
            </w:rPr>
            <w:t>Elementary School</w:t>
          </w:r>
        </w:smartTag>
      </w:smartTag>
      <w:r w:rsidRPr="00727709">
        <w:rPr>
          <w:i/>
          <w:sz w:val="22"/>
        </w:rPr>
        <w:t xml:space="preserve"> Practices.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axwell, K. L., McWilliam, R. A., &amp; Kraus, S. L. (1996).  </w:t>
      </w:r>
      <w:r w:rsidRPr="00727709">
        <w:rPr>
          <w:i/>
          <w:sz w:val="22"/>
        </w:rPr>
        <w:t xml:space="preserve">Classroom Practices in Elementary School.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Maxwell, K. L., &amp; Kraus, S. L. (1996).  </w:t>
      </w:r>
      <w:r w:rsidRPr="00727709">
        <w:rPr>
          <w:i/>
          <w:sz w:val="22"/>
        </w:rPr>
        <w:t xml:space="preserve">Integrated and Coordinated Elementary School Practices: Regular Educators.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amp; </w:t>
      </w:r>
      <w:smartTag w:uri="urn:schemas-microsoft-com:office:smarttags" w:element="place">
        <w:r w:rsidRPr="00727709">
          <w:rPr>
            <w:sz w:val="22"/>
          </w:rPr>
          <w:t>Scarborough</w:t>
        </w:r>
      </w:smartTag>
      <w:r w:rsidRPr="00727709">
        <w:rPr>
          <w:sz w:val="22"/>
        </w:rPr>
        <w:t xml:space="preserve">, A. (1996). </w:t>
      </w:r>
      <w:r w:rsidRPr="00727709">
        <w:rPr>
          <w:i/>
          <w:iCs/>
          <w:sz w:val="22"/>
        </w:rPr>
        <w:t>Dimensions of Teaching Styles (DOT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Scarborough, A. A., Bagby, J. H., &amp; Sweeney, A. L. (1996). </w:t>
      </w:r>
      <w:r w:rsidRPr="00727709">
        <w:rPr>
          <w:i/>
          <w:iCs/>
          <w:sz w:val="22"/>
        </w:rPr>
        <w:t xml:space="preserve">Teaching Styles Rating Scale </w:t>
      </w:r>
      <w:r w:rsidRPr="00727709">
        <w:rPr>
          <w:iCs/>
          <w:sz w:val="22"/>
        </w:rPr>
        <w:t>(English and Portuguese)</w:t>
      </w:r>
      <w:r w:rsidRPr="00727709">
        <w:rPr>
          <w:i/>
          <w:iCs/>
          <w:sz w:val="22"/>
        </w:rPr>
        <w:t>.</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7). </w:t>
      </w:r>
      <w:r w:rsidRPr="00727709">
        <w:rPr>
          <w:i/>
          <w:iCs/>
          <w:sz w:val="22"/>
        </w:rPr>
        <w:t>Integrated Home Based Services Scal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1998). </w:t>
      </w:r>
      <w:r w:rsidRPr="00727709">
        <w:rPr>
          <w:i/>
          <w:iCs/>
          <w:sz w:val="22"/>
        </w:rPr>
        <w:t>Engagement Check II.</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amp; de Kruif, R.E.L. (1998). </w:t>
      </w:r>
      <w:r w:rsidRPr="00727709">
        <w:rPr>
          <w:i/>
          <w:iCs/>
          <w:sz w:val="22"/>
        </w:rPr>
        <w:t xml:space="preserve">E-QUAL III Children's Engagement Codes </w:t>
      </w:r>
      <w:r w:rsidRPr="00727709">
        <w:rPr>
          <w:iCs/>
          <w:sz w:val="22"/>
        </w:rPr>
        <w:t>(English and Portuguese)</w:t>
      </w:r>
      <w:r w:rsidRPr="00727709">
        <w:rPr>
          <w:i/>
          <w:iCs/>
          <w:sz w:val="22"/>
        </w:rPr>
        <w:t>.</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McWilliam, R. A.</w:t>
      </w:r>
      <w:r w:rsidRPr="00727709">
        <w:rPr>
          <w:i/>
          <w:iCs/>
          <w:sz w:val="22"/>
        </w:rPr>
        <w:t xml:space="preserve">, </w:t>
      </w:r>
      <w:r w:rsidRPr="00727709">
        <w:rPr>
          <w:iCs/>
          <w:sz w:val="22"/>
        </w:rPr>
        <w:t>Zulli, R.A., &amp; de Kruif, R.E.L. (1998)</w:t>
      </w:r>
      <w:r w:rsidRPr="00727709">
        <w:rPr>
          <w:i/>
          <w:iCs/>
          <w:sz w:val="22"/>
        </w:rPr>
        <w:t>. Teaching Styles Rating Scale (TSRS) Manual.</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Mayhew, L., &amp; Scott, S. (1998).  </w:t>
      </w:r>
      <w:r w:rsidRPr="00727709">
        <w:rPr>
          <w:i/>
          <w:sz w:val="22"/>
        </w:rPr>
        <w:t xml:space="preserve">Scales of Integrated Therapy.  </w:t>
      </w:r>
      <w:r w:rsidRPr="00727709">
        <w:rPr>
          <w:sz w:val="22"/>
        </w:rPr>
        <w:t xml:space="preserve">Project INTEGRAT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ayhew, L., &amp; McWilliam, R. A. (1998).  A Rating of Family Perceptions of Integrated Therapy Services.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ayhew, L., &amp; McWilliam, R. A. (1998).  Knowledge of Integrated Therapy (KIT).  Project INTEGRAT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2000). Scale for Teachers' Assessment of Routines Engagement (STARE). FPG Child Development Institut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lastRenderedPageBreak/>
        <w:t xml:space="preserve">McWilliam, R. A. (2000). Families In Natural Environments Scale of Service Evaluation (FINESSE). FPG Child Development Institut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Scott, S., &amp; McWilliam, R. A. (2000).  Scale for Assessment of Family Enjoyment within Routines (SAFER).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2000).  Engagement and Participation in Children (EPIC).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amp; Scott, S. M. (2001). Examination of the Implementation of Embedded Intervention through Observation.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2001).  Scale of Early Intervention Goal Functionality.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2001). Female-Athlete Student Life Questionnair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smartTag w:uri="urn:schemas-microsoft-com:office:smarttags" w:element="PlaceName">
          <w:r w:rsidRPr="00727709">
            <w:rPr>
              <w:sz w:val="22"/>
            </w:rPr>
            <w:t>Chapel Hill &amp; 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p w:rsidR="00BF17FB" w:rsidRPr="00727709" w:rsidRDefault="00BF17FB" w:rsidP="00BF17FB">
      <w:pPr>
        <w:numPr>
          <w:ilvl w:val="0"/>
          <w:numId w:val="19"/>
        </w:numPr>
        <w:rPr>
          <w:sz w:val="22"/>
        </w:rPr>
      </w:pPr>
      <w:r w:rsidRPr="00727709">
        <w:rPr>
          <w:sz w:val="22"/>
        </w:rPr>
        <w:t xml:space="preserve">McWilliam, R. A. (2003).  RBI Report Form.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BF17FB">
      <w:pPr>
        <w:numPr>
          <w:ilvl w:val="0"/>
          <w:numId w:val="19"/>
        </w:numPr>
        <w:rPr>
          <w:sz w:val="22"/>
        </w:rPr>
      </w:pPr>
      <w:r w:rsidRPr="00727709">
        <w:rPr>
          <w:sz w:val="22"/>
        </w:rPr>
        <w:t>McWilliam, R. A., &amp; Clingenpeel, B. (2003).  Individualizing Inclusion Assessment (</w:t>
      </w:r>
      <w:smartTag w:uri="urn:schemas-microsoft-com:office:smarttags" w:element="place">
        <w:smartTag w:uri="urn:schemas-microsoft-com:office:smarttags" w:element="country-region">
          <w:r w:rsidRPr="00727709">
            <w:rPr>
              <w:sz w:val="22"/>
            </w:rPr>
            <w:t>IndIA</w:t>
          </w:r>
        </w:smartTag>
      </w:smartTag>
      <w:r w:rsidRPr="00727709">
        <w:rPr>
          <w:sz w:val="22"/>
        </w:rPr>
        <w:t xml:space="preserv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BF17FB">
      <w:pPr>
        <w:numPr>
          <w:ilvl w:val="0"/>
          <w:numId w:val="19"/>
        </w:numPr>
        <w:rPr>
          <w:sz w:val="22"/>
        </w:rPr>
      </w:pPr>
      <w:r w:rsidRPr="00727709">
        <w:rPr>
          <w:sz w:val="22"/>
        </w:rPr>
        <w:t xml:space="preserve">McWilliam, R. A., &amp; Ajero, G. (2003).  McWilliam-Ajero Rating of Behavior Linked to Engagement (MARBL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BF17FB">
      <w:pPr>
        <w:numPr>
          <w:ilvl w:val="0"/>
          <w:numId w:val="19"/>
        </w:numPr>
        <w:rPr>
          <w:sz w:val="22"/>
        </w:rPr>
      </w:pPr>
      <w:r w:rsidRPr="00727709">
        <w:rPr>
          <w:sz w:val="22"/>
        </w:rPr>
        <w:t xml:space="preserve">Clingenpeel, B. T., &amp; McWilliam, R. A. (2003).  Scale for the Assessment of Teachers’ Impressions of Routines and Engagement (SATIR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BF17FB">
      <w:pPr>
        <w:numPr>
          <w:ilvl w:val="0"/>
          <w:numId w:val="19"/>
        </w:numPr>
        <w:rPr>
          <w:sz w:val="22"/>
        </w:rPr>
      </w:pPr>
      <w:r w:rsidRPr="00727709">
        <w:rPr>
          <w:sz w:val="22"/>
        </w:rPr>
        <w:t xml:space="preserve">McWilliam, R. A. (2003).  Routines-Based Interview: Questionnaire for Families.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BF17FB">
      <w:pPr>
        <w:numPr>
          <w:ilvl w:val="0"/>
          <w:numId w:val="19"/>
        </w:numPr>
        <w:rPr>
          <w:sz w:val="22"/>
        </w:rPr>
      </w:pPr>
      <w:r w:rsidRPr="00727709">
        <w:rPr>
          <w:sz w:val="22"/>
        </w:rPr>
        <w:t xml:space="preserve">McWilliam, R. A. (2004).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Child Development Brief Outcome Scal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BF17FB">
      <w:pPr>
        <w:numPr>
          <w:ilvl w:val="0"/>
          <w:numId w:val="19"/>
        </w:numPr>
        <w:rPr>
          <w:sz w:val="22"/>
        </w:rPr>
      </w:pPr>
      <w:r w:rsidRPr="00727709">
        <w:rPr>
          <w:sz w:val="22"/>
        </w:rPr>
        <w:t xml:space="preserve">McWilliam, R. A. (2005). Goal Functionality Scale.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 Development,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BF17FB">
      <w:pPr>
        <w:numPr>
          <w:ilvl w:val="0"/>
          <w:numId w:val="19"/>
        </w:numPr>
        <w:rPr>
          <w:sz w:val="22"/>
        </w:rPr>
      </w:pPr>
      <w:r w:rsidRPr="00727709">
        <w:rPr>
          <w:sz w:val="22"/>
        </w:rPr>
        <w:t xml:space="preserve">Casey, A. M., Freund, P. J., &amp; McWilliam, R. A. (2004). Vanderbilt Ecological Congruence of Teaching Opportunities in Routines (VECTOR): Classroom Version.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 Development,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BF17FB">
      <w:pPr>
        <w:numPr>
          <w:ilvl w:val="0"/>
          <w:numId w:val="19"/>
        </w:numPr>
        <w:rPr>
          <w:sz w:val="22"/>
        </w:rPr>
      </w:pPr>
      <w:r w:rsidRPr="00727709">
        <w:rPr>
          <w:sz w:val="22"/>
        </w:rPr>
        <w:lastRenderedPageBreak/>
        <w:t xml:space="preserve">McWilliam, R. A., &amp; Casey, A. M. (2004).  Engagement Quality &amp; Incidental Teaching for Improved Education (E-Qual-ITI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BF17FB">
      <w:pPr>
        <w:numPr>
          <w:ilvl w:val="0"/>
          <w:numId w:val="19"/>
        </w:numPr>
        <w:rPr>
          <w:sz w:val="22"/>
        </w:rPr>
      </w:pPr>
      <w:r w:rsidRPr="00727709">
        <w:rPr>
          <w:sz w:val="22"/>
        </w:rPr>
        <w:t xml:space="preserve">McWilliam, R. A., &amp; Hornstein, S. (2007). </w:t>
      </w:r>
      <w:bookmarkStart w:id="24" w:name="OLE_LINK9"/>
      <w:bookmarkStart w:id="25" w:name="OLE_LINK10"/>
      <w:r w:rsidRPr="00727709">
        <w:rPr>
          <w:sz w:val="22"/>
        </w:rPr>
        <w:t xml:space="preserve">Measure of Engagement, </w:t>
      </w:r>
      <w:smartTag w:uri="urn:schemas-microsoft-com:office:smarttags" w:element="place">
        <w:smartTag w:uri="urn:schemas-microsoft-com:office:smarttags" w:element="City">
          <w:r w:rsidRPr="00727709">
            <w:rPr>
              <w:sz w:val="22"/>
            </w:rPr>
            <w:t>Independence</w:t>
          </w:r>
        </w:smartTag>
      </w:smartTag>
      <w:r w:rsidRPr="00727709">
        <w:rPr>
          <w:sz w:val="22"/>
        </w:rPr>
        <w:t>, and Social Relationships (MEISR)</w:t>
      </w:r>
      <w:bookmarkEnd w:id="24"/>
      <w:bookmarkEnd w:id="25"/>
      <w:r w:rsidRPr="00727709">
        <w:rPr>
          <w:sz w:val="22"/>
        </w:rPr>
        <w:t xml:space="preserve">.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 Development,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BF17FB">
      <w:pPr>
        <w:numPr>
          <w:ilvl w:val="0"/>
          <w:numId w:val="19"/>
        </w:numPr>
        <w:rPr>
          <w:sz w:val="22"/>
        </w:rPr>
      </w:pPr>
      <w:r w:rsidRPr="00727709">
        <w:rPr>
          <w:sz w:val="22"/>
        </w:rPr>
        <w:t>McWilliam, R. A. (2008). Classroom Measure of Engagement, Independence, and Social Relationships (ClaMEISR).</w:t>
      </w:r>
    </w:p>
    <w:p w:rsidR="00BF17FB" w:rsidRPr="00727709" w:rsidRDefault="00BF17FB" w:rsidP="00BF17FB">
      <w:pPr>
        <w:numPr>
          <w:ilvl w:val="0"/>
          <w:numId w:val="19"/>
        </w:numPr>
        <w:rPr>
          <w:sz w:val="22"/>
        </w:rPr>
      </w:pPr>
      <w:r w:rsidRPr="00727709">
        <w:rPr>
          <w:sz w:val="22"/>
        </w:rPr>
        <w:t xml:space="preserve">McWilliam, R. A., &amp; Casey, A. M. (2004).  Engagement Quality &amp; Incidental Teaching for Improved Education (E-Qual-ITI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BF17FB">
      <w:pPr>
        <w:numPr>
          <w:ilvl w:val="0"/>
          <w:numId w:val="19"/>
        </w:numPr>
        <w:rPr>
          <w:sz w:val="22"/>
        </w:rPr>
      </w:pPr>
      <w:r w:rsidRPr="00727709">
        <w:rPr>
          <w:sz w:val="22"/>
        </w:rPr>
        <w:t>McWilliam, R. A. (2008). Practices for Instruction, Play, and Engagement Rating Scale (PIPERS).</w:t>
      </w:r>
    </w:p>
    <w:p w:rsidR="00BF17FB" w:rsidRPr="00727709" w:rsidRDefault="00BF17FB" w:rsidP="00BF17FB">
      <w:pPr>
        <w:numPr>
          <w:ilvl w:val="0"/>
          <w:numId w:val="19"/>
        </w:numPr>
        <w:rPr>
          <w:sz w:val="22"/>
        </w:rPr>
      </w:pPr>
      <w:r w:rsidRPr="00727709">
        <w:rPr>
          <w:sz w:val="22"/>
        </w:rPr>
        <w:t>McWilliam, R. A. (2009). Protocol for the Routines-Based Interview</w:t>
      </w:r>
      <w:r w:rsidRPr="00727709">
        <w:rPr>
          <w:sz w:val="22"/>
          <w:vertAlign w:val="superscript"/>
        </w:rPr>
        <w:t>TM</w:t>
      </w:r>
      <w:r w:rsidRPr="00727709">
        <w:rPr>
          <w:sz w:val="22"/>
        </w:rPr>
        <w:t xml:space="preserve">. </w:t>
      </w:r>
    </w:p>
    <w:p w:rsidR="00BF17FB" w:rsidRPr="00727709" w:rsidRDefault="00BF17FB" w:rsidP="0006594C">
      <w:pPr>
        <w:pStyle w:val="Heading3"/>
        <w:rPr>
          <w:b/>
          <w:sz w:val="28"/>
        </w:rPr>
      </w:pPr>
      <w:r w:rsidRPr="00727709">
        <w:rPr>
          <w:b/>
          <w:sz w:val="28"/>
        </w:rPr>
        <w:t>Checklists</w:t>
      </w:r>
    </w:p>
    <w:p w:rsidR="00BF17FB" w:rsidRPr="00727709" w:rsidRDefault="00BF17FB" w:rsidP="00BF17FB">
      <w:pPr>
        <w:numPr>
          <w:ilvl w:val="0"/>
          <w:numId w:val="27"/>
        </w:numPr>
        <w:rPr>
          <w:sz w:val="22"/>
        </w:rPr>
      </w:pPr>
      <w:r w:rsidRPr="00727709">
        <w:rPr>
          <w:sz w:val="22"/>
        </w:rPr>
        <w:t xml:space="preserve">McWilliam, R. A. (1994). </w:t>
      </w:r>
      <w:r w:rsidRPr="00727709">
        <w:rPr>
          <w:i/>
          <w:iCs/>
          <w:sz w:val="22"/>
        </w:rPr>
        <w:t>Integrated Therapy Checklist.</w:t>
      </w:r>
      <w:r w:rsidRPr="00727709">
        <w:rPr>
          <w:sz w:val="22"/>
        </w:rPr>
        <w:t xml:space="preserve"> Frank Porter Graham Child Development Center, University of North Carolina at Chapel Hill.</w:t>
      </w:r>
    </w:p>
    <w:p w:rsidR="00BF17FB" w:rsidRPr="00727709" w:rsidRDefault="00BF17FB" w:rsidP="00BF17FB">
      <w:pPr>
        <w:numPr>
          <w:ilvl w:val="0"/>
          <w:numId w:val="27"/>
        </w:numPr>
        <w:rPr>
          <w:sz w:val="22"/>
        </w:rPr>
      </w:pPr>
      <w:r w:rsidRPr="00727709">
        <w:rPr>
          <w:sz w:val="22"/>
        </w:rPr>
        <w:t>McWilliam, R. A. (1998).  Home-Based Services Checklist.  Project INTEGRATE, Frank Porter Graham Child Development Center, University of North Carolina at Chapel Hill.</w:t>
      </w:r>
    </w:p>
    <w:p w:rsidR="00BF17FB" w:rsidRPr="00727709" w:rsidRDefault="00BF17FB" w:rsidP="00BF17FB">
      <w:pPr>
        <w:numPr>
          <w:ilvl w:val="0"/>
          <w:numId w:val="27"/>
        </w:numPr>
        <w:rPr>
          <w:sz w:val="22"/>
        </w:rPr>
      </w:pPr>
      <w:r w:rsidRPr="00727709">
        <w:rPr>
          <w:sz w:val="22"/>
        </w:rPr>
        <w:t>McWilliam, R. A. (2001). Incidental Teaching Checklist. Frank Porter Graham Child Development Center, University of North Carolina at Chapel Hill.</w:t>
      </w:r>
    </w:p>
    <w:p w:rsidR="00BF17FB" w:rsidRPr="00727709" w:rsidRDefault="00BF17FB" w:rsidP="00BF17FB">
      <w:pPr>
        <w:numPr>
          <w:ilvl w:val="0"/>
          <w:numId w:val="27"/>
        </w:numPr>
        <w:rPr>
          <w:sz w:val="22"/>
        </w:rPr>
      </w:pPr>
      <w:r w:rsidRPr="00727709">
        <w:rPr>
          <w:sz w:val="22"/>
        </w:rPr>
        <w:t>McWilliam, R. A. (2001).  Outcome Functionality Checklist.  Frank Porter Graham Child Development Center, University of North Carolina at Chapel Hill.</w:t>
      </w:r>
    </w:p>
    <w:p w:rsidR="00BF17FB" w:rsidRPr="00727709" w:rsidRDefault="00BF17FB" w:rsidP="00BF17FB">
      <w:pPr>
        <w:numPr>
          <w:ilvl w:val="0"/>
          <w:numId w:val="27"/>
        </w:numPr>
        <w:rPr>
          <w:sz w:val="22"/>
        </w:rPr>
      </w:pPr>
      <w:r w:rsidRPr="00727709">
        <w:rPr>
          <w:sz w:val="22"/>
        </w:rPr>
        <w:t>McWilliam, R. A. (2001).  Routines-Based Assessment and Intervention Planning Checklist.  Frank Porter Graham Child Development Center, University of North Carolina at Chapel Hill.</w:t>
      </w:r>
    </w:p>
    <w:p w:rsidR="00BF17FB" w:rsidRPr="00727709" w:rsidRDefault="00BF17FB" w:rsidP="00BF17FB">
      <w:pPr>
        <w:numPr>
          <w:ilvl w:val="0"/>
          <w:numId w:val="27"/>
        </w:numPr>
        <w:rPr>
          <w:sz w:val="22"/>
        </w:rPr>
      </w:pPr>
      <w:r w:rsidRPr="00727709">
        <w:rPr>
          <w:sz w:val="22"/>
        </w:rPr>
        <w:t>McWilliam, R. A. (2002).  Model Selection Checklist.  Frank Porter Graham Child Development Center, University of North Carolina at Chapel Hill.</w:t>
      </w:r>
    </w:p>
    <w:p w:rsidR="00BF17FB" w:rsidRPr="00727709" w:rsidRDefault="00BF17FB" w:rsidP="00BF17FB">
      <w:pPr>
        <w:numPr>
          <w:ilvl w:val="0"/>
          <w:numId w:val="27"/>
        </w:numPr>
        <w:rPr>
          <w:sz w:val="22"/>
        </w:rPr>
      </w:pPr>
      <w:r w:rsidRPr="00727709">
        <w:rPr>
          <w:sz w:val="22"/>
        </w:rPr>
        <w:t>McWilliam, R. A. (2002).  Consultative Model Checklist: Individual During Routine.  Frank Porter Graham Child Development Center, University of North Carolina at Chapel Hill.</w:t>
      </w:r>
    </w:p>
    <w:p w:rsidR="00BF17FB" w:rsidRPr="00727709" w:rsidRDefault="00BF17FB" w:rsidP="00BF17FB">
      <w:pPr>
        <w:numPr>
          <w:ilvl w:val="0"/>
          <w:numId w:val="27"/>
        </w:numPr>
        <w:rPr>
          <w:sz w:val="22"/>
        </w:rPr>
      </w:pPr>
      <w:r w:rsidRPr="00727709">
        <w:rPr>
          <w:sz w:val="22"/>
        </w:rPr>
        <w:t>McWilliam, R. A. (2002).  Consultative Model Checklist: Group Activity.  Frank Porter Graham Child Development Center, University of North Carolina at Chapel Hill.</w:t>
      </w:r>
    </w:p>
    <w:p w:rsidR="00BF17FB" w:rsidRPr="00727709" w:rsidRDefault="00BF17FB" w:rsidP="00BF17FB">
      <w:pPr>
        <w:numPr>
          <w:ilvl w:val="0"/>
          <w:numId w:val="27"/>
        </w:numPr>
        <w:rPr>
          <w:sz w:val="22"/>
        </w:rPr>
      </w:pPr>
      <w:r w:rsidRPr="00727709">
        <w:rPr>
          <w:sz w:val="22"/>
        </w:rPr>
        <w:t>McWilliam, R. A. (2002).  Model Checklist: Ways to Ensure Imitation.  Frank Porter Graham Child Development Center, University of North Carolina at Chapel Hill.</w:t>
      </w:r>
    </w:p>
    <w:p w:rsidR="00BF17FB" w:rsidRPr="00727709" w:rsidRDefault="00BF17FB" w:rsidP="00BF17FB">
      <w:pPr>
        <w:numPr>
          <w:ilvl w:val="0"/>
          <w:numId w:val="27"/>
        </w:numPr>
        <w:rPr>
          <w:sz w:val="22"/>
        </w:rPr>
      </w:pPr>
      <w:r w:rsidRPr="00727709">
        <w:rPr>
          <w:sz w:val="22"/>
        </w:rPr>
        <w:lastRenderedPageBreak/>
        <w:t>Clingenpeel, B. T., &amp; McWilliam, R. A. (2003).  Individualizing Inclusion Checklist.  Center for Child Development, Vanderbilt University Medical Center, Nashville, TN.</w:t>
      </w:r>
    </w:p>
    <w:p w:rsidR="00BF17FB" w:rsidRPr="00727709" w:rsidRDefault="00BF17FB" w:rsidP="00BF17FB">
      <w:pPr>
        <w:numPr>
          <w:ilvl w:val="0"/>
          <w:numId w:val="27"/>
        </w:numPr>
        <w:rPr>
          <w:sz w:val="22"/>
        </w:rPr>
      </w:pPr>
      <w:r w:rsidRPr="00727709">
        <w:rPr>
          <w:sz w:val="22"/>
        </w:rPr>
        <w:t>McWilliam, R. A. (2009). Incidental Teaching Checklist.</w:t>
      </w:r>
    </w:p>
    <w:p w:rsidR="00BF17FB" w:rsidRPr="00727709" w:rsidRDefault="00BF17FB" w:rsidP="00BF17FB">
      <w:pPr>
        <w:numPr>
          <w:ilvl w:val="0"/>
          <w:numId w:val="27"/>
        </w:numPr>
        <w:rPr>
          <w:sz w:val="22"/>
        </w:rPr>
      </w:pPr>
      <w:r w:rsidRPr="00727709">
        <w:rPr>
          <w:sz w:val="22"/>
        </w:rPr>
        <w:t xml:space="preserve">McWilliam, R. A. (2009). Integrated-Therapy Checklist. </w:t>
      </w:r>
    </w:p>
    <w:p w:rsidR="00BF17FB" w:rsidRPr="00727709" w:rsidRDefault="00BF17FB" w:rsidP="00BF17FB">
      <w:pPr>
        <w:numPr>
          <w:ilvl w:val="0"/>
          <w:numId w:val="27"/>
        </w:numPr>
        <w:rPr>
          <w:sz w:val="22"/>
        </w:rPr>
      </w:pPr>
      <w:r w:rsidRPr="00727709">
        <w:rPr>
          <w:sz w:val="22"/>
        </w:rPr>
        <w:t xml:space="preserve">McWilliam, R. A. (2009). Receiving Consultation or Integrated Therapy Checklist. </w:t>
      </w:r>
    </w:p>
    <w:p w:rsidR="00BF17FB" w:rsidRPr="00727709" w:rsidRDefault="00BF17FB" w:rsidP="00BF17FB">
      <w:pPr>
        <w:rPr>
          <w:sz w:val="22"/>
        </w:rPr>
      </w:pPr>
    </w:p>
    <w:p w:rsidR="00BF17FB" w:rsidRPr="00727709" w:rsidRDefault="00BF17FB" w:rsidP="0006594C">
      <w:pPr>
        <w:pStyle w:val="Heading2"/>
        <w:rPr>
          <w:b w:val="0"/>
          <w:bCs w:val="0"/>
          <w:sz w:val="28"/>
        </w:rPr>
      </w:pPr>
      <w:r w:rsidRPr="00727709">
        <w:rPr>
          <w:b w:val="0"/>
          <w:bCs w:val="0"/>
          <w:sz w:val="28"/>
        </w:rPr>
        <w:br w:type="page"/>
      </w:r>
      <w:r w:rsidRPr="00727709">
        <w:rPr>
          <w:b w:val="0"/>
          <w:bCs w:val="0"/>
          <w:sz w:val="28"/>
        </w:rPr>
        <w:lastRenderedPageBreak/>
        <w:t>Presentations</w:t>
      </w:r>
    </w:p>
    <w:p w:rsidR="00BF17FB" w:rsidRPr="00727709" w:rsidRDefault="00BF17FB" w:rsidP="0006594C">
      <w:pPr>
        <w:pStyle w:val="Heading3"/>
        <w:rPr>
          <w:b/>
          <w:bCs/>
          <w:i/>
          <w:iCs/>
          <w:sz w:val="28"/>
        </w:rPr>
      </w:pPr>
      <w:r w:rsidRPr="00727709">
        <w:rPr>
          <w:b/>
          <w:bCs/>
          <w:i/>
          <w:iCs/>
          <w:sz w:val="28"/>
        </w:rPr>
        <w:t xml:space="preserve">Invited </w:t>
      </w:r>
    </w:p>
    <w:p w:rsidR="00BF17FB" w:rsidRPr="00727709" w:rsidRDefault="00BF17FB" w:rsidP="0006594C">
      <w:pPr>
        <w:pStyle w:val="Heading4"/>
        <w:rPr>
          <w:b/>
          <w:i w:val="0"/>
          <w:sz w:val="24"/>
        </w:rPr>
      </w:pPr>
      <w:r w:rsidRPr="00727709">
        <w:rPr>
          <w:b/>
          <w:i w:val="0"/>
          <w:sz w:val="24"/>
        </w:rPr>
        <w:t>International</w:t>
      </w:r>
    </w:p>
    <w:p w:rsidR="00BF17FB" w:rsidRPr="009730E4" w:rsidRDefault="00BF17FB" w:rsidP="00C05AD8">
      <w:pPr>
        <w:numPr>
          <w:ilvl w:val="0"/>
          <w:numId w:val="14"/>
        </w:numPr>
        <w:tabs>
          <w:tab w:val="clear" w:pos="2340"/>
          <w:tab w:val="num" w:pos="720"/>
        </w:tabs>
        <w:ind w:left="720" w:hanging="720"/>
        <w:rPr>
          <w:sz w:val="22"/>
          <w:lang w:val="pt-PT"/>
        </w:rPr>
      </w:pPr>
      <w:r w:rsidRPr="00727709">
        <w:rPr>
          <w:sz w:val="22"/>
        </w:rPr>
        <w:t xml:space="preserve">McWilliam, R. A. (2001, June). </w:t>
      </w:r>
      <w:r w:rsidRPr="00C05AD8">
        <w:rPr>
          <w:sz w:val="22"/>
        </w:rPr>
        <w:t>Early intervention in natural environments.</w:t>
      </w:r>
      <w:r w:rsidRPr="00727709">
        <w:rPr>
          <w:sz w:val="22"/>
        </w:rPr>
        <w:t xml:space="preserve"> </w:t>
      </w:r>
      <w:r w:rsidRPr="009730E4">
        <w:rPr>
          <w:sz w:val="22"/>
          <w:lang w:val="pt-PT"/>
        </w:rPr>
        <w:t>Lecture presented at the Faculdade de Psicologia e de Ciências de Educação, University of Porto, Portugal.</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2, June). </w:t>
      </w:r>
      <w:r w:rsidRPr="00C05AD8">
        <w:rPr>
          <w:sz w:val="22"/>
        </w:rPr>
        <w:t xml:space="preserve">The five key elements of providing early intervention in natural environments </w:t>
      </w:r>
      <w:r w:rsidRPr="00727709">
        <w:rPr>
          <w:sz w:val="22"/>
        </w:rPr>
        <w:t xml:space="preserve">and </w:t>
      </w:r>
      <w:r w:rsidRPr="00C05AD8">
        <w:rPr>
          <w:sz w:val="22"/>
        </w:rPr>
        <w:t>Support-based home visits.</w:t>
      </w:r>
      <w:r w:rsidRPr="00727709">
        <w:rPr>
          <w:sz w:val="22"/>
        </w:rPr>
        <w:t xml:space="preserve"> Keynote addresses presented at the annual meeting of the National Early Intervention Association, </w:t>
      </w:r>
      <w:smartTag w:uri="urn:schemas-microsoft-com:office:smarttags" w:element="City">
        <w:r w:rsidRPr="00727709">
          <w:rPr>
            <w:sz w:val="22"/>
          </w:rPr>
          <w:t>Coimbra</w:t>
        </w:r>
      </w:smartTag>
      <w:r w:rsidRPr="00727709">
        <w:rPr>
          <w:sz w:val="22"/>
        </w:rPr>
        <w:t xml:space="preserve">, </w:t>
      </w:r>
      <w:r w:rsidRPr="00C05AD8">
        <w:rPr>
          <w:sz w:val="22"/>
        </w:rPr>
        <w:t>Portugal</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amp; McWilliam, P. J. (2004, July). </w:t>
      </w:r>
      <w:r w:rsidRPr="00C05AD8">
        <w:rPr>
          <w:sz w:val="22"/>
        </w:rPr>
        <w:t>Applying a natural-environments model of early intervention.</w:t>
      </w:r>
      <w:r w:rsidRPr="00727709">
        <w:rPr>
          <w:sz w:val="22"/>
        </w:rPr>
        <w:t xml:space="preserve"> Workshop presented at the Early Child Intervention Australia Annual Meeting, </w:t>
      </w:r>
      <w:smartTag w:uri="urn:schemas-microsoft-com:office:smarttags" w:element="City">
        <w:r w:rsidRPr="00727709">
          <w:rPr>
            <w:sz w:val="22"/>
          </w:rPr>
          <w:t>Melbourne</w:t>
        </w:r>
      </w:smartTag>
      <w:r w:rsidRPr="00727709">
        <w:rPr>
          <w:sz w:val="22"/>
        </w:rPr>
        <w:t xml:space="preserve">, </w:t>
      </w:r>
      <w:r w:rsidRPr="00C05AD8">
        <w:rPr>
          <w:sz w:val="22"/>
        </w:rPr>
        <w:t>Australia</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July). </w:t>
      </w:r>
      <w:r w:rsidRPr="00C05AD8">
        <w:rPr>
          <w:sz w:val="22"/>
        </w:rPr>
        <w:t>Engagement: A focus for functional early intervention</w:t>
      </w:r>
      <w:r w:rsidRPr="00727709">
        <w:rPr>
          <w:sz w:val="22"/>
        </w:rPr>
        <w:t xml:space="preserve">. Keynote address to the Early Child Intervention Australia Annual Meeting, </w:t>
      </w:r>
      <w:smartTag w:uri="urn:schemas-microsoft-com:office:smarttags" w:element="City">
        <w:r w:rsidRPr="00727709">
          <w:rPr>
            <w:sz w:val="22"/>
          </w:rPr>
          <w:t>Melbourne</w:t>
        </w:r>
      </w:smartTag>
      <w:r w:rsidRPr="00727709">
        <w:rPr>
          <w:sz w:val="22"/>
        </w:rPr>
        <w:t xml:space="preserve">, </w:t>
      </w:r>
      <w:r w:rsidRPr="00C05AD8">
        <w:rPr>
          <w:sz w:val="22"/>
        </w:rPr>
        <w:t>Australia</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July). </w:t>
      </w:r>
      <w:r w:rsidRPr="00C05AD8">
        <w:rPr>
          <w:sz w:val="22"/>
        </w:rPr>
        <w:t>Rescuing child development through ecobehavioral interventions.</w:t>
      </w:r>
      <w:r w:rsidRPr="00727709">
        <w:rPr>
          <w:sz w:val="22"/>
        </w:rPr>
        <w:t xml:space="preserve"> Invited address sponsored by th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Queensland</w:t>
        </w:r>
      </w:smartTag>
      <w:r w:rsidRPr="00727709">
        <w:rPr>
          <w:sz w:val="22"/>
        </w:rPr>
        <w:t xml:space="preserve">, </w:t>
      </w:r>
      <w:smartTag w:uri="urn:schemas-microsoft-com:office:smarttags" w:element="City">
        <w:r w:rsidRPr="00727709">
          <w:rPr>
            <w:sz w:val="22"/>
          </w:rPr>
          <w:t>Brisbane</w:t>
        </w:r>
      </w:smartTag>
      <w:r w:rsidRPr="00727709">
        <w:rPr>
          <w:sz w:val="22"/>
        </w:rPr>
        <w:t xml:space="preserve">, </w:t>
      </w:r>
      <w:r w:rsidRPr="00C05AD8">
        <w:rPr>
          <w:sz w:val="22"/>
        </w:rPr>
        <w:t>Australia</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September). </w:t>
      </w:r>
      <w:r w:rsidRPr="00C05AD8">
        <w:rPr>
          <w:sz w:val="22"/>
        </w:rPr>
        <w:t>Collaborative consultation in community contexts</w:t>
      </w:r>
      <w:r w:rsidRPr="00727709">
        <w:rPr>
          <w:sz w:val="22"/>
        </w:rPr>
        <w:t xml:space="preserve">. Plenary session at the Europe Regional Medical Command, Educational and Developmental Intervention Services Conference, </w:t>
      </w:r>
      <w:smartTag w:uri="urn:schemas-microsoft-com:office:smarttags" w:element="City">
        <w:r w:rsidRPr="00727709">
          <w:rPr>
            <w:sz w:val="22"/>
          </w:rPr>
          <w:t>Willingen</w:t>
        </w:r>
      </w:smartTag>
      <w:r w:rsidRPr="00727709">
        <w:rPr>
          <w:sz w:val="22"/>
        </w:rPr>
        <w:t xml:space="preserve">, </w:t>
      </w:r>
      <w:r w:rsidRPr="00C05AD8">
        <w:rPr>
          <w:sz w:val="22"/>
        </w:rPr>
        <w:t>Germany</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September). </w:t>
      </w:r>
      <w:r w:rsidRPr="00C05AD8">
        <w:rPr>
          <w:sz w:val="22"/>
        </w:rPr>
        <w:t xml:space="preserve">Routines-based interview: Creating family-centered, functional intervention plans </w:t>
      </w:r>
      <w:r w:rsidRPr="00727709">
        <w:rPr>
          <w:sz w:val="22"/>
        </w:rPr>
        <w:t xml:space="preserve">and </w:t>
      </w:r>
      <w:r w:rsidRPr="00C05AD8">
        <w:rPr>
          <w:sz w:val="22"/>
        </w:rPr>
        <w:t>Home visiting</w:t>
      </w:r>
      <w:r w:rsidRPr="00727709">
        <w:rPr>
          <w:sz w:val="22"/>
        </w:rPr>
        <w:t xml:space="preserve">. Workshops presented at the Europe Regional Medical Command, Educational and Developmental Intervention Services Conference, </w:t>
      </w:r>
      <w:smartTag w:uri="urn:schemas-microsoft-com:office:smarttags" w:element="City">
        <w:r w:rsidRPr="00727709">
          <w:rPr>
            <w:sz w:val="22"/>
          </w:rPr>
          <w:t>Willingen</w:t>
        </w:r>
      </w:smartTag>
      <w:r w:rsidRPr="00727709">
        <w:rPr>
          <w:sz w:val="22"/>
        </w:rPr>
        <w:t xml:space="preserve">, </w:t>
      </w:r>
      <w:r w:rsidRPr="00C05AD8">
        <w:rPr>
          <w:sz w:val="22"/>
        </w:rPr>
        <w:t>Germany</w:t>
      </w:r>
      <w:r w:rsidRPr="00727709">
        <w:rPr>
          <w:sz w:val="22"/>
        </w:rPr>
        <w:t>.</w:t>
      </w:r>
    </w:p>
    <w:p w:rsidR="00BF17FB" w:rsidRPr="009730E4" w:rsidRDefault="00BF17FB" w:rsidP="00C05AD8">
      <w:pPr>
        <w:numPr>
          <w:ilvl w:val="0"/>
          <w:numId w:val="14"/>
        </w:numPr>
        <w:tabs>
          <w:tab w:val="clear" w:pos="2340"/>
          <w:tab w:val="num" w:pos="720"/>
        </w:tabs>
        <w:ind w:left="720" w:hanging="720"/>
        <w:rPr>
          <w:sz w:val="22"/>
          <w:lang w:val="pt-PT"/>
        </w:rPr>
      </w:pPr>
      <w:r w:rsidRPr="00727709">
        <w:rPr>
          <w:sz w:val="22"/>
        </w:rPr>
        <w:t xml:space="preserve">McWilliam, R. A. (2005, May). </w:t>
      </w:r>
      <w:r w:rsidRPr="00C05AD8">
        <w:rPr>
          <w:sz w:val="22"/>
        </w:rPr>
        <w:t>Foundations for learning in a modern society.</w:t>
      </w:r>
      <w:r w:rsidRPr="00727709">
        <w:rPr>
          <w:sz w:val="22"/>
        </w:rPr>
        <w:t xml:space="preserve"> </w:t>
      </w:r>
      <w:r w:rsidRPr="009730E4">
        <w:rPr>
          <w:sz w:val="22"/>
          <w:lang w:val="pt-PT"/>
        </w:rPr>
        <w:t>Paper presented at the Encontro Internacional Diferenciação do Conceito à Práctica, Universidade Católica Portuguesa, Porto, Portugal.</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5, August). </w:t>
      </w:r>
      <w:r w:rsidRPr="00C05AD8">
        <w:rPr>
          <w:sz w:val="22"/>
        </w:rPr>
        <w:t>The Routines-Based Interview</w:t>
      </w:r>
      <w:r w:rsidRPr="00727709">
        <w:rPr>
          <w:sz w:val="22"/>
        </w:rPr>
        <w:t xml:space="preserve"> and </w:t>
      </w:r>
      <w:r w:rsidRPr="00C05AD8">
        <w:rPr>
          <w:sz w:val="22"/>
        </w:rPr>
        <w:t>Home visiting</w:t>
      </w:r>
      <w:r w:rsidRPr="00727709">
        <w:rPr>
          <w:sz w:val="22"/>
        </w:rPr>
        <w:t xml:space="preserve">. Workshops presented at the Europe Regional Medical Command, Educational and Developmental Intervention Services Conference, </w:t>
      </w:r>
      <w:smartTag w:uri="urn:schemas-microsoft-com:office:smarttags" w:element="City">
        <w:r w:rsidRPr="00727709">
          <w:rPr>
            <w:sz w:val="22"/>
          </w:rPr>
          <w:t>Garmisch-Partenkirchen</w:t>
        </w:r>
      </w:smartTag>
      <w:r w:rsidRPr="00727709">
        <w:rPr>
          <w:sz w:val="22"/>
        </w:rPr>
        <w:t xml:space="preserve">, </w:t>
      </w:r>
      <w:r w:rsidRPr="00C05AD8">
        <w:rPr>
          <w:sz w:val="22"/>
        </w:rPr>
        <w:t>Germany</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Goetze, L., Maude, S., &amp; McWilliam, R. A. (2007, October). </w:t>
      </w:r>
      <w:r w:rsidRPr="00C05AD8">
        <w:rPr>
          <w:sz w:val="22"/>
        </w:rPr>
        <w:t>Primary service model versus independent-vendor model in early intervention.</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23rd Annual International Conference on Young Children (Division for Early Childhood of CEC), </w:t>
      </w:r>
      <w:smartTag w:uri="urn:schemas-microsoft-com:office:smarttags" w:element="City">
        <w:r w:rsidRPr="00727709">
          <w:rPr>
            <w:sz w:val="22"/>
          </w:rPr>
          <w:t>Niagara Falls</w:t>
        </w:r>
      </w:smartTag>
      <w:r w:rsidRPr="00727709">
        <w:rPr>
          <w:sz w:val="22"/>
        </w:rPr>
        <w:t xml:space="preserve">, </w:t>
      </w:r>
      <w:smartTag w:uri="urn:schemas-microsoft-com:office:smarttags" w:element="State">
        <w:r w:rsidRPr="00727709">
          <w:rPr>
            <w:sz w:val="22"/>
          </w:rPr>
          <w:t>Ontario</w:t>
        </w:r>
      </w:smartTag>
      <w:r w:rsidRPr="00727709">
        <w:rPr>
          <w:sz w:val="22"/>
        </w:rPr>
        <w:t xml:space="preserve">, </w:t>
      </w:r>
      <w:r w:rsidRPr="00C05AD8">
        <w:rPr>
          <w:sz w:val="22"/>
        </w:rPr>
        <w:t>Canada</w:t>
      </w:r>
      <w:r w:rsidRPr="00727709">
        <w:rPr>
          <w:sz w:val="22"/>
        </w:rPr>
        <w:t>.</w:t>
      </w:r>
    </w:p>
    <w:p w:rsidR="00BF17FB" w:rsidRPr="009730E4" w:rsidRDefault="00BF17FB" w:rsidP="00C05AD8">
      <w:pPr>
        <w:numPr>
          <w:ilvl w:val="0"/>
          <w:numId w:val="14"/>
        </w:numPr>
        <w:tabs>
          <w:tab w:val="clear" w:pos="2340"/>
          <w:tab w:val="num" w:pos="720"/>
        </w:tabs>
        <w:ind w:left="720" w:hanging="720"/>
        <w:rPr>
          <w:sz w:val="22"/>
          <w:lang w:val="pt-PT"/>
        </w:rPr>
      </w:pPr>
      <w:r w:rsidRPr="00727709">
        <w:rPr>
          <w:sz w:val="22"/>
        </w:rPr>
        <w:t xml:space="preserve">McWilliam, R. A. (2006, November). </w:t>
      </w:r>
      <w:r w:rsidRPr="00C05AD8">
        <w:rPr>
          <w:sz w:val="22"/>
        </w:rPr>
        <w:t>The three foundations for learning for children birth to 6 years of age</w:t>
      </w:r>
      <w:r w:rsidRPr="00727709">
        <w:rPr>
          <w:sz w:val="22"/>
        </w:rPr>
        <w:t xml:space="preserve"> and </w:t>
      </w:r>
      <w:r w:rsidRPr="00C05AD8">
        <w:rPr>
          <w:sz w:val="22"/>
        </w:rPr>
        <w:t>The missing assessment: Ne</w:t>
      </w:r>
      <w:smartTag w:uri="urn:schemas-microsoft-com:office:smarttags" w:element="PersonName">
        <w:r w:rsidRPr="00C05AD8">
          <w:rPr>
            <w:sz w:val="22"/>
          </w:rPr>
          <w:t>ed</w:t>
        </w:r>
      </w:smartTag>
      <w:r w:rsidRPr="00C05AD8">
        <w:rPr>
          <w:sz w:val="22"/>
        </w:rPr>
        <w:t>s of children and families in everyday life.</w:t>
      </w:r>
      <w:r w:rsidRPr="00727709">
        <w:rPr>
          <w:sz w:val="22"/>
        </w:rPr>
        <w:t xml:space="preserve"> </w:t>
      </w:r>
      <w:r w:rsidRPr="009730E4">
        <w:rPr>
          <w:sz w:val="22"/>
          <w:lang w:val="pt-PT"/>
        </w:rPr>
        <w:t xml:space="preserve">Papers </w:t>
      </w:r>
      <w:r w:rsidRPr="009730E4">
        <w:rPr>
          <w:sz w:val="22"/>
          <w:lang w:val="pt-PT"/>
        </w:rPr>
        <w:lastRenderedPageBreak/>
        <w:t>presented at the V Congreso Nacional de Interventcão Precoce, Associacão Nacional de Interventcão Precoce, Aveiro, Portugal.</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7, November). </w:t>
      </w:r>
      <w:r w:rsidRPr="00C05AD8">
        <w:rPr>
          <w:sz w:val="22"/>
        </w:rPr>
        <w:t>Ne</w:t>
      </w:r>
      <w:smartTag w:uri="urn:schemas-microsoft-com:office:smarttags" w:element="PersonName">
        <w:r w:rsidRPr="00C05AD8">
          <w:rPr>
            <w:sz w:val="22"/>
          </w:rPr>
          <w:t>ed</w:t>
        </w:r>
      </w:smartTag>
      <w:r w:rsidRPr="00C05AD8">
        <w:rPr>
          <w:sz w:val="22"/>
        </w:rPr>
        <w:t>s assessment and intervention where they make sense: In routines.</w:t>
      </w:r>
      <w:r w:rsidRPr="00727709">
        <w:rPr>
          <w:sz w:val="22"/>
        </w:rPr>
        <w:t xml:space="preserve"> Associacão Nacional de Interventcão Precoce, </w:t>
      </w:r>
      <w:smartTag w:uri="urn:schemas-microsoft-com:office:smarttags" w:element="City">
        <w:r w:rsidRPr="00727709">
          <w:rPr>
            <w:sz w:val="22"/>
          </w:rPr>
          <w:t>Coimbra</w:t>
        </w:r>
      </w:smartTag>
      <w:r w:rsidRPr="00727709">
        <w:rPr>
          <w:sz w:val="22"/>
        </w:rPr>
        <w:t xml:space="preserve">, </w:t>
      </w:r>
      <w:r w:rsidRPr="00C05AD8">
        <w:rPr>
          <w:sz w:val="22"/>
        </w:rPr>
        <w:t>Portugal</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C26D1E">
        <w:rPr>
          <w:sz w:val="22"/>
          <w:lang w:val="es-PY"/>
        </w:rPr>
        <w:t xml:space="preserve">McWilliam, R. A. (2009, November). Atención Temprana basada en rutinas: Dirigiéndose a los fundamentos del aprendizaje en entornos naturales. </w:t>
      </w:r>
      <w:r w:rsidRPr="00727709">
        <w:rPr>
          <w:sz w:val="22"/>
        </w:rPr>
        <w:t xml:space="preserve">Keynote address at the 3rd Interdisciplinary Meeting on Disability/Developmental Disorders and Early Care and the European Meeting on Early Intervention, </w:t>
      </w:r>
      <w:smartTag w:uri="urn:schemas-microsoft-com:office:smarttags" w:element="State">
        <w:r w:rsidRPr="00727709">
          <w:rPr>
            <w:sz w:val="22"/>
          </w:rPr>
          <w:t>Madrid</w:t>
        </w:r>
      </w:smartTag>
      <w:r w:rsidRPr="00727709">
        <w:rPr>
          <w:sz w:val="22"/>
        </w:rPr>
        <w:t xml:space="preserve">, </w:t>
      </w:r>
      <w:r w:rsidRPr="00C05AD8">
        <w:rPr>
          <w:sz w:val="22"/>
        </w:rPr>
        <w:t>Spain</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9, November). </w:t>
      </w:r>
      <w:r w:rsidRPr="00C05AD8">
        <w:rPr>
          <w:sz w:val="22"/>
        </w:rPr>
        <w:t xml:space="preserve">Early intervention teams </w:t>
      </w:r>
      <w:smartTag w:uri="urn:schemas-microsoft-com:office:smarttags" w:element="PersonName">
        <w:r w:rsidRPr="00C05AD8">
          <w:rPr>
            <w:sz w:val="22"/>
          </w:rPr>
          <w:t>ed</w:t>
        </w:r>
      </w:smartTag>
      <w:r w:rsidRPr="00C05AD8">
        <w:rPr>
          <w:sz w:val="22"/>
        </w:rPr>
        <w:t>ucational area/other professionals.</w:t>
      </w:r>
      <w:r w:rsidRPr="00727709">
        <w:rPr>
          <w:sz w:val="22"/>
        </w:rPr>
        <w:t xml:space="preserve"> Invit</w:t>
      </w:r>
      <w:smartTag w:uri="urn:schemas-microsoft-com:office:smarttags" w:element="PersonName">
        <w:r w:rsidRPr="00727709">
          <w:rPr>
            <w:sz w:val="22"/>
          </w:rPr>
          <w:t>ed</w:t>
        </w:r>
      </w:smartTag>
      <w:r w:rsidRPr="00727709">
        <w:rPr>
          <w:sz w:val="22"/>
        </w:rPr>
        <w:t xml:space="preserve"> colloquium at the 3rd Interdisciplinary Meeting on Disability/Developmental Disorders and Early Care and the European Meeting on Early Intervention, </w:t>
      </w:r>
      <w:smartTag w:uri="urn:schemas-microsoft-com:office:smarttags" w:element="State">
        <w:r w:rsidRPr="00727709">
          <w:rPr>
            <w:sz w:val="22"/>
          </w:rPr>
          <w:t>Madrid</w:t>
        </w:r>
      </w:smartTag>
      <w:r w:rsidRPr="00727709">
        <w:rPr>
          <w:sz w:val="22"/>
        </w:rPr>
        <w:t xml:space="preserve">, </w:t>
      </w:r>
      <w:r w:rsidRPr="00C05AD8">
        <w:rPr>
          <w:sz w:val="22"/>
        </w:rPr>
        <w:t>Spain</w:t>
      </w:r>
      <w:r w:rsidRPr="00727709">
        <w:rPr>
          <w:sz w:val="22"/>
        </w:rPr>
        <w:t>.</w:t>
      </w:r>
    </w:p>
    <w:p w:rsidR="00BF17FB" w:rsidRPr="009730E4" w:rsidRDefault="00BF17FB" w:rsidP="00C05AD8">
      <w:pPr>
        <w:numPr>
          <w:ilvl w:val="0"/>
          <w:numId w:val="14"/>
        </w:numPr>
        <w:tabs>
          <w:tab w:val="clear" w:pos="2340"/>
          <w:tab w:val="num" w:pos="720"/>
        </w:tabs>
        <w:ind w:left="720" w:hanging="720"/>
        <w:rPr>
          <w:sz w:val="22"/>
          <w:lang w:val="pt-PT"/>
        </w:rPr>
      </w:pPr>
      <w:r w:rsidRPr="009730E4">
        <w:rPr>
          <w:sz w:val="22"/>
          <w:lang w:val="pt-PT"/>
        </w:rPr>
        <w:t xml:space="preserve">McWilliam, R. A. (2010, May). Intervenção precoce: Construindo practices com impacto. Workshop presented at the Fórum Cultural José Manueal Figueiredo, Baixa da Banheira, Portugal (organized by Associação NÓS). </w:t>
      </w:r>
    </w:p>
    <w:p w:rsidR="00BF17FB" w:rsidRPr="009730E4" w:rsidRDefault="00BF17FB" w:rsidP="00C05AD8">
      <w:pPr>
        <w:numPr>
          <w:ilvl w:val="0"/>
          <w:numId w:val="14"/>
        </w:numPr>
        <w:tabs>
          <w:tab w:val="clear" w:pos="2340"/>
          <w:tab w:val="num" w:pos="720"/>
        </w:tabs>
        <w:ind w:left="720" w:hanging="720"/>
        <w:rPr>
          <w:sz w:val="22"/>
          <w:lang w:val="pt-PT"/>
        </w:rPr>
      </w:pPr>
      <w:r w:rsidRPr="00727709">
        <w:rPr>
          <w:sz w:val="22"/>
        </w:rPr>
        <w:t xml:space="preserve">McWilliam, R. A. (2010, May). </w:t>
      </w:r>
      <w:r w:rsidRPr="00C05AD8">
        <w:rPr>
          <w:sz w:val="22"/>
        </w:rPr>
        <w:t>Early childhood intervention: Out of clinics and into natural environments.</w:t>
      </w:r>
      <w:r w:rsidRPr="00727709">
        <w:rPr>
          <w:sz w:val="22"/>
        </w:rPr>
        <w:t xml:space="preserve"> </w:t>
      </w:r>
      <w:r w:rsidRPr="009730E4">
        <w:rPr>
          <w:sz w:val="22"/>
          <w:lang w:val="pt-PT"/>
        </w:rPr>
        <w:t>Paper presented at the Faculdade de Psicologia ed de Ciéncias da Educação, Universidade de Porto, Portugal.</w:t>
      </w:r>
    </w:p>
    <w:p w:rsidR="00BF17FB" w:rsidRPr="00727709" w:rsidRDefault="00BF17FB" w:rsidP="00C05AD8">
      <w:pPr>
        <w:numPr>
          <w:ilvl w:val="0"/>
          <w:numId w:val="14"/>
        </w:numPr>
        <w:tabs>
          <w:tab w:val="clear" w:pos="2340"/>
          <w:tab w:val="num" w:pos="720"/>
        </w:tabs>
        <w:ind w:left="720" w:hanging="720"/>
        <w:rPr>
          <w:sz w:val="22"/>
        </w:rPr>
      </w:pPr>
      <w:r w:rsidRPr="00727709">
        <w:rPr>
          <w:sz w:val="22"/>
        </w:rPr>
        <w:t>McWilliam, R. A. (2010, October).  </w:t>
      </w:r>
      <w:r w:rsidRPr="00C05AD8">
        <w:rPr>
          <w:sz w:val="22"/>
        </w:rPr>
        <w:t>The importance of family in early intervention</w:t>
      </w:r>
      <w:r w:rsidRPr="00727709">
        <w:rPr>
          <w:sz w:val="22"/>
        </w:rPr>
        <w:t> and </w:t>
      </w:r>
      <w:r w:rsidRPr="00C05AD8">
        <w:rPr>
          <w:sz w:val="22"/>
        </w:rPr>
        <w:t>How to work with families in early intervention</w:t>
      </w:r>
      <w:r w:rsidRPr="00727709">
        <w:rPr>
          <w:sz w:val="22"/>
        </w:rPr>
        <w:t xml:space="preserve"> for IV Encontro Intervenção Precoce sponsored by the Centre Cultural de Campo Maior, </w:t>
      </w:r>
      <w:r w:rsidRPr="00C05AD8">
        <w:rPr>
          <w:sz w:val="22"/>
        </w:rPr>
        <w:t>Portugal</w:t>
      </w:r>
      <w:r w:rsidRPr="00727709">
        <w:rPr>
          <w:sz w:val="22"/>
        </w:rPr>
        <w:t>.</w:t>
      </w:r>
    </w:p>
    <w:p w:rsidR="00BF17FB" w:rsidRPr="009730E4" w:rsidRDefault="00BF17FB" w:rsidP="00C05AD8">
      <w:pPr>
        <w:numPr>
          <w:ilvl w:val="0"/>
          <w:numId w:val="14"/>
        </w:numPr>
        <w:tabs>
          <w:tab w:val="clear" w:pos="2340"/>
          <w:tab w:val="num" w:pos="720"/>
        </w:tabs>
        <w:ind w:left="720" w:hanging="720"/>
        <w:rPr>
          <w:sz w:val="22"/>
          <w:lang w:val="pt-PT"/>
        </w:rPr>
      </w:pPr>
      <w:r w:rsidRPr="009730E4">
        <w:rPr>
          <w:sz w:val="22"/>
          <w:lang w:val="pt-PT"/>
        </w:rPr>
        <w:t>McWilliam, R. A. (2011, November). Não compliquem a IPI: centrem-se em envolvimento, independência e interacções sociais (Don’t complicate the IFSP: Focus on engagement, independpence, and social relationships). Keynote address to the IX Congresso Nacional de Intervenção Precoce, Madeira, Portugal.</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12, June). </w:t>
      </w:r>
      <w:r w:rsidRPr="00C05AD8">
        <w:rPr>
          <w:sz w:val="22"/>
        </w:rPr>
        <w:t>A day with Robin McWilliam.</w:t>
      </w:r>
      <w:r w:rsidRPr="00727709">
        <w:rPr>
          <w:sz w:val="22"/>
        </w:rPr>
        <w:t xml:space="preserve"> Presentation at Massey University, Auckland, </w:t>
      </w:r>
      <w:r w:rsidRPr="00C05AD8">
        <w:rPr>
          <w:sz w:val="22"/>
        </w:rPr>
        <w:t>New Zealand</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12, August). </w:t>
      </w:r>
      <w:r w:rsidRPr="00C05AD8">
        <w:rPr>
          <w:sz w:val="22"/>
        </w:rPr>
        <w:t>Practical discussion of evidence-based practices.</w:t>
      </w:r>
      <w:r w:rsidRPr="00727709">
        <w:rPr>
          <w:sz w:val="22"/>
        </w:rPr>
        <w:t xml:space="preserve"> Organized by Early Childhood Intervention Australia-Victoria, held at the Victoria Department of Educational and Early Childhood Development, Melbourne, Victoria, </w:t>
      </w:r>
      <w:r w:rsidRPr="00C05AD8">
        <w:rPr>
          <w:sz w:val="22"/>
        </w:rPr>
        <w:t>Australia</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ilam, R. A. (2012, August). </w:t>
      </w:r>
      <w:r w:rsidRPr="00C05AD8">
        <w:rPr>
          <w:sz w:val="22"/>
        </w:rPr>
        <w:t>Promoting engagement through a routines-based approach.</w:t>
      </w:r>
      <w:r w:rsidRPr="00727709">
        <w:rPr>
          <w:sz w:val="22"/>
        </w:rPr>
        <w:t xml:space="preserve"> Keynote address at the Early Childhood Intervention Australia biennial national conference, Perth, Western Australia, </w:t>
      </w:r>
      <w:r w:rsidRPr="00C05AD8">
        <w:rPr>
          <w:sz w:val="22"/>
        </w:rPr>
        <w:t>Australia</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lastRenderedPageBreak/>
        <w:t xml:space="preserve">McWilliam, R. A. (2012, August). </w:t>
      </w:r>
      <w:r w:rsidRPr="00C05AD8">
        <w:rPr>
          <w:sz w:val="22"/>
        </w:rPr>
        <w:t>Engagement of every child in the child care and preschool setting.</w:t>
      </w:r>
      <w:r w:rsidRPr="00727709">
        <w:rPr>
          <w:sz w:val="22"/>
        </w:rPr>
        <w:t xml:space="preserve"> Workshop presented at the Early Childhood Intervention Australia biennial national conference, Perth, Western Australia, </w:t>
      </w:r>
      <w:r w:rsidRPr="00C05AD8">
        <w:rPr>
          <w:sz w:val="22"/>
        </w:rPr>
        <w:t>Australia</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12, September). </w:t>
      </w:r>
      <w:r w:rsidRPr="00C05AD8">
        <w:rPr>
          <w:sz w:val="22"/>
        </w:rPr>
        <w:t>Ten family-level strategies for promoting child and family outcomes.</w:t>
      </w:r>
      <w:r w:rsidRPr="00727709">
        <w:rPr>
          <w:sz w:val="22"/>
        </w:rPr>
        <w:t xml:space="preserve"> Keynote address at the 1st International Early Childhood Intervention Conference (ANIP—Portuguese National Early Intervention Association) Eurlyaid Annual Conference, Braga, </w:t>
      </w:r>
      <w:r w:rsidRPr="00C05AD8">
        <w:rPr>
          <w:sz w:val="22"/>
        </w:rPr>
        <w:t>Portugal</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Guralnick, M., Carpenter, B., McWilliam, R. A. , Pretis, M., Espe-Sherwendt, M., &amp; Chaves de Almeida, I (2012, September). </w:t>
      </w:r>
      <w:r w:rsidRPr="00C05AD8">
        <w:rPr>
          <w:sz w:val="22"/>
        </w:rPr>
        <w:t>Future perspectives in early childhood intervention.</w:t>
      </w:r>
      <w:r w:rsidRPr="00727709">
        <w:rPr>
          <w:sz w:val="22"/>
        </w:rPr>
        <w:t xml:space="preserve"> Panel discussion at the 1st International Early Childhood Intervention Conference (ANIP—Portuguese National Early Intervention Association) Eurlyaid Annual Conference, Braga, </w:t>
      </w:r>
      <w:r w:rsidRPr="00C05AD8">
        <w:rPr>
          <w:sz w:val="22"/>
        </w:rPr>
        <w:t>Portugal</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13, July). </w:t>
      </w:r>
      <w:r w:rsidRPr="00C05AD8">
        <w:rPr>
          <w:sz w:val="22"/>
        </w:rPr>
        <w:t>A day with Robin McWilliam</w:t>
      </w:r>
      <w:r w:rsidRPr="00727709">
        <w:rPr>
          <w:sz w:val="22"/>
        </w:rPr>
        <w:t xml:space="preserve">. University of Christchurch, </w:t>
      </w:r>
      <w:r w:rsidRPr="00C05AD8">
        <w:rPr>
          <w:sz w:val="22"/>
        </w:rPr>
        <w:t>New Zealand</w:t>
      </w:r>
      <w:r w:rsidRPr="00727709">
        <w:rPr>
          <w:sz w:val="22"/>
        </w:rPr>
        <w:t>.</w:t>
      </w:r>
    </w:p>
    <w:p w:rsidR="00BF17FB" w:rsidRPr="00C05AD8" w:rsidRDefault="00BF17FB" w:rsidP="00C05AD8">
      <w:pPr>
        <w:numPr>
          <w:ilvl w:val="0"/>
          <w:numId w:val="14"/>
        </w:numPr>
        <w:tabs>
          <w:tab w:val="clear" w:pos="2340"/>
          <w:tab w:val="num" w:pos="720"/>
        </w:tabs>
        <w:ind w:left="720" w:hanging="720"/>
        <w:rPr>
          <w:sz w:val="22"/>
        </w:rPr>
      </w:pPr>
      <w:r w:rsidRPr="00727709">
        <w:rPr>
          <w:sz w:val="22"/>
        </w:rPr>
        <w:t xml:space="preserve">McWilliam, R. A. (2013, November). </w:t>
      </w:r>
      <w:r w:rsidRPr="00C05AD8">
        <w:rPr>
          <w:sz w:val="22"/>
        </w:rPr>
        <w:t>Early intervention in natural environments.</w:t>
      </w:r>
      <w:r w:rsidRPr="00727709">
        <w:rPr>
          <w:sz w:val="22"/>
        </w:rPr>
        <w:t xml:space="preserve"> </w:t>
      </w:r>
      <w:r w:rsidRPr="00C05AD8">
        <w:rPr>
          <w:sz w:val="22"/>
        </w:rPr>
        <w:t>Presentation organized by FEAPS, Madrid, Spain.</w:t>
      </w:r>
    </w:p>
    <w:p w:rsidR="00BF17FB" w:rsidRPr="00C05AD8" w:rsidRDefault="00BF17FB" w:rsidP="00C05AD8">
      <w:pPr>
        <w:numPr>
          <w:ilvl w:val="0"/>
          <w:numId w:val="14"/>
        </w:numPr>
        <w:tabs>
          <w:tab w:val="clear" w:pos="2340"/>
          <w:tab w:val="num" w:pos="720"/>
        </w:tabs>
        <w:ind w:left="720" w:hanging="720"/>
        <w:rPr>
          <w:sz w:val="22"/>
        </w:rPr>
      </w:pPr>
      <w:r w:rsidRPr="00727709">
        <w:rPr>
          <w:sz w:val="22"/>
        </w:rPr>
        <w:t xml:space="preserve">McWilliam, R. A. (2013, November). </w:t>
      </w:r>
      <w:r w:rsidRPr="00C05AD8">
        <w:rPr>
          <w:sz w:val="22"/>
        </w:rPr>
        <w:t>Early intervention in natural environments</w:t>
      </w:r>
      <w:r w:rsidRPr="00727709">
        <w:rPr>
          <w:sz w:val="22"/>
        </w:rPr>
        <w:t xml:space="preserve">. </w:t>
      </w:r>
      <w:r w:rsidRPr="00C05AD8">
        <w:rPr>
          <w:sz w:val="22"/>
        </w:rPr>
        <w:t>Presentation organized by ONCE and CERMI, Valencia, Spain.</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14, February). </w:t>
      </w:r>
      <w:r w:rsidRPr="00C05AD8">
        <w:rPr>
          <w:sz w:val="22"/>
        </w:rPr>
        <w:t>Functional needs assessment, writing functional goals, and using consultation for service delivery.</w:t>
      </w:r>
      <w:r w:rsidRPr="00727709">
        <w:rPr>
          <w:sz w:val="22"/>
        </w:rPr>
        <w:t xml:space="preserve"> Presentation for Getting Ready for Inclusion Today program, Edmonton, Alberta, </w:t>
      </w:r>
      <w:r w:rsidRPr="00C05AD8">
        <w:rPr>
          <w:sz w:val="22"/>
        </w:rPr>
        <w:t>Canada</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14, April). </w:t>
      </w:r>
      <w:r w:rsidRPr="00C05AD8">
        <w:rPr>
          <w:sz w:val="22"/>
        </w:rPr>
        <w:t>Functional goal writing, consultative practices, and inclusion.</w:t>
      </w:r>
      <w:r w:rsidRPr="00727709">
        <w:rPr>
          <w:sz w:val="22"/>
        </w:rPr>
        <w:t xml:space="preserve"> Presentation to North East Infant and Child Development Services, Windsor, and Infant &amp; Child Development Services PEEL, Missisauga, Ontario, </w:t>
      </w:r>
      <w:r w:rsidRPr="00C05AD8">
        <w:rPr>
          <w:sz w:val="22"/>
        </w:rPr>
        <w:t>Canada</w:t>
      </w:r>
      <w:r w:rsidRPr="00727709">
        <w:rPr>
          <w:sz w:val="22"/>
        </w:rPr>
        <w:t>.</w:t>
      </w:r>
    </w:p>
    <w:p w:rsidR="00BF17FB" w:rsidRPr="00C05AD8" w:rsidRDefault="00BF17FB" w:rsidP="00C05AD8">
      <w:pPr>
        <w:numPr>
          <w:ilvl w:val="0"/>
          <w:numId w:val="14"/>
        </w:numPr>
        <w:tabs>
          <w:tab w:val="clear" w:pos="2340"/>
          <w:tab w:val="num" w:pos="720"/>
        </w:tabs>
        <w:ind w:left="720" w:hanging="720"/>
        <w:rPr>
          <w:sz w:val="22"/>
        </w:rPr>
      </w:pPr>
      <w:r w:rsidRPr="00727709">
        <w:rPr>
          <w:sz w:val="22"/>
        </w:rPr>
        <w:t xml:space="preserve">McWilliam, R. A. (2014, May). </w:t>
      </w:r>
      <w:r w:rsidRPr="00C05AD8">
        <w:rPr>
          <w:sz w:val="22"/>
        </w:rPr>
        <w:t>Unified model of early intervention 0-5.</w:t>
      </w:r>
      <w:r w:rsidRPr="00727709">
        <w:rPr>
          <w:sz w:val="22"/>
        </w:rPr>
        <w:t xml:space="preserve"> </w:t>
      </w:r>
      <w:r w:rsidRPr="00C05AD8">
        <w:rPr>
          <w:sz w:val="22"/>
        </w:rPr>
        <w:t>Presentation at the Autonomous University of Madrid, Spain.</w:t>
      </w:r>
    </w:p>
    <w:p w:rsidR="00BF17FB" w:rsidRPr="00727709" w:rsidRDefault="00BF17FB" w:rsidP="00C05AD8">
      <w:pPr>
        <w:numPr>
          <w:ilvl w:val="0"/>
          <w:numId w:val="14"/>
        </w:numPr>
        <w:tabs>
          <w:tab w:val="clear" w:pos="2340"/>
          <w:tab w:val="num" w:pos="720"/>
        </w:tabs>
        <w:ind w:left="720" w:hanging="720"/>
        <w:rPr>
          <w:sz w:val="22"/>
        </w:rPr>
      </w:pPr>
      <w:r w:rsidRPr="00C26D1E">
        <w:rPr>
          <w:sz w:val="22"/>
          <w:lang w:val="es-PY"/>
        </w:rPr>
        <w:t xml:space="preserve">McWilliam, R. A. (2014, May). Promover las competencias de las familias: El plan individualizado de apoyo familiar. </w:t>
      </w:r>
      <w:r w:rsidRPr="00727709">
        <w:rPr>
          <w:sz w:val="22"/>
        </w:rPr>
        <w:t xml:space="preserve">Presentation at the Second International Conference on Families and Disability, organized by Ramón Llul University, Barcelona, </w:t>
      </w:r>
      <w:r w:rsidRPr="00C05AD8">
        <w:rPr>
          <w:sz w:val="22"/>
        </w:rPr>
        <w:t>Spain</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amp; Serrano, A. (2014, May). </w:t>
      </w:r>
      <w:r w:rsidRPr="00C05AD8">
        <w:rPr>
          <w:sz w:val="22"/>
        </w:rPr>
        <w:t xml:space="preserve">Working with families: New challenges for families and professionals. </w:t>
      </w:r>
      <w:r w:rsidRPr="00727709">
        <w:rPr>
          <w:sz w:val="22"/>
        </w:rPr>
        <w:t xml:space="preserve">Presentation at the Second International Conference on Families and Disability, organized by Ramón Llul University, Barcelona, </w:t>
      </w:r>
      <w:r w:rsidRPr="00C05AD8">
        <w:rPr>
          <w:sz w:val="22"/>
        </w:rPr>
        <w:t>Spain</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14, September). </w:t>
      </w:r>
      <w:r w:rsidRPr="00C05AD8">
        <w:rPr>
          <w:sz w:val="22"/>
        </w:rPr>
        <w:t xml:space="preserve">Early intervention in natural and family-centered contexts to improve the quality of life of people with disabilities and promote their development </w:t>
      </w:r>
      <w:r w:rsidRPr="00727709">
        <w:rPr>
          <w:sz w:val="22"/>
        </w:rPr>
        <w:t>and</w:t>
      </w:r>
      <w:r w:rsidRPr="00C05AD8">
        <w:rPr>
          <w:sz w:val="22"/>
        </w:rPr>
        <w:t xml:space="preserve"> </w:t>
      </w:r>
      <w:r w:rsidRPr="00C05AD8">
        <w:rPr>
          <w:sz w:val="22"/>
        </w:rPr>
        <w:lastRenderedPageBreak/>
        <w:t xml:space="preserve">Family-centered positive behavior support. </w:t>
      </w:r>
      <w:r w:rsidRPr="00727709">
        <w:rPr>
          <w:sz w:val="22"/>
        </w:rPr>
        <w:t xml:space="preserve">Keynote addresses at the Seventh International Congress on Disability, Medellín, </w:t>
      </w:r>
      <w:r w:rsidRPr="00C05AD8">
        <w:rPr>
          <w:sz w:val="22"/>
        </w:rPr>
        <w:t>Colombia</w:t>
      </w:r>
      <w:r w:rsidRPr="00727709">
        <w:rPr>
          <w:sz w:val="22"/>
        </w:rPr>
        <w:t>.</w:t>
      </w:r>
    </w:p>
    <w:p w:rsidR="00BF17FB" w:rsidRPr="00C05AD8" w:rsidRDefault="00BF17FB" w:rsidP="00C05AD8">
      <w:pPr>
        <w:numPr>
          <w:ilvl w:val="0"/>
          <w:numId w:val="14"/>
        </w:numPr>
        <w:tabs>
          <w:tab w:val="clear" w:pos="2340"/>
          <w:tab w:val="num" w:pos="720"/>
        </w:tabs>
        <w:ind w:left="720" w:hanging="720"/>
        <w:rPr>
          <w:sz w:val="22"/>
        </w:rPr>
      </w:pPr>
      <w:r w:rsidRPr="00727709">
        <w:rPr>
          <w:sz w:val="22"/>
        </w:rPr>
        <w:t xml:space="preserve">McWilliam, R. A. (2014, October). </w:t>
      </w:r>
      <w:r w:rsidRPr="00C05AD8">
        <w:rPr>
          <w:sz w:val="22"/>
        </w:rPr>
        <w:t>Routines-based early intervention.</w:t>
      </w:r>
      <w:r w:rsidRPr="00727709">
        <w:rPr>
          <w:sz w:val="22"/>
        </w:rPr>
        <w:t xml:space="preserve"> Guest lecture at Chang Gung University, Tao-Yuan, </w:t>
      </w:r>
      <w:r w:rsidRPr="00C05AD8">
        <w:rPr>
          <w:sz w:val="22"/>
        </w:rPr>
        <w:t>Taiwan</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14, October). From RBI to IFSP. Guest lecture for Department of Special Education, Natioanl Taipei University of Education, </w:t>
      </w:r>
      <w:r w:rsidRPr="00C05AD8">
        <w:rPr>
          <w:sz w:val="22"/>
        </w:rPr>
        <w:t>Taiwan</w:t>
      </w:r>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14, October). </w:t>
      </w:r>
      <w:r w:rsidRPr="00C05AD8">
        <w:rPr>
          <w:sz w:val="22"/>
        </w:rPr>
        <w:t>Early intervention in natural contexts</w:t>
      </w:r>
      <w:r w:rsidRPr="00727709">
        <w:rPr>
          <w:sz w:val="22"/>
        </w:rPr>
        <w:t xml:space="preserve">. Keynote speech. </w:t>
      </w:r>
      <w:r w:rsidRPr="00C05AD8">
        <w:rPr>
          <w:sz w:val="22"/>
        </w:rPr>
        <w:t>Home-visiting training fro early interventionists</w:t>
      </w:r>
      <w:r w:rsidRPr="00727709">
        <w:rPr>
          <w:sz w:val="22"/>
        </w:rPr>
        <w:t xml:space="preserve">. Workshop. </w:t>
      </w:r>
      <w:r w:rsidRPr="00C05AD8">
        <w:rPr>
          <w:sz w:val="22"/>
        </w:rPr>
        <w:t>Intervention strategies in home and classroom</w:t>
      </w:r>
      <w:r w:rsidRPr="00727709">
        <w:rPr>
          <w:sz w:val="22"/>
        </w:rPr>
        <w:t>. Workshop. 15</w:t>
      </w:r>
      <w:r w:rsidRPr="00C05AD8">
        <w:rPr>
          <w:sz w:val="22"/>
        </w:rPr>
        <w:t>th</w:t>
      </w:r>
      <w:r w:rsidRPr="00727709">
        <w:rPr>
          <w:sz w:val="22"/>
        </w:rPr>
        <w:t xml:space="preserve"> International Conference of Early Intervention for Children with Developmental Delay, Taipei, </w:t>
      </w:r>
      <w:r w:rsidRPr="00C05AD8">
        <w:rPr>
          <w:sz w:val="22"/>
        </w:rPr>
        <w:t>Taiwan</w:t>
      </w:r>
      <w:r w:rsidRPr="00727709">
        <w:rPr>
          <w:sz w:val="22"/>
        </w:rPr>
        <w:t>.</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April). Working with families in natural environments. Workshop at Children’s Autism Services of Edmonton, Alberta, Canada.</w:t>
      </w:r>
    </w:p>
    <w:p w:rsidR="00BF17FB" w:rsidRPr="009730E4" w:rsidRDefault="00BF17FB" w:rsidP="00C05AD8">
      <w:pPr>
        <w:numPr>
          <w:ilvl w:val="0"/>
          <w:numId w:val="14"/>
        </w:numPr>
        <w:tabs>
          <w:tab w:val="clear" w:pos="2340"/>
          <w:tab w:val="num" w:pos="720"/>
        </w:tabs>
        <w:ind w:left="720" w:hanging="720"/>
        <w:rPr>
          <w:sz w:val="22"/>
          <w:lang w:val="pt-PT"/>
        </w:rPr>
      </w:pPr>
      <w:r w:rsidRPr="00C05AD8">
        <w:rPr>
          <w:sz w:val="22"/>
        </w:rPr>
        <w:t xml:space="preserve">McWilliam, R. A., &amp; Fernández Valero, R. (2015, April). Implementing components of the Routines-Based Model. </w:t>
      </w:r>
      <w:r w:rsidRPr="009730E4">
        <w:rPr>
          <w:sz w:val="22"/>
          <w:lang w:val="pt-PT"/>
        </w:rPr>
        <w:t>Colóquio Internacional 2015 Psicologia e Educação, ISPA Instituto Universitário, Lisbon, Portugal.</w:t>
      </w:r>
    </w:p>
    <w:p w:rsidR="00BF17FB" w:rsidRPr="00C05AD8" w:rsidRDefault="00BF17FB" w:rsidP="00C05AD8">
      <w:pPr>
        <w:numPr>
          <w:ilvl w:val="0"/>
          <w:numId w:val="14"/>
        </w:numPr>
        <w:tabs>
          <w:tab w:val="clear" w:pos="2340"/>
          <w:tab w:val="num" w:pos="720"/>
        </w:tabs>
        <w:ind w:left="720" w:hanging="720"/>
        <w:rPr>
          <w:sz w:val="22"/>
        </w:rPr>
      </w:pPr>
      <w:r w:rsidRPr="00727709">
        <w:rPr>
          <w:sz w:val="22"/>
        </w:rPr>
        <w:t xml:space="preserve">McWilliam, R. A. (2015, August). </w:t>
      </w:r>
      <w:r w:rsidRPr="00C05AD8">
        <w:rPr>
          <w:sz w:val="22"/>
        </w:rPr>
        <w:t>Consultation on KKH DCD community projects.</w:t>
      </w:r>
      <w:r w:rsidRPr="00727709">
        <w:rPr>
          <w:sz w:val="22"/>
        </w:rPr>
        <w:t xml:space="preserve"> KK Women’s and Children’s Hospital, </w:t>
      </w:r>
      <w:r w:rsidRPr="00C05AD8">
        <w:rPr>
          <w:sz w:val="22"/>
        </w:rPr>
        <w:t>Singapore</w:t>
      </w:r>
      <w:r w:rsidRPr="00727709">
        <w:rPr>
          <w:sz w:val="22"/>
        </w:rPr>
        <w:t>.</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August). Consultation on functional early intervention model and RBI. THK EIPIC Centre, Singapore.</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August). The value of early intervention in natural environments. Lecture at Health Promotion Board, Singapore.</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August). RBEI. Lecture at Social Service Institute, Singapore.</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September). Implementation planning in early intervention. Meeting with research team members, National Taipei University, Taipei, Taiwan.</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September). Train the trainers on RBI. Three-day mini-institute, Chung Yuan Christian University, Tao-Yuan, Taiwan.</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September). Early intervention. Three guest lectures, Chung Yuan Christian University, Tao-Yuan, Taiwan</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September). Early intervention. Lecture, Chang Gung University, Taipei, Taiwan.</w:t>
      </w:r>
    </w:p>
    <w:p w:rsidR="00BF17FB" w:rsidRPr="00C05AD8" w:rsidRDefault="00BF17FB" w:rsidP="00C05AD8">
      <w:pPr>
        <w:numPr>
          <w:ilvl w:val="0"/>
          <w:numId w:val="14"/>
        </w:numPr>
        <w:tabs>
          <w:tab w:val="clear" w:pos="2340"/>
          <w:tab w:val="num" w:pos="720"/>
        </w:tabs>
        <w:ind w:left="720" w:hanging="720"/>
        <w:rPr>
          <w:sz w:val="22"/>
        </w:rPr>
      </w:pPr>
      <w:r w:rsidRPr="00C05AD8">
        <w:rPr>
          <w:sz w:val="22"/>
        </w:rPr>
        <w:t xml:space="preserve">McWilliam, R. A. (2015, September). (a) Home visiting (workshop), (b) Integrated model and collaborative teaming (workshop), (c) Implementation planning in early intervention (keynote speech), (d) Implementation of early intervention (advanced course). The 16th International </w:t>
      </w:r>
      <w:r w:rsidRPr="00C05AD8">
        <w:rPr>
          <w:sz w:val="22"/>
        </w:rPr>
        <w:lastRenderedPageBreak/>
        <w:t>Conference of Early Intervention for Children with Developmental Delays, Cardinal Tien Hospital, Taipei, Taiwan.</w:t>
      </w:r>
    </w:p>
    <w:p w:rsidR="00BF17FB" w:rsidRPr="00C05AD8" w:rsidRDefault="00BF17FB" w:rsidP="00C05AD8">
      <w:pPr>
        <w:numPr>
          <w:ilvl w:val="0"/>
          <w:numId w:val="14"/>
        </w:numPr>
        <w:tabs>
          <w:tab w:val="clear" w:pos="2340"/>
          <w:tab w:val="num" w:pos="720"/>
        </w:tabs>
        <w:ind w:left="720" w:hanging="720"/>
        <w:rPr>
          <w:sz w:val="22"/>
        </w:rPr>
      </w:pPr>
      <w:r w:rsidRPr="00C26D1E">
        <w:rPr>
          <w:sz w:val="22"/>
          <w:lang w:val="es-PY"/>
        </w:rPr>
        <w:t xml:space="preserve">McWilliam, R. A. (2015, November). El abordaje familiar: Más allá de la práctica clínica. </w:t>
      </w:r>
      <w:r w:rsidRPr="00C05AD8">
        <w:rPr>
          <w:sz w:val="22"/>
        </w:rPr>
        <w:t>Universidad del  Museo Social Argentino, Buenos Aires, Argentina.</w:t>
      </w:r>
    </w:p>
    <w:p w:rsidR="00BF17FB" w:rsidRPr="00C05AD8" w:rsidRDefault="00BF17FB" w:rsidP="00C05AD8">
      <w:pPr>
        <w:numPr>
          <w:ilvl w:val="0"/>
          <w:numId w:val="14"/>
        </w:numPr>
        <w:tabs>
          <w:tab w:val="clear" w:pos="2340"/>
          <w:tab w:val="num" w:pos="720"/>
        </w:tabs>
        <w:ind w:left="720" w:hanging="720"/>
        <w:rPr>
          <w:sz w:val="22"/>
        </w:rPr>
      </w:pPr>
      <w:r w:rsidRPr="00C26D1E">
        <w:rPr>
          <w:sz w:val="22"/>
          <w:lang w:val="es-PY"/>
        </w:rPr>
        <w:t xml:space="preserve">McWilliam, R. A. (2015, November). (a) Encuentro con las familias: Modelo centrado en la familia. Preconference session. (b) Evidencia científica de practicas centradas en las familias y en el context cotidiano. (c) (with Cañadas, M.) Experiencias del modelo de atención temprana de la Universidad de Valencia, España. </w:t>
      </w:r>
      <w:r w:rsidRPr="00C05AD8">
        <w:rPr>
          <w:sz w:val="22"/>
        </w:rPr>
        <w:t>XIII Congreso Internacional ORITEL, Asunción, Paraguay.</w:t>
      </w:r>
    </w:p>
    <w:p w:rsidR="00BF17FB" w:rsidRPr="009730E4" w:rsidRDefault="00BF17FB" w:rsidP="00C05AD8">
      <w:pPr>
        <w:numPr>
          <w:ilvl w:val="0"/>
          <w:numId w:val="14"/>
        </w:numPr>
        <w:tabs>
          <w:tab w:val="clear" w:pos="2340"/>
          <w:tab w:val="num" w:pos="720"/>
        </w:tabs>
        <w:ind w:left="720" w:hanging="720"/>
        <w:rPr>
          <w:sz w:val="22"/>
          <w:lang w:val="pt-PT"/>
        </w:rPr>
      </w:pPr>
      <w:r w:rsidRPr="00C05AD8">
        <w:rPr>
          <w:sz w:val="22"/>
        </w:rPr>
        <w:t xml:space="preserve">McWilliam, R. A. (2015, December). Intervention in the natural environment: The Routines-Based Model. </w:t>
      </w:r>
      <w:r w:rsidRPr="009730E4">
        <w:rPr>
          <w:sz w:val="22"/>
          <w:lang w:val="pt-PT"/>
        </w:rPr>
        <w:t>Two-day workshop presented at the Encontro Científico com Professor Doutor Robin McWilliam, Associação do Porto de Paralísia Cerebral, Porto, Portugal.</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December). Workshops for staff and parents on the Routines-Based Model. Associação do Porto de Paralísia Cerebral, Porto, Portugal.</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6, October). Engagement theory (keynote address), Home visiting (session), Tools of the trade for home visiting (session). Ontario Association forInfant and Child Development, Windsor, Ontario, Canada.</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7, January). Assessing needs and building caregivers’ abilities by focusing on functioning in routines. 9th Annual Conference of Children’s Autism Services of Edmonton, Edmonton, Alberta, Canada.</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7, June). Routines-Based Model. Nova Scotia Early Childhood Development Intervention  Services, Halifax, Nova Scotia, Canada.</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7, June). Routines-based interventions for children with ASD. Soutwest Nova Scotia Chapter of Autism Nove Scotia, Canada.</w:t>
      </w:r>
    </w:p>
    <w:p w:rsidR="00BF17FB" w:rsidRDefault="00BF17FB" w:rsidP="00C05AD8">
      <w:pPr>
        <w:numPr>
          <w:ilvl w:val="0"/>
          <w:numId w:val="14"/>
        </w:numPr>
        <w:tabs>
          <w:tab w:val="clear" w:pos="2340"/>
          <w:tab w:val="num" w:pos="720"/>
        </w:tabs>
        <w:ind w:left="720" w:hanging="720"/>
        <w:rPr>
          <w:sz w:val="22"/>
        </w:rPr>
      </w:pPr>
      <w:r w:rsidRPr="00C05AD8">
        <w:rPr>
          <w:sz w:val="22"/>
        </w:rPr>
        <w:t>McWilliam, R. A. (2017, October). Out of clinics and into children’s and families’ lives. Conference on Developmental Perspectives of Premature Children and Their Families. University of Silesia in Cieszyn, Poland.</w:t>
      </w:r>
    </w:p>
    <w:p w:rsidR="0058161A" w:rsidRDefault="0058161A" w:rsidP="00C05AD8">
      <w:pPr>
        <w:numPr>
          <w:ilvl w:val="0"/>
          <w:numId w:val="14"/>
        </w:numPr>
        <w:tabs>
          <w:tab w:val="clear" w:pos="2340"/>
          <w:tab w:val="num" w:pos="720"/>
        </w:tabs>
        <w:ind w:left="720" w:hanging="720"/>
        <w:rPr>
          <w:sz w:val="22"/>
        </w:rPr>
      </w:pPr>
      <w:r>
        <w:rPr>
          <w:sz w:val="22"/>
        </w:rPr>
        <w:t>McWilliam, R. A. (2018, October). Promoting family quality of life through engagement. Lecture at ISCTE-IUL, Lisbon, Portugal.</w:t>
      </w:r>
    </w:p>
    <w:p w:rsidR="0058161A" w:rsidRDefault="0058161A" w:rsidP="00C05AD8">
      <w:pPr>
        <w:numPr>
          <w:ilvl w:val="0"/>
          <w:numId w:val="14"/>
        </w:numPr>
        <w:tabs>
          <w:tab w:val="clear" w:pos="2340"/>
          <w:tab w:val="num" w:pos="720"/>
        </w:tabs>
        <w:ind w:left="720" w:hanging="720"/>
        <w:rPr>
          <w:sz w:val="22"/>
        </w:rPr>
      </w:pPr>
      <w:r>
        <w:rPr>
          <w:sz w:val="22"/>
        </w:rPr>
        <w:t>McWilliam, R. A. (2018, May). How early intervention is done elsewhere. University of Silesia-Cieszyn.</w:t>
      </w:r>
    </w:p>
    <w:p w:rsidR="0058161A" w:rsidRDefault="0058161A" w:rsidP="00C05AD8">
      <w:pPr>
        <w:numPr>
          <w:ilvl w:val="0"/>
          <w:numId w:val="14"/>
        </w:numPr>
        <w:tabs>
          <w:tab w:val="clear" w:pos="2340"/>
          <w:tab w:val="num" w:pos="720"/>
        </w:tabs>
        <w:ind w:left="720" w:hanging="720"/>
        <w:rPr>
          <w:sz w:val="22"/>
        </w:rPr>
      </w:pPr>
      <w:r>
        <w:rPr>
          <w:sz w:val="22"/>
        </w:rPr>
        <w:t xml:space="preserve">McWilliam, R. A. (2018, May). Single-case research design and qualitative research. University of Silesia-Cieszyn. </w:t>
      </w:r>
    </w:p>
    <w:p w:rsidR="0058161A" w:rsidRPr="00DF18FF" w:rsidRDefault="0058161A" w:rsidP="00B44EE6">
      <w:pPr>
        <w:numPr>
          <w:ilvl w:val="0"/>
          <w:numId w:val="14"/>
        </w:numPr>
        <w:tabs>
          <w:tab w:val="clear" w:pos="2340"/>
          <w:tab w:val="num" w:pos="720"/>
        </w:tabs>
        <w:ind w:left="720" w:hanging="720"/>
        <w:rPr>
          <w:sz w:val="22"/>
          <w:lang w:val="es-ES"/>
        </w:rPr>
      </w:pPr>
      <w:r w:rsidRPr="00DF18FF">
        <w:rPr>
          <w:sz w:val="22"/>
        </w:rPr>
        <w:lastRenderedPageBreak/>
        <w:t xml:space="preserve">McWilliam, R. A. (October, 2018). </w:t>
      </w:r>
      <w:r w:rsidR="00DF18FF" w:rsidRPr="00B44EE6">
        <w:rPr>
          <w:sz w:val="22"/>
        </w:rPr>
        <w:t xml:space="preserve">Implementation of the Routines-Based Model. </w:t>
      </w:r>
      <w:r w:rsidR="00DF18FF" w:rsidRPr="00DF18FF">
        <w:rPr>
          <w:bCs/>
          <w:sz w:val="22"/>
          <w:lang w:val="es-ES"/>
        </w:rPr>
        <w:t>II Encuentro Internacional de Actualización e Investigación en Atención Temprana y Desarrollo Infantil. Prácticas Recomendadas</w:t>
      </w:r>
      <w:r w:rsidR="00DF18FF">
        <w:rPr>
          <w:bCs/>
          <w:sz w:val="22"/>
          <w:lang w:val="es-ES"/>
        </w:rPr>
        <w:t xml:space="preserve">. </w:t>
      </w:r>
      <w:r w:rsidR="00DF18FF" w:rsidRPr="00DF18FF">
        <w:rPr>
          <w:bCs/>
          <w:sz w:val="22"/>
          <w:lang w:val="pt-PT"/>
        </w:rPr>
        <w:t>Mérida , Extremadura</w:t>
      </w:r>
      <w:r w:rsidR="00DF18FF">
        <w:rPr>
          <w:bCs/>
          <w:sz w:val="22"/>
          <w:lang w:val="pt-PT"/>
        </w:rPr>
        <w:t>, Spain.</w:t>
      </w:r>
    </w:p>
    <w:p w:rsidR="00DF18FF" w:rsidRPr="00DF18FF" w:rsidRDefault="00DF18FF" w:rsidP="00B44EE6">
      <w:pPr>
        <w:numPr>
          <w:ilvl w:val="0"/>
          <w:numId w:val="14"/>
        </w:numPr>
        <w:tabs>
          <w:tab w:val="clear" w:pos="2340"/>
          <w:tab w:val="num" w:pos="720"/>
        </w:tabs>
        <w:ind w:left="720" w:hanging="720"/>
        <w:rPr>
          <w:sz w:val="22"/>
        </w:rPr>
      </w:pPr>
      <w:r w:rsidRPr="00DF18FF">
        <w:rPr>
          <w:bCs/>
          <w:sz w:val="22"/>
        </w:rPr>
        <w:t xml:space="preserve">McWilliam, R. </w:t>
      </w:r>
      <w:r>
        <w:rPr>
          <w:bCs/>
          <w:sz w:val="22"/>
        </w:rPr>
        <w:t>A. (October, 2018). Three-part support approach to early intervention. Third International Early Intervention Conference, University of Silesia-Cieszyn.</w:t>
      </w:r>
    </w:p>
    <w:p w:rsidR="00BF17FB" w:rsidRPr="00727709" w:rsidRDefault="00BF17FB" w:rsidP="0006594C">
      <w:pPr>
        <w:pStyle w:val="Heading4"/>
        <w:rPr>
          <w:b/>
          <w:i w:val="0"/>
          <w:sz w:val="24"/>
        </w:rPr>
      </w:pPr>
      <w:r w:rsidRPr="00727709">
        <w:rPr>
          <w:b/>
          <w:i w:val="0"/>
          <w:sz w:val="24"/>
        </w:rPr>
        <w:t xml:space="preserve">USA </w:t>
      </w:r>
    </w:p>
    <w:p w:rsidR="00BF17FB" w:rsidRPr="00727709" w:rsidRDefault="00BF17FB" w:rsidP="00C05AD8">
      <w:pPr>
        <w:numPr>
          <w:ilvl w:val="0"/>
          <w:numId w:val="14"/>
        </w:numPr>
        <w:tabs>
          <w:tab w:val="clear" w:pos="2340"/>
          <w:tab w:val="num" w:pos="720"/>
        </w:tabs>
        <w:ind w:left="720" w:hanging="720"/>
        <w:rPr>
          <w:sz w:val="22"/>
        </w:rPr>
      </w:pPr>
      <w:r w:rsidRPr="00727709">
        <w:rPr>
          <w:sz w:val="22"/>
        </w:rPr>
        <w:t>36th Annual Conference on Exceptional Children, North Carolina Dept. of Public Instruction, "Project SUNRISE:  Parents using alternative strategies with handicapped young children," November, 1984, Charlotte, NC.</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Governor Morehead School Preschool Conference, Annual Meeting of the NC Alliance for Parents of the Visually Impaired, Keynote Address, "Parent empowerment:  Whose responsibility?"  February, 1985,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Governor Morehead School Preschool Conference, "Self-help skills:  Working for independence in the multihandicapped or visually impaired preschooler," and, "A support system approach to raising your multihandicapped child," February, 1985,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Conference for Early Childhood Special Education, Virginia Dept. of Education, "An assessment intervention model for use with multihandicapped infants," March, 1985, </w:t>
      </w:r>
      <w:smartTag w:uri="urn:schemas-microsoft-com:office:smarttags" w:element="place">
        <w:smartTag w:uri="urn:schemas-microsoft-com:office:smarttags" w:element="City">
          <w:r w:rsidRPr="00727709">
            <w:rPr>
              <w:sz w:val="22"/>
            </w:rPr>
            <w:t>Lynchburg</w:t>
          </w:r>
        </w:smartTag>
        <w:r w:rsidRPr="00727709">
          <w:rPr>
            <w:sz w:val="22"/>
          </w:rPr>
          <w:t xml:space="preserve">, </w:t>
        </w:r>
        <w:smartTag w:uri="urn:schemas-microsoft-com:office:smarttags" w:element="State">
          <w:r w:rsidRPr="00727709">
            <w:rPr>
              <w:sz w:val="22"/>
            </w:rPr>
            <w:t>VA.</w:t>
          </w:r>
        </w:smartTag>
      </w:smartTag>
    </w:p>
    <w:p w:rsidR="00BF17FB" w:rsidRPr="00727709" w:rsidRDefault="00BF17FB" w:rsidP="00C05AD8">
      <w:pPr>
        <w:numPr>
          <w:ilvl w:val="0"/>
          <w:numId w:val="14"/>
        </w:numPr>
        <w:tabs>
          <w:tab w:val="clear" w:pos="2340"/>
          <w:tab w:val="num" w:pos="720"/>
        </w:tabs>
        <w:ind w:left="720" w:hanging="720"/>
        <w:rPr>
          <w:sz w:val="22"/>
        </w:rPr>
      </w:pPr>
      <w:smartTag w:uri="urn:schemas-microsoft-com:office:smarttags" w:element="State">
        <w:r w:rsidRPr="00727709">
          <w:rPr>
            <w:sz w:val="22"/>
          </w:rPr>
          <w:t>West Virginia</w:t>
        </w:r>
      </w:smartTag>
      <w:r w:rsidRPr="00727709">
        <w:rPr>
          <w:sz w:val="22"/>
        </w:rPr>
        <w:t xml:space="preserve"> Schools for the Deaf Fall Conference, "Training paraprofessionals in assessment-intervention techniques with infants and preschoolers," April, 1985, </w:t>
      </w:r>
      <w:smartTag w:uri="urn:schemas-microsoft-com:office:smarttags" w:element="place">
        <w:smartTag w:uri="urn:schemas-microsoft-com:office:smarttags" w:element="City">
          <w:r w:rsidRPr="00727709">
            <w:rPr>
              <w:sz w:val="22"/>
            </w:rPr>
            <w:t>Romney</w:t>
          </w:r>
        </w:smartTag>
        <w:r w:rsidRPr="00727709">
          <w:rPr>
            <w:sz w:val="22"/>
          </w:rPr>
          <w:t xml:space="preserve">, </w:t>
        </w:r>
        <w:smartTag w:uri="urn:schemas-microsoft-com:office:smarttags" w:element="State">
          <w:r w:rsidRPr="00727709">
            <w:rPr>
              <w:sz w:val="22"/>
            </w:rPr>
            <w:t>WV</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Coalition for Parent Education and Family Resource Coalition Regional Conference, "Empowering rural families," May, 1986, </w:t>
      </w:r>
      <w:smartTag w:uri="urn:schemas-microsoft-com:office:smarttags" w:element="place">
        <w:smartTag w:uri="urn:schemas-microsoft-com:office:smarttags" w:element="City">
          <w:r w:rsidRPr="00727709">
            <w:rPr>
              <w:sz w:val="22"/>
            </w:rPr>
            <w:t>Shreveport</w:t>
          </w:r>
        </w:smartTag>
        <w:r w:rsidRPr="00727709">
          <w:rPr>
            <w:sz w:val="22"/>
          </w:rPr>
          <w:t xml:space="preserve">, </w:t>
        </w:r>
        <w:smartTag w:uri="urn:schemas-microsoft-com:office:smarttags" w:element="State">
          <w:r w:rsidRPr="00727709">
            <w:rPr>
              <w:sz w:val="22"/>
            </w:rPr>
            <w:t>LA.</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Family, Infant and Preschool Program, Fourth Annual Forum on Young Children and Their Families, "Establishing partnerships with families in classroom programs," November, 1987, Morganton, NC.Project SUNRISE Training for Excellence Conference, "Training as a function of good supervision," November, 1987, Winston-Salem, NC.</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Project </w:t>
      </w:r>
      <w:smartTag w:uri="urn:schemas-microsoft-com:office:smarttags" w:element="City">
        <w:r w:rsidRPr="00727709">
          <w:rPr>
            <w:sz w:val="22"/>
          </w:rPr>
          <w:t>SUNRISE</w:t>
        </w:r>
      </w:smartTag>
      <w:r w:rsidRPr="00727709">
        <w:rPr>
          <w:sz w:val="22"/>
        </w:rPr>
        <w:t xml:space="preserve"> Training for Excellence Conference, "Taking the state of the art to classroom programs," November, 1987,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North Carolina Day Care Association, "Making every moment a teaching moment," and "Putting current research into practice," November, 1987, Lake Junaluska, NC.</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North Carolina Symposium on Early Education of the Handicapped, "Instruction and functional IEP development" and, "Environmental organization and curriculum considerations," February, 1988,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lastRenderedPageBreak/>
        <w:t xml:space="preserve">A New Vision:  Change in Attitude and Systems for Young Children with Disabilities and Their Families, "Center-Based integration of severely handicapped and nonhandicapped infants, toddlers, and preschoolers," April, 1988,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Pediatric Research and Training Center Spring Conference, "Supervision as a means of staff development;" "Promoting engagement:  Strategies for child success;" "</w:t>
      </w:r>
      <w:smartTag w:uri="urn:schemas-microsoft-com:office:smarttags" w:element="Street">
        <w:smartTag w:uri="urn:schemas-microsoft-com:office:smarttags" w:element="address">
          <w:r w:rsidRPr="00727709">
            <w:rPr>
              <w:sz w:val="22"/>
            </w:rPr>
            <w:t>Family Place</w:t>
          </w:r>
        </w:smartTag>
      </w:smartTag>
      <w:r w:rsidRPr="00727709">
        <w:rPr>
          <w:sz w:val="22"/>
        </w:rPr>
        <w:t xml:space="preserve">:  A model environment for all children," April, 1988, </w:t>
      </w:r>
      <w:smartTag w:uri="urn:schemas-microsoft-com:office:smarttags" w:element="place">
        <w:smartTag w:uri="urn:schemas-microsoft-com:office:smarttags" w:element="City">
          <w:r w:rsidRPr="00727709">
            <w:rPr>
              <w:sz w:val="22"/>
            </w:rPr>
            <w:t>Danbury</w:t>
          </w:r>
        </w:smartTag>
        <w:r w:rsidRPr="00727709">
          <w:rPr>
            <w:sz w:val="22"/>
          </w:rPr>
          <w:t xml:space="preserve">, </w:t>
        </w:r>
        <w:smartTag w:uri="urn:schemas-microsoft-com:office:smarttags" w:element="State">
          <w:r w:rsidRPr="00727709">
            <w:rPr>
              <w:sz w:val="22"/>
            </w:rPr>
            <w:t>CT.</w:t>
          </w:r>
        </w:smartTag>
      </w:smartTag>
    </w:p>
    <w:p w:rsidR="00BF17FB" w:rsidRPr="00727709" w:rsidRDefault="00BF17FB" w:rsidP="00C05AD8">
      <w:pPr>
        <w:numPr>
          <w:ilvl w:val="0"/>
          <w:numId w:val="14"/>
        </w:numPr>
        <w:tabs>
          <w:tab w:val="clear" w:pos="2340"/>
          <w:tab w:val="num" w:pos="720"/>
        </w:tabs>
        <w:ind w:left="720" w:hanging="72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Tennessee</w:t>
        </w:r>
      </w:smartTag>
      <w:r w:rsidRPr="00727709">
        <w:rPr>
          <w:sz w:val="22"/>
        </w:rPr>
        <w:t xml:space="preserve">, </w:t>
      </w:r>
      <w:smartTag w:uri="urn:schemas-microsoft-com:office:smarttags" w:element="City">
        <w:r w:rsidRPr="00727709">
          <w:rPr>
            <w:sz w:val="22"/>
          </w:rPr>
          <w:t>Knoxville</w:t>
        </w:r>
      </w:smartTag>
      <w:r w:rsidRPr="00727709">
        <w:rPr>
          <w:sz w:val="22"/>
        </w:rPr>
        <w:t xml:space="preserve">, Conference on PL 99-457, "Outcomes of different types of intervention:  Family empowerment and child engagement," May, 1988, </w:t>
      </w:r>
      <w:smartTag w:uri="urn:schemas-microsoft-com:office:smarttags" w:element="place">
        <w:smartTag w:uri="urn:schemas-microsoft-com:office:smarttags" w:element="City">
          <w:r w:rsidRPr="00727709">
            <w:rPr>
              <w:sz w:val="22"/>
            </w:rPr>
            <w:t>Knox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Fifth Annual Forum on Young Children and Their Families, "Getting your ducks in a row:  How to start a classroom program," May, 1988, </w:t>
      </w:r>
      <w:smartTag w:uri="urn:schemas-microsoft-com:office:smarttags" w:element="place">
        <w:smartTag w:uri="urn:schemas-microsoft-com:office:smarttags" w:element="City">
          <w:r w:rsidRPr="00727709">
            <w:rPr>
              <w:sz w:val="22"/>
            </w:rPr>
            <w:t>Morganton</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smartTag w:uri="urn:schemas-microsoft-com:office:smarttags" w:element="PlaceName">
        <w:r w:rsidRPr="00727709">
          <w:rPr>
            <w:sz w:val="22"/>
          </w:rPr>
          <w:t>Second</w:t>
        </w:r>
      </w:smartTag>
      <w:r w:rsidRPr="00727709">
        <w:rPr>
          <w:sz w:val="22"/>
        </w:rPr>
        <w:t xml:space="preserve"> </w:t>
      </w:r>
      <w:smartTag w:uri="urn:schemas-microsoft-com:office:smarttags" w:element="PlaceName">
        <w:r w:rsidRPr="00727709">
          <w:rPr>
            <w:sz w:val="22"/>
          </w:rPr>
          <w:t>Annual</w:t>
        </w:r>
      </w:smartTag>
      <w:r w:rsidRPr="00727709">
        <w:rPr>
          <w:sz w:val="22"/>
        </w:rPr>
        <w:t xml:space="preserve"> </w:t>
      </w:r>
      <w:smartTag w:uri="urn:schemas-microsoft-com:office:smarttags" w:element="PlaceType">
        <w:r w:rsidRPr="00727709">
          <w:rPr>
            <w:sz w:val="22"/>
          </w:rPr>
          <w:t>State</w:t>
        </w:r>
      </w:smartTag>
      <w:r w:rsidRPr="00727709">
        <w:rPr>
          <w:sz w:val="22"/>
        </w:rPr>
        <w:t xml:space="preserve"> of the Child in Durham Conference, "Integration of children with special needs . . . Preschool through transition to work," May, 1988,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smartTag w:uri="urn:schemas-microsoft-com:office:smarttags" w:element="State">
        <w:r w:rsidRPr="00727709">
          <w:rPr>
            <w:sz w:val="22"/>
          </w:rPr>
          <w:t>West Virginia</w:t>
        </w:r>
      </w:smartTag>
      <w:r w:rsidRPr="00727709">
        <w:rPr>
          <w:sz w:val="22"/>
        </w:rPr>
        <w:t xml:space="preserve"> Chapter I Conference, "Family empowerment" (keynote), September, 1988, </w:t>
      </w:r>
      <w:smartTag w:uri="urn:schemas-microsoft-com:office:smarttags" w:element="place">
        <w:smartTag w:uri="urn:schemas-microsoft-com:office:smarttags" w:element="City">
          <w:r w:rsidRPr="00727709">
            <w:rPr>
              <w:sz w:val="22"/>
            </w:rPr>
            <w:t>Pipestem Park</w:t>
          </w:r>
        </w:smartTag>
        <w:r w:rsidRPr="00727709">
          <w:rPr>
            <w:sz w:val="22"/>
          </w:rPr>
          <w:t xml:space="preserve">, </w:t>
        </w:r>
        <w:smartTag w:uri="urn:schemas-microsoft-com:office:smarttags" w:element="State">
          <w:r w:rsidRPr="00727709">
            <w:rPr>
              <w:sz w:val="22"/>
            </w:rPr>
            <w:t>WV</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Division for Exceptional Children, NC Department of Public Instruction, 40th Annual Conference on Exceptional Children, "Assuring appropriate curricula for preschool handicapped children," November, 1988,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A New Vision: Mainstreaming Preschool Environments ... Making It Happen, "Who decides what and how children should learn?" (plenary session) and "Is your classroom good for children with and without handicaps?" February, 1989,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Project </w:t>
      </w:r>
      <w:smartTag w:uri="urn:schemas-microsoft-com:office:smarttags" w:element="place">
        <w:smartTag w:uri="urn:schemas-microsoft-com:office:smarttags" w:element="City">
          <w:r w:rsidRPr="00727709">
            <w:rPr>
              <w:sz w:val="22"/>
            </w:rPr>
            <w:t>SUNRISE</w:t>
          </w:r>
        </w:smartTag>
      </w:smartTag>
      <w:r w:rsidRPr="00727709">
        <w:rPr>
          <w:sz w:val="22"/>
        </w:rPr>
        <w:t xml:space="preserve"> Training for Excellence Institute, "How effective are your interventions?  Engagement and other measures," July, 1989, </w:t>
      </w:r>
      <w:smartTag w:uri="urn:schemas-microsoft-com:office:smarttags" w:element="place">
        <w:smartTag w:uri="urn:schemas-microsoft-com:office:smarttags" w:element="City">
          <w:r w:rsidRPr="00727709">
            <w:rPr>
              <w:sz w:val="22"/>
            </w:rPr>
            <w:t>Wilmington</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smartTag w:uri="urn:schemas-microsoft-com:office:smarttags" w:element="State">
        <w:r w:rsidRPr="00727709">
          <w:rPr>
            <w:sz w:val="22"/>
          </w:rPr>
          <w:t>North Carolina</w:t>
        </w:r>
      </w:smartTag>
      <w:r w:rsidRPr="00727709">
        <w:rPr>
          <w:sz w:val="22"/>
        </w:rPr>
        <w:t xml:space="preserve"> Training Institute on Early Education for the Handicapped, State Department of Public Instruction, "The process of planning integrated interventions," February, 1990,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North Carolina Federation, Council for Exceptional Children, Annual Conference, "Preschoolers with handicaps: Are they little special education students?" February, 1990, </w:t>
      </w:r>
      <w:smartTag w:uri="urn:schemas-microsoft-com:office:smarttags" w:element="place">
        <w:smartTag w:uri="urn:schemas-microsoft-com:office:smarttags" w:element="City">
          <w:r w:rsidRPr="00727709">
            <w:rPr>
              <w:sz w:val="22"/>
            </w:rPr>
            <w:t>Research Triangle Park</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Connecticut Health</w:t>
        </w:r>
      </w:smartTag>
      <w:r w:rsidRPr="00727709">
        <w:rPr>
          <w:sz w:val="22"/>
        </w:rPr>
        <w:t xml:space="preserve"> Center, Annual Early Intervention Conference, "Engagement: Opportunities to promote mastery in toddlers and preschoolers," April, 1990, </w:t>
      </w:r>
      <w:smartTag w:uri="urn:schemas-microsoft-com:office:smarttags" w:element="place">
        <w:smartTag w:uri="urn:schemas-microsoft-com:office:smarttags" w:element="City">
          <w:r w:rsidRPr="00727709">
            <w:rPr>
              <w:sz w:val="22"/>
            </w:rPr>
            <w:t>Cromwell</w:t>
          </w:r>
        </w:smartTag>
        <w:r w:rsidRPr="00727709">
          <w:rPr>
            <w:sz w:val="22"/>
          </w:rPr>
          <w:t xml:space="preserve">, </w:t>
        </w:r>
        <w:smartTag w:uri="urn:schemas-microsoft-com:office:smarttags" w:element="State">
          <w:r w:rsidRPr="00727709">
            <w:rPr>
              <w:sz w:val="22"/>
            </w:rPr>
            <w:t>CT.</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New Vision Conference on Mainstreaming in Early Intervention, "Enhancing interactions among normally developing and special needs children," April, 1990, Research Triangle Park, NC.</w:t>
      </w:r>
    </w:p>
    <w:p w:rsidR="00BF17FB" w:rsidRPr="00727709" w:rsidRDefault="00BF17FB" w:rsidP="00C05AD8">
      <w:pPr>
        <w:numPr>
          <w:ilvl w:val="0"/>
          <w:numId w:val="14"/>
        </w:numPr>
        <w:tabs>
          <w:tab w:val="clear" w:pos="2340"/>
          <w:tab w:val="num" w:pos="720"/>
        </w:tabs>
        <w:ind w:left="720" w:hanging="720"/>
        <w:rPr>
          <w:sz w:val="22"/>
        </w:rPr>
      </w:pPr>
      <w:r w:rsidRPr="00727709">
        <w:rPr>
          <w:sz w:val="22"/>
        </w:rPr>
        <w:lastRenderedPageBreak/>
        <w:t xml:space="preserve">Sixth Annual Early Intervention Summer Institute (sponsored by Child Development Resoures and the </w:t>
      </w:r>
      <w:smartTag w:uri="urn:schemas-microsoft-com:office:smarttags" w:element="PlaceType">
        <w:r w:rsidRPr="00727709">
          <w:rPr>
            <w:sz w:val="22"/>
          </w:rPr>
          <w:t>College</w:t>
        </w:r>
      </w:smartTag>
      <w:r w:rsidRPr="00727709">
        <w:rPr>
          <w:sz w:val="22"/>
        </w:rPr>
        <w:t xml:space="preserve"> of </w:t>
      </w:r>
      <w:smartTag w:uri="urn:schemas-microsoft-com:office:smarttags" w:element="PlaceName">
        <w:r w:rsidRPr="00727709">
          <w:rPr>
            <w:sz w:val="22"/>
          </w:rPr>
          <w:t>William</w:t>
        </w:r>
      </w:smartTag>
      <w:r w:rsidRPr="00727709">
        <w:rPr>
          <w:sz w:val="22"/>
        </w:rPr>
        <w:t xml:space="preserve"> and Mary), "Changing center-based services: New roles for families and staff" (workshop), August 6, 1991, </w:t>
      </w:r>
      <w:smartTag w:uri="urn:schemas-microsoft-com:office:smarttags" w:element="place">
        <w:smartTag w:uri="urn:schemas-microsoft-com:office:smarttags" w:element="City">
          <w:r w:rsidRPr="00727709">
            <w:rPr>
              <w:sz w:val="22"/>
            </w:rPr>
            <w:t>Williamsburg</w:t>
          </w:r>
        </w:smartTag>
        <w:r w:rsidRPr="00727709">
          <w:rPr>
            <w:sz w:val="22"/>
          </w:rPr>
          <w:t xml:space="preserve">, </w:t>
        </w:r>
        <w:smartTag w:uri="urn:schemas-microsoft-com:office:smarttags" w:element="State">
          <w:r w:rsidRPr="00727709">
            <w:rPr>
              <w:sz w:val="22"/>
            </w:rPr>
            <w:t>VA.</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1991 Child Care--We Care Conference (sponsored by </w:t>
      </w:r>
      <w:smartTag w:uri="urn:schemas-microsoft-com:office:smarttags" w:element="PlaceName">
        <w:r w:rsidRPr="00727709">
          <w:rPr>
            <w:sz w:val="22"/>
          </w:rPr>
          <w:t>Catawba</w:t>
        </w:r>
      </w:smartTag>
      <w:r w:rsidRPr="00727709">
        <w:rPr>
          <w:sz w:val="22"/>
        </w:rPr>
        <w:t xml:space="preserve"> </w:t>
      </w:r>
      <w:smartTag w:uri="urn:schemas-microsoft-com:office:smarttags" w:element="PlaceType">
        <w:r w:rsidRPr="00727709">
          <w:rPr>
            <w:sz w:val="22"/>
          </w:rPr>
          <w:t>Valley</w:t>
        </w:r>
      </w:smartTag>
      <w:r w:rsidRPr="00727709">
        <w:rPr>
          <w:sz w:val="22"/>
        </w:rPr>
        <w:t xml:space="preserve"> </w:t>
      </w:r>
      <w:smartTag w:uri="urn:schemas-microsoft-com:office:smarttags" w:element="PlaceType">
        <w:r w:rsidRPr="00727709">
          <w:rPr>
            <w:sz w:val="22"/>
          </w:rPr>
          <w:t>Community College</w:t>
        </w:r>
      </w:smartTag>
      <w:r w:rsidRPr="00727709">
        <w:rPr>
          <w:sz w:val="22"/>
        </w:rPr>
        <w:t xml:space="preserve">), "Developmentally appropriate practice: What this means to today's child care centers in </w:t>
      </w:r>
      <w:smartTag w:uri="urn:schemas-microsoft-com:office:smarttags" w:element="State">
        <w:r w:rsidRPr="00727709">
          <w:rPr>
            <w:sz w:val="22"/>
          </w:rPr>
          <w:t>North Carolina</w:t>
        </w:r>
      </w:smartTag>
      <w:r w:rsidRPr="00727709">
        <w:rPr>
          <w:sz w:val="22"/>
        </w:rPr>
        <w:t xml:space="preserve">" (keynote address), August 24, 1991, </w:t>
      </w:r>
      <w:smartTag w:uri="urn:schemas-microsoft-com:office:smarttags" w:element="place">
        <w:smartTag w:uri="urn:schemas-microsoft-com:office:smarttags" w:element="City">
          <w:r w:rsidRPr="00727709">
            <w:rPr>
              <w:sz w:val="22"/>
            </w:rPr>
            <w:t>Hickory</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North Carolina Division for Early Childhood 2nd Annual Conference, "Integrated vs isolated special services: Preliminary research findings," October 18, 1991, </w:t>
      </w:r>
      <w:smartTag w:uri="urn:schemas-microsoft-com:office:smarttags" w:element="place">
        <w:smartTag w:uri="urn:schemas-microsoft-com:office:smarttags" w:element="City">
          <w:r w:rsidRPr="00727709">
            <w:rPr>
              <w:sz w:val="22"/>
            </w:rPr>
            <w:t>Lake Norman</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43rd Annual Conference on Exceptional Children (sponsored by NC Division of Exceptional Children's Services), "Teachers helping parents to help their children," November 21, 1991,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Gulf Coast Conference on Early Intervention, "Research on classroom engagement," June 30, 1992, </w:t>
      </w:r>
      <w:smartTag w:uri="urn:schemas-microsoft-com:office:smarttags" w:element="place">
        <w:smartTag w:uri="urn:schemas-microsoft-com:office:smarttags" w:element="City">
          <w:r w:rsidRPr="00727709">
            <w:rPr>
              <w:sz w:val="22"/>
            </w:rPr>
            <w:t>Point Clear</w:t>
          </w:r>
        </w:smartTag>
        <w:r w:rsidRPr="00727709">
          <w:rPr>
            <w:sz w:val="22"/>
          </w:rPr>
          <w:t xml:space="preserve">, </w:t>
        </w:r>
        <w:smartTag w:uri="urn:schemas-microsoft-com:office:smarttags" w:element="State">
          <w:r w:rsidRPr="00727709">
            <w:rPr>
              <w:sz w:val="22"/>
            </w:rPr>
            <w:t>AL</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SUNRISE Summer Institute, "Principles of early intervention" (keynote) and "Integrated services: An application of early intervention principles in classroom programs," August 12, 1993, </w:t>
      </w:r>
      <w:smartTag w:uri="urn:schemas-microsoft-com:office:smarttags" w:element="place">
        <w:smartTag w:uri="urn:schemas-microsoft-com:office:smarttags" w:element="City">
          <w:r w:rsidRPr="00727709">
            <w:rPr>
              <w:sz w:val="22"/>
            </w:rPr>
            <w:t>Hilton Head Island</w:t>
          </w:r>
        </w:smartTag>
        <w:r w:rsidRPr="00727709">
          <w:rPr>
            <w:sz w:val="22"/>
          </w:rPr>
          <w:t xml:space="preserve">, </w:t>
        </w:r>
        <w:smartTag w:uri="urn:schemas-microsoft-com:office:smarttags" w:element="State">
          <w:r w:rsidRPr="00727709">
            <w:rPr>
              <w:sz w:val="22"/>
            </w:rPr>
            <w:t>SC.</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NC-DEC Annual Conference, "Parents' perceptions of early intervention services in </w:t>
      </w:r>
      <w:smartTag w:uri="urn:schemas-microsoft-com:office:smarttags" w:element="State">
        <w:r w:rsidRPr="00727709">
          <w:rPr>
            <w:sz w:val="22"/>
          </w:rPr>
          <w:t>North Carolina</w:t>
        </w:r>
      </w:smartTag>
      <w:r w:rsidRPr="00727709">
        <w:rPr>
          <w:sz w:val="22"/>
        </w:rPr>
        <w:t xml:space="preserve">: Quantitative and qualitative analyses," October 6, 1993,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UNC Hospitals Pediatric Grand Rounds, "Early intervention: Process &amp; purpose," October 14, 1993,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Southeastern Regional DEC/Head Start Conference, "Family-Centered Practices: Beyond the Rhetoric" (keynote), August 7, 1994, </w:t>
      </w:r>
      <w:smartTag w:uri="urn:schemas-microsoft-com:office:smarttags" w:element="place">
        <w:smartTag w:uri="urn:schemas-microsoft-com:office:smarttags" w:element="City">
          <w:r w:rsidRPr="00727709">
            <w:rPr>
              <w:sz w:val="22"/>
            </w:rPr>
            <w:t>Lexington</w:t>
          </w:r>
        </w:smartTag>
        <w:r w:rsidRPr="00727709">
          <w:rPr>
            <w:sz w:val="22"/>
          </w:rPr>
          <w:t xml:space="preserve">, </w:t>
        </w:r>
        <w:smartTag w:uri="urn:schemas-microsoft-com:office:smarttags" w:element="State">
          <w:r w:rsidRPr="00727709">
            <w:rPr>
              <w:sz w:val="22"/>
            </w:rPr>
            <w:t>KY.</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North Carolina Association for the Education of Young Children/Division for Early Childhood Annual Study Conference, "Does therapy carry over to the classroom? How to make early intervention more effective" (with Anita Scarborough), September 23, 1994,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Louisiana Early Education Program, “Ecological considerations in instruction,” July 17, 1995,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Fourth Annual Parent-to-Parent Conference, “Best practices in preschool and the early grades,” April 17, 1996, </w:t>
      </w:r>
      <w:smartTag w:uri="urn:schemas-microsoft-com:office:smarttags" w:element="place">
        <w:smartTag w:uri="urn:schemas-microsoft-com:office:smarttags" w:element="City">
          <w:r w:rsidRPr="00727709">
            <w:rPr>
              <w:sz w:val="22"/>
            </w:rPr>
            <w:t>Dover</w:t>
          </w:r>
        </w:smartTag>
        <w:r w:rsidRPr="00727709">
          <w:rPr>
            <w:sz w:val="22"/>
          </w:rPr>
          <w:t xml:space="preserve">, </w:t>
        </w:r>
        <w:smartTag w:uri="urn:schemas-microsoft-com:office:smarttags" w:element="State">
          <w:r w:rsidRPr="00727709">
            <w:rPr>
              <w:sz w:val="22"/>
            </w:rPr>
            <w:t>DE</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OSEP Research Project Directors’ Meeting, “Writing for Publication” (with Robert Algozzine &amp; Paul Sindelar), July 11, 1996,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TEACCH Winter In-Service, “Working Together in the Classroom” (keynote), February 12, 1997,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lastRenderedPageBreak/>
        <w:t xml:space="preserve">Second Annual </w:t>
      </w:r>
      <w:smartTag w:uri="urn:schemas-microsoft-com:office:smarttags" w:element="State">
        <w:r w:rsidRPr="00727709">
          <w:rPr>
            <w:sz w:val="22"/>
          </w:rPr>
          <w:t>Alabama</w:t>
        </w:r>
      </w:smartTag>
      <w:r w:rsidRPr="00727709">
        <w:rPr>
          <w:sz w:val="22"/>
        </w:rPr>
        <w:t xml:space="preserve"> Conference on Inclusion, “Inclusion for Children Birth to Five and Their Families,” May 1, 1997, </w:t>
      </w:r>
      <w:smartTag w:uri="urn:schemas-microsoft-com:office:smarttags" w:element="place">
        <w:smartTag w:uri="urn:schemas-microsoft-com:office:smarttags" w:element="City">
          <w:r w:rsidRPr="00727709">
            <w:rPr>
              <w:sz w:val="22"/>
            </w:rPr>
            <w:t>Montgomery</w:t>
          </w:r>
        </w:smartTag>
        <w:r w:rsidRPr="00727709">
          <w:rPr>
            <w:sz w:val="22"/>
          </w:rPr>
          <w:t xml:space="preserve">, </w:t>
        </w:r>
        <w:smartTag w:uri="urn:schemas-microsoft-com:office:smarttags" w:element="State">
          <w:r w:rsidRPr="00727709">
            <w:rPr>
              <w:sz w:val="22"/>
            </w:rPr>
            <w:t>AL</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New Jersey Early Intervention Coalition, “Putting Interventions in Their Place—Where Families and Children Can Use ‘Em” (keynote), May 30, 1997, </w:t>
      </w:r>
      <w:smartTag w:uri="urn:schemas-microsoft-com:office:smarttags" w:element="place">
        <w:smartTag w:uri="urn:schemas-microsoft-com:office:smarttags" w:element="City">
          <w:r w:rsidRPr="00727709">
            <w:rPr>
              <w:sz w:val="22"/>
            </w:rPr>
            <w:t>Iselin</w:t>
          </w:r>
        </w:smartTag>
        <w:r w:rsidRPr="00727709">
          <w:rPr>
            <w:sz w:val="22"/>
          </w:rPr>
          <w:t xml:space="preserve">, </w:t>
        </w:r>
        <w:smartTag w:uri="urn:schemas-microsoft-com:office:smarttags" w:element="State">
          <w:r w:rsidRPr="00727709">
            <w:rPr>
              <w:sz w:val="22"/>
            </w:rPr>
            <w:t>NJ</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OSEP Research Project Directors’ Meeting, “Writing for Publication” (with Paul Sindelar &amp; Vivian Correa), July 17, 1997,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OSEP Research Project Directors’ Meeting, “Conceptualizing and Measuring the Effect of Research on Practice” (moderator), July 17, 1997,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smartTag w:uri="urn:schemas-microsoft-com:office:smarttags" w:element="State">
        <w:r w:rsidRPr="00727709">
          <w:rPr>
            <w:sz w:val="22"/>
          </w:rPr>
          <w:t>North Carolina</w:t>
        </w:r>
      </w:smartTag>
      <w:r w:rsidRPr="00727709">
        <w:rPr>
          <w:sz w:val="22"/>
        </w:rPr>
        <w:t xml:space="preserve"> Area Program Conference for Early Intervention Staff, “Integrated Therapies,” September 11, 1997, </w:t>
      </w:r>
      <w:smartTag w:uri="urn:schemas-microsoft-com:office:smarttags" w:element="place">
        <w:smartTag w:uri="urn:schemas-microsoft-com:office:smarttags" w:element="City">
          <w:r w:rsidRPr="00727709">
            <w:rPr>
              <w:sz w:val="22"/>
            </w:rPr>
            <w:t>New Bern</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smartTag w:uri="urn:schemas-microsoft-com:office:smarttags" w:element="PlaceName">
        <w:r w:rsidRPr="00727709">
          <w:rPr>
            <w:sz w:val="22"/>
          </w:rPr>
          <w:t>New York</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RAP Disabilities Services Conference for Region II, “Family-Centered Planning: A Routines-Based Intervention,” September 24, 1997,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smartTag w:uri="urn:schemas-microsoft-com:office:smarttags" w:element="PlaceName">
        <w:r w:rsidRPr="00727709">
          <w:rPr>
            <w:sz w:val="22"/>
          </w:rPr>
          <w:t>Pennsylvania</w:t>
        </w:r>
      </w:smartTag>
      <w:r w:rsidRPr="00727709">
        <w:rPr>
          <w:sz w:val="22"/>
        </w:rPr>
        <w:t xml:space="preserve"> </w:t>
      </w:r>
      <w:smartTag w:uri="urn:schemas-microsoft-com:office:smarttags" w:element="PlaceType">
        <w:r w:rsidRPr="00727709">
          <w:rPr>
            <w:sz w:val="22"/>
          </w:rPr>
          <w:t>State</w:t>
        </w:r>
      </w:smartTag>
      <w:r w:rsidRPr="00727709">
        <w:rPr>
          <w:sz w:val="22"/>
        </w:rPr>
        <w:t xml:space="preserve"> and Local Interagency Coordinating Council Conference, “Community Involvement/Family-Centered Planning” (keynote), October 28, 1997, </w:t>
      </w:r>
      <w:smartTag w:uri="urn:schemas-microsoft-com:office:smarttags" w:element="place">
        <w:smartTag w:uri="urn:schemas-microsoft-com:office:smarttags" w:element="City">
          <w:r w:rsidRPr="00727709">
            <w:rPr>
              <w:sz w:val="22"/>
            </w:rPr>
            <w:t>State College</w:t>
          </w:r>
        </w:smartTag>
        <w:r w:rsidRPr="00727709">
          <w:rPr>
            <w:sz w:val="22"/>
          </w:rPr>
          <w:t xml:space="preserve">, </w:t>
        </w:r>
        <w:smartTag w:uri="urn:schemas-microsoft-com:office:smarttags" w:element="State">
          <w:r w:rsidRPr="00727709">
            <w:rPr>
              <w:sz w:val="22"/>
            </w:rPr>
            <w:t>PA.</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Integrated Therapies Conference for School-Based Therapy Teams, “”Rethinking Pull-Out Services” (keynote), February 26, 1998, </w:t>
      </w:r>
      <w:smartTag w:uri="urn:schemas-microsoft-com:office:smarttags" w:element="place">
        <w:smartTag w:uri="urn:schemas-microsoft-com:office:smarttags" w:element="City">
          <w:r w:rsidRPr="00727709">
            <w:rPr>
              <w:sz w:val="22"/>
            </w:rPr>
            <w:t>Indianapolis</w:t>
          </w:r>
        </w:smartTag>
        <w:r w:rsidRPr="00727709">
          <w:rPr>
            <w:sz w:val="22"/>
          </w:rPr>
          <w:t xml:space="preserve">, </w:t>
        </w:r>
        <w:smartTag w:uri="urn:schemas-microsoft-com:office:smarttags" w:element="State">
          <w:r w:rsidRPr="00727709">
            <w:rPr>
              <w:sz w:val="22"/>
            </w:rPr>
            <w:t>IN.</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First Annual Preschool Retreat, NC Schools for the Deaf, “Family-Centered Practices,” March 3, 1998, Brown’s </w:t>
      </w:r>
      <w:smartTag w:uri="urn:schemas-microsoft-com:office:smarttags" w:element="place">
        <w:smartTag w:uri="urn:schemas-microsoft-com:office:smarttags" w:element="City">
          <w:r w:rsidRPr="00727709">
            <w:rPr>
              <w:sz w:val="22"/>
            </w:rPr>
            <w:t>Summit</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Council for Exceptional Children International Conference, “The Rules: Family-Centered Practices in Different Early Intervention Service Delivery Models,” April 16, 1998,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Southwest Virginia Regional Coordinating Councils 7</w:t>
      </w:r>
      <w:r w:rsidRPr="00C05AD8">
        <w:rPr>
          <w:sz w:val="22"/>
        </w:rPr>
        <w:t>th</w:t>
      </w:r>
      <w:r w:rsidRPr="00727709">
        <w:rPr>
          <w:sz w:val="22"/>
        </w:rPr>
        <w:t xml:space="preserve"> Annual New Horizons: Parents and Professionals as partners Conference, “Collaborative and Consultative Models: No More Beating About the Bush” (keynote and follow-up session), May 14, 1998, </w:t>
      </w:r>
      <w:smartTag w:uri="urn:schemas-microsoft-com:office:smarttags" w:element="place">
        <w:smartTag w:uri="urn:schemas-microsoft-com:office:smarttags" w:element="City">
          <w:r w:rsidRPr="00727709">
            <w:rPr>
              <w:sz w:val="22"/>
            </w:rPr>
            <w:t>Bristol</w:t>
          </w:r>
        </w:smartTag>
        <w:r w:rsidRPr="00727709">
          <w:rPr>
            <w:sz w:val="22"/>
          </w:rPr>
          <w:t xml:space="preserve">, </w:t>
        </w:r>
        <w:smartTag w:uri="urn:schemas-microsoft-com:office:smarttags" w:element="State">
          <w:r w:rsidRPr="00727709">
            <w:rPr>
              <w:sz w:val="22"/>
            </w:rPr>
            <w:t>VA.</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National Institute on Early Childhood Development and Education (OERI), 1998 Project Directors’ Meeting, “Engagement as an Outcome of Program Quality” (poster), June 10, 1998, Washington, DC.</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OSEP Research Project Directors’ Meeting, “Writing for Publication” (with Bob Algozzine &amp; Judy Carta), July 18, 1998,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Research to Practice Summit on Inclusion in the Early Years (NECTAS &amp; OERI), “Intervention Strategies in Group Settings” (session leader; with Joan Lieber &amp; Mary Beth Bruder), July 30, 1998,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lastRenderedPageBreak/>
        <w:t xml:space="preserve">Research to Practice </w:t>
      </w:r>
      <w:smartTag w:uri="urn:schemas-microsoft-com:office:smarttags" w:element="City">
        <w:r w:rsidRPr="00727709">
          <w:rPr>
            <w:sz w:val="22"/>
          </w:rPr>
          <w:t>Summit</w:t>
        </w:r>
      </w:smartTag>
      <w:r w:rsidRPr="00727709">
        <w:rPr>
          <w:sz w:val="22"/>
        </w:rPr>
        <w:t xml:space="preserve"> on Inclusion in the Early Years (NECTAS &amp; OERI), “Early Elementary” (with Mark Wolery &amp; Marci Hanson), July 31, 1998,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ECI Regional Conference (Region IV </w:t>
      </w:r>
      <w:smartTag w:uri="urn:schemas-microsoft-com:office:smarttags" w:element="PlaceName">
        <w:r w:rsidRPr="00727709">
          <w:rPr>
            <w:sz w:val="22"/>
          </w:rPr>
          <w:t>Education</w:t>
        </w:r>
      </w:smartTag>
      <w:r w:rsidRPr="00727709">
        <w:rPr>
          <w:sz w:val="22"/>
        </w:rPr>
        <w:t xml:space="preserve"> </w:t>
      </w:r>
      <w:smartTag w:uri="urn:schemas-microsoft-com:office:smarttags" w:element="PlaceName">
        <w:r w:rsidRPr="00727709">
          <w:rPr>
            <w:sz w:val="22"/>
          </w:rPr>
          <w:t>Service</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amily-Based Practices,” August 26-27, 1998, </w:t>
      </w:r>
      <w:smartTag w:uri="urn:schemas-microsoft-com:office:smarttags" w:element="place">
        <w:smartTag w:uri="urn:schemas-microsoft-com:office:smarttags" w:element="City">
          <w:r w:rsidRPr="00727709">
            <w:rPr>
              <w:sz w:val="22"/>
            </w:rPr>
            <w:t>Houston</w:t>
          </w:r>
        </w:smartTag>
        <w:r w:rsidRPr="00727709">
          <w:rPr>
            <w:sz w:val="22"/>
          </w:rPr>
          <w:t xml:space="preserve">, </w:t>
        </w:r>
        <w:smartTag w:uri="urn:schemas-microsoft-com:office:smarttags" w:element="State">
          <w:r w:rsidRPr="00727709">
            <w:rPr>
              <w:sz w:val="22"/>
            </w:rPr>
            <w:t>TX</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Georgia Association on Young Children 32</w:t>
      </w:r>
      <w:r w:rsidRPr="00C05AD8">
        <w:rPr>
          <w:sz w:val="22"/>
        </w:rPr>
        <w:t>nd</w:t>
      </w:r>
      <w:r w:rsidRPr="00727709">
        <w:rPr>
          <w:sz w:val="22"/>
        </w:rPr>
        <w:t xml:space="preserve"> Annual Conference, “Natural Environments: Interventions Where They Count” (featured speaker), “The Rules: Family-Centered Practices in Different Early Intervention Service Delivery Models,” October 9, 1998,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Promising Practices in Early Childhood Inclusion (Partnerships for Inclusion), “Promoting Engagement,” November 6, 1998,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14</w:t>
      </w:r>
      <w:r w:rsidRPr="00C05AD8">
        <w:rPr>
          <w:sz w:val="22"/>
        </w:rPr>
        <w:t>th</w:t>
      </w:r>
      <w:r w:rsidRPr="00727709">
        <w:rPr>
          <w:sz w:val="22"/>
        </w:rPr>
        <w:t xml:space="preserve"> Annual DEC International Early Childhood Conference on Children With Special Needs, “Child engagement” (with Judith Carta; research roundtable).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1999, March). Key aspects of most natural environments. Presentation at teleconference on natural environments in </w:t>
      </w:r>
      <w:smartTag w:uri="urn:schemas-microsoft-com:office:smarttags" w:element="State">
        <w:r w:rsidRPr="00727709">
          <w:rPr>
            <w:sz w:val="22"/>
          </w:rPr>
          <w:t>North Carolina</w:t>
        </w:r>
      </w:smartTag>
      <w:r w:rsidRPr="00727709">
        <w:rPr>
          <w:sz w:val="22"/>
        </w:rPr>
        <w:t xml:space="preserve">,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1999, May). </w:t>
      </w:r>
      <w:r w:rsidRPr="00C05AD8">
        <w:rPr>
          <w:sz w:val="22"/>
        </w:rPr>
        <w:t>Family-centered intervention in the natural environment.</w:t>
      </w:r>
      <w:r w:rsidRPr="00727709">
        <w:rPr>
          <w:sz w:val="22"/>
        </w:rPr>
        <w:t xml:space="preserve"> Workshop presented at the 1999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Miller, M., Stahmer, D., Welham, R., &amp; Suarez-Moss, C. (1999, May). </w:t>
      </w:r>
      <w:r w:rsidRPr="00C05AD8">
        <w:rPr>
          <w:sz w:val="22"/>
        </w:rPr>
        <w:t>One ECI program’s experiences with family-centered practices.</w:t>
      </w:r>
      <w:r w:rsidRPr="00727709">
        <w:rPr>
          <w:sz w:val="22"/>
        </w:rPr>
        <w:t xml:space="preserve"> Paper presented at the 1999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1999, May). </w:t>
      </w:r>
      <w:r w:rsidRPr="00C05AD8">
        <w:rPr>
          <w:sz w:val="22"/>
        </w:rPr>
        <w:t>Quality indicators in early intervention.</w:t>
      </w:r>
      <w:r w:rsidRPr="00727709">
        <w:rPr>
          <w:sz w:val="22"/>
        </w:rPr>
        <w:t xml:space="preserve"> Paper presented at the 1999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1999, August). </w:t>
      </w:r>
      <w:r w:rsidRPr="00C05AD8">
        <w:rPr>
          <w:sz w:val="22"/>
        </w:rPr>
        <w:t>Home visiting ain't what it used to be.</w:t>
      </w:r>
      <w:r w:rsidRPr="00727709">
        <w:rPr>
          <w:sz w:val="22"/>
        </w:rPr>
        <w:t xml:space="preserve"> Workshop presented at the 1999 Early Intervention Summer Institute, </w:t>
      </w:r>
      <w:smartTag w:uri="urn:schemas-microsoft-com:office:smarttags" w:element="place">
        <w:smartTag w:uri="urn:schemas-microsoft-com:office:smarttags" w:element="City">
          <w:r w:rsidRPr="00727709">
            <w:rPr>
              <w:sz w:val="22"/>
            </w:rPr>
            <w:t>Collegeville</w:t>
          </w:r>
        </w:smartTag>
        <w:r w:rsidRPr="00727709">
          <w:rPr>
            <w:sz w:val="22"/>
          </w:rPr>
          <w:t xml:space="preserve">, </w:t>
        </w:r>
        <w:smartTag w:uri="urn:schemas-microsoft-com:office:smarttags" w:element="State">
          <w:r w:rsidRPr="00727709">
            <w:rPr>
              <w:sz w:val="22"/>
            </w:rPr>
            <w:t>MN</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1999, August). </w:t>
      </w:r>
      <w:r w:rsidRPr="00C05AD8">
        <w:rPr>
          <w:sz w:val="22"/>
        </w:rPr>
        <w:t>The four linchpins of natural environments.</w:t>
      </w:r>
      <w:r w:rsidRPr="00727709">
        <w:rPr>
          <w:sz w:val="22"/>
        </w:rPr>
        <w:t xml:space="preserve"> Workshop presented at the Babies Can't Wait Natural Environments Conference,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1999, November). (1) </w:t>
      </w:r>
      <w:r w:rsidRPr="00C05AD8">
        <w:rPr>
          <w:sz w:val="22"/>
        </w:rPr>
        <w:t>Having friends over: Moving therapy services to a consultative model</w:t>
      </w:r>
      <w:r w:rsidRPr="00727709">
        <w:rPr>
          <w:sz w:val="22"/>
        </w:rPr>
        <w:t xml:space="preserve">, (2) </w:t>
      </w:r>
      <w:r w:rsidRPr="00C05AD8">
        <w:rPr>
          <w:sz w:val="22"/>
        </w:rPr>
        <w:t>Eating out: Implementing services in nautral settings (for administrators),</w:t>
      </w:r>
      <w:r w:rsidRPr="00727709">
        <w:rPr>
          <w:sz w:val="22"/>
        </w:rPr>
        <w:t xml:space="preserve"> (3) </w:t>
      </w:r>
      <w:r w:rsidRPr="00C05AD8">
        <w:rPr>
          <w:sz w:val="22"/>
        </w:rPr>
        <w:t>At the grocery store: Becoming comprehensive when without therapy resources</w:t>
      </w:r>
      <w:r w:rsidRPr="00727709">
        <w:rPr>
          <w:sz w:val="22"/>
        </w:rPr>
        <w:t xml:space="preserve">. Papers presented at the 1999 Alabama Early Intervention and Preschool Conference, </w:t>
      </w:r>
      <w:smartTag w:uri="urn:schemas-microsoft-com:office:smarttags" w:element="place">
        <w:smartTag w:uri="urn:schemas-microsoft-com:office:smarttags" w:element="City">
          <w:r w:rsidRPr="00727709">
            <w:rPr>
              <w:sz w:val="22"/>
            </w:rPr>
            <w:t>Huntsville</w:t>
          </w:r>
        </w:smartTag>
        <w:r w:rsidRPr="00727709">
          <w:rPr>
            <w:sz w:val="22"/>
          </w:rPr>
          <w:t xml:space="preserve">, </w:t>
        </w:r>
        <w:smartTag w:uri="urn:schemas-microsoft-com:office:smarttags" w:element="State">
          <w:r w:rsidRPr="00727709">
            <w:rPr>
              <w:sz w:val="22"/>
            </w:rPr>
            <w:t>AL</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Mayhew, L., &amp; Scott, S. (1999, December). </w:t>
      </w:r>
      <w:r w:rsidRPr="00C05AD8">
        <w:rPr>
          <w:sz w:val="22"/>
        </w:rPr>
        <w:t>Interdisciplinary service models–Making sure therapies make sense.</w:t>
      </w:r>
      <w:r w:rsidRPr="00727709">
        <w:rPr>
          <w:sz w:val="22"/>
        </w:rPr>
        <w:t xml:space="preserve"> Preconference workshop: Recommended practices.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lastRenderedPageBreak/>
        <w:t xml:space="preserve">Ostrosky, M. M., &amp; McWilliam, R. A. (1999, December). </w:t>
      </w:r>
      <w:r w:rsidRPr="00C05AD8">
        <w:rPr>
          <w:sz w:val="22"/>
        </w:rPr>
        <w:t xml:space="preserve">Getting published in </w:t>
      </w:r>
      <w:r w:rsidRPr="00727709">
        <w:rPr>
          <w:sz w:val="22"/>
        </w:rPr>
        <w:t>JEI</w:t>
      </w:r>
      <w:r w:rsidRPr="00C05AD8">
        <w:rPr>
          <w:sz w:val="22"/>
        </w:rPr>
        <w:t xml:space="preserve"> and </w:t>
      </w:r>
      <w:r w:rsidRPr="00727709">
        <w:rPr>
          <w:sz w:val="22"/>
        </w:rPr>
        <w:t>YEC</w:t>
      </w:r>
      <w:r w:rsidRPr="00C05AD8">
        <w:rPr>
          <w:sz w:val="22"/>
        </w:rPr>
        <w:t>.</w:t>
      </w:r>
      <w:r w:rsidRPr="00727709">
        <w:rPr>
          <w:sz w:val="22"/>
        </w:rPr>
        <w:t xml:space="preserve"> Crackerbarrel session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0, February). </w:t>
      </w:r>
      <w:r w:rsidRPr="00C05AD8">
        <w:rPr>
          <w:sz w:val="22"/>
        </w:rPr>
        <w:t xml:space="preserve">Therapy, Special Instruction, and Service Coordination as </w:t>
      </w:r>
      <w:r w:rsidRPr="00727709">
        <w:rPr>
          <w:sz w:val="22"/>
        </w:rPr>
        <w:t>Support</w:t>
      </w:r>
      <w:r w:rsidRPr="00C05AD8">
        <w:rPr>
          <w:sz w:val="22"/>
        </w:rPr>
        <w:t xml:space="preserve"> in Natural Environments.</w:t>
      </w:r>
      <w:r w:rsidRPr="00727709">
        <w:rPr>
          <w:sz w:val="22"/>
        </w:rPr>
        <w:t xml:space="preserve"> Workshop presented at the Louisiana Superconference on Early Intervention, </w:t>
      </w:r>
      <w:smartTag w:uri="urn:schemas-microsoft-com:office:smarttags" w:element="place">
        <w:smartTag w:uri="urn:schemas-microsoft-com:office:smarttags" w:element="City">
          <w:r w:rsidRPr="00727709">
            <w:rPr>
              <w:sz w:val="22"/>
            </w:rPr>
            <w:t>Baton Rouge</w:t>
          </w:r>
        </w:smartTag>
        <w:r w:rsidRPr="00727709">
          <w:rPr>
            <w:sz w:val="22"/>
          </w:rPr>
          <w:t xml:space="preserve">, </w:t>
        </w:r>
        <w:smartTag w:uri="urn:schemas-microsoft-com:office:smarttags" w:element="State">
          <w:r w:rsidRPr="00727709">
            <w:rPr>
              <w:sz w:val="22"/>
            </w:rPr>
            <w:t>LA.</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0, March). </w:t>
      </w:r>
      <w:r w:rsidRPr="00C05AD8">
        <w:rPr>
          <w:sz w:val="22"/>
        </w:rPr>
        <w:t>Naturalistic intervention is more than a location issue.</w:t>
      </w:r>
      <w:r w:rsidRPr="00727709">
        <w:rPr>
          <w:sz w:val="22"/>
        </w:rPr>
        <w:t xml:space="preserve"> Paper presented at the Kansas Division for Early Childhood Interdisciplinary Conference, </w:t>
      </w:r>
      <w:smartTag w:uri="urn:schemas-microsoft-com:office:smarttags" w:element="place">
        <w:smartTag w:uri="urn:schemas-microsoft-com:office:smarttags" w:element="City">
          <w:r w:rsidRPr="00727709">
            <w:rPr>
              <w:sz w:val="22"/>
            </w:rPr>
            <w:t>Wichita</w:t>
          </w:r>
        </w:smartTag>
        <w:r w:rsidRPr="00727709">
          <w:rPr>
            <w:sz w:val="22"/>
          </w:rPr>
          <w:t xml:space="preserve">, </w:t>
        </w:r>
        <w:smartTag w:uri="urn:schemas-microsoft-com:office:smarttags" w:element="State">
          <w:r w:rsidRPr="00727709">
            <w:rPr>
              <w:sz w:val="22"/>
            </w:rPr>
            <w:t>KS</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0, May). </w:t>
      </w:r>
      <w:r w:rsidRPr="00C05AD8">
        <w:rPr>
          <w:sz w:val="22"/>
        </w:rPr>
        <w:t>Family-centered intervention in the natural environment.</w:t>
      </w:r>
      <w:r w:rsidRPr="00727709">
        <w:rPr>
          <w:sz w:val="22"/>
        </w:rPr>
        <w:t xml:space="preserve"> Workshop presented at the Texas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amp; McWilliam, P. J. (2000, September). </w:t>
      </w:r>
      <w:r w:rsidRPr="00C05AD8">
        <w:rPr>
          <w:sz w:val="22"/>
        </w:rPr>
        <w:t>Family-centered services: Involving families in planning.</w:t>
      </w:r>
      <w:r w:rsidRPr="00727709">
        <w:rPr>
          <w:sz w:val="22"/>
        </w:rPr>
        <w:t xml:space="preserve"> Paper presented at the Research to Policy Institute, Partnerships for Inclusion,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1, February). </w:t>
      </w:r>
      <w:r w:rsidRPr="00C05AD8">
        <w:rPr>
          <w:sz w:val="22"/>
        </w:rPr>
        <w:t>Report of the findings of the NEILS study.</w:t>
      </w:r>
      <w:r w:rsidRPr="00727709">
        <w:rPr>
          <w:sz w:val="22"/>
        </w:rPr>
        <w:t xml:space="preserve"> Paper presented at the 2001 Office of Special Education Programs Personnel Preparation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1, May). </w:t>
      </w:r>
      <w:r w:rsidRPr="00C05AD8">
        <w:rPr>
          <w:sz w:val="22"/>
        </w:rPr>
        <w:t>Follow-up to routines-based assessment.</w:t>
      </w:r>
      <w:r w:rsidRPr="00727709">
        <w:rPr>
          <w:sz w:val="22"/>
        </w:rPr>
        <w:t xml:space="preserve"> Paper presented at the Annual ECI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1, May). </w:t>
      </w:r>
      <w:r w:rsidRPr="00C05AD8">
        <w:rPr>
          <w:sz w:val="22"/>
        </w:rPr>
        <w:t xml:space="preserve">Home visiting. </w:t>
      </w:r>
      <w:r w:rsidRPr="00727709">
        <w:rPr>
          <w:sz w:val="22"/>
        </w:rPr>
        <w:t xml:space="preserve">Paper presented at the Annual ECI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1, June). </w:t>
      </w:r>
      <w:r w:rsidRPr="00C05AD8">
        <w:rPr>
          <w:sz w:val="22"/>
        </w:rPr>
        <w:t>Early intervention in natural environments.</w:t>
      </w:r>
      <w:r w:rsidRPr="00727709">
        <w:rPr>
          <w:sz w:val="22"/>
        </w:rPr>
        <w:t xml:space="preserve"> Keynote address to the Annual Early Intervention Conference, </w:t>
      </w:r>
      <w:smartTag w:uri="urn:schemas-microsoft-com:office:smarttags" w:element="City">
        <w:r w:rsidRPr="00727709">
          <w:rPr>
            <w:sz w:val="22"/>
          </w:rPr>
          <w:t>San Juan</w:t>
        </w:r>
      </w:smartTag>
      <w:r w:rsidRPr="00727709">
        <w:rPr>
          <w:sz w:val="22"/>
        </w:rPr>
        <w:t xml:space="preserve">, </w:t>
      </w:r>
      <w:smartTag w:uri="urn:schemas-microsoft-com:office:smarttags" w:element="place">
        <w:r w:rsidRPr="00727709">
          <w:rPr>
            <w:sz w:val="22"/>
          </w:rPr>
          <w:t>Puerto Rico</w:t>
        </w:r>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Danielson, L., Hanley, T., McWilliam, R. A., &amp; Harris, K. (2001, July). </w:t>
      </w:r>
      <w:r w:rsidRPr="00C05AD8">
        <w:rPr>
          <w:sz w:val="22"/>
        </w:rPr>
        <w:t>Reviewing the review: Current efforts to improve the OSEP grant review process.</w:t>
      </w:r>
      <w:r w:rsidRPr="00727709">
        <w:rPr>
          <w:sz w:val="22"/>
        </w:rPr>
        <w:t xml:space="preserve"> 2001 OSEP Research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1, August). </w:t>
      </w:r>
      <w:r w:rsidRPr="00C05AD8">
        <w:rPr>
          <w:sz w:val="22"/>
        </w:rPr>
        <w:t>Integrated therapies and instruction in preschool classrooms.</w:t>
      </w:r>
      <w:r w:rsidRPr="00727709">
        <w:rPr>
          <w:sz w:val="22"/>
        </w:rPr>
        <w:t xml:space="preserve"> The Second National Early Childhood Inclusion Institute (sponsored by NECTAS),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1, August). </w:t>
      </w:r>
      <w:r w:rsidRPr="00C05AD8">
        <w:rPr>
          <w:sz w:val="22"/>
        </w:rPr>
        <w:t>Making change happen: Beyond a book title.</w:t>
      </w:r>
      <w:r w:rsidRPr="00727709">
        <w:rPr>
          <w:sz w:val="22"/>
        </w:rPr>
        <w:t xml:space="preserve"> Plenary address at the Second National Early Childhood Inclusion Institute (sponsored by NECTAS), </w:t>
      </w:r>
      <w:smartTag w:uri="urn:schemas-microsoft-com:office:smarttags" w:element="place">
        <w:r w:rsidRPr="00727709">
          <w:rPr>
            <w:sz w:val="22"/>
          </w:rPr>
          <w:t>Chapel Hill</w:t>
        </w:r>
      </w:smartTag>
      <w:r w:rsidRPr="00727709">
        <w:rPr>
          <w:sz w:val="22"/>
        </w:rPr>
        <w:t>, NC.</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amp; Bruder, M. E. (2001, October). </w:t>
      </w:r>
      <w:r w:rsidRPr="00C05AD8">
        <w:rPr>
          <w:sz w:val="22"/>
        </w:rPr>
        <w:t>Natural environments are both less and more complicated than we thought.</w:t>
      </w:r>
      <w:r w:rsidRPr="00727709">
        <w:rPr>
          <w:sz w:val="22"/>
        </w:rPr>
        <w:t xml:space="preserve"> Plenary session at the 10th Annual Early Childhood Institute (sponsored by the Colorado Department of Education Early Childhood Initiatives), Vail, CO.</w:t>
      </w:r>
    </w:p>
    <w:p w:rsidR="00BF17FB" w:rsidRPr="00727709" w:rsidRDefault="00BF17FB" w:rsidP="00C05AD8">
      <w:pPr>
        <w:numPr>
          <w:ilvl w:val="0"/>
          <w:numId w:val="14"/>
        </w:numPr>
        <w:tabs>
          <w:tab w:val="clear" w:pos="2340"/>
          <w:tab w:val="num" w:pos="720"/>
        </w:tabs>
        <w:ind w:left="720" w:hanging="720"/>
        <w:rPr>
          <w:sz w:val="22"/>
        </w:rPr>
      </w:pPr>
      <w:r w:rsidRPr="00727709">
        <w:rPr>
          <w:sz w:val="22"/>
        </w:rPr>
        <w:lastRenderedPageBreak/>
        <w:t xml:space="preserve">McWilliam, R. A. (2001, October). </w:t>
      </w:r>
      <w:r w:rsidRPr="00C05AD8">
        <w:rPr>
          <w:sz w:val="22"/>
        </w:rPr>
        <w:t>Getting to know families and their priorities/demonstration</w:t>
      </w:r>
      <w:r w:rsidRPr="00727709">
        <w:rPr>
          <w:sz w:val="22"/>
        </w:rPr>
        <w:t xml:space="preserve"> and </w:t>
      </w:r>
      <w:r w:rsidRPr="00C05AD8">
        <w:rPr>
          <w:sz w:val="22"/>
        </w:rPr>
        <w:t>Integrating services into home-based routines</w:t>
      </w:r>
      <w:r w:rsidRPr="00727709">
        <w:rPr>
          <w:sz w:val="22"/>
        </w:rPr>
        <w:t>. 10th Annual Early Childhood Institute (sponsored by the Colorado Department of Education Early Childhood Initiatives), Vail, CO.</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1, December). </w:t>
      </w:r>
      <w:r w:rsidRPr="00C05AD8">
        <w:rPr>
          <w:sz w:val="22"/>
        </w:rPr>
        <w:t>Publishing your dissertation.</w:t>
      </w:r>
      <w:r w:rsidRPr="00727709">
        <w:rPr>
          <w:sz w:val="22"/>
        </w:rPr>
        <w:t xml:space="preserve"> Paper presented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 xml:space="preserve">. </w:t>
      </w:r>
    </w:p>
    <w:p w:rsidR="00BF17FB" w:rsidRPr="00727709" w:rsidRDefault="00BF17FB" w:rsidP="00C05AD8">
      <w:pPr>
        <w:numPr>
          <w:ilvl w:val="0"/>
          <w:numId w:val="14"/>
        </w:numPr>
        <w:tabs>
          <w:tab w:val="clear" w:pos="2340"/>
          <w:tab w:val="num" w:pos="720"/>
        </w:tabs>
        <w:ind w:left="720" w:hanging="720"/>
        <w:rPr>
          <w:sz w:val="22"/>
        </w:rPr>
      </w:pPr>
      <w:smartTag w:uri="urn:schemas-microsoft-com:office:smarttags" w:element="place">
        <w:smartTag w:uri="urn:schemas-microsoft-com:office:smarttags" w:element="City">
          <w:r w:rsidRPr="00727709">
            <w:rPr>
              <w:sz w:val="22"/>
            </w:rPr>
            <w:t>Santos</w:t>
          </w:r>
        </w:smartTag>
      </w:smartTag>
      <w:r w:rsidRPr="00727709">
        <w:rPr>
          <w:sz w:val="22"/>
        </w:rPr>
        <w:t xml:space="preserve">, R. M., Ostrosky, M., Rule, S., McWilliam, R. A., &amp; Horn, E. (2001, December). </w:t>
      </w:r>
      <w:r w:rsidRPr="00C05AD8">
        <w:rPr>
          <w:sz w:val="22"/>
        </w:rPr>
        <w:t>Addressing culture and language in research: Challenges and strategies in publishing research.</w:t>
      </w:r>
      <w:r w:rsidRPr="00727709">
        <w:rPr>
          <w:sz w:val="22"/>
        </w:rPr>
        <w:t xml:space="preserve"> Crackerbarrel session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McWilliam, R. A. (2002, April). Grown-ups talk to each other: Assessment and natural-environments intervention. Workshop presented at the 21</w:t>
      </w:r>
      <w:r w:rsidRPr="00C05AD8">
        <w:rPr>
          <w:sz w:val="22"/>
        </w:rPr>
        <w:t>st</w:t>
      </w:r>
      <w:r w:rsidRPr="00727709">
        <w:rPr>
          <w:sz w:val="22"/>
        </w:rPr>
        <w:t xml:space="preserve"> Annual ECI Statewide Conference, </w:t>
      </w:r>
      <w:smartTag w:uri="urn:schemas-microsoft-com:office:smarttags" w:element="place">
        <w:smartTag w:uri="urn:schemas-microsoft-com:office:smarttags" w:element="City">
          <w:r w:rsidRPr="00727709">
            <w:rPr>
              <w:sz w:val="22"/>
            </w:rPr>
            <w:t>Dallas</w:t>
          </w:r>
        </w:smartTag>
        <w:r w:rsidRPr="00727709">
          <w:rPr>
            <w:sz w:val="22"/>
          </w:rPr>
          <w:t xml:space="preserve">, </w:t>
        </w:r>
        <w:smartTag w:uri="urn:schemas-microsoft-com:office:smarttags" w:element="State">
          <w:r w:rsidRPr="00727709">
            <w:rPr>
              <w:sz w:val="22"/>
            </w:rPr>
            <w:t>TX</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2, May). </w:t>
      </w:r>
      <w:r w:rsidRPr="00C05AD8">
        <w:rPr>
          <w:sz w:val="22"/>
        </w:rPr>
        <w:t>Putting interventions where they matter</w:t>
      </w:r>
      <w:r w:rsidRPr="00727709">
        <w:rPr>
          <w:sz w:val="22"/>
        </w:rPr>
        <w:t xml:space="preserve">. Keynote address presented at the Infants and Toddlers Early Intervention Program Spring Statewide Meeting, </w:t>
      </w:r>
      <w:smartTag w:uri="urn:schemas-microsoft-com:office:smarttags" w:element="place">
        <w:smartTag w:uri="urn:schemas-microsoft-com:office:smarttags" w:element="City">
          <w:r w:rsidRPr="00727709">
            <w:rPr>
              <w:sz w:val="22"/>
            </w:rPr>
            <w:t>Orlando</w:t>
          </w:r>
        </w:smartTag>
        <w:r w:rsidRPr="00727709">
          <w:rPr>
            <w:sz w:val="22"/>
          </w:rPr>
          <w:t xml:space="preserve">, </w:t>
        </w:r>
        <w:smartTag w:uri="urn:schemas-microsoft-com:office:smarttags" w:element="State">
          <w:r w:rsidRPr="00727709">
            <w:rPr>
              <w:sz w:val="22"/>
            </w:rPr>
            <w:t>FL.</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2, May). (a) Round-table discussion session and (b) </w:t>
      </w:r>
      <w:r w:rsidRPr="00C05AD8">
        <w:rPr>
          <w:sz w:val="22"/>
        </w:rPr>
        <w:t>The routines-based interview</w:t>
      </w:r>
      <w:r w:rsidRPr="00727709">
        <w:rPr>
          <w:sz w:val="22"/>
        </w:rPr>
        <w:t xml:space="preserve">. Breakout sessions presented at the Infants and Toddlers Early Intervention Program Spring Statewide Meeting, </w:t>
      </w:r>
      <w:smartTag w:uri="urn:schemas-microsoft-com:office:smarttags" w:element="place">
        <w:smartTag w:uri="urn:schemas-microsoft-com:office:smarttags" w:element="City">
          <w:r w:rsidRPr="00727709">
            <w:rPr>
              <w:sz w:val="22"/>
            </w:rPr>
            <w:t>Orlando</w:t>
          </w:r>
        </w:smartTag>
        <w:r w:rsidRPr="00727709">
          <w:rPr>
            <w:sz w:val="22"/>
          </w:rPr>
          <w:t xml:space="preserve">, </w:t>
        </w:r>
        <w:smartTag w:uri="urn:schemas-microsoft-com:office:smarttags" w:element="State">
          <w:r w:rsidRPr="00727709">
            <w:rPr>
              <w:sz w:val="22"/>
            </w:rPr>
            <w:t>FL.</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2, May). </w:t>
      </w:r>
      <w:r w:rsidRPr="00C05AD8">
        <w:rPr>
          <w:sz w:val="22"/>
        </w:rPr>
        <w:t>Problems with dumping a clinic-based model on the living room floor.</w:t>
      </w:r>
      <w:r w:rsidRPr="00727709">
        <w:rPr>
          <w:sz w:val="22"/>
        </w:rPr>
        <w:t xml:space="preserve"> Keynote address presented at the 11th Annual New Horizons Conference sponsored by the Southwest Virginia Regional Coordinating Councils, </w:t>
      </w:r>
      <w:smartTag w:uri="urn:schemas-microsoft-com:office:smarttags" w:element="place">
        <w:smartTag w:uri="urn:schemas-microsoft-com:office:smarttags" w:element="City">
          <w:r w:rsidRPr="00727709">
            <w:rPr>
              <w:sz w:val="22"/>
            </w:rPr>
            <w:t>Abingdon</w:t>
          </w:r>
        </w:smartTag>
        <w:r w:rsidRPr="00727709">
          <w:rPr>
            <w:sz w:val="22"/>
          </w:rPr>
          <w:t xml:space="preserve">, </w:t>
        </w:r>
        <w:smartTag w:uri="urn:schemas-microsoft-com:office:smarttags" w:element="State">
          <w:r w:rsidRPr="00727709">
            <w:rPr>
              <w:sz w:val="22"/>
            </w:rPr>
            <w:t>VA.</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2, May). </w:t>
      </w:r>
      <w:r w:rsidRPr="00C05AD8">
        <w:rPr>
          <w:sz w:val="22"/>
        </w:rPr>
        <w:t>The primary service provider model and implications for home visits.</w:t>
      </w:r>
      <w:r w:rsidRPr="00727709">
        <w:rPr>
          <w:sz w:val="22"/>
        </w:rPr>
        <w:t xml:space="preserve"> Paper presented at the 11th Annual New Horizons Conference sponsored by the Southwest Virginia Regional Coordinating Councils, </w:t>
      </w:r>
      <w:smartTag w:uri="urn:schemas-microsoft-com:office:smarttags" w:element="place">
        <w:smartTag w:uri="urn:schemas-microsoft-com:office:smarttags" w:element="City">
          <w:r w:rsidRPr="00727709">
            <w:rPr>
              <w:sz w:val="22"/>
            </w:rPr>
            <w:t>Abingdon</w:t>
          </w:r>
        </w:smartTag>
        <w:r w:rsidRPr="00727709">
          <w:rPr>
            <w:sz w:val="22"/>
          </w:rPr>
          <w:t xml:space="preserve">, </w:t>
        </w:r>
        <w:smartTag w:uri="urn:schemas-microsoft-com:office:smarttags" w:element="State">
          <w:r w:rsidRPr="00727709">
            <w:rPr>
              <w:sz w:val="22"/>
            </w:rPr>
            <w:t>VA.</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amp; Scott, S. M. (2002, July). </w:t>
      </w:r>
      <w:r w:rsidRPr="00C05AD8">
        <w:rPr>
          <w:sz w:val="22"/>
        </w:rPr>
        <w:t>Individualizing inclusion in child care</w:t>
      </w:r>
      <w:r w:rsidRPr="00727709">
        <w:rPr>
          <w:sz w:val="22"/>
        </w:rPr>
        <w:t xml:space="preserve">. Paper presented at the NECTAC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2, July). </w:t>
      </w:r>
      <w:r w:rsidRPr="00C05AD8">
        <w:rPr>
          <w:sz w:val="22"/>
        </w:rPr>
        <w:t>The full circle of natural environments and inclusion: Infants, toddlers, and families.</w:t>
      </w:r>
      <w:r w:rsidRPr="00727709">
        <w:rPr>
          <w:sz w:val="22"/>
        </w:rPr>
        <w:t xml:space="preserve"> Keynote address to the NECTAC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2, July). </w:t>
      </w:r>
      <w:r w:rsidRPr="00C05AD8">
        <w:rPr>
          <w:sz w:val="22"/>
        </w:rPr>
        <w:t>Integrated therapies and instruction in preschool classroom.</w:t>
      </w:r>
      <w:r w:rsidRPr="00727709">
        <w:rPr>
          <w:sz w:val="22"/>
        </w:rPr>
        <w:t xml:space="preserve"> Paper presented at the NECTAC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C05AD8" w:rsidRDefault="00BF17FB" w:rsidP="00C05AD8">
      <w:pPr>
        <w:numPr>
          <w:ilvl w:val="0"/>
          <w:numId w:val="14"/>
        </w:numPr>
        <w:tabs>
          <w:tab w:val="clear" w:pos="2340"/>
          <w:tab w:val="num" w:pos="720"/>
        </w:tabs>
        <w:ind w:left="720" w:hanging="720"/>
        <w:rPr>
          <w:sz w:val="22"/>
        </w:rPr>
      </w:pPr>
      <w:r w:rsidRPr="00727709">
        <w:rPr>
          <w:sz w:val="22"/>
        </w:rPr>
        <w:t xml:space="preserve">McWilliam, R. A. (2002, October). </w:t>
      </w:r>
      <w:r w:rsidRPr="00C05AD8">
        <w:rPr>
          <w:sz w:val="22"/>
        </w:rPr>
        <w:t xml:space="preserve">Good things start with a functional assessment of the family’s routines </w:t>
      </w:r>
      <w:r w:rsidRPr="00727709">
        <w:rPr>
          <w:sz w:val="22"/>
        </w:rPr>
        <w:t>and</w:t>
      </w:r>
      <w:r w:rsidRPr="00C05AD8">
        <w:rPr>
          <w:sz w:val="22"/>
        </w:rPr>
        <w:t xml:space="preserve"> The primary-service-provider model for providing services in natural environments</w:t>
      </w:r>
      <w:r w:rsidRPr="00727709">
        <w:rPr>
          <w:sz w:val="22"/>
        </w:rPr>
        <w:t>. Papers presented at the Colorado Early Childhood Institute, Vail, CO.</w:t>
      </w:r>
    </w:p>
    <w:p w:rsidR="00BF17FB" w:rsidRPr="00727709" w:rsidRDefault="00BF17FB" w:rsidP="00C05AD8">
      <w:pPr>
        <w:numPr>
          <w:ilvl w:val="0"/>
          <w:numId w:val="14"/>
        </w:numPr>
        <w:tabs>
          <w:tab w:val="clear" w:pos="2340"/>
          <w:tab w:val="num" w:pos="720"/>
        </w:tabs>
        <w:ind w:left="720" w:hanging="720"/>
        <w:rPr>
          <w:sz w:val="22"/>
        </w:rPr>
      </w:pPr>
      <w:r w:rsidRPr="00727709">
        <w:rPr>
          <w:sz w:val="22"/>
        </w:rPr>
        <w:lastRenderedPageBreak/>
        <w:t xml:space="preserve">McWilliam, R. A. (2002, November). </w:t>
      </w:r>
      <w:r w:rsidRPr="00C05AD8">
        <w:rPr>
          <w:sz w:val="22"/>
        </w:rPr>
        <w:t>Three innovative evidence-based practices for individualizing inclusion.</w:t>
      </w:r>
      <w:r w:rsidRPr="00727709">
        <w:rPr>
          <w:sz w:val="22"/>
        </w:rPr>
        <w:t xml:space="preserve"> Paper presented at the OSEP National Early Childhood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amp; Peterson, C. (2002, November). </w:t>
      </w:r>
      <w:r w:rsidRPr="00C05AD8">
        <w:rPr>
          <w:sz w:val="22"/>
        </w:rPr>
        <w:t>The quality of home visits.</w:t>
      </w:r>
      <w:r w:rsidRPr="00727709">
        <w:rPr>
          <w:sz w:val="22"/>
        </w:rPr>
        <w:t xml:space="preserve"> Paper presented at the OSEP National Early Childhood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2, November). </w:t>
      </w:r>
      <w:r w:rsidRPr="00C05AD8">
        <w:rPr>
          <w:sz w:val="22"/>
        </w:rPr>
        <w:t>It’s what happens between sessions that matters.</w:t>
      </w:r>
      <w:r w:rsidRPr="00727709">
        <w:rPr>
          <w:sz w:val="22"/>
        </w:rPr>
        <w:t xml:space="preserve"> Keynote presentation at the </w:t>
      </w:r>
      <w:smartTag w:uri="urn:schemas-microsoft-com:office:smarttags" w:element="PlaceName">
        <w:r w:rsidRPr="00727709">
          <w:rPr>
            <w:sz w:val="22"/>
          </w:rPr>
          <w:t>Early</w:t>
        </w:r>
      </w:smartTag>
      <w:r w:rsidRPr="00727709">
        <w:rPr>
          <w:sz w:val="22"/>
        </w:rPr>
        <w:t xml:space="preserve"> </w:t>
      </w:r>
      <w:smartTag w:uri="urn:schemas-microsoft-com:office:smarttags" w:element="PlaceName">
        <w:r w:rsidRPr="00727709">
          <w:rPr>
            <w:sz w:val="22"/>
          </w:rPr>
          <w:t>Childhood</w:t>
        </w:r>
      </w:smartTag>
      <w:r w:rsidRPr="00727709">
        <w:rPr>
          <w:sz w:val="22"/>
        </w:rPr>
        <w:t xml:space="preserve"> </w:t>
      </w:r>
      <w:smartTag w:uri="urn:schemas-microsoft-com:office:smarttags" w:element="PlaceType">
        <w:r w:rsidRPr="00727709">
          <w:rPr>
            <w:sz w:val="22"/>
          </w:rPr>
          <w:t>Center</w:t>
        </w:r>
      </w:smartTag>
      <w:r w:rsidRPr="00727709">
        <w:rPr>
          <w:sz w:val="22"/>
        </w:rPr>
        <w:t xml:space="preserve">’s Conference on Inclusive Services in Early Childhood, </w:t>
      </w:r>
      <w:smartTag w:uri="urn:schemas-microsoft-com:office:smarttags" w:element="place">
        <w:smartTag w:uri="urn:schemas-microsoft-com:office:smarttags" w:element="City">
          <w:r w:rsidRPr="00727709">
            <w:rPr>
              <w:sz w:val="22"/>
            </w:rPr>
            <w:t>Carmel</w:t>
          </w:r>
        </w:smartTag>
        <w:r w:rsidRPr="00727709">
          <w:rPr>
            <w:sz w:val="22"/>
          </w:rPr>
          <w:t xml:space="preserve">, </w:t>
        </w:r>
        <w:smartTag w:uri="urn:schemas-microsoft-com:office:smarttags" w:element="State">
          <w:r w:rsidRPr="00727709">
            <w:rPr>
              <w:sz w:val="22"/>
            </w:rPr>
            <w:t>IN.</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2, November). </w:t>
      </w:r>
      <w:r w:rsidRPr="00C05AD8">
        <w:rPr>
          <w:sz w:val="22"/>
        </w:rPr>
        <w:t>The power of naturalistic intervention.</w:t>
      </w:r>
      <w:r w:rsidRPr="00727709">
        <w:rPr>
          <w:sz w:val="22"/>
        </w:rPr>
        <w:t xml:space="preserve"> Paper presented at the </w:t>
      </w:r>
      <w:smartTag w:uri="urn:schemas-microsoft-com:office:smarttags" w:element="PlaceName">
        <w:r w:rsidRPr="00727709">
          <w:rPr>
            <w:sz w:val="22"/>
          </w:rPr>
          <w:t>Early</w:t>
        </w:r>
      </w:smartTag>
      <w:r w:rsidRPr="00727709">
        <w:rPr>
          <w:sz w:val="22"/>
        </w:rPr>
        <w:t xml:space="preserve"> </w:t>
      </w:r>
      <w:smartTag w:uri="urn:schemas-microsoft-com:office:smarttags" w:element="PlaceName">
        <w:r w:rsidRPr="00727709">
          <w:rPr>
            <w:sz w:val="22"/>
          </w:rPr>
          <w:t>Childhood</w:t>
        </w:r>
      </w:smartTag>
      <w:r w:rsidRPr="00727709">
        <w:rPr>
          <w:sz w:val="22"/>
        </w:rPr>
        <w:t xml:space="preserve"> </w:t>
      </w:r>
      <w:smartTag w:uri="urn:schemas-microsoft-com:office:smarttags" w:element="PlaceType">
        <w:r w:rsidRPr="00727709">
          <w:rPr>
            <w:sz w:val="22"/>
          </w:rPr>
          <w:t>Center</w:t>
        </w:r>
      </w:smartTag>
      <w:r w:rsidRPr="00727709">
        <w:rPr>
          <w:sz w:val="22"/>
        </w:rPr>
        <w:t xml:space="preserve">’s Conference on Inclusive Services in Early Childhood, </w:t>
      </w:r>
      <w:smartTag w:uri="urn:schemas-microsoft-com:office:smarttags" w:element="place">
        <w:smartTag w:uri="urn:schemas-microsoft-com:office:smarttags" w:element="City">
          <w:r w:rsidRPr="00727709">
            <w:rPr>
              <w:sz w:val="22"/>
            </w:rPr>
            <w:t>Carmel</w:t>
          </w:r>
        </w:smartTag>
        <w:r w:rsidRPr="00727709">
          <w:rPr>
            <w:sz w:val="22"/>
          </w:rPr>
          <w:t xml:space="preserve">, </w:t>
        </w:r>
        <w:smartTag w:uri="urn:schemas-microsoft-com:office:smarttags" w:element="State">
          <w:r w:rsidRPr="00727709">
            <w:rPr>
              <w:sz w:val="22"/>
            </w:rPr>
            <w:t>IN.</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2, December). </w:t>
      </w:r>
      <w:r w:rsidRPr="00C05AD8">
        <w:rPr>
          <w:sz w:val="22"/>
        </w:rPr>
        <w:t>Knowing that “this is not good.”</w:t>
      </w:r>
      <w:r w:rsidRPr="00727709">
        <w:rPr>
          <w:sz w:val="22"/>
        </w:rPr>
        <w:t xml:space="preserve"> Keynote presentation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2, December). </w:t>
      </w:r>
      <w:r w:rsidRPr="00C05AD8">
        <w:rPr>
          <w:sz w:val="22"/>
        </w:rPr>
        <w:t>From dissertation to publication.</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3, May). </w:t>
      </w:r>
      <w:r w:rsidRPr="00C05AD8">
        <w:rPr>
          <w:sz w:val="22"/>
        </w:rPr>
        <w:t>The McWilliam model for providing services in natural environments.</w:t>
      </w:r>
      <w:r w:rsidRPr="00727709">
        <w:rPr>
          <w:sz w:val="22"/>
        </w:rPr>
        <w:t xml:space="preserve"> Keynote address at the Early On (Michigan Part C) Annual Conference, </w:t>
      </w:r>
      <w:smartTag w:uri="urn:schemas-microsoft-com:office:smarttags" w:element="place">
        <w:smartTag w:uri="urn:schemas-microsoft-com:office:smarttags" w:element="City">
          <w:r w:rsidRPr="00727709">
            <w:rPr>
              <w:sz w:val="22"/>
            </w:rPr>
            <w:t>Mt. Pleasant</w:t>
          </w:r>
        </w:smartTag>
        <w:r w:rsidRPr="00727709">
          <w:rPr>
            <w:sz w:val="22"/>
          </w:rPr>
          <w:t xml:space="preserve">, </w:t>
        </w:r>
        <w:smartTag w:uri="urn:schemas-microsoft-com:office:smarttags" w:element="State">
          <w:r w:rsidRPr="00727709">
            <w:rPr>
              <w:sz w:val="22"/>
            </w:rPr>
            <w:t>MI</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3, May). </w:t>
      </w:r>
      <w:r w:rsidRPr="00C05AD8">
        <w:rPr>
          <w:sz w:val="22"/>
        </w:rPr>
        <w:t xml:space="preserve">The routines-based interview </w:t>
      </w:r>
      <w:r w:rsidRPr="00727709">
        <w:rPr>
          <w:sz w:val="22"/>
        </w:rPr>
        <w:t xml:space="preserve">and </w:t>
      </w:r>
      <w:r w:rsidRPr="00C05AD8">
        <w:rPr>
          <w:sz w:val="22"/>
        </w:rPr>
        <w:t>Support-based home visits</w:t>
      </w:r>
      <w:r w:rsidRPr="00727709">
        <w:rPr>
          <w:sz w:val="22"/>
        </w:rPr>
        <w:t xml:space="preserve">. Papers presented at the Early On (Michigan Part C) Annual Conference, </w:t>
      </w:r>
      <w:smartTag w:uri="urn:schemas-microsoft-com:office:smarttags" w:element="place">
        <w:smartTag w:uri="urn:schemas-microsoft-com:office:smarttags" w:element="City">
          <w:r w:rsidRPr="00727709">
            <w:rPr>
              <w:sz w:val="22"/>
            </w:rPr>
            <w:t>Mt. Pleasant</w:t>
          </w:r>
        </w:smartTag>
        <w:r w:rsidRPr="00727709">
          <w:rPr>
            <w:sz w:val="22"/>
          </w:rPr>
          <w:t xml:space="preserve">, </w:t>
        </w:r>
        <w:smartTag w:uri="urn:schemas-microsoft-com:office:smarttags" w:element="State">
          <w:r w:rsidRPr="00727709">
            <w:rPr>
              <w:sz w:val="22"/>
            </w:rPr>
            <w:t>MI</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3, June). </w:t>
      </w:r>
      <w:r w:rsidRPr="00C05AD8">
        <w:rPr>
          <w:sz w:val="22"/>
        </w:rPr>
        <w:t>Family support as intervention.</w:t>
      </w:r>
      <w:r w:rsidRPr="00727709">
        <w:rPr>
          <w:sz w:val="22"/>
        </w:rPr>
        <w:t xml:space="preserve"> Presentation at Grand Rounds jointly sponsored by the John F. Kennedy Center for Research on Human Development and the Center for Child Development (Pediatrics), Vanderbilt University, Nashville, TN.</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Odom, S., Buysse, V., McWilliam, R. A., &amp; Sainato, D. (2003, July). </w:t>
      </w:r>
      <w:r w:rsidRPr="00C05AD8">
        <w:rPr>
          <w:sz w:val="22"/>
        </w:rPr>
        <w:t>Critical issues in early intervention/early childhood special education research.</w:t>
      </w:r>
      <w:r w:rsidRPr="00727709">
        <w:rPr>
          <w:sz w:val="22"/>
        </w:rPr>
        <w:t xml:space="preserve"> Paper presented at the 2003 OSEP Research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Danielson, L. (replaced by Hanley, T.), McWilliam, R. A., &amp; Harris, K. (2003, July). </w:t>
      </w:r>
      <w:r w:rsidRPr="00C05AD8">
        <w:rPr>
          <w:sz w:val="22"/>
        </w:rPr>
        <w:t>NAS workshop on peer review.</w:t>
      </w:r>
      <w:r w:rsidRPr="00727709">
        <w:rPr>
          <w:sz w:val="22"/>
        </w:rPr>
        <w:t xml:space="preserve"> Paper presented at the 2003 OSEP Research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3, August). </w:t>
      </w:r>
      <w:r w:rsidRPr="00C05AD8">
        <w:rPr>
          <w:sz w:val="22"/>
        </w:rPr>
        <w:t>Setting the stage: Rethinking natural environments.</w:t>
      </w:r>
      <w:r w:rsidRPr="00727709">
        <w:rPr>
          <w:sz w:val="22"/>
        </w:rPr>
        <w:t xml:space="preserve"> Keynote address at </w:t>
      </w:r>
      <w:smartTag w:uri="urn:schemas-microsoft-com:office:smarttags" w:element="place">
        <w:smartTag w:uri="urn:schemas-microsoft-com:office:smarttags" w:element="State">
          <w:r w:rsidRPr="00727709">
            <w:rPr>
              <w:sz w:val="22"/>
            </w:rPr>
            <w:t>Minnesota</w:t>
          </w:r>
        </w:smartTag>
      </w:smartTag>
      <w:r w:rsidRPr="00727709">
        <w:rPr>
          <w:sz w:val="22"/>
        </w:rPr>
        <w:t xml:space="preserve">’s Early Intervention Summer Institute. </w:t>
      </w:r>
      <w:smartTag w:uri="urn:schemas-microsoft-com:office:smarttags" w:element="place">
        <w:smartTag w:uri="urn:schemas-microsoft-com:office:smarttags" w:element="City">
          <w:r w:rsidRPr="00727709">
            <w:rPr>
              <w:sz w:val="22"/>
            </w:rPr>
            <w:t>Collegeville</w:t>
          </w:r>
        </w:smartTag>
        <w:r w:rsidRPr="00727709">
          <w:rPr>
            <w:sz w:val="22"/>
          </w:rPr>
          <w:t xml:space="preserve">, </w:t>
        </w:r>
        <w:smartTag w:uri="urn:schemas-microsoft-com:office:smarttags" w:element="State">
          <w:r w:rsidRPr="00727709">
            <w:rPr>
              <w:sz w:val="22"/>
            </w:rPr>
            <w:t>MN</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3, August). </w:t>
      </w:r>
      <w:r w:rsidRPr="00C05AD8">
        <w:rPr>
          <w:sz w:val="22"/>
        </w:rPr>
        <w:t>The routines-based interview.</w:t>
      </w:r>
      <w:r w:rsidRPr="00727709">
        <w:rPr>
          <w:sz w:val="22"/>
        </w:rPr>
        <w:t xml:space="preserve"> Paper presented at </w:t>
      </w:r>
      <w:smartTag w:uri="urn:schemas-microsoft-com:office:smarttags" w:element="place">
        <w:smartTag w:uri="urn:schemas-microsoft-com:office:smarttags" w:element="State">
          <w:r w:rsidRPr="00727709">
            <w:rPr>
              <w:sz w:val="22"/>
            </w:rPr>
            <w:t>Minnesota</w:t>
          </w:r>
        </w:smartTag>
      </w:smartTag>
      <w:r w:rsidRPr="00727709">
        <w:rPr>
          <w:sz w:val="22"/>
        </w:rPr>
        <w:t xml:space="preserve">’s Early Intervention Summer Institute. </w:t>
      </w:r>
      <w:smartTag w:uri="urn:schemas-microsoft-com:office:smarttags" w:element="place">
        <w:smartTag w:uri="urn:schemas-microsoft-com:office:smarttags" w:element="City">
          <w:r w:rsidRPr="00727709">
            <w:rPr>
              <w:sz w:val="22"/>
            </w:rPr>
            <w:t>Collegeville</w:t>
          </w:r>
        </w:smartTag>
        <w:r w:rsidRPr="00727709">
          <w:rPr>
            <w:sz w:val="22"/>
          </w:rPr>
          <w:t xml:space="preserve">, </w:t>
        </w:r>
        <w:smartTag w:uri="urn:schemas-microsoft-com:office:smarttags" w:element="State">
          <w:r w:rsidRPr="00727709">
            <w:rPr>
              <w:sz w:val="22"/>
            </w:rPr>
            <w:t>MN</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lastRenderedPageBreak/>
        <w:t xml:space="preserve">McWilliam, R. A. (2004, January). </w:t>
      </w:r>
      <w:r w:rsidRPr="00C05AD8">
        <w:rPr>
          <w:sz w:val="22"/>
        </w:rPr>
        <w:t>The routines-based interview.</w:t>
      </w:r>
      <w:r w:rsidRPr="00727709">
        <w:rPr>
          <w:sz w:val="22"/>
        </w:rPr>
        <w:t xml:space="preserve"> Workshop presented at the Michigan Collaborative Early Childhood Conference, </w:t>
      </w:r>
      <w:smartTag w:uri="urn:schemas-microsoft-com:office:smarttags" w:element="place">
        <w:smartTag w:uri="urn:schemas-microsoft-com:office:smarttags" w:element="City">
          <w:r w:rsidRPr="00727709">
            <w:rPr>
              <w:sz w:val="22"/>
            </w:rPr>
            <w:t>Dearborn</w:t>
          </w:r>
        </w:smartTag>
        <w:r w:rsidRPr="00727709">
          <w:rPr>
            <w:sz w:val="22"/>
          </w:rPr>
          <w:t xml:space="preserve">, </w:t>
        </w:r>
        <w:smartTag w:uri="urn:schemas-microsoft-com:office:smarttags" w:element="State">
          <w:r w:rsidRPr="00727709">
            <w:rPr>
              <w:sz w:val="22"/>
            </w:rPr>
            <w:t>MI</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March). </w:t>
      </w:r>
      <w:r w:rsidRPr="00C05AD8">
        <w:rPr>
          <w:sz w:val="22"/>
        </w:rPr>
        <w:t>Preparing for kindergarten.</w:t>
      </w:r>
      <w:r w:rsidRPr="00727709">
        <w:rPr>
          <w:sz w:val="22"/>
        </w:rPr>
        <w:t xml:space="preserve"> Panel presentation at the Mayor’s </w:t>
      </w:r>
      <w:smartTag w:uri="urn:schemas-microsoft-com:office:smarttags" w:element="City">
        <w:r w:rsidRPr="00727709">
          <w:rPr>
            <w:sz w:val="22"/>
          </w:rPr>
          <w:t>Summit</w:t>
        </w:r>
      </w:smartTag>
      <w:r w:rsidRPr="00727709">
        <w:rPr>
          <w:sz w:val="22"/>
        </w:rPr>
        <w:t xml:space="preserve"> on Early Childhood and Education,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March). </w:t>
      </w:r>
      <w:r w:rsidRPr="00C05AD8">
        <w:rPr>
          <w:sz w:val="22"/>
        </w:rPr>
        <w:t>Facilitating collaboration between general and special education services providers.</w:t>
      </w:r>
      <w:r w:rsidRPr="00727709">
        <w:rPr>
          <w:sz w:val="22"/>
        </w:rPr>
        <w:t xml:space="preserve"> Plenary session at the Administration on Children and Youth Forum on Inclusion,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amp; Atkins-Burnett, S. (2004, March). </w:t>
      </w:r>
      <w:r w:rsidRPr="00C05AD8">
        <w:rPr>
          <w:sz w:val="22"/>
        </w:rPr>
        <w:t>Personnel preparation for inclusive preschool education.</w:t>
      </w:r>
      <w:r w:rsidRPr="00727709">
        <w:rPr>
          <w:sz w:val="22"/>
        </w:rPr>
        <w:t xml:space="preserve"> Paper presented at the OSEP Personnel Preparation Project Directors’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March). </w:t>
      </w:r>
      <w:r w:rsidRPr="00C05AD8">
        <w:rPr>
          <w:sz w:val="22"/>
        </w:rPr>
        <w:t>Increasing sophisticated participation by children with disabilities: Scheduling, responsive teaching and engagement</w:t>
      </w:r>
      <w:r w:rsidRPr="00727709">
        <w:rPr>
          <w:sz w:val="22"/>
        </w:rPr>
        <w:t xml:space="preserve">. Paper presented at the Contemporary Forums Conference on the Young Child With Special Needs,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Clingenpeel, B., &amp; Uhl, A. (2004, April). </w:t>
      </w:r>
      <w:r w:rsidRPr="00C05AD8">
        <w:rPr>
          <w:sz w:val="22"/>
        </w:rPr>
        <w:t>Individualizing preschool inclusion.</w:t>
      </w:r>
      <w:r w:rsidRPr="00727709">
        <w:rPr>
          <w:sz w:val="22"/>
        </w:rPr>
        <w:t xml:space="preserve"> Preconference workshop at the International Conference of the Council for Exceptional Childre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April). </w:t>
      </w:r>
      <w:r w:rsidRPr="00C05AD8">
        <w:rPr>
          <w:sz w:val="22"/>
        </w:rPr>
        <w:t>Educational perspectives on children with disabilities.</w:t>
      </w:r>
      <w:r w:rsidRPr="00727709">
        <w:rPr>
          <w:sz w:val="22"/>
        </w:rPr>
        <w:t xml:space="preserve"> Consortium on Child Psychiatry,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April). </w:t>
      </w:r>
      <w:r w:rsidRPr="00C05AD8">
        <w:rPr>
          <w:sz w:val="22"/>
        </w:rPr>
        <w:t>The five key elements of providing early intervention in natural environments.</w:t>
      </w:r>
      <w:r w:rsidRPr="00727709">
        <w:rPr>
          <w:sz w:val="22"/>
        </w:rPr>
        <w:t xml:space="preserve"> Keynote address presented at the Mississippi Early Intervention Conference, </w:t>
      </w:r>
      <w:smartTag w:uri="urn:schemas-microsoft-com:office:smarttags" w:element="place">
        <w:smartTag w:uri="urn:schemas-microsoft-com:office:smarttags" w:element="City">
          <w:r w:rsidRPr="00727709">
            <w:rPr>
              <w:sz w:val="22"/>
            </w:rPr>
            <w:t>Hattiesburg</w:t>
          </w:r>
        </w:smartTag>
        <w:r w:rsidRPr="00727709">
          <w:rPr>
            <w:sz w:val="22"/>
          </w:rPr>
          <w:t xml:space="preserve">, </w:t>
        </w:r>
        <w:smartTag w:uri="urn:schemas-microsoft-com:office:smarttags" w:element="State">
          <w:r w:rsidRPr="00727709">
            <w:rPr>
              <w:sz w:val="22"/>
            </w:rPr>
            <w:t>MS</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April). </w:t>
      </w:r>
      <w:r w:rsidRPr="00C05AD8">
        <w:rPr>
          <w:sz w:val="22"/>
        </w:rPr>
        <w:t>Giving families a chance to talk so they can plan.</w:t>
      </w:r>
      <w:r w:rsidRPr="00727709">
        <w:rPr>
          <w:sz w:val="22"/>
        </w:rPr>
        <w:t xml:space="preserve"> Workshop presented at the Mississippi Early Intervention Conference, </w:t>
      </w:r>
      <w:smartTag w:uri="urn:schemas-microsoft-com:office:smarttags" w:element="place">
        <w:smartTag w:uri="urn:schemas-microsoft-com:office:smarttags" w:element="City">
          <w:r w:rsidRPr="00727709">
            <w:rPr>
              <w:sz w:val="22"/>
            </w:rPr>
            <w:t>Hattiesburg</w:t>
          </w:r>
        </w:smartTag>
        <w:r w:rsidRPr="00727709">
          <w:rPr>
            <w:sz w:val="22"/>
          </w:rPr>
          <w:t xml:space="preserve">, </w:t>
        </w:r>
        <w:smartTag w:uri="urn:schemas-microsoft-com:office:smarttags" w:element="State">
          <w:r w:rsidRPr="00727709">
            <w:rPr>
              <w:sz w:val="22"/>
            </w:rPr>
            <w:t>MS</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June). </w:t>
      </w:r>
      <w:r w:rsidRPr="00C05AD8">
        <w:rPr>
          <w:sz w:val="22"/>
        </w:rPr>
        <w:t>Fostering critical areas of development for successful child functioning.</w:t>
      </w:r>
      <w:r w:rsidRPr="00727709">
        <w:rPr>
          <w:sz w:val="22"/>
        </w:rPr>
        <w:t xml:space="preserve"> Presentation to Metro Schools counselors,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August). </w:t>
      </w:r>
      <w:r w:rsidRPr="00C05AD8">
        <w:rPr>
          <w:sz w:val="22"/>
        </w:rPr>
        <w:t>Early Steps: Not just a new name and look but a new service delivery system.</w:t>
      </w:r>
      <w:r w:rsidRPr="00727709">
        <w:rPr>
          <w:sz w:val="22"/>
        </w:rPr>
        <w:t xml:space="preserve"> Videoconferenced statewide address, August 5, 2004, </w:t>
      </w:r>
      <w:smartTag w:uri="urn:schemas-microsoft-com:office:smarttags" w:element="place">
        <w:smartTag w:uri="urn:schemas-microsoft-com:office:smarttags" w:element="City">
          <w:r w:rsidRPr="00727709">
            <w:rPr>
              <w:sz w:val="22"/>
            </w:rPr>
            <w:t>Tallahassee</w:t>
          </w:r>
        </w:smartTag>
        <w:r w:rsidRPr="00727709">
          <w:rPr>
            <w:sz w:val="22"/>
          </w:rPr>
          <w:t xml:space="preserve">, </w:t>
        </w:r>
        <w:smartTag w:uri="urn:schemas-microsoft-com:office:smarttags" w:element="State">
          <w:r w:rsidRPr="00727709">
            <w:rPr>
              <w:sz w:val="22"/>
            </w:rPr>
            <w:t>FL</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August). </w:t>
      </w:r>
      <w:r w:rsidRPr="00C05AD8">
        <w:rPr>
          <w:sz w:val="22"/>
        </w:rPr>
        <w:t>Integrated specialized services: Therapists and ECSEs work in classroom routines</w:t>
      </w:r>
      <w:r w:rsidRPr="00727709">
        <w:rPr>
          <w:sz w:val="22"/>
        </w:rPr>
        <w:t xml:space="preserve">; </w:t>
      </w:r>
      <w:r w:rsidRPr="00C05AD8">
        <w:rPr>
          <w:sz w:val="22"/>
        </w:rPr>
        <w:t xml:space="preserve">The routines-based interview: Functional intervention planning with families and teachers; Embedded intervention: What teachers do when specialists aren’t around; Update session with project partners. </w:t>
      </w:r>
      <w:r w:rsidRPr="00727709">
        <w:rPr>
          <w:sz w:val="22"/>
        </w:rPr>
        <w:t xml:space="preserve"> Papers presented at the Fourth National Early Childhood Inclusion Institute, August 9, 2004,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August). </w:t>
      </w:r>
      <w:r w:rsidRPr="00C05AD8">
        <w:rPr>
          <w:sz w:val="22"/>
        </w:rPr>
        <w:t>A support framework for effective home visits</w:t>
      </w:r>
      <w:r w:rsidRPr="00727709">
        <w:rPr>
          <w:sz w:val="22"/>
        </w:rPr>
        <w:t xml:space="preserve">. Keynote address presented at the Kentucky Early Intervention Conference, </w:t>
      </w:r>
      <w:smartTag w:uri="urn:schemas-microsoft-com:office:smarttags" w:element="place">
        <w:smartTag w:uri="urn:schemas-microsoft-com:office:smarttags" w:element="City">
          <w:r w:rsidRPr="00727709">
            <w:rPr>
              <w:sz w:val="22"/>
            </w:rPr>
            <w:t>Owensboro</w:t>
          </w:r>
        </w:smartTag>
        <w:r w:rsidRPr="00727709">
          <w:rPr>
            <w:sz w:val="22"/>
          </w:rPr>
          <w:t xml:space="preserve">, </w:t>
        </w:r>
        <w:smartTag w:uri="urn:schemas-microsoft-com:office:smarttags" w:element="State">
          <w:r w:rsidRPr="00727709">
            <w:rPr>
              <w:sz w:val="22"/>
            </w:rPr>
            <w:t>KY.</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lastRenderedPageBreak/>
        <w:t xml:space="preserve">McWilliam, R. A. (2004, October). </w:t>
      </w:r>
      <w:r w:rsidRPr="00C05AD8">
        <w:rPr>
          <w:sz w:val="22"/>
        </w:rPr>
        <w:t>What do we really want? New outcomes that work for all children.</w:t>
      </w:r>
      <w:r w:rsidRPr="00727709">
        <w:rPr>
          <w:sz w:val="22"/>
        </w:rPr>
        <w:t xml:space="preserve"> Paper presented at the Tennessee Association for the Education of Young Children Conferenc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November). </w:t>
      </w:r>
      <w:r w:rsidRPr="00C05AD8">
        <w:rPr>
          <w:sz w:val="22"/>
        </w:rPr>
        <w:t>Engagement: A focus for functional early intervention.</w:t>
      </w:r>
      <w:r w:rsidRPr="00727709">
        <w:rPr>
          <w:sz w:val="22"/>
        </w:rPr>
        <w:t xml:space="preserve"> Workshop presented at the 2004 Early Intervention Institute, sponsored by Southwest Human Development,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4, November). </w:t>
      </w:r>
      <w:r w:rsidRPr="00C05AD8">
        <w:rPr>
          <w:sz w:val="22"/>
        </w:rPr>
        <w:t>Addressing communication goals during daily routines in early childhood classrooms.</w:t>
      </w:r>
      <w:r w:rsidRPr="00727709">
        <w:rPr>
          <w:sz w:val="22"/>
        </w:rPr>
        <w:t xml:space="preserve"> Paper presented at Fired Up! For Down Syndrome: A Statewide Conference, </w:t>
      </w:r>
      <w:smartTag w:uri="urn:schemas-microsoft-com:office:smarttags" w:element="place">
        <w:smartTag w:uri="urn:schemas-microsoft-com:office:smarttags" w:element="City">
          <w:r w:rsidRPr="00727709">
            <w:rPr>
              <w:sz w:val="22"/>
            </w:rPr>
            <w:t>Franklin</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amp; Casey, A. M. (2004, December). </w:t>
      </w:r>
      <w:r w:rsidRPr="00C05AD8">
        <w:rPr>
          <w:sz w:val="22"/>
        </w:rPr>
        <w:t>More is not always better: Research Findings.</w:t>
      </w:r>
      <w:r w:rsidRPr="00727709">
        <w:rPr>
          <w:sz w:val="22"/>
        </w:rPr>
        <w:t xml:space="preserve"> Paper presented at the International Conference on Early Childhood, sponsored by the Division for Early Childhood of the Council for Exceptional Children,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Casey, A. M., &amp; McWilliam, R. A. (2004, December). </w:t>
      </w:r>
      <w:r w:rsidRPr="00C05AD8">
        <w:rPr>
          <w:sz w:val="22"/>
        </w:rPr>
        <w:t>Beyond environmental assessments: Creating high quality preschools by focusing on child engagement.</w:t>
      </w:r>
      <w:r w:rsidRPr="00727709">
        <w:rPr>
          <w:sz w:val="22"/>
        </w:rPr>
        <w:t xml:space="preserve"> Paper presented at the International Conference on Early Childhood, sponsored by the Division for Early Childhood of the Council for Exceptional Children,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Snyder, P., &amp; McWilliam, R.A. (2006, February).</w:t>
      </w:r>
      <w:r w:rsidRPr="00C05AD8">
        <w:rPr>
          <w:sz w:val="22"/>
        </w:rPr>
        <w:t xml:space="preserve"> Use of parallel analysis to inform extraction decisions in factor analysis: Applicationwith  the Children’s Engagement Questionnaire. </w:t>
      </w:r>
      <w:r w:rsidRPr="00727709">
        <w:rPr>
          <w:sz w:val="22"/>
        </w:rPr>
        <w:t xml:space="preserve">Poster presented at the Conference on Research Innovations in Early Intervention, San Diego, CA. </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5, July). </w:t>
      </w:r>
      <w:r w:rsidRPr="00C05AD8">
        <w:rPr>
          <w:sz w:val="22"/>
        </w:rPr>
        <w:t xml:space="preserve">Children with disabilities can be successfully included: three key practices. </w:t>
      </w:r>
      <w:r w:rsidRPr="00727709">
        <w:rPr>
          <w:sz w:val="22"/>
        </w:rPr>
        <w:t xml:space="preserve">Keynote address at the Statewide Conference on Individualizing Inclusion, </w:t>
      </w:r>
      <w:smartTag w:uri="urn:schemas-microsoft-com:office:smarttags" w:element="place">
        <w:smartTag w:uri="urn:schemas-microsoft-com:office:smarttags" w:element="City">
          <w:r w:rsidRPr="00727709">
            <w:rPr>
              <w:sz w:val="22"/>
            </w:rPr>
            <w:t>Jamestown</w:t>
          </w:r>
        </w:smartTag>
        <w:r w:rsidRPr="00727709">
          <w:rPr>
            <w:sz w:val="22"/>
          </w:rPr>
          <w:t xml:space="preserve">, </w:t>
        </w:r>
        <w:smartTag w:uri="urn:schemas-microsoft-com:office:smarttags" w:element="State">
          <w:r w:rsidRPr="00727709">
            <w:rPr>
              <w:sz w:val="22"/>
            </w:rPr>
            <w:t>NJ</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5, August). </w:t>
      </w:r>
      <w:r w:rsidRPr="00C05AD8">
        <w:rPr>
          <w:sz w:val="22"/>
        </w:rPr>
        <w:t>The Routines-Based Interview.</w:t>
      </w:r>
      <w:r w:rsidRPr="00727709">
        <w:rPr>
          <w:sz w:val="22"/>
        </w:rPr>
        <w:t xml:space="preserve"> Fifth Conference on Preschool Inclusion,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5, November). </w:t>
      </w:r>
      <w:r w:rsidRPr="00C05AD8">
        <w:rPr>
          <w:sz w:val="22"/>
        </w:rPr>
        <w:t>Why integrated therapies and itinerant early childhood special education? Myths, strategies, and Documentation.</w:t>
      </w:r>
      <w:r w:rsidRPr="00727709">
        <w:rPr>
          <w:sz w:val="22"/>
        </w:rPr>
        <w:t xml:space="preserve"> 55th Conference on Exceptional Children, sponsored by the Public Schools of North Carolina, Greensboro, NC.</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6, November). </w:t>
      </w:r>
      <w:r w:rsidRPr="00C05AD8">
        <w:rPr>
          <w:sz w:val="22"/>
        </w:rPr>
        <w:t>Returning to the purpose of early intervention: Enhancing natural learning opportunities.</w:t>
      </w:r>
      <w:r w:rsidRPr="00727709">
        <w:rPr>
          <w:sz w:val="22"/>
        </w:rPr>
        <w:t xml:space="preserve"> Help Me Grow (OH Part C Program) Leadership Institute, </w:t>
      </w:r>
      <w:smartTag w:uri="urn:schemas-microsoft-com:office:smarttags" w:element="place">
        <w:smartTag w:uri="urn:schemas-microsoft-com:office:smarttags" w:element="City">
          <w:r w:rsidRPr="00727709">
            <w:rPr>
              <w:sz w:val="22"/>
            </w:rPr>
            <w:t>Dublin</w:t>
          </w:r>
        </w:smartTag>
        <w:r w:rsidRPr="00727709">
          <w:rPr>
            <w:sz w:val="22"/>
          </w:rPr>
          <w:t xml:space="preserve">, </w:t>
        </w:r>
        <w:smartTag w:uri="urn:schemas-microsoft-com:office:smarttags" w:element="State">
          <w:r w:rsidRPr="00727709">
            <w:rPr>
              <w:sz w:val="22"/>
            </w:rPr>
            <w:t>OH</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7, February). </w:t>
      </w:r>
      <w:r w:rsidRPr="00C05AD8">
        <w:rPr>
          <w:sz w:val="22"/>
        </w:rPr>
        <w:t xml:space="preserve">Returning to the purpose of early intervention: Enhancing natural learning opportunities. </w:t>
      </w:r>
      <w:r w:rsidRPr="00727709">
        <w:rPr>
          <w:sz w:val="22"/>
        </w:rPr>
        <w:t xml:space="preserve">North Dakota Part C Program, </w:t>
      </w:r>
      <w:smartTag w:uri="urn:schemas-microsoft-com:office:smarttags" w:element="place">
        <w:smartTag w:uri="urn:schemas-microsoft-com:office:smarttags" w:element="City">
          <w:r w:rsidRPr="00727709">
            <w:rPr>
              <w:sz w:val="22"/>
            </w:rPr>
            <w:t>Grand Forks</w:t>
          </w:r>
        </w:smartTag>
        <w:r w:rsidRPr="00727709">
          <w:rPr>
            <w:sz w:val="22"/>
          </w:rPr>
          <w:t xml:space="preserve">, </w:t>
        </w:r>
        <w:smartTag w:uri="urn:schemas-microsoft-com:office:smarttags" w:element="State">
          <w:r w:rsidRPr="00727709">
            <w:rPr>
              <w:sz w:val="22"/>
            </w:rPr>
            <w:t>ND</w:t>
          </w:r>
        </w:smartTag>
      </w:smartTag>
      <w:r w:rsidRPr="00C05AD8">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McWilliam, R. A.  (2007, February).</w:t>
      </w:r>
      <w:r w:rsidRPr="00C05AD8">
        <w:rPr>
          <w:sz w:val="22"/>
        </w:rPr>
        <w:t xml:space="preserve"> Natural environments and inclusion. </w:t>
      </w:r>
      <w:smartTag w:uri="urn:schemas-microsoft-com:office:smarttags" w:element="State">
        <w:r w:rsidRPr="00727709">
          <w:rPr>
            <w:sz w:val="22"/>
          </w:rPr>
          <w:t>Connecticut</w:t>
        </w:r>
      </w:smartTag>
      <w:r w:rsidRPr="00727709">
        <w:rPr>
          <w:sz w:val="22"/>
        </w:rPr>
        <w:t xml:space="preserve"> Part C and 619 Programs, </w:t>
      </w:r>
      <w:smartTag w:uri="urn:schemas-microsoft-com:office:smarttags" w:element="place">
        <w:smartTag w:uri="urn:schemas-microsoft-com:office:smarttags" w:element="City">
          <w:r w:rsidRPr="00727709">
            <w:rPr>
              <w:sz w:val="22"/>
            </w:rPr>
            <w:t>Cromwell</w:t>
          </w:r>
        </w:smartTag>
        <w:r w:rsidRPr="00727709">
          <w:rPr>
            <w:sz w:val="22"/>
          </w:rPr>
          <w:t xml:space="preserve">, </w:t>
        </w:r>
        <w:smartTag w:uri="urn:schemas-microsoft-com:office:smarttags" w:element="State">
          <w:r w:rsidRPr="00727709">
            <w:rPr>
              <w:sz w:val="22"/>
            </w:rPr>
            <w:t>CT.</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lastRenderedPageBreak/>
        <w:t xml:space="preserve">McWilliam, R. A. (2007, April). (1) </w:t>
      </w:r>
      <w:r w:rsidRPr="00C05AD8">
        <w:rPr>
          <w:sz w:val="22"/>
        </w:rPr>
        <w:t>Routines-based interview for functional assessment and outcome selection, (2) Writing functional individual family service plan outcomes, (3) The transdisciplinary approach, (4) Support-based home visits</w:t>
      </w:r>
      <w:r w:rsidRPr="00727709">
        <w:rPr>
          <w:sz w:val="22"/>
        </w:rPr>
        <w:t xml:space="preserve">. 2007 </w:t>
      </w:r>
      <w:smartTag w:uri="urn:schemas-microsoft-com:office:smarttags" w:element="State">
        <w:r w:rsidRPr="00727709">
          <w:rPr>
            <w:sz w:val="22"/>
          </w:rPr>
          <w:t>Indiana</w:t>
        </w:r>
      </w:smartTag>
      <w:r w:rsidRPr="00727709">
        <w:rPr>
          <w:sz w:val="22"/>
        </w:rPr>
        <w:t xml:space="preserve"> Early Childhood Conference (</w:t>
      </w:r>
      <w:smartTag w:uri="urn:schemas-microsoft-com:office:smarttags" w:element="State">
        <w:r w:rsidRPr="00727709">
          <w:rPr>
            <w:sz w:val="22"/>
          </w:rPr>
          <w:t>Indiana</w:t>
        </w:r>
      </w:smartTag>
      <w:r w:rsidRPr="00727709">
        <w:rPr>
          <w:sz w:val="22"/>
        </w:rPr>
        <w:t xml:space="preserve"> Association for the Education of Young Children), </w:t>
      </w:r>
      <w:smartTag w:uri="urn:schemas-microsoft-com:office:smarttags" w:element="place">
        <w:smartTag w:uri="urn:schemas-microsoft-com:office:smarttags" w:element="City">
          <w:r w:rsidRPr="00727709">
            <w:rPr>
              <w:sz w:val="22"/>
            </w:rPr>
            <w:t>Indianapolis</w:t>
          </w:r>
        </w:smartTag>
        <w:r w:rsidRPr="00727709">
          <w:rPr>
            <w:sz w:val="22"/>
          </w:rPr>
          <w:t xml:space="preserve">, </w:t>
        </w:r>
        <w:smartTag w:uri="urn:schemas-microsoft-com:office:smarttags" w:element="State">
          <w:r w:rsidRPr="00727709">
            <w:rPr>
              <w:sz w:val="22"/>
            </w:rPr>
            <w:t>IN.</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7, May). </w:t>
      </w:r>
      <w:r w:rsidRPr="00C05AD8">
        <w:rPr>
          <w:sz w:val="22"/>
        </w:rPr>
        <w:t>(1) Developing and using functional family and child goals, (2) Functional goals.</w:t>
      </w:r>
      <w:r w:rsidRPr="00727709">
        <w:rPr>
          <w:sz w:val="22"/>
        </w:rPr>
        <w:t xml:space="preserve"> </w:t>
      </w:r>
      <w:smartTag w:uri="urn:schemas-microsoft-com:office:smarttags" w:element="State">
        <w:r w:rsidRPr="00727709">
          <w:rPr>
            <w:sz w:val="22"/>
          </w:rPr>
          <w:t>Tennessee</w:t>
        </w:r>
      </w:smartTag>
      <w:r w:rsidRPr="00727709">
        <w:rPr>
          <w:sz w:val="22"/>
        </w:rPr>
        <w:t xml:space="preserve">’s Early Intervention Conference, </w:t>
      </w:r>
      <w:smartTag w:uri="urn:schemas-microsoft-com:office:smarttags" w:element="place">
        <w:smartTag w:uri="urn:schemas-microsoft-com:office:smarttags" w:element="City">
          <w:r w:rsidRPr="00727709">
            <w:rPr>
              <w:sz w:val="22"/>
            </w:rPr>
            <w:t>Montgomery Bell State Park</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7, May). </w:t>
      </w:r>
      <w:r w:rsidRPr="00C05AD8">
        <w:rPr>
          <w:sz w:val="22"/>
        </w:rPr>
        <w:t>Challenges in bringing early intervention into family routines.</w:t>
      </w:r>
      <w:r w:rsidRPr="00727709">
        <w:rPr>
          <w:sz w:val="22"/>
        </w:rPr>
        <w:t xml:space="preserve"> Town Hall Meeting, </w:t>
      </w:r>
      <w:smartTag w:uri="urn:schemas-microsoft-com:office:smarttags" w:element="PlaceName">
        <w:r w:rsidRPr="00727709">
          <w:rPr>
            <w:sz w:val="22"/>
          </w:rPr>
          <w:t>NYU</w:t>
        </w:r>
      </w:smartTag>
      <w:r w:rsidRPr="00727709">
        <w:rPr>
          <w:sz w:val="22"/>
        </w:rPr>
        <w:t xml:space="preserve"> </w:t>
      </w:r>
      <w:smartTag w:uri="urn:schemas-microsoft-com:office:smarttags" w:element="PlaceName">
        <w:r w:rsidRPr="00727709">
          <w:rPr>
            <w:sz w:val="22"/>
          </w:rPr>
          <w:t>Steinhardt</w:t>
        </w:r>
      </w:smartTag>
      <w:r w:rsidRPr="00727709">
        <w:rPr>
          <w:sz w:val="22"/>
        </w:rPr>
        <w:t xml:space="preserve"> </w:t>
      </w:r>
      <w:smartTag w:uri="urn:schemas-microsoft-com:office:smarttags" w:element="PlaceType">
        <w:r w:rsidRPr="00727709">
          <w:rPr>
            <w:sz w:val="22"/>
          </w:rPr>
          <w:t>School</w:t>
        </w:r>
      </w:smartTag>
      <w:r w:rsidRPr="00727709">
        <w:rPr>
          <w:sz w:val="22"/>
        </w:rPr>
        <w:t xml:space="preserve"> of Culture, Education and Human Development,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7, May). </w:t>
      </w:r>
      <w:r w:rsidRPr="00C05AD8">
        <w:rPr>
          <w:sz w:val="22"/>
        </w:rPr>
        <w:t>A routines-based approach to partnering with families.</w:t>
      </w:r>
      <w:r w:rsidRPr="00727709">
        <w:rPr>
          <w:sz w:val="22"/>
        </w:rPr>
        <w:t xml:space="preserve"> Plenary address, Ninth Conference at </w:t>
      </w:r>
      <w:smartTag w:uri="urn:schemas-microsoft-com:office:smarttags" w:element="PlaceName">
        <w:r w:rsidRPr="00727709">
          <w:rPr>
            <w:sz w:val="22"/>
          </w:rPr>
          <w:t>New York</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
        <w:smartTag w:uri="urn:schemas-microsoft-com:office:smarttags" w:element="City">
          <w:r w:rsidRPr="00727709">
            <w:rPr>
              <w:sz w:val="22"/>
            </w:rPr>
            <w:t>Steinhardt School</w:t>
          </w:r>
        </w:smartTag>
        <w:r w:rsidRPr="00727709">
          <w:rPr>
            <w:sz w:val="22"/>
          </w:rPr>
          <w:t xml:space="preserve">, </w:t>
        </w:r>
        <w:smartTag w:uri="urn:schemas-microsoft-com:office:smarttags" w:element="State">
          <w:r w:rsidRPr="00727709">
            <w:rPr>
              <w:sz w:val="22"/>
            </w:rPr>
            <w:t>New York</w:t>
          </w:r>
        </w:smartTag>
      </w:smartTag>
      <w:r w:rsidRPr="00727709">
        <w:rPr>
          <w:sz w:val="22"/>
        </w:rPr>
        <w:t>, NY.</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7, July). </w:t>
      </w:r>
      <w:r w:rsidRPr="00C05AD8">
        <w:rPr>
          <w:sz w:val="22"/>
        </w:rPr>
        <w:t>The RBI: Functional intervention planning with families and teachers.</w:t>
      </w:r>
      <w:r w:rsidRPr="00727709">
        <w:rPr>
          <w:sz w:val="22"/>
        </w:rPr>
        <w:t xml:space="preserve"> Inclusion Institute (Frank Porter Graham Child Development Institute, UNC),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7, August). </w:t>
      </w:r>
      <w:r w:rsidRPr="00C05AD8">
        <w:rPr>
          <w:sz w:val="22"/>
        </w:rPr>
        <w:t>Individualizing preschool inclusion: Working with families to gather information and provide appropriate services.</w:t>
      </w:r>
      <w:r w:rsidRPr="00727709">
        <w:rPr>
          <w:sz w:val="22"/>
        </w:rPr>
        <w:t xml:space="preserve"> 2007 CESA Summer Institute, </w:t>
      </w:r>
      <w:smartTag w:uri="urn:schemas-microsoft-com:office:smarttags" w:element="place">
        <w:smartTag w:uri="urn:schemas-microsoft-com:office:smarttags" w:element="City">
          <w:r w:rsidRPr="00727709">
            <w:rPr>
              <w:sz w:val="22"/>
            </w:rPr>
            <w:t>Altoona</w:t>
          </w:r>
        </w:smartTag>
        <w:r w:rsidRPr="00727709">
          <w:rPr>
            <w:sz w:val="22"/>
          </w:rPr>
          <w:t xml:space="preserve">, </w:t>
        </w:r>
        <w:smartTag w:uri="urn:schemas-microsoft-com:office:smarttags" w:element="State">
          <w:r w:rsidRPr="00727709">
            <w:rPr>
              <w:sz w:val="22"/>
            </w:rPr>
            <w:t>WI</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7, September). </w:t>
      </w:r>
      <w:r w:rsidRPr="00C05AD8">
        <w:rPr>
          <w:sz w:val="22"/>
        </w:rPr>
        <w:t>A functional, family-centered process for IFSP development and service delivery: Five components.</w:t>
      </w:r>
      <w:r w:rsidRPr="00727709">
        <w:rPr>
          <w:sz w:val="22"/>
        </w:rPr>
        <w:t xml:space="preserve"> </w:t>
      </w:r>
      <w:smartTag w:uri="urn:schemas-microsoft-com:office:smarttags" w:element="place">
        <w:smartTag w:uri="urn:schemas-microsoft-com:office:smarttags" w:element="State">
          <w:r w:rsidRPr="00727709">
            <w:rPr>
              <w:sz w:val="22"/>
            </w:rPr>
            <w:t>Connecticut</w:t>
          </w:r>
        </w:smartTag>
      </w:smartTag>
      <w:r w:rsidRPr="00727709">
        <w:rPr>
          <w:sz w:val="22"/>
        </w:rPr>
        <w:t xml:space="preserve"> Birth to Three System, Cromwell, C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7, October). </w:t>
      </w:r>
      <w:r w:rsidRPr="00C05AD8">
        <w:rPr>
          <w:sz w:val="22"/>
        </w:rPr>
        <w:t>Returning to the purpose of early intervention: Enhancing natural learning opportunities.</w:t>
      </w:r>
      <w:r w:rsidRPr="00727709">
        <w:rPr>
          <w:sz w:val="22"/>
        </w:rPr>
        <w:t xml:space="preserve"> Part C Program, North Dakota Department of Human Services, </w:t>
      </w:r>
      <w:smartTag w:uri="urn:schemas-microsoft-com:office:smarttags" w:element="place">
        <w:smartTag w:uri="urn:schemas-microsoft-com:office:smarttags" w:element="City">
          <w:r w:rsidRPr="00727709">
            <w:rPr>
              <w:sz w:val="22"/>
            </w:rPr>
            <w:t>Bismarck</w:t>
          </w:r>
        </w:smartTag>
        <w:r w:rsidRPr="00727709">
          <w:rPr>
            <w:sz w:val="22"/>
          </w:rPr>
          <w:t xml:space="preserve">, </w:t>
        </w:r>
        <w:smartTag w:uri="urn:schemas-microsoft-com:office:smarttags" w:element="State">
          <w:r w:rsidRPr="00727709">
            <w:rPr>
              <w:sz w:val="22"/>
            </w:rPr>
            <w:t>ND</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7, December). </w:t>
      </w:r>
      <w:r w:rsidRPr="00C05AD8">
        <w:rPr>
          <w:sz w:val="22"/>
        </w:rPr>
        <w:t>Effective early intervention.</w:t>
      </w:r>
      <w:r w:rsidRPr="00727709">
        <w:rPr>
          <w:sz w:val="22"/>
        </w:rPr>
        <w:t xml:space="preserve"> </w:t>
      </w:r>
      <w:smartTag w:uri="urn:schemas-microsoft-com:office:smarttags" w:element="place">
        <w:smartTag w:uri="urn:schemas-microsoft-com:office:smarttags" w:element="State">
          <w:r w:rsidRPr="00727709">
            <w:rPr>
              <w:sz w:val="22"/>
            </w:rPr>
            <w:t>Minnesota</w:t>
          </w:r>
        </w:smartTag>
      </w:smartTag>
      <w:r w:rsidRPr="00727709">
        <w:rPr>
          <w:sz w:val="22"/>
        </w:rPr>
        <w:t xml:space="preserve"> Part C Program.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7, December). </w:t>
      </w:r>
      <w:r w:rsidRPr="00C05AD8">
        <w:rPr>
          <w:sz w:val="22"/>
        </w:rPr>
        <w:t>Promoting child engagement in early childhood special education.</w:t>
      </w:r>
      <w:r w:rsidRPr="00727709">
        <w:rPr>
          <w:sz w:val="22"/>
        </w:rPr>
        <w:t xml:space="preserve"> Early Childhood Education Initiative, </w:t>
      </w:r>
      <w:smartTag w:uri="urn:schemas-microsoft-com:office:smarttags" w:element="place">
        <w:smartTag w:uri="urn:schemas-microsoft-com:office:smarttags" w:element="City">
          <w:r w:rsidRPr="00727709">
            <w:rPr>
              <w:sz w:val="22"/>
            </w:rPr>
            <w:t>Cromwell</w:t>
          </w:r>
        </w:smartTag>
        <w:r w:rsidRPr="00727709">
          <w:rPr>
            <w:sz w:val="22"/>
          </w:rPr>
          <w:t xml:space="preserve">, </w:t>
        </w:r>
        <w:smartTag w:uri="urn:schemas-microsoft-com:office:smarttags" w:element="State">
          <w:r w:rsidRPr="00727709">
            <w:rPr>
              <w:sz w:val="22"/>
            </w:rPr>
            <w:t>CT.</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8, May 22). </w:t>
      </w:r>
      <w:r w:rsidRPr="00C05AD8">
        <w:rPr>
          <w:sz w:val="22"/>
        </w:rPr>
        <w:t>Working with families not too much, not too little.</w:t>
      </w:r>
      <w:r w:rsidRPr="00727709">
        <w:rPr>
          <w:sz w:val="22"/>
        </w:rPr>
        <w:t xml:space="preserve"> Keynote presentation. </w:t>
      </w:r>
      <w:r w:rsidRPr="00C05AD8">
        <w:rPr>
          <w:sz w:val="22"/>
        </w:rPr>
        <w:t>Integration through consultation in service provision.</w:t>
      </w:r>
      <w:r w:rsidRPr="00727709">
        <w:rPr>
          <w:sz w:val="22"/>
        </w:rPr>
        <w:t xml:space="preserve"> Paper presented at the 2008 South Carolina Early Intervention Conference for Families and Providers, </w:t>
      </w:r>
      <w:smartTag w:uri="urn:schemas-microsoft-com:office:smarttags" w:element="place">
        <w:smartTag w:uri="urn:schemas-microsoft-com:office:smarttags" w:element="City">
          <w:r w:rsidRPr="00727709">
            <w:rPr>
              <w:sz w:val="22"/>
            </w:rPr>
            <w:t>Winnsboro</w:t>
          </w:r>
        </w:smartTag>
        <w:r w:rsidRPr="00727709">
          <w:rPr>
            <w:sz w:val="22"/>
          </w:rPr>
          <w:t xml:space="preserve">, </w:t>
        </w:r>
        <w:smartTag w:uri="urn:schemas-microsoft-com:office:smarttags" w:element="State">
          <w:r w:rsidRPr="00727709">
            <w:rPr>
              <w:sz w:val="22"/>
            </w:rPr>
            <w:t>SC.</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8, July). </w:t>
      </w:r>
      <w:r w:rsidRPr="00C05AD8">
        <w:rPr>
          <w:sz w:val="22"/>
        </w:rPr>
        <w:t>Early intervention in childcare settings</w:t>
      </w:r>
      <w:r w:rsidRPr="00727709">
        <w:rPr>
          <w:sz w:val="22"/>
        </w:rPr>
        <w:t xml:space="preserve"> and </w:t>
      </w:r>
      <w:r w:rsidRPr="00C05AD8">
        <w:rPr>
          <w:sz w:val="22"/>
        </w:rPr>
        <w:t>Routines-based interventions</w:t>
      </w:r>
      <w:r w:rsidRPr="00727709">
        <w:rPr>
          <w:sz w:val="22"/>
        </w:rPr>
        <w:t xml:space="preserve">. Papers presented at the Southeastern Meeting of the American Association of Home-Based Early Interventionists, </w:t>
      </w:r>
      <w:smartTag w:uri="urn:schemas-microsoft-com:office:smarttags" w:element="place">
        <w:smartTag w:uri="urn:schemas-microsoft-com:office:smarttags" w:element="City">
          <w:r w:rsidRPr="00727709">
            <w:rPr>
              <w:sz w:val="22"/>
            </w:rPr>
            <w:t>Norcross</w:t>
          </w:r>
        </w:smartTag>
        <w:r w:rsidRPr="00727709">
          <w:rPr>
            <w:sz w:val="22"/>
          </w:rPr>
          <w:t xml:space="preserve">, </w:t>
        </w:r>
        <w:smartTag w:uri="urn:schemas-microsoft-com:office:smarttags" w:element="State">
          <w:r w:rsidRPr="00727709">
            <w:rPr>
              <w:sz w:val="22"/>
            </w:rPr>
            <w:t>GA.</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8, July 22). </w:t>
      </w:r>
      <w:r w:rsidRPr="00C05AD8">
        <w:rPr>
          <w:sz w:val="22"/>
        </w:rPr>
        <w:t>Supporting toddler and preschool inclusion in the four contexts of teaching.</w:t>
      </w:r>
      <w:r w:rsidRPr="00727709">
        <w:rPr>
          <w:sz w:val="22"/>
        </w:rPr>
        <w:t xml:space="preserve"> Paper presented at the Eighth National Early Childhood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lastRenderedPageBreak/>
        <w:t xml:space="preserve">McWilliam, R. A. (2008, July). </w:t>
      </w:r>
      <w:r w:rsidRPr="00C05AD8">
        <w:rPr>
          <w:sz w:val="22"/>
        </w:rPr>
        <w:t>Routines-based interventions.</w:t>
      </w:r>
      <w:r w:rsidRPr="00727709">
        <w:rPr>
          <w:sz w:val="22"/>
        </w:rPr>
        <w:t xml:space="preserve"> </w:t>
      </w:r>
      <w:smartTag w:uri="urn:schemas-microsoft-com:office:smarttags" w:element="State">
        <w:r w:rsidRPr="00727709">
          <w:rPr>
            <w:sz w:val="22"/>
          </w:rPr>
          <w:t>Texas</w:t>
        </w:r>
      </w:smartTag>
      <w:r w:rsidRPr="00727709">
        <w:rPr>
          <w:sz w:val="22"/>
        </w:rPr>
        <w:t xml:space="preserve"> Early Intervention Training Institut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8, August). </w:t>
      </w:r>
      <w:r w:rsidRPr="00C05AD8">
        <w:rPr>
          <w:sz w:val="22"/>
        </w:rPr>
        <w:t>The 11 principles of behavior management.</w:t>
      </w:r>
      <w:r w:rsidRPr="00727709">
        <w:rPr>
          <w:sz w:val="22"/>
        </w:rPr>
        <w:t xml:space="preserve"> Plenary session for the annual meeting of the Nashville Association for the Education of Young Children,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14"/>
        </w:numPr>
        <w:tabs>
          <w:tab w:val="clear" w:pos="2340"/>
          <w:tab w:val="num" w:pos="720"/>
        </w:tabs>
        <w:ind w:left="720" w:hanging="720"/>
        <w:rPr>
          <w:sz w:val="22"/>
        </w:rPr>
      </w:pPr>
      <w:r w:rsidRPr="00727709">
        <w:rPr>
          <w:sz w:val="22"/>
        </w:rPr>
        <w:t xml:space="preserve">McWilliam, R. A. (2008, December). </w:t>
      </w:r>
      <w:r w:rsidRPr="00C05AD8">
        <w:rPr>
          <w:sz w:val="22"/>
        </w:rPr>
        <w:t>Why We Should Apologize for Too Much Early Intervention Service. Paper present</w:t>
      </w:r>
      <w:smartTag w:uri="urn:schemas-microsoft-com:office:smarttags" w:element="PersonName">
        <w:r w:rsidRPr="00C05AD8">
          <w:rPr>
            <w:sz w:val="22"/>
          </w:rPr>
          <w:t>ed</w:t>
        </w:r>
      </w:smartTag>
      <w:r w:rsidRPr="00C05AD8">
        <w:rPr>
          <w:sz w:val="22"/>
        </w:rPr>
        <w:t xml:space="preserve"> at the TASH Conference, </w:t>
      </w:r>
      <w:smartTag w:uri="urn:schemas-microsoft-com:office:smarttags" w:element="place">
        <w:smartTag w:uri="urn:schemas-microsoft-com:office:smarttags" w:element="City">
          <w:r w:rsidRPr="00C05AD8">
            <w:rPr>
              <w:sz w:val="22"/>
            </w:rPr>
            <w:t>Nashville</w:t>
          </w:r>
        </w:smartTag>
        <w:r w:rsidRPr="00C05AD8">
          <w:rPr>
            <w:sz w:val="22"/>
          </w:rPr>
          <w:t xml:space="preserve">, </w:t>
        </w:r>
        <w:smartTag w:uri="urn:schemas-microsoft-com:office:smarttags" w:element="State">
          <w:r w:rsidRPr="00C05AD8">
            <w:rPr>
              <w:sz w:val="22"/>
            </w:rPr>
            <w:t>TN.</w:t>
          </w:r>
        </w:smartTag>
      </w:smartTag>
    </w:p>
    <w:p w:rsidR="00BF17FB" w:rsidRPr="00727709" w:rsidRDefault="00BF17FB" w:rsidP="00C05AD8">
      <w:pPr>
        <w:numPr>
          <w:ilvl w:val="0"/>
          <w:numId w:val="14"/>
        </w:numPr>
        <w:tabs>
          <w:tab w:val="clear" w:pos="2340"/>
          <w:tab w:val="num" w:pos="720"/>
        </w:tabs>
        <w:ind w:left="720" w:hanging="720"/>
        <w:rPr>
          <w:sz w:val="22"/>
        </w:rPr>
      </w:pPr>
      <w:r w:rsidRPr="00C05AD8">
        <w:rPr>
          <w:sz w:val="22"/>
        </w:rPr>
        <w:t xml:space="preserve">McWilliam, R. A. (2009, April). The 5-Component Model for Early Intervention in Natural Environments. A workshop for Cerebral Palsy Associations of New York State, </w:t>
      </w:r>
      <w:smartTag w:uri="urn:schemas-microsoft-com:office:smarttags" w:element="place">
        <w:smartTag w:uri="urn:schemas-microsoft-com:office:smarttags" w:element="City">
          <w:r w:rsidRPr="00C05AD8">
            <w:rPr>
              <w:sz w:val="22"/>
            </w:rPr>
            <w:t>Albany</w:t>
          </w:r>
        </w:smartTag>
        <w:r w:rsidRPr="00C05AD8">
          <w:rPr>
            <w:sz w:val="22"/>
          </w:rPr>
          <w:t xml:space="preserve">, </w:t>
        </w:r>
        <w:smartTag w:uri="urn:schemas-microsoft-com:office:smarttags" w:element="State">
          <w:r w:rsidRPr="00C05AD8">
            <w:rPr>
              <w:sz w:val="22"/>
            </w:rPr>
            <w:t>NY</w:t>
          </w:r>
        </w:smartTag>
      </w:smartTag>
      <w:r w:rsidRPr="00C05AD8">
        <w:rPr>
          <w:sz w:val="22"/>
        </w:rPr>
        <w:t>.</w:t>
      </w:r>
    </w:p>
    <w:p w:rsidR="00BF17FB" w:rsidRPr="00727709" w:rsidRDefault="00BF17FB" w:rsidP="00C05AD8">
      <w:pPr>
        <w:numPr>
          <w:ilvl w:val="0"/>
          <w:numId w:val="14"/>
        </w:numPr>
        <w:tabs>
          <w:tab w:val="clear" w:pos="2340"/>
          <w:tab w:val="num" w:pos="720"/>
        </w:tabs>
        <w:ind w:left="720" w:hanging="720"/>
        <w:rPr>
          <w:sz w:val="22"/>
        </w:rPr>
      </w:pPr>
      <w:r w:rsidRPr="00C05AD8">
        <w:rPr>
          <w:sz w:val="22"/>
        </w:rPr>
        <w:t xml:space="preserve">McWilliam, R. A. (2009, August). The Foundations of Learning. Presentation to Early </w:t>
      </w:r>
      <w:smartTag w:uri="urn:schemas-microsoft-com:office:smarttags" w:element="PlaceName">
        <w:r w:rsidRPr="00C05AD8">
          <w:rPr>
            <w:sz w:val="22"/>
          </w:rPr>
          <w:t>Childhood</w:t>
        </w:r>
      </w:smartTag>
      <w:r w:rsidRPr="00C05AD8">
        <w:rPr>
          <w:sz w:val="22"/>
        </w:rPr>
        <w:t xml:space="preserve"> </w:t>
      </w:r>
      <w:smartTag w:uri="urn:schemas-microsoft-com:office:smarttags" w:element="PlaceName">
        <w:r w:rsidRPr="00C05AD8">
          <w:rPr>
            <w:sz w:val="22"/>
          </w:rPr>
          <w:t>Leadership</w:t>
        </w:r>
      </w:smartTag>
      <w:r w:rsidRPr="00C05AD8">
        <w:rPr>
          <w:sz w:val="22"/>
        </w:rPr>
        <w:t xml:space="preserve"> </w:t>
      </w:r>
      <w:smartTag w:uri="urn:schemas-microsoft-com:office:smarttags" w:element="PlaceType">
        <w:r w:rsidRPr="00C05AD8">
          <w:rPr>
            <w:sz w:val="22"/>
          </w:rPr>
          <w:t>Academy</w:t>
        </w:r>
      </w:smartTag>
      <w:r w:rsidRPr="00C05AD8">
        <w:rPr>
          <w:sz w:val="22"/>
        </w:rPr>
        <w:t xml:space="preserve">, </w:t>
      </w:r>
      <w:smartTag w:uri="urn:schemas-microsoft-com:office:smarttags" w:element="place">
        <w:smartTag w:uri="urn:schemas-microsoft-com:office:smarttags" w:element="City">
          <w:r w:rsidRPr="00C05AD8">
            <w:rPr>
              <w:sz w:val="22"/>
            </w:rPr>
            <w:t>Chattanooga</w:t>
          </w:r>
        </w:smartTag>
        <w:r w:rsidRPr="00C05AD8">
          <w:rPr>
            <w:sz w:val="22"/>
          </w:rPr>
          <w:t xml:space="preserve">, </w:t>
        </w:r>
        <w:smartTag w:uri="urn:schemas-microsoft-com:office:smarttags" w:element="State">
          <w:r w:rsidRPr="00C05AD8">
            <w:rPr>
              <w:sz w:val="22"/>
            </w:rPr>
            <w:t>TN.</w:t>
          </w:r>
        </w:smartTag>
      </w:smartTag>
    </w:p>
    <w:p w:rsidR="00BF17FB" w:rsidRPr="00727709" w:rsidRDefault="00BF17FB" w:rsidP="00C05AD8">
      <w:pPr>
        <w:numPr>
          <w:ilvl w:val="0"/>
          <w:numId w:val="14"/>
        </w:numPr>
        <w:tabs>
          <w:tab w:val="clear" w:pos="2340"/>
          <w:tab w:val="num" w:pos="720"/>
        </w:tabs>
        <w:ind w:left="720" w:hanging="720"/>
        <w:rPr>
          <w:sz w:val="22"/>
        </w:rPr>
      </w:pPr>
      <w:bookmarkStart w:id="26" w:name="OLE_LINK15"/>
      <w:r w:rsidRPr="00C05AD8">
        <w:rPr>
          <w:sz w:val="22"/>
        </w:rPr>
        <w:t xml:space="preserve">Bricker, D., McWilliam, R. A., &amp; Odom, S. L. (2010, February). Part C—What is happening to early intervention? Panel at the Conference on Research Innovations in Early Intervention (CRIEI 2010), </w:t>
      </w:r>
      <w:smartTag w:uri="urn:schemas-microsoft-com:office:smarttags" w:element="place">
        <w:smartTag w:uri="urn:schemas-microsoft-com:office:smarttags" w:element="City">
          <w:r w:rsidRPr="00C05AD8">
            <w:rPr>
              <w:sz w:val="22"/>
            </w:rPr>
            <w:t>San Diego</w:t>
          </w:r>
        </w:smartTag>
        <w:r w:rsidRPr="00C05AD8">
          <w:rPr>
            <w:sz w:val="22"/>
          </w:rPr>
          <w:t xml:space="preserve">, </w:t>
        </w:r>
        <w:smartTag w:uri="urn:schemas-microsoft-com:office:smarttags" w:element="State">
          <w:r w:rsidRPr="00C05AD8">
            <w:rPr>
              <w:sz w:val="22"/>
            </w:rPr>
            <w:t>CA</w:t>
          </w:r>
        </w:smartTag>
      </w:smartTag>
      <w:r w:rsidRPr="00C05AD8">
        <w:rPr>
          <w:sz w:val="22"/>
        </w:rPr>
        <w:t>.</w:t>
      </w:r>
    </w:p>
    <w:bookmarkEnd w:id="26"/>
    <w:p w:rsidR="00BF17FB" w:rsidRPr="00727709" w:rsidRDefault="00BF17FB" w:rsidP="00C05AD8">
      <w:pPr>
        <w:numPr>
          <w:ilvl w:val="0"/>
          <w:numId w:val="14"/>
        </w:numPr>
        <w:tabs>
          <w:tab w:val="clear" w:pos="2340"/>
          <w:tab w:val="num" w:pos="720"/>
        </w:tabs>
        <w:ind w:left="720" w:hanging="720"/>
        <w:rPr>
          <w:sz w:val="22"/>
        </w:rPr>
      </w:pPr>
      <w:r w:rsidRPr="00C05AD8">
        <w:rPr>
          <w:sz w:val="22"/>
        </w:rPr>
        <w:t xml:space="preserve">McWilliam, R. A., Odom, S. L., Okagaki, L., &amp; Danielson, L. (2010, April). The future of special </w:t>
      </w:r>
      <w:smartTag w:uri="urn:schemas-microsoft-com:office:smarttags" w:element="PersonName">
        <w:r w:rsidRPr="00C05AD8">
          <w:rPr>
            <w:sz w:val="22"/>
          </w:rPr>
          <w:t>ed</w:t>
        </w:r>
      </w:smartTag>
      <w:r w:rsidRPr="00C05AD8">
        <w:rPr>
          <w:sz w:val="22"/>
        </w:rPr>
        <w:t>ucation research funding. Town hall moderat</w:t>
      </w:r>
      <w:smartTag w:uri="urn:schemas-microsoft-com:office:smarttags" w:element="PersonName">
        <w:r w:rsidRPr="00C05AD8">
          <w:rPr>
            <w:sz w:val="22"/>
          </w:rPr>
          <w:t>ed</w:t>
        </w:r>
      </w:smartTag>
      <w:r w:rsidRPr="00C05AD8">
        <w:rPr>
          <w:sz w:val="22"/>
        </w:rPr>
        <w:t xml:space="preserve"> at the Council for Exceptional Children Convention and Expo, </w:t>
      </w:r>
      <w:smartTag w:uri="urn:schemas-microsoft-com:office:smarttags" w:element="place">
        <w:smartTag w:uri="urn:schemas-microsoft-com:office:smarttags" w:element="City">
          <w:r w:rsidRPr="00C05AD8">
            <w:rPr>
              <w:sz w:val="22"/>
            </w:rPr>
            <w:t>Nashville</w:t>
          </w:r>
        </w:smartTag>
        <w:r w:rsidRPr="00C05AD8">
          <w:rPr>
            <w:sz w:val="22"/>
          </w:rPr>
          <w:t xml:space="preserve">, </w:t>
        </w:r>
        <w:smartTag w:uri="urn:schemas-microsoft-com:office:smarttags" w:element="State">
          <w:r w:rsidRPr="00C05AD8">
            <w:rPr>
              <w:sz w:val="22"/>
            </w:rPr>
            <w:t>TN.</w:t>
          </w:r>
        </w:smartTag>
      </w:smartTag>
    </w:p>
    <w:p w:rsidR="00BF17FB" w:rsidRPr="00727709" w:rsidRDefault="00BF17FB" w:rsidP="00C05AD8">
      <w:pPr>
        <w:numPr>
          <w:ilvl w:val="0"/>
          <w:numId w:val="14"/>
        </w:numPr>
        <w:tabs>
          <w:tab w:val="clear" w:pos="2340"/>
          <w:tab w:val="num" w:pos="720"/>
        </w:tabs>
        <w:ind w:left="720" w:hanging="720"/>
        <w:rPr>
          <w:sz w:val="22"/>
        </w:rPr>
      </w:pPr>
      <w:r w:rsidRPr="00C05AD8">
        <w:rPr>
          <w:sz w:val="22"/>
        </w:rPr>
        <w:t>McWilliam, R. A. (2010, May). Engagement of every child in the toddler or preschool classroom. Paper present</w:t>
      </w:r>
      <w:smartTag w:uri="urn:schemas-microsoft-com:office:smarttags" w:element="PersonName">
        <w:r w:rsidRPr="00C05AD8">
          <w:rPr>
            <w:sz w:val="22"/>
          </w:rPr>
          <w:t>ed</w:t>
        </w:r>
      </w:smartTag>
      <w:r w:rsidRPr="00C05AD8">
        <w:rPr>
          <w:sz w:val="22"/>
        </w:rPr>
        <w:t xml:space="preserve"> twice at the Tenth National Inclusion Institute, host</w:t>
      </w:r>
      <w:smartTag w:uri="urn:schemas-microsoft-com:office:smarttags" w:element="PersonName">
        <w:r w:rsidRPr="00C05AD8">
          <w:rPr>
            <w:sz w:val="22"/>
          </w:rPr>
          <w:t>ed</w:t>
        </w:r>
      </w:smartTag>
      <w:r w:rsidRPr="00C05AD8">
        <w:rPr>
          <w:sz w:val="22"/>
        </w:rPr>
        <w:t xml:space="preserve"> by the FPG Child Development Institute and the </w:t>
      </w:r>
      <w:smartTag w:uri="urn:schemas-microsoft-com:office:smarttags" w:element="PlaceName">
        <w:r w:rsidRPr="00C05AD8">
          <w:rPr>
            <w:sz w:val="22"/>
          </w:rPr>
          <w:t>National</w:t>
        </w:r>
      </w:smartTag>
      <w:r w:rsidRPr="00C05AD8">
        <w:rPr>
          <w:sz w:val="22"/>
        </w:rPr>
        <w:t xml:space="preserve"> </w:t>
      </w:r>
      <w:smartTag w:uri="urn:schemas-microsoft-com:office:smarttags" w:element="PlaceName">
        <w:r w:rsidRPr="00C05AD8">
          <w:rPr>
            <w:sz w:val="22"/>
          </w:rPr>
          <w:t>Early</w:t>
        </w:r>
      </w:smartTag>
      <w:r w:rsidRPr="00C05AD8">
        <w:rPr>
          <w:sz w:val="22"/>
        </w:rPr>
        <w:t xml:space="preserve"> </w:t>
      </w:r>
      <w:smartTag w:uri="urn:schemas-microsoft-com:office:smarttags" w:element="PlaceName">
        <w:r w:rsidRPr="00C05AD8">
          <w:rPr>
            <w:sz w:val="22"/>
          </w:rPr>
          <w:t>Childhood</w:t>
        </w:r>
      </w:smartTag>
      <w:r w:rsidRPr="00C05AD8">
        <w:rPr>
          <w:sz w:val="22"/>
        </w:rPr>
        <w:t xml:space="preserve"> </w:t>
      </w:r>
      <w:smartTag w:uri="urn:schemas-microsoft-com:office:smarttags" w:element="PlaceName">
        <w:r w:rsidRPr="00C05AD8">
          <w:rPr>
            <w:sz w:val="22"/>
          </w:rPr>
          <w:t>Technical</w:t>
        </w:r>
      </w:smartTag>
      <w:r w:rsidRPr="00C05AD8">
        <w:rPr>
          <w:sz w:val="22"/>
        </w:rPr>
        <w:t xml:space="preserve"> </w:t>
      </w:r>
      <w:smartTag w:uri="urn:schemas-microsoft-com:office:smarttags" w:element="PlaceName">
        <w:r w:rsidRPr="00C05AD8">
          <w:rPr>
            <w:sz w:val="22"/>
          </w:rPr>
          <w:t>Assistance</w:t>
        </w:r>
      </w:smartTag>
      <w:r w:rsidRPr="00C05AD8">
        <w:rPr>
          <w:sz w:val="22"/>
        </w:rPr>
        <w:t xml:space="preserve"> </w:t>
      </w:r>
      <w:smartTag w:uri="urn:schemas-microsoft-com:office:smarttags" w:element="PlaceType">
        <w:r w:rsidRPr="00C05AD8">
          <w:rPr>
            <w:sz w:val="22"/>
          </w:rPr>
          <w:t>Center</w:t>
        </w:r>
      </w:smartTag>
      <w:r w:rsidRPr="00C05AD8">
        <w:rPr>
          <w:sz w:val="22"/>
        </w:rPr>
        <w:t xml:space="preserve">, </w:t>
      </w:r>
      <w:smartTag w:uri="urn:schemas-microsoft-com:office:smarttags" w:element="place">
        <w:smartTag w:uri="urn:schemas-microsoft-com:office:smarttags" w:element="City">
          <w:r w:rsidRPr="00C05AD8">
            <w:rPr>
              <w:sz w:val="22"/>
            </w:rPr>
            <w:t>Chapel Hill</w:t>
          </w:r>
        </w:smartTag>
        <w:r w:rsidRPr="00C05AD8">
          <w:rPr>
            <w:sz w:val="22"/>
          </w:rPr>
          <w:t xml:space="preserve">, </w:t>
        </w:r>
        <w:smartTag w:uri="urn:schemas-microsoft-com:office:smarttags" w:element="State">
          <w:r w:rsidRPr="00C05AD8">
            <w:rPr>
              <w:sz w:val="22"/>
            </w:rPr>
            <w:t>NC</w:t>
          </w:r>
        </w:smartTag>
      </w:smartTag>
      <w:r w:rsidRPr="00C05AD8">
        <w:rPr>
          <w:sz w:val="22"/>
        </w:rPr>
        <w:t>.</w:t>
      </w:r>
    </w:p>
    <w:p w:rsidR="00BF17FB" w:rsidRPr="00727709" w:rsidRDefault="00BF17FB" w:rsidP="00C05AD8">
      <w:pPr>
        <w:numPr>
          <w:ilvl w:val="0"/>
          <w:numId w:val="14"/>
        </w:numPr>
        <w:tabs>
          <w:tab w:val="clear" w:pos="2340"/>
          <w:tab w:val="num" w:pos="720"/>
        </w:tabs>
        <w:ind w:left="720" w:hanging="720"/>
        <w:rPr>
          <w:sz w:val="22"/>
        </w:rPr>
      </w:pPr>
      <w:r w:rsidRPr="00C05AD8">
        <w:rPr>
          <w:sz w:val="22"/>
        </w:rPr>
        <w:t>McWilliam, R. A. (2010, May). Supporting infant-toddler caregivers in using effective inclusion practices. Paper present</w:t>
      </w:r>
      <w:smartTag w:uri="urn:schemas-microsoft-com:office:smarttags" w:element="PersonName">
        <w:r w:rsidRPr="00C05AD8">
          <w:rPr>
            <w:sz w:val="22"/>
          </w:rPr>
          <w:t>ed</w:t>
        </w:r>
      </w:smartTag>
      <w:r w:rsidRPr="00C05AD8">
        <w:rPr>
          <w:sz w:val="22"/>
        </w:rPr>
        <w:t xml:space="preserve"> at the Tenth National Inclusion Institute, host</w:t>
      </w:r>
      <w:smartTag w:uri="urn:schemas-microsoft-com:office:smarttags" w:element="PersonName">
        <w:r w:rsidRPr="00C05AD8">
          <w:rPr>
            <w:sz w:val="22"/>
          </w:rPr>
          <w:t>ed</w:t>
        </w:r>
      </w:smartTag>
      <w:r w:rsidRPr="00C05AD8">
        <w:rPr>
          <w:sz w:val="22"/>
        </w:rPr>
        <w:t xml:space="preserve"> by the FPG Child Development Institute and the </w:t>
      </w:r>
      <w:smartTag w:uri="urn:schemas-microsoft-com:office:smarttags" w:element="PlaceName">
        <w:r w:rsidRPr="00C05AD8">
          <w:rPr>
            <w:sz w:val="22"/>
          </w:rPr>
          <w:t>National</w:t>
        </w:r>
      </w:smartTag>
      <w:r w:rsidRPr="00C05AD8">
        <w:rPr>
          <w:sz w:val="22"/>
        </w:rPr>
        <w:t xml:space="preserve"> </w:t>
      </w:r>
      <w:smartTag w:uri="urn:schemas-microsoft-com:office:smarttags" w:element="PlaceName">
        <w:r w:rsidRPr="00C05AD8">
          <w:rPr>
            <w:sz w:val="22"/>
          </w:rPr>
          <w:t>Early</w:t>
        </w:r>
      </w:smartTag>
      <w:r w:rsidRPr="00C05AD8">
        <w:rPr>
          <w:sz w:val="22"/>
        </w:rPr>
        <w:t xml:space="preserve"> </w:t>
      </w:r>
      <w:smartTag w:uri="urn:schemas-microsoft-com:office:smarttags" w:element="PlaceName">
        <w:r w:rsidRPr="00C05AD8">
          <w:rPr>
            <w:sz w:val="22"/>
          </w:rPr>
          <w:t>Childhood</w:t>
        </w:r>
      </w:smartTag>
      <w:r w:rsidRPr="00C05AD8">
        <w:rPr>
          <w:sz w:val="22"/>
        </w:rPr>
        <w:t xml:space="preserve"> </w:t>
      </w:r>
      <w:smartTag w:uri="urn:schemas-microsoft-com:office:smarttags" w:element="PlaceName">
        <w:r w:rsidRPr="00C05AD8">
          <w:rPr>
            <w:sz w:val="22"/>
          </w:rPr>
          <w:t>Technical</w:t>
        </w:r>
      </w:smartTag>
      <w:r w:rsidRPr="00C05AD8">
        <w:rPr>
          <w:sz w:val="22"/>
        </w:rPr>
        <w:t xml:space="preserve"> </w:t>
      </w:r>
      <w:smartTag w:uri="urn:schemas-microsoft-com:office:smarttags" w:element="PlaceName">
        <w:r w:rsidRPr="00C05AD8">
          <w:rPr>
            <w:sz w:val="22"/>
          </w:rPr>
          <w:t>Assistance</w:t>
        </w:r>
      </w:smartTag>
      <w:r w:rsidRPr="00C05AD8">
        <w:rPr>
          <w:sz w:val="22"/>
        </w:rPr>
        <w:t xml:space="preserve"> </w:t>
      </w:r>
      <w:smartTag w:uri="urn:schemas-microsoft-com:office:smarttags" w:element="PlaceType">
        <w:r w:rsidRPr="00C05AD8">
          <w:rPr>
            <w:sz w:val="22"/>
          </w:rPr>
          <w:t>Center</w:t>
        </w:r>
      </w:smartTag>
      <w:r w:rsidRPr="00C05AD8">
        <w:rPr>
          <w:sz w:val="22"/>
        </w:rPr>
        <w:t xml:space="preserve">, </w:t>
      </w:r>
      <w:smartTag w:uri="urn:schemas-microsoft-com:office:smarttags" w:element="place">
        <w:smartTag w:uri="urn:schemas-microsoft-com:office:smarttags" w:element="City">
          <w:r w:rsidRPr="00C05AD8">
            <w:rPr>
              <w:sz w:val="22"/>
            </w:rPr>
            <w:t>Chapel Hill</w:t>
          </w:r>
        </w:smartTag>
        <w:r w:rsidRPr="00C05AD8">
          <w:rPr>
            <w:sz w:val="22"/>
          </w:rPr>
          <w:t xml:space="preserve">, </w:t>
        </w:r>
        <w:smartTag w:uri="urn:schemas-microsoft-com:office:smarttags" w:element="State">
          <w:r w:rsidRPr="00C05AD8">
            <w:rPr>
              <w:sz w:val="22"/>
            </w:rPr>
            <w:t>NC</w:t>
          </w:r>
        </w:smartTag>
      </w:smartTag>
      <w:r w:rsidRPr="00C05AD8">
        <w:rPr>
          <w:sz w:val="22"/>
        </w:rPr>
        <w:t>.</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0, October).  Pay attention to engagement in young children and systematic incidental teaching as a behavioral approach to developmentally appropriate preschool instruction.</w:t>
      </w:r>
      <w:r w:rsidRPr="00727709">
        <w:rPr>
          <w:sz w:val="22"/>
        </w:rPr>
        <w:t> </w:t>
      </w:r>
      <w:r w:rsidRPr="00C05AD8">
        <w:rPr>
          <w:sz w:val="22"/>
        </w:rPr>
        <w:t>Sessions</w:t>
      </w:r>
      <w:r w:rsidRPr="00727709">
        <w:rPr>
          <w:sz w:val="22"/>
        </w:rPr>
        <w:t> </w:t>
      </w:r>
      <w:r w:rsidRPr="00C05AD8">
        <w:rPr>
          <w:sz w:val="22"/>
        </w:rPr>
        <w:t>for Utah’s Early Childhood Special Education Conference organized  by the Utah State Office of Education. Salt Lake City, Utah.</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1, February). Grown-ups getting organized to teach preschoolers effectively.  Conference on Inclusive Education. Session for and organized by the The PEAK Parent Center. Denver, Colorado</w:t>
      </w:r>
      <w:r w:rsidRPr="00727709">
        <w:rPr>
          <w:sz w:val="22"/>
        </w:rPr>
        <w:t>.</w:t>
      </w:r>
    </w:p>
    <w:p w:rsidR="00BF17FB" w:rsidRPr="00C05AD8" w:rsidRDefault="00BF17FB" w:rsidP="00C05AD8">
      <w:pPr>
        <w:numPr>
          <w:ilvl w:val="0"/>
          <w:numId w:val="14"/>
        </w:numPr>
        <w:tabs>
          <w:tab w:val="clear" w:pos="2340"/>
          <w:tab w:val="num" w:pos="720"/>
        </w:tabs>
        <w:ind w:left="720" w:hanging="720"/>
        <w:rPr>
          <w:sz w:val="22"/>
        </w:rPr>
      </w:pPr>
      <w:r w:rsidRPr="00C05AD8">
        <w:rPr>
          <w:sz w:val="22"/>
        </w:rPr>
        <w:t xml:space="preserve">McWilliam, R. A. (2011, February). Engaging every child in community-based and center-based settings.  ResultsMatter Institute.  Session organized and sponsored by the Nebraska </w:t>
      </w:r>
      <w:r w:rsidRPr="00C05AD8">
        <w:rPr>
          <w:sz w:val="22"/>
        </w:rPr>
        <w:lastRenderedPageBreak/>
        <w:t>Department of Education and Nebraska Department of Health and Human Services. LaVista, Nebraska.</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1, March). The three foundations of learning for all children, opening keynote; Is there a role for direct instruction in early childhood? Paper. Hair stylists, massage therapists, early-childhood educators, even doctors sometimes… What do they have in common? Paper. Presented at the Child Engagement Conference, Chattanooga, TN.</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1, May). Systematic incidental teaching by families and teachers: Beefing up instruction in everyday routines.</w:t>
      </w:r>
      <w:r w:rsidRPr="00727709">
        <w:rPr>
          <w:sz w:val="22"/>
        </w:rPr>
        <w:t xml:space="preserve"> </w:t>
      </w:r>
      <w:r w:rsidRPr="00C05AD8">
        <w:rPr>
          <w:sz w:val="22"/>
        </w:rPr>
        <w:t>Paper present</w:t>
      </w:r>
      <w:smartTag w:uri="urn:schemas-microsoft-com:office:smarttags" w:element="PersonName">
        <w:r w:rsidRPr="00C05AD8">
          <w:rPr>
            <w:sz w:val="22"/>
          </w:rPr>
          <w:t>ed</w:t>
        </w:r>
      </w:smartTag>
      <w:r w:rsidRPr="00C05AD8">
        <w:rPr>
          <w:sz w:val="22"/>
        </w:rPr>
        <w:t xml:space="preserve"> at the Eleventh National Inclusion Institute, host</w:t>
      </w:r>
      <w:smartTag w:uri="urn:schemas-microsoft-com:office:smarttags" w:element="PersonName">
        <w:r w:rsidRPr="00C05AD8">
          <w:rPr>
            <w:sz w:val="22"/>
          </w:rPr>
          <w:t>ed</w:t>
        </w:r>
      </w:smartTag>
      <w:r w:rsidRPr="00C05AD8">
        <w:rPr>
          <w:sz w:val="22"/>
        </w:rPr>
        <w:t xml:space="preserve"> by the FPG Child Development Institute and the National Early Childhood Technical Assistance Center, Chapel Hill, NC.</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1, August). Systematic incidental teaching by families and teachers: Beefing up instruction in everyday routines. Session for and organized by the Family Literacy and Involvement Program through Cumberland County Schools Federal Programs/PreK Department. Fayetteville, NC.</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1, August). Sustaining a system of teams using the RBI. Session for and organized by the Missouri Department of Elementary &amp; Secondary Education. Jefferson City, Missouri.</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1, September).  Identifying quality practices for program improvement.  Keynote address at the Measuring &amp; Improving Child and Family Outcomes Conference. Session for and organized by National Early Childhood Technical Assistance Center (NECTAC). New Orleans, LA.</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2, May). It's a family affair:  Support families to improve child outcomes.  Session for and organized by The State of Washington Department of Early Learning:  Infant and Early Childhood Conference. Tacoma, Washington.</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2, May). (1) Making inclusion for toddlers and preschoolers individualized, instructional and inspirational; (2) Latest news:  Preschoolers are not orphans!  They have families; and (3) It's getting better all the time: Look at practice quality.  Presentation at the Inclusion Institute, University of North Carolina at Chapel Hill.</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2, May). Early intervention therapy: How children learn and how early intervention services work. Presentations organized by ECI, Billings, MT.</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2, June). Ten secrets to successful inclusion of children birth to five. Presentation at the Tennessee Early Childhood Summit. Nashville, TN.</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2, October). Routines-based early intervention based on child engagement and family priorities. Presented in celebration of the 40th anniversary of the founding of the Family, Infant and Preschool Program, Iverson Riddle Developmental Center. Morganton, NC.</w:t>
      </w:r>
    </w:p>
    <w:p w:rsidR="00BF17FB" w:rsidRPr="00C05AD8" w:rsidRDefault="00BF17FB" w:rsidP="00C05AD8">
      <w:pPr>
        <w:numPr>
          <w:ilvl w:val="0"/>
          <w:numId w:val="14"/>
        </w:numPr>
        <w:tabs>
          <w:tab w:val="clear" w:pos="2340"/>
          <w:tab w:val="num" w:pos="720"/>
        </w:tabs>
        <w:ind w:left="720" w:hanging="720"/>
        <w:rPr>
          <w:sz w:val="22"/>
        </w:rPr>
      </w:pPr>
      <w:r w:rsidRPr="00C05AD8">
        <w:rPr>
          <w:sz w:val="22"/>
        </w:rPr>
        <w:lastRenderedPageBreak/>
        <w:t>McWilliam, R. A., &amp; Younggren, N. (2012, October). Child functioning in routines as information for child outcomes reporting. Paper presented at the Measuring and Improving Child and Family Outcomes Conference, Minneapolis, MN.</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Headrick, M., Munson, D., Thomas, P., Kinavey, E., &amp; Bainter, S. (2012, October). Porgressive directions states have been charting in Part C. Presentation at the DEC Conference, Minneapolis, MN.</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3, February). Latest news: Young children are not orphans! They have families; Systematic incidental teaching; and Routines-based early intervention. Keynote and sessions at the Kansas Division for Early Childhood Conference, Wichita, KS.</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3, February). Home visiting. Early Childhood Intervention, Billings, MT.</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3, May). If you want personnel to do the right thing, train them through checklists. Presentation at the Inclusion Institute, University of North Carolina at Chapel Hill.</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3, May). Manny on Routines-Based Early Intervention with the modern family. Presentation for Massachusetts early intervention, Marlborough, MA.</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3, August). Implementing the Routines-Based Early Intervention model. Statewide presentation, Helena, MT.</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3, August). Taking a routines-based approach with classroom-based young children with disabilities. Lincoln Public Schools, NE.</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Brown, C., Studt, W., &amp; Bunnell, A. (2013, September). Long-term implementation of the Routines-Based Early Intervention model. Presentation at the Improving Outcomes meeting, Washington, DC.</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3, October). Understanding professionals and their roles; Working with families; and Embedding outcomes into instruction. Plenary presentations at the 6th Annual Early Intervention Conference sponsored by East Carolina University and the NC Developmental Disabilties Council, Greenville, NC.</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3, October). Falling in love in IFPS development. Presconference workshop. DEC Conference, San Francisco, CA.</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3, October). High quality now for success tomorrow and A routines-based approach for developing IFSPs and IEPs. Keynote and session at the Maryland Division of Special Education/Early Intervention Services Fall Leadership Conference, Ocean City, MD.</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4, January). Past, present, and future of early intervention. Tammy Lynn Center, Raleigh, NC.</w:t>
      </w:r>
    </w:p>
    <w:p w:rsidR="00BF17FB" w:rsidRPr="00C05AD8" w:rsidRDefault="00BF17FB" w:rsidP="00C05AD8">
      <w:pPr>
        <w:numPr>
          <w:ilvl w:val="0"/>
          <w:numId w:val="14"/>
        </w:numPr>
        <w:tabs>
          <w:tab w:val="clear" w:pos="2340"/>
          <w:tab w:val="num" w:pos="720"/>
        </w:tabs>
        <w:ind w:left="720" w:hanging="720"/>
        <w:rPr>
          <w:sz w:val="22"/>
        </w:rPr>
      </w:pPr>
      <w:r w:rsidRPr="00C05AD8">
        <w:rPr>
          <w:sz w:val="22"/>
        </w:rPr>
        <w:lastRenderedPageBreak/>
        <w:t>McWilliam, R. A. (2014, March). Engagement Classroom Model. Statewide presentation. Denver, CO.</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4, March). How the RBI, functional goals, and effective home visits all fit together. Presentation at 2nd Annual Early Intervention Resource Agency Conference, Murfreesboro, TN.</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4, May). I know we need to improve 619 services, but where do I start? Assessing functional needs to develop meaningful IEP goals, and Functional skills in classroom routines. Presentations at the Inclusion Institute, Chapel Hill, NC.</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4, June). Routines-based early intervention. Plenary address to Early On Center for Higher Education Faculty Colloquium, Grand Valley State University, Grand Rapids, MI.</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4, June). Unified model of early intervention: Essential early intervention practices. Wayne RESA and Detroit Public Schools, Detroit, MI.</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4, June). Measuring and analyzing child outcomes for early intervention/early childhood special education. Lincoln, NE.</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4, August). Implementing evidence-based practices for preschoolers with disabilities: Program quality and early childhood inclusion. Colorado Dept. of Education, Denver, CO.</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4, September). How states can improve quality to improve outcomes. Improving Data, Improving Outcomes Conference, New Orleans, LA.</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4, September). Implementing the Routines-Based Model through itinerant and consultative services. Multnomah County Early Childhood Program, Portland, OR.</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4, October). Kick off implementation of the RBEI model. Statewide presentation, Brewer, ME.</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4, November). National perspectives on early intervention/early childhood special education. Maryland Division of Special Education Annual Leadership Conference, Ocean City, MD.</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March). Fun, functionality, and families. Presentation at the 21st Annual Inclusion Conference (Delaware), Dover, DE.</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May). (a) Application of basketball strategy to home visiting, (b) Measuring family quality of life for evaluation and support. 2015 National Early Childhood Inclusion Institute, Chapel Hill, NC.</w:t>
      </w:r>
    </w:p>
    <w:p w:rsidR="00BF17FB" w:rsidRPr="00C05AD8" w:rsidRDefault="00BF17FB" w:rsidP="00C05AD8">
      <w:pPr>
        <w:numPr>
          <w:ilvl w:val="0"/>
          <w:numId w:val="14"/>
        </w:numPr>
        <w:tabs>
          <w:tab w:val="clear" w:pos="2340"/>
          <w:tab w:val="num" w:pos="720"/>
        </w:tabs>
        <w:ind w:left="720" w:hanging="720"/>
        <w:rPr>
          <w:sz w:val="22"/>
        </w:rPr>
      </w:pPr>
      <w:r w:rsidRPr="00C05AD8">
        <w:rPr>
          <w:sz w:val="22"/>
        </w:rPr>
        <w:lastRenderedPageBreak/>
        <w:t>McWilliam, R. A. (2015, May). (a) What to do when you feel ineffective on home visits, (b) Collaboration with therapists. Building Best Practices 2015 Conference, Tennessee Early Intervention System, Murfreesboro, TN.</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June). Powerful partnerships promoting child engagement. Kansas Inservice Training System Summer Institute, Lawrence, KS.</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June). Home-visiting conference. Head Start for Kent County, MI.</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August). RBI training. Rhode Island College, Providence, RI.</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August). First day of Maryland RBI bootcamp. Johns Hopkins University, Columbia, MD.</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September). (a) All the intervention occurs between visits (keynote), (b) Routines are the vertebrae of families’ lives (workshop), (c) The child’s second and third teachers (workshop). Sharing a Vision 2015 Conference, Springfield, IL.</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September). Providing early intervention in the natural environment: The primary service provider approach. DC Early Intervention All-Staff Conference, Gallaudet University (contracted by Georgetown University), Washington, DC.</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October). Still in love: The effect of the rbi on families, professionals, and IFSPs. DEC Conference, Atlanta, GA.</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October). (a) 10 Mistakes in early intervention, (b) From Kirsten to New Zealnad,: Personal to systemic perspectives on inclusion (keynote), (c) 9 Often unmet needs in early childhood. Presentations at the 2015 Inclusion Collaborative State Conference, Santa Clara County Office of Education, San Jose, CA.</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5, November). (a) Consultation with DOE state leadership; (b) Consultation with Part C PD team members, site directors, and DOE state leadership; (c) Presentation to all Part C staff, including contracted providers. Augusta, ME.</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6, August). We thought our work would be with childen, but it turns out ot be with adults (keynote address), Everybody has routines: Use them! (session). Summer Institute, Western Oregon University, Monmouth, OR.</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6, October). Engagement: A promising theory for human functioning (keynote address), Twelve critical elements of a routines-based visit (workshop), Collaborative consultation to child care (CC2CC; workshop). Ontario Association for Infant and Child Development Annual Conference.</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6, October). Evidence-based practices where they matter: In everyday routines. Keynote address. Mississippi Early Childhood Association conference, Natchez, MS.</w:t>
      </w:r>
    </w:p>
    <w:p w:rsidR="00BF17FB" w:rsidRPr="00C05AD8" w:rsidRDefault="00BF17FB" w:rsidP="00C05AD8">
      <w:pPr>
        <w:numPr>
          <w:ilvl w:val="0"/>
          <w:numId w:val="14"/>
        </w:numPr>
        <w:tabs>
          <w:tab w:val="clear" w:pos="2340"/>
          <w:tab w:val="num" w:pos="720"/>
        </w:tabs>
        <w:ind w:left="720" w:hanging="720"/>
        <w:rPr>
          <w:sz w:val="22"/>
        </w:rPr>
      </w:pPr>
      <w:r w:rsidRPr="00C05AD8">
        <w:rPr>
          <w:sz w:val="22"/>
        </w:rPr>
        <w:lastRenderedPageBreak/>
        <w:t xml:space="preserve">McWilliam, R. A. (2016, October). How to treat grown-ups like grown-ups on home visits. Alabama Early Intervention and Preschool Conference, Huntsville, AL. </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2017). Teaching functional skills to infants and toddlers with severe disabilities. Paper presented at the Division for Early Childhood Conference, Portland, OR</w:t>
      </w:r>
    </w:p>
    <w:p w:rsidR="00BF17FB" w:rsidRPr="00C05AD8" w:rsidRDefault="00BF17FB" w:rsidP="00C05AD8">
      <w:pPr>
        <w:numPr>
          <w:ilvl w:val="0"/>
          <w:numId w:val="14"/>
        </w:numPr>
        <w:tabs>
          <w:tab w:val="clear" w:pos="2340"/>
          <w:tab w:val="num" w:pos="720"/>
        </w:tabs>
        <w:ind w:left="720" w:hanging="720"/>
        <w:rPr>
          <w:sz w:val="22"/>
        </w:rPr>
      </w:pPr>
      <w:r w:rsidRPr="00C05AD8">
        <w:rPr>
          <w:sz w:val="22"/>
        </w:rPr>
        <w:t>McWilliam, R. A., &amp; Stevenson, C. M. (2017). Falling in love through the RBI. Preconference workshop the Division for Early Childhood Conference, Portland, OR.</w:t>
      </w:r>
    </w:p>
    <w:p w:rsidR="00BF17FB" w:rsidRPr="00727709" w:rsidRDefault="00BF17FB" w:rsidP="0006594C">
      <w:pPr>
        <w:pStyle w:val="Heading3"/>
        <w:rPr>
          <w:b/>
          <w:bCs/>
          <w:i/>
          <w:iCs/>
          <w:sz w:val="28"/>
        </w:rPr>
      </w:pPr>
      <w:r w:rsidRPr="00727709">
        <w:rPr>
          <w:b/>
          <w:bCs/>
          <w:i/>
          <w:iCs/>
          <w:sz w:val="28"/>
        </w:rPr>
        <w:t xml:space="preserve">Papers/Presentations Submitted and </w:t>
      </w:r>
      <w:r w:rsidR="00F80B01">
        <w:rPr>
          <w:b/>
          <w:bCs/>
          <w:i/>
          <w:iCs/>
          <w:sz w:val="28"/>
        </w:rPr>
        <w:t>Accepted</w:t>
      </w:r>
    </w:p>
    <w:p w:rsidR="00BF17FB" w:rsidRPr="00727709" w:rsidRDefault="00BF17FB" w:rsidP="0006594C">
      <w:pPr>
        <w:pStyle w:val="Heading4"/>
        <w:rPr>
          <w:bCs/>
          <w:i w:val="0"/>
          <w:iCs w:val="0"/>
          <w:sz w:val="24"/>
        </w:rPr>
      </w:pPr>
      <w:r w:rsidRPr="00727709">
        <w:rPr>
          <w:bCs/>
          <w:i w:val="0"/>
          <w:iCs w:val="0"/>
          <w:sz w:val="24"/>
        </w:rPr>
        <w:t>International</w:t>
      </w:r>
    </w:p>
    <w:p w:rsidR="00BF17FB" w:rsidRPr="00727709" w:rsidRDefault="00BF17FB" w:rsidP="00BF17FB">
      <w:pPr>
        <w:numPr>
          <w:ilvl w:val="0"/>
          <w:numId w:val="12"/>
        </w:numPr>
        <w:rPr>
          <w:sz w:val="22"/>
        </w:rPr>
      </w:pPr>
      <w:r w:rsidRPr="00727709">
        <w:rPr>
          <w:sz w:val="22"/>
        </w:rPr>
        <w:t xml:space="preserve">McWilliam, R. A. (1999). Journal of Early Intervention </w:t>
      </w:r>
      <w:r w:rsidRPr="00727709">
        <w:rPr>
          <w:i/>
          <w:sz w:val="22"/>
        </w:rPr>
        <w:t>reviewer guidelines</w:t>
      </w:r>
      <w:r w:rsidRPr="00727709">
        <w:rPr>
          <w:sz w:val="22"/>
        </w:rPr>
        <w:t xml:space="preserve">. Part of minicourse on “All About Publishing From Editors’ Perspectives: Basic Skills for Hopeful Authors,” at the American Educational Research Association international meeting, </w:t>
      </w:r>
      <w:smartTag w:uri="urn:schemas-microsoft-com:office:smarttags" w:element="place">
        <w:smartTag w:uri="urn:schemas-microsoft-com:office:smarttags" w:element="City">
          <w:r w:rsidRPr="00727709">
            <w:rPr>
              <w:sz w:val="22"/>
            </w:rPr>
            <w:t>Montreal</w:t>
          </w:r>
        </w:smartTag>
        <w:r w:rsidRPr="00727709">
          <w:rPr>
            <w:sz w:val="22"/>
          </w:rPr>
          <w:t xml:space="preserve">, </w:t>
        </w:r>
        <w:smartTag w:uri="urn:schemas-microsoft-com:office:smarttags" w:element="country-region">
          <w:r w:rsidRPr="00727709">
            <w:rPr>
              <w:sz w:val="22"/>
            </w:rPr>
            <w:t>Canada</w:t>
          </w:r>
        </w:smartTag>
      </w:smartTag>
      <w:r w:rsidRPr="00727709">
        <w:rPr>
          <w:sz w:val="22"/>
        </w:rPr>
        <w:t>, April 19, 1999.</w:t>
      </w:r>
    </w:p>
    <w:p w:rsidR="00BF17FB" w:rsidRPr="00727709" w:rsidRDefault="00BF17FB" w:rsidP="00BF17FB">
      <w:pPr>
        <w:numPr>
          <w:ilvl w:val="0"/>
          <w:numId w:val="12"/>
        </w:numPr>
        <w:rPr>
          <w:sz w:val="22"/>
        </w:rPr>
      </w:pPr>
      <w:r w:rsidRPr="00727709">
        <w:rPr>
          <w:sz w:val="22"/>
        </w:rPr>
        <w:t xml:space="preserve">de Kruif, R. E. L., McWilliam, R. A., &amp; Wakely, M. B. (April, 1999). </w:t>
      </w:r>
      <w:r w:rsidRPr="00727709">
        <w:rPr>
          <w:i/>
          <w:sz w:val="22"/>
        </w:rPr>
        <w:t>Classification of teaching styles in early childhood classrooms</w:t>
      </w:r>
      <w:r w:rsidRPr="00727709">
        <w:rPr>
          <w:sz w:val="22"/>
        </w:rPr>
        <w:t xml:space="preserve">. Roundtable at the American Educational Research Association international meeting, </w:t>
      </w:r>
      <w:smartTag w:uri="urn:schemas-microsoft-com:office:smarttags" w:element="place">
        <w:smartTag w:uri="urn:schemas-microsoft-com:office:smarttags" w:element="City">
          <w:r w:rsidRPr="00727709">
            <w:rPr>
              <w:sz w:val="22"/>
            </w:rPr>
            <w:t>Montreal</w:t>
          </w:r>
        </w:smartTag>
        <w:r w:rsidRPr="00727709">
          <w:rPr>
            <w:sz w:val="22"/>
          </w:rPr>
          <w:t xml:space="preserve">, </w:t>
        </w:r>
        <w:smartTag w:uri="urn:schemas-microsoft-com:office:smarttags" w:element="country-region">
          <w:r w:rsidRPr="00727709">
            <w:rPr>
              <w:sz w:val="22"/>
            </w:rPr>
            <w:t>Canada</w:t>
          </w:r>
        </w:smartTag>
      </w:smartTag>
      <w:r w:rsidRPr="00727709">
        <w:rPr>
          <w:sz w:val="22"/>
        </w:rPr>
        <w:t>, April 21, 1999.</w:t>
      </w:r>
    </w:p>
    <w:p w:rsidR="00BF17FB" w:rsidRPr="00727709" w:rsidRDefault="00BF17FB" w:rsidP="00BF17FB">
      <w:pPr>
        <w:numPr>
          <w:ilvl w:val="0"/>
          <w:numId w:val="12"/>
        </w:numPr>
        <w:rPr>
          <w:sz w:val="22"/>
        </w:rPr>
      </w:pPr>
      <w:r w:rsidRPr="00727709">
        <w:rPr>
          <w:sz w:val="22"/>
        </w:rPr>
        <w:t xml:space="preserve">Raspa, M. J., &amp; McWilliam, R. A. (2000, April). </w:t>
      </w:r>
      <w:r w:rsidRPr="00727709">
        <w:rPr>
          <w:i/>
          <w:sz w:val="22"/>
        </w:rPr>
        <w:t>If you want kids to develop, get them engaged.</w:t>
      </w:r>
      <w:r w:rsidRPr="00727709">
        <w:rPr>
          <w:sz w:val="22"/>
        </w:rPr>
        <w:t xml:space="preserve"> Paper presented at the Council for Exceptional Children International Conference, </w:t>
      </w:r>
      <w:smartTag w:uri="urn:schemas-microsoft-com:office:smarttags" w:element="place">
        <w:smartTag w:uri="urn:schemas-microsoft-com:office:smarttags" w:element="City">
          <w:r w:rsidRPr="00727709">
            <w:rPr>
              <w:sz w:val="22"/>
            </w:rPr>
            <w:t>Vancouver</w:t>
          </w:r>
        </w:smartTag>
        <w:r w:rsidRPr="00727709">
          <w:rPr>
            <w:sz w:val="22"/>
          </w:rPr>
          <w:t xml:space="preserve">, </w:t>
        </w:r>
        <w:smartTag w:uri="urn:schemas-microsoft-com:office:smarttags" w:element="State">
          <w:r w:rsidRPr="00727709">
            <w:rPr>
              <w:sz w:val="22"/>
            </w:rPr>
            <w:t>BC</w:t>
          </w:r>
        </w:smartTag>
      </w:smartTag>
      <w:r w:rsidRPr="00727709">
        <w:rPr>
          <w:sz w:val="22"/>
        </w:rPr>
        <w:t>.</w:t>
      </w:r>
    </w:p>
    <w:p w:rsidR="00BF17FB" w:rsidRPr="00727709" w:rsidRDefault="00BF17FB" w:rsidP="00BF17FB">
      <w:pPr>
        <w:numPr>
          <w:ilvl w:val="0"/>
          <w:numId w:val="12"/>
        </w:numPr>
        <w:rPr>
          <w:sz w:val="22"/>
        </w:rPr>
      </w:pPr>
      <w:r w:rsidRPr="00727709">
        <w:rPr>
          <w:sz w:val="22"/>
        </w:rPr>
        <w:t xml:space="preserve">McWilliam, R. A. (2000, April). </w:t>
      </w:r>
      <w:r w:rsidRPr="00727709">
        <w:rPr>
          <w:i/>
          <w:sz w:val="22"/>
        </w:rPr>
        <w:t>Preparing young children for kindergarten.</w:t>
      </w:r>
      <w:r w:rsidRPr="00727709">
        <w:rPr>
          <w:sz w:val="22"/>
        </w:rPr>
        <w:t xml:space="preserve"> Paper presented at the Council for Exceptional Children International Conference, </w:t>
      </w:r>
      <w:smartTag w:uri="urn:schemas-microsoft-com:office:smarttags" w:element="place">
        <w:smartTag w:uri="urn:schemas-microsoft-com:office:smarttags" w:element="City">
          <w:r w:rsidRPr="00727709">
            <w:rPr>
              <w:sz w:val="22"/>
            </w:rPr>
            <w:t>Vancouver</w:t>
          </w:r>
        </w:smartTag>
        <w:r w:rsidRPr="00727709">
          <w:rPr>
            <w:sz w:val="22"/>
          </w:rPr>
          <w:t xml:space="preserve">, </w:t>
        </w:r>
        <w:smartTag w:uri="urn:schemas-microsoft-com:office:smarttags" w:element="State">
          <w:r w:rsidRPr="00727709">
            <w:rPr>
              <w:sz w:val="22"/>
            </w:rPr>
            <w:t>BC</w:t>
          </w:r>
        </w:smartTag>
      </w:smartTag>
      <w:r w:rsidRPr="00727709">
        <w:rPr>
          <w:sz w:val="22"/>
        </w:rPr>
        <w:t>.</w:t>
      </w:r>
    </w:p>
    <w:p w:rsidR="00BF17FB" w:rsidRPr="00727709" w:rsidRDefault="00BF17FB" w:rsidP="00BF17FB">
      <w:pPr>
        <w:numPr>
          <w:ilvl w:val="0"/>
          <w:numId w:val="12"/>
        </w:numPr>
        <w:rPr>
          <w:sz w:val="22"/>
        </w:rPr>
      </w:pPr>
      <w:r w:rsidRPr="00727709">
        <w:rPr>
          <w:sz w:val="22"/>
        </w:rPr>
        <w:t xml:space="preserve">McWilliam, R. A., &amp; Er, M. (2003, September). </w:t>
      </w:r>
      <w:r w:rsidRPr="00727709">
        <w:rPr>
          <w:i/>
          <w:iCs/>
          <w:sz w:val="22"/>
        </w:rPr>
        <w:t>A model for using natural environments: International applications?</w:t>
      </w:r>
      <w:r w:rsidRPr="00727709">
        <w:rPr>
          <w:sz w:val="22"/>
        </w:rPr>
        <w:t xml:space="preserve"> Post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rsidR="00BF17FB" w:rsidRPr="00727709" w:rsidRDefault="00BF17FB" w:rsidP="00BF17FB">
      <w:pPr>
        <w:numPr>
          <w:ilvl w:val="0"/>
          <w:numId w:val="12"/>
        </w:numPr>
        <w:rPr>
          <w:sz w:val="22"/>
        </w:rPr>
      </w:pPr>
      <w:r w:rsidRPr="00727709">
        <w:rPr>
          <w:sz w:val="22"/>
        </w:rPr>
        <w:t xml:space="preserve">McWilliam, R. A., de Kruif, R. E. L., &amp; Bairrão, J. (2003, September). </w:t>
      </w:r>
      <w:r w:rsidRPr="00727709">
        <w:rPr>
          <w:i/>
          <w:iCs/>
          <w:sz w:val="22"/>
        </w:rPr>
        <w:t>Child engagement: A useful and overlooked domain.</w:t>
      </w:r>
      <w:r w:rsidRPr="00727709">
        <w:rPr>
          <w:sz w:val="22"/>
        </w:rPr>
        <w:t xml:space="preserve"> Pap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rsidR="00BF17FB" w:rsidRPr="00727709" w:rsidRDefault="00BF17FB" w:rsidP="00BF17FB">
      <w:pPr>
        <w:numPr>
          <w:ilvl w:val="0"/>
          <w:numId w:val="12"/>
        </w:numPr>
        <w:rPr>
          <w:sz w:val="22"/>
        </w:rPr>
      </w:pPr>
      <w:r w:rsidRPr="00727709">
        <w:rPr>
          <w:sz w:val="22"/>
        </w:rPr>
        <w:t xml:space="preserve">de Kruif, R. E. L., &amp; McWilliam, R. A. (2003, September). </w:t>
      </w:r>
      <w:r w:rsidRPr="00727709">
        <w:rPr>
          <w:i/>
          <w:iCs/>
          <w:sz w:val="22"/>
        </w:rPr>
        <w:t>Improving teacher-child interactions with the Teaching Styles Rating Scale.</w:t>
      </w:r>
      <w:r w:rsidRPr="00727709">
        <w:rPr>
          <w:sz w:val="22"/>
        </w:rPr>
        <w:t xml:space="preserve"> Pap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rsidR="00BF17FB" w:rsidRPr="00727709" w:rsidRDefault="00BF17FB" w:rsidP="00BF17FB">
      <w:pPr>
        <w:numPr>
          <w:ilvl w:val="0"/>
          <w:numId w:val="12"/>
        </w:numPr>
        <w:rPr>
          <w:sz w:val="22"/>
        </w:rPr>
      </w:pPr>
      <w:r w:rsidRPr="00727709">
        <w:rPr>
          <w:sz w:val="22"/>
        </w:rPr>
        <w:t xml:space="preserve">McWilliam, R. A. (2008, July). </w:t>
      </w:r>
      <w:r w:rsidRPr="00727709">
        <w:rPr>
          <w:i/>
          <w:sz w:val="22"/>
        </w:rPr>
        <w:t>Engagement as an outcome for young children with or without disabilities: Twenty-three years of inquiry.</w:t>
      </w:r>
      <w:r w:rsidRPr="00727709">
        <w:rPr>
          <w:sz w:val="22"/>
        </w:rPr>
        <w:t xml:space="preserve"> Paper presented at the 4</w:t>
      </w:r>
      <w:r w:rsidRPr="00727709">
        <w:rPr>
          <w:sz w:val="22"/>
          <w:vertAlign w:val="superscript"/>
        </w:rPr>
        <w:t>th</w:t>
      </w:r>
      <w:r w:rsidRPr="00727709">
        <w:rPr>
          <w:sz w:val="22"/>
        </w:rPr>
        <w:t xml:space="preserve"> Global Conference on Creative Engagements Thinking with Children, </w:t>
      </w:r>
      <w:smartTag w:uri="urn:schemas-microsoft-com:office:smarttags" w:element="place">
        <w:smartTag w:uri="urn:schemas-microsoft-com:office:smarttags" w:element="City">
          <w:r w:rsidRPr="00727709">
            <w:rPr>
              <w:sz w:val="22"/>
            </w:rPr>
            <w:t>Oxford</w:t>
          </w:r>
        </w:smartTag>
        <w:r w:rsidRPr="00727709">
          <w:rPr>
            <w:sz w:val="22"/>
          </w:rPr>
          <w:t xml:space="preserve">, </w:t>
        </w:r>
        <w:smartTag w:uri="urn:schemas-microsoft-com:office:smarttags" w:element="country-region">
          <w:r w:rsidRPr="00727709">
            <w:rPr>
              <w:sz w:val="22"/>
            </w:rPr>
            <w:t>UK</w:t>
          </w:r>
        </w:smartTag>
      </w:smartTag>
      <w:r w:rsidRPr="00727709">
        <w:rPr>
          <w:sz w:val="22"/>
        </w:rPr>
        <w:t>.</w:t>
      </w:r>
    </w:p>
    <w:p w:rsidR="00BF17FB" w:rsidRPr="00727709" w:rsidRDefault="00BF17FB" w:rsidP="00BF17FB">
      <w:pPr>
        <w:numPr>
          <w:ilvl w:val="0"/>
          <w:numId w:val="12"/>
        </w:numPr>
        <w:rPr>
          <w:sz w:val="22"/>
        </w:rPr>
      </w:pPr>
      <w:r w:rsidRPr="00727709">
        <w:rPr>
          <w:sz w:val="22"/>
          <w:lang w:val="pt-PT"/>
        </w:rPr>
        <w:lastRenderedPageBreak/>
        <w:t xml:space="preserve">Boavida, T., McWilliam, R. A., &amp; Aguiar, C. (2011, May). </w:t>
      </w:r>
      <w:r w:rsidRPr="00727709">
        <w:rPr>
          <w:i/>
          <w:sz w:val="22"/>
        </w:rPr>
        <w:t>Using RBI and ICF in concert to improve early intervention services.</w:t>
      </w:r>
      <w:r w:rsidRPr="00727709">
        <w:rPr>
          <w:sz w:val="22"/>
        </w:rPr>
        <w:t xml:space="preserve"> Paper presented at the Third Conference of the International Society of Early Intervention, New York, NY, USA.</w:t>
      </w:r>
    </w:p>
    <w:p w:rsidR="00BF17FB" w:rsidRPr="00727709" w:rsidRDefault="00BF17FB" w:rsidP="00BF17FB">
      <w:pPr>
        <w:numPr>
          <w:ilvl w:val="0"/>
          <w:numId w:val="12"/>
        </w:numPr>
        <w:rPr>
          <w:sz w:val="22"/>
        </w:rPr>
      </w:pPr>
      <w:r w:rsidRPr="00727709">
        <w:rPr>
          <w:sz w:val="22"/>
          <w:lang w:val="pt-PT"/>
        </w:rPr>
        <w:t xml:space="preserve">Boavida, T., Aguiar, C., McWilliam, R. A., &amp; Pimentel, J. (2011, May). </w:t>
      </w:r>
      <w:r w:rsidRPr="00727709">
        <w:rPr>
          <w:i/>
          <w:sz w:val="22"/>
        </w:rPr>
        <w:t>Individualized education program goals quality in the context of a new special education law in Portugal.</w:t>
      </w:r>
      <w:r w:rsidRPr="00727709">
        <w:rPr>
          <w:sz w:val="22"/>
        </w:rPr>
        <w:t xml:space="preserve"> Poster presented at the Third Conference of the International Society of Early Intervention, New York, NY, USA.</w:t>
      </w:r>
    </w:p>
    <w:p w:rsidR="00BF17FB" w:rsidRDefault="00BF17FB" w:rsidP="00BF17FB">
      <w:pPr>
        <w:numPr>
          <w:ilvl w:val="0"/>
          <w:numId w:val="12"/>
        </w:numPr>
        <w:rPr>
          <w:sz w:val="22"/>
        </w:rPr>
      </w:pPr>
      <w:r w:rsidRPr="00727709">
        <w:rPr>
          <w:sz w:val="22"/>
          <w:lang w:val="pt-PT"/>
        </w:rPr>
        <w:t xml:space="preserve">Boavida, T., Silva, C., Aguiar, C., &amp; McWilliam, R. (2017). </w:t>
      </w:r>
      <w:r w:rsidRPr="00727709">
        <w:rPr>
          <w:i/>
          <w:sz w:val="22"/>
        </w:rPr>
        <w:t>Collabortive consultation in early childhood intervention.</w:t>
      </w:r>
      <w:r w:rsidRPr="00727709">
        <w:rPr>
          <w:sz w:val="22"/>
        </w:rPr>
        <w:t xml:space="preserve"> Presentation at the 18</w:t>
      </w:r>
      <w:r w:rsidRPr="00727709">
        <w:rPr>
          <w:sz w:val="22"/>
          <w:vertAlign w:val="superscript"/>
        </w:rPr>
        <w:t>th</w:t>
      </w:r>
      <w:r w:rsidRPr="00727709">
        <w:rPr>
          <w:sz w:val="22"/>
        </w:rPr>
        <w:t xml:space="preserve"> European Conference on Developmental Psychology, Utrecht, The Netherlands. August 31, 2017.</w:t>
      </w:r>
    </w:p>
    <w:p w:rsidR="00F80B01" w:rsidRDefault="00F80B01" w:rsidP="00BF17FB">
      <w:pPr>
        <w:numPr>
          <w:ilvl w:val="0"/>
          <w:numId w:val="12"/>
        </w:numPr>
        <w:rPr>
          <w:sz w:val="22"/>
        </w:rPr>
      </w:pPr>
      <w:r w:rsidRPr="0058161A">
        <w:rPr>
          <w:sz w:val="22"/>
          <w:lang w:val="pt-PT"/>
        </w:rPr>
        <w:t xml:space="preserve">Fernandez, R., Serrano, A. M., McWilliam, R. A., Cañadas, M. (2018). </w:t>
      </w:r>
      <w:r w:rsidRPr="00F80B01">
        <w:rPr>
          <w:i/>
          <w:sz w:val="22"/>
        </w:rPr>
        <w:t>Assessment of the quality of early Intervention services.</w:t>
      </w:r>
      <w:r w:rsidRPr="00F80B01">
        <w:rPr>
          <w:sz w:val="22"/>
        </w:rPr>
        <w:t xml:space="preserve"> Presentation at the ECI Conference 2018, Kharkiv, Ukraine. </w:t>
      </w:r>
      <w:r>
        <w:rPr>
          <w:sz w:val="22"/>
        </w:rPr>
        <w:t>October 11, 2018. (Presented by Fernandez)</w:t>
      </w:r>
    </w:p>
    <w:p w:rsidR="00BF17FB" w:rsidRPr="00C841B6" w:rsidRDefault="009B5E76" w:rsidP="00C841B6">
      <w:pPr>
        <w:numPr>
          <w:ilvl w:val="0"/>
          <w:numId w:val="12"/>
        </w:numPr>
        <w:rPr>
          <w:bCs/>
          <w:sz w:val="24"/>
        </w:rPr>
      </w:pPr>
      <w:r w:rsidRPr="0058161A">
        <w:rPr>
          <w:sz w:val="22"/>
          <w:lang w:val="pt-PT"/>
        </w:rPr>
        <w:t xml:space="preserve">Boavida, T., Velez, Â., </w:t>
      </w:r>
      <w:r w:rsidR="00C841B6" w:rsidRPr="0058161A">
        <w:rPr>
          <w:sz w:val="22"/>
          <w:lang w:val="pt-PT"/>
        </w:rPr>
        <w:t xml:space="preserve">Martins, T., Aguiar, C., &amp; McWilliam, R. A. (2018. </w:t>
      </w:r>
      <w:r w:rsidR="00C841B6">
        <w:rPr>
          <w:sz w:val="22"/>
        </w:rPr>
        <w:t xml:space="preserve">Professionals’ perceptions on collaborative consultation in early childhood intervention in Portugal. </w:t>
      </w:r>
      <w:r w:rsidR="00C841B6" w:rsidRPr="00F80B01">
        <w:rPr>
          <w:sz w:val="22"/>
        </w:rPr>
        <w:t xml:space="preserve">Presentation at the ECI Conference 2018, Kharkiv, Ukraine. </w:t>
      </w:r>
      <w:r w:rsidR="00C841B6">
        <w:rPr>
          <w:sz w:val="22"/>
        </w:rPr>
        <w:t>October 11, 2018. (Presented by Boavida)</w:t>
      </w:r>
    </w:p>
    <w:p w:rsidR="00A344F2" w:rsidRDefault="00A344F2" w:rsidP="00A344F2">
      <w:pPr>
        <w:numPr>
          <w:ilvl w:val="0"/>
          <w:numId w:val="12"/>
        </w:numPr>
        <w:rPr>
          <w:sz w:val="22"/>
        </w:rPr>
      </w:pPr>
      <w:r w:rsidRPr="0058161A">
        <w:rPr>
          <w:sz w:val="22"/>
          <w:lang w:val="pt-PT"/>
        </w:rPr>
        <w:t xml:space="preserve">Fernandez, R., Serrano, A. M., McWilliam, R. A., Cañadas, M. (2018). </w:t>
      </w:r>
      <w:r w:rsidRPr="00F80B01">
        <w:rPr>
          <w:i/>
          <w:sz w:val="22"/>
        </w:rPr>
        <w:t xml:space="preserve">Assessment of </w:t>
      </w:r>
      <w:r>
        <w:rPr>
          <w:i/>
          <w:sz w:val="22"/>
        </w:rPr>
        <w:t xml:space="preserve">family empowerment in </w:t>
      </w:r>
      <w:r w:rsidRPr="00F80B01">
        <w:rPr>
          <w:i/>
          <w:sz w:val="22"/>
        </w:rPr>
        <w:t>early Intervention.</w:t>
      </w:r>
      <w:r w:rsidRPr="00F80B01">
        <w:rPr>
          <w:sz w:val="22"/>
        </w:rPr>
        <w:t xml:space="preserve"> Presentation at the ECI Conference 2018, Kharkiv, Ukraine. </w:t>
      </w:r>
      <w:r>
        <w:rPr>
          <w:sz w:val="22"/>
        </w:rPr>
        <w:t>October 11, 2018. (Presented by Fernandez)</w:t>
      </w:r>
    </w:p>
    <w:p w:rsidR="00C841B6" w:rsidRPr="009B5E76" w:rsidRDefault="00C841B6" w:rsidP="00C841B6">
      <w:pPr>
        <w:pStyle w:val="Heading4"/>
        <w:rPr>
          <w:bCs/>
          <w:i w:val="0"/>
          <w:iCs w:val="0"/>
          <w:sz w:val="24"/>
        </w:rPr>
      </w:pPr>
      <w:r w:rsidRPr="00C841B6">
        <w:rPr>
          <w:bCs/>
          <w:i w:val="0"/>
          <w:iCs w:val="0"/>
          <w:sz w:val="24"/>
        </w:rPr>
        <w:t>USA</w:t>
      </w:r>
    </w:p>
    <w:p w:rsidR="00BF17FB" w:rsidRPr="00727709" w:rsidRDefault="00BF17FB" w:rsidP="00C05AD8">
      <w:pPr>
        <w:numPr>
          <w:ilvl w:val="0"/>
          <w:numId w:val="22"/>
        </w:numPr>
        <w:tabs>
          <w:tab w:val="clear" w:pos="720"/>
        </w:tabs>
        <w:ind w:hanging="720"/>
        <w:rPr>
          <w:sz w:val="22"/>
        </w:rPr>
      </w:pPr>
      <w:r w:rsidRPr="00727709">
        <w:rPr>
          <w:sz w:val="22"/>
        </w:rPr>
        <w:t xml:space="preserve">HCEEP Rural Network, Appalachian Region, "Parent cooperative preschools:  A model for support in rural intervention services," November, 1984, </w:t>
      </w:r>
      <w:smartTag w:uri="urn:schemas-microsoft-com:office:smarttags" w:element="place">
        <w:smartTag w:uri="urn:schemas-microsoft-com:office:smarttags" w:element="City">
          <w:r w:rsidRPr="00727709">
            <w:rPr>
              <w:sz w:val="22"/>
            </w:rPr>
            <w:t>Kingsport</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Engagement as an alternative child measure:  Methods and outcomes," November, 1984,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The transdisciplinary service delivery model:  Rationale and staff development needs," November, 1984,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American Association on Mental Deficiency, NC Chapter, "Model demonstration programs for mentally retarded children and their families," November, 1984, </w:t>
      </w:r>
      <w:smartTag w:uri="urn:schemas-microsoft-com:office:smarttags" w:element="place">
        <w:smartTag w:uri="urn:schemas-microsoft-com:office:smarttags" w:element="City">
          <w:r w:rsidRPr="00727709">
            <w:rPr>
              <w:sz w:val="22"/>
            </w:rPr>
            <w:t>Gree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22"/>
        </w:numPr>
        <w:tabs>
          <w:tab w:val="clear" w:pos="720"/>
        </w:tabs>
        <w:ind w:hanging="720"/>
        <w:rPr>
          <w:sz w:val="22"/>
        </w:rPr>
      </w:pPr>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linical Infant Programs Conference, "Parent empowerment and family support," December, 1984,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Functional evaluation for intervention:  The </w:t>
      </w:r>
      <w:smartTag w:uri="urn:schemas-microsoft-com:office:smarttags" w:element="City">
        <w:r w:rsidRPr="00727709">
          <w:rPr>
            <w:sz w:val="22"/>
          </w:rPr>
          <w:t>SUNRISE</w:t>
        </w:r>
      </w:smartTag>
      <w:r w:rsidRPr="00727709">
        <w:rPr>
          <w:sz w:val="22"/>
        </w:rPr>
        <w:t xml:space="preserve"> assessment and program plan," May, 1985,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lastRenderedPageBreak/>
        <w:t xml:space="preserve">Young Adult Institute Conference, "Strengthening families today for success tomorrow:  The Family, Infant and Preschool Program," May, 1986,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Young Adult Institute Conference, "Preschool assessment of the classroom environment:  A family-strengthening exercise," May, 1986,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Association for Behavior Analysis Twelfth Annual Convention, "Behavioral engagement as a measure of the efficacy of early intervention," May, 1986, </w:t>
      </w:r>
      <w:smartTag w:uri="urn:schemas-microsoft-com:office:smarttags" w:element="place">
        <w:smartTag w:uri="urn:schemas-microsoft-com:office:smarttags" w:element="City">
          <w:r w:rsidRPr="00727709">
            <w:rPr>
              <w:sz w:val="22"/>
            </w:rPr>
            <w:t>Milwaukee</w:t>
          </w:r>
        </w:smartTag>
        <w:r w:rsidRPr="00727709">
          <w:rPr>
            <w:sz w:val="22"/>
          </w:rPr>
          <w:t xml:space="preserve">, </w:t>
        </w:r>
        <w:smartTag w:uri="urn:schemas-microsoft-com:office:smarttags" w:element="State">
          <w:r w:rsidRPr="00727709">
            <w:rPr>
              <w:sz w:val="22"/>
            </w:rPr>
            <w:t>WI</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Family Resource Coalition National Conference, "Operating parent cooperative preschools to assist special needs families," May, 1986,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International Conference for Infant Mental Health, "Creating optimal center-based environments for infant education," May, 1986,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CEC/DEC National Early Childhood Conference on Children with Special Needs, "Mediational teaching:  A successful approach to teaching handicapped preschoolers in group settings," October, 1986, </w:t>
      </w:r>
      <w:smartTag w:uri="urn:schemas-microsoft-com:office:smarttags" w:element="place">
        <w:smartTag w:uri="urn:schemas-microsoft-com:office:smarttags" w:element="City">
          <w:r w:rsidRPr="00727709">
            <w:rPr>
              <w:sz w:val="22"/>
            </w:rPr>
            <w:t>Louisville</w:t>
          </w:r>
        </w:smartTag>
        <w:r w:rsidRPr="00727709">
          <w:rPr>
            <w:sz w:val="22"/>
          </w:rPr>
          <w:t xml:space="preserve">, </w:t>
        </w:r>
        <w:smartTag w:uri="urn:schemas-microsoft-com:office:smarttags" w:element="State">
          <w:r w:rsidRPr="00727709">
            <w:rPr>
              <w:sz w:val="22"/>
            </w:rPr>
            <w:t>KY.</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Fourth Annual Conference, "Responsive environments for infants," October, 1986, </w:t>
      </w:r>
      <w:smartTag w:uri="urn:schemas-microsoft-com:office:smarttags" w:element="place">
        <w:smartTag w:uri="urn:schemas-microsoft-com:office:smarttags" w:element="City">
          <w:r w:rsidRPr="00727709">
            <w:rPr>
              <w:sz w:val="22"/>
            </w:rPr>
            <w:t>Gree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Fourth Annual Conference, "Teaching on the crawl:  The use of incidental teaching with infants," October, 1986, </w:t>
      </w:r>
      <w:smartTag w:uri="urn:schemas-microsoft-com:office:smarttags" w:element="place">
        <w:smartTag w:uri="urn:schemas-microsoft-com:office:smarttags" w:element="City">
          <w:r w:rsidRPr="00727709">
            <w:rPr>
              <w:sz w:val="22"/>
            </w:rPr>
            <w:t>Gree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22"/>
        </w:numPr>
        <w:tabs>
          <w:tab w:val="clear" w:pos="720"/>
        </w:tabs>
        <w:ind w:hanging="720"/>
        <w:rPr>
          <w:sz w:val="22"/>
        </w:rPr>
      </w:pPr>
      <w:smartTag w:uri="urn:schemas-microsoft-com:office:smarttags" w:element="PlaceName">
        <w:r w:rsidRPr="00727709">
          <w:rPr>
            <w:sz w:val="22"/>
          </w:rPr>
          <w:t>Western</w:t>
        </w:r>
      </w:smartTag>
      <w:r w:rsidRPr="00727709">
        <w:rPr>
          <w:sz w:val="22"/>
        </w:rPr>
        <w:t xml:space="preserve"> </w:t>
      </w:r>
      <w:smartTag w:uri="urn:schemas-microsoft-com:office:smarttags" w:element="PlaceName">
        <w:r w:rsidRPr="00727709">
          <w:rPr>
            <w:sz w:val="22"/>
          </w:rPr>
          <w:t>Carolina</w:t>
        </w:r>
      </w:smartTag>
      <w:r w:rsidRPr="00727709">
        <w:rPr>
          <w:sz w:val="22"/>
        </w:rPr>
        <w:t xml:space="preserve"> </w:t>
      </w:r>
      <w:smartTag w:uri="urn:schemas-microsoft-com:office:smarttags" w:element="PlaceType">
        <w:r w:rsidRPr="00727709">
          <w:rPr>
            <w:sz w:val="22"/>
          </w:rPr>
          <w:t>Center</w:t>
        </w:r>
      </w:smartTag>
      <w:r w:rsidRPr="00727709">
        <w:rPr>
          <w:sz w:val="22"/>
        </w:rPr>
        <w:t xml:space="preserve">, Sam O. Cornwell Lecture Series, "Child-level intervention strategies," November, 1986, </w:t>
      </w:r>
      <w:smartTag w:uri="urn:schemas-microsoft-com:office:smarttags" w:element="place">
        <w:smartTag w:uri="urn:schemas-microsoft-com:office:smarttags" w:element="City">
          <w:r w:rsidRPr="00727709">
            <w:rPr>
              <w:sz w:val="22"/>
            </w:rPr>
            <w:t>Morganton</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Seventh Annual National Rural Special Education Conference, "Classroom-based inservice training:  From assessing staff needs to evaluating their performance," November, 1987, </w:t>
      </w:r>
      <w:smartTag w:uri="urn:schemas-microsoft-com:office:smarttags" w:element="place">
        <w:smartTag w:uri="urn:schemas-microsoft-com:office:smarttags" w:element="City">
          <w:r w:rsidRPr="00727709">
            <w:rPr>
              <w:sz w:val="22"/>
            </w:rPr>
            <w:t>Ashe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65th conference, "Striving for excellence:  Best management practices," November, 1987,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65th Conference, "Practical strategies for parent involvement and teacher improvement," November, 1987,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Texas Early Childhood Intervention Conference, "How to implement best center-based practices:  Implications for staff training," November, 1987,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Appalachian Early Intervention Network, "Training for success in center-based programs:  Checklists and prompt cards," November, 1987, </w:t>
      </w:r>
      <w:smartTag w:uri="urn:schemas-microsoft-com:office:smarttags" w:element="place">
        <w:smartTag w:uri="urn:schemas-microsoft-com:office:smarttags" w:element="City">
          <w:r w:rsidRPr="00727709">
            <w:rPr>
              <w:sz w:val="22"/>
            </w:rPr>
            <w:t>Johnston City</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Division for Early Childhood, National Early Childhood Conference on Children with Special Needs, "Training classroom aides:  Performance checklists for observation and feedback," November, 1987,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lastRenderedPageBreak/>
        <w:t xml:space="preserve">Division for Early Childhood, National Early Childhood Conference on Children with Special Needs, "Partnerships with parents:  Assessing children's performance through parent-staff partnerships," November, 1987,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Project </w:t>
      </w:r>
      <w:smartTag w:uri="urn:schemas-microsoft-com:office:smarttags" w:element="City">
        <w:r w:rsidRPr="00727709">
          <w:rPr>
            <w:sz w:val="22"/>
          </w:rPr>
          <w:t>SUNRISE</w:t>
        </w:r>
      </w:smartTag>
      <w:r w:rsidRPr="00727709">
        <w:rPr>
          <w:sz w:val="22"/>
        </w:rPr>
        <w:t xml:space="preserve"> Training for Excellence Institute, "A continuum of responsive teaching strategies," August, 1988, </w:t>
      </w:r>
      <w:smartTag w:uri="urn:schemas-microsoft-com:office:smarttags" w:element="place">
        <w:smartTag w:uri="urn:schemas-microsoft-com:office:smarttags" w:element="City">
          <w:r w:rsidRPr="00727709">
            <w:rPr>
              <w:sz w:val="22"/>
            </w:rPr>
            <w:t>Hilton Head Island</w:t>
          </w:r>
        </w:smartTag>
        <w:r w:rsidRPr="00727709">
          <w:rPr>
            <w:sz w:val="22"/>
          </w:rPr>
          <w:t xml:space="preserve">, </w:t>
        </w:r>
        <w:smartTag w:uri="urn:schemas-microsoft-com:office:smarttags" w:element="State">
          <w:r w:rsidRPr="00727709">
            <w:rPr>
              <w:sz w:val="22"/>
            </w:rPr>
            <w:t>SC.</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Meaningful participation by parents of children with disabilities in the intervention planning process" (with P. J. Cushing), October, 1988, </w:t>
      </w:r>
      <w:smartTag w:uri="urn:schemas-microsoft-com:office:smarttags" w:element="place">
        <w:smartTag w:uri="urn:schemas-microsoft-com:office:smarttags" w:element="City">
          <w:r w:rsidRPr="00727709">
            <w:rPr>
              <w:sz w:val="22"/>
            </w:rPr>
            <w:t>Henderso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Division for Early Childhood, Council for Exceptional Children, International Early Childhood Conference on Children with Special Needs, "Effecting teacher change through hands-on training," November, 1988,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22"/>
        </w:numPr>
        <w:tabs>
          <w:tab w:val="clear" w:pos="720"/>
        </w:tabs>
        <w:ind w:hanging="720"/>
        <w:rPr>
          <w:sz w:val="22"/>
        </w:rPr>
      </w:pPr>
      <w:r w:rsidRPr="00727709">
        <w:rPr>
          <w:sz w:val="22"/>
        </w:rPr>
        <w:t>Division for Early Childhood (CEC), International Early Childhood Conference on Children with Special Needs, "Evaluating in-service education in early intervention:  Issues and alternatives" (with D. B. Bailey, S. Geissinger, P. J. McWilliam, &amp; R. J. Simeonsson), October, 1989, Minneapolis, MN.</w:t>
      </w:r>
    </w:p>
    <w:p w:rsidR="00BF17FB" w:rsidRPr="00727709" w:rsidRDefault="00BF17FB" w:rsidP="00C05AD8">
      <w:pPr>
        <w:numPr>
          <w:ilvl w:val="0"/>
          <w:numId w:val="22"/>
        </w:numPr>
        <w:tabs>
          <w:tab w:val="clear" w:pos="720"/>
        </w:tabs>
        <w:ind w:hanging="720"/>
        <w:rPr>
          <w:sz w:val="22"/>
        </w:rPr>
      </w:pPr>
      <w:r w:rsidRPr="00727709">
        <w:rPr>
          <w:sz w:val="22"/>
        </w:rPr>
        <w:t>Divison for Early Childhood (CEC), International Early Childhood Conference on Children with Special Needs, "Same-age versus mixed-age groupings in mainstream programs" (with D. B. Bailey, P. M. Blasco, &amp; I. Lund), October 1989, Minneapolis, MN.</w:t>
      </w:r>
    </w:p>
    <w:p w:rsidR="00BF17FB" w:rsidRPr="00727709" w:rsidRDefault="00BF17FB" w:rsidP="00C05AD8">
      <w:pPr>
        <w:numPr>
          <w:ilvl w:val="0"/>
          <w:numId w:val="22"/>
        </w:numPr>
        <w:tabs>
          <w:tab w:val="clear" w:pos="720"/>
        </w:tabs>
        <w:ind w:hanging="720"/>
        <w:rPr>
          <w:sz w:val="22"/>
        </w:rPr>
      </w:pPr>
      <w:r w:rsidRPr="00727709">
        <w:rPr>
          <w:sz w:val="22"/>
        </w:rPr>
        <w:t xml:space="preserve">Southeastern Regional DEC Conference, "Engagement and mastery: Theory, research, and application," July, 1990,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1990 Child Care Conference, North Carolina Day Care Association, Keynote Address: "Strengthening individual children in group settings" and Seminar: "Kids on the fringe," September, 1990,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Community Forum on Mainstreaming Preschool Children, "Overview of Public Law 99-457," December, 1990, </w:t>
      </w:r>
      <w:smartTag w:uri="urn:schemas-microsoft-com:office:smarttags" w:element="place">
        <w:smartTag w:uri="urn:schemas-microsoft-com:office:smarttags" w:element="City">
          <w:r w:rsidRPr="00727709">
            <w:rPr>
              <w:sz w:val="22"/>
            </w:rPr>
            <w:t>Burlington</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Conference, "How toddlers and preschoolers spend their time: Strategies for increasing levels and quality of engagement," April, 1991,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rsidR="00BF17FB" w:rsidRPr="00727709" w:rsidRDefault="00BF17FB" w:rsidP="00C05AD8">
      <w:pPr>
        <w:numPr>
          <w:ilvl w:val="0"/>
          <w:numId w:val="22"/>
        </w:numPr>
        <w:tabs>
          <w:tab w:val="clear" w:pos="720"/>
        </w:tabs>
        <w:ind w:hanging="720"/>
        <w:rPr>
          <w:sz w:val="22"/>
        </w:rPr>
      </w:pPr>
      <w:r w:rsidRPr="00727709">
        <w:rPr>
          <w:sz w:val="22"/>
        </w:rPr>
        <w:t>Gatlinburg Conference on Research and Theory in Mental Retardation and Developmental Disabilities, "Effects of same-age versus mixed-age grouping on toddlers and preschoolers with and without developmental disabilities," May, 1991, Key Biscayne, FL.</w:t>
      </w:r>
    </w:p>
    <w:p w:rsidR="00BF17FB" w:rsidRPr="00727709" w:rsidRDefault="00BF17FB" w:rsidP="00C05AD8">
      <w:pPr>
        <w:numPr>
          <w:ilvl w:val="0"/>
          <w:numId w:val="22"/>
        </w:numPr>
        <w:tabs>
          <w:tab w:val="clear" w:pos="720"/>
        </w:tabs>
        <w:ind w:hanging="720"/>
        <w:rPr>
          <w:sz w:val="22"/>
        </w:rPr>
      </w:pPr>
      <w:r w:rsidRPr="00727709">
        <w:rPr>
          <w:sz w:val="22"/>
        </w:rPr>
        <w:t xml:space="preserve">American Association on Mental Retardation Conference, "Context-integrated special services in early intervention: How is it different from pull-out?" (poster), May, 1991,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Research issues in comparing in-class and out-of-class special </w:t>
      </w:r>
      <w:r w:rsidRPr="00727709">
        <w:rPr>
          <w:sz w:val="22"/>
        </w:rPr>
        <w:lastRenderedPageBreak/>
        <w:t xml:space="preserve">services for young children with disabilities" (with D. B. Bailey &amp; M. Vandermaas), November 16, 1991, </w:t>
      </w:r>
      <w:smartTag w:uri="urn:schemas-microsoft-com:office:smarttags" w:element="place">
        <w:smartTag w:uri="urn:schemas-microsoft-com:office:smarttags" w:element="City">
          <w:r w:rsidRPr="00727709">
            <w:rPr>
              <w:sz w:val="22"/>
            </w:rPr>
            <w:t>St. Louis</w:t>
          </w:r>
        </w:smartTag>
        <w:r w:rsidRPr="00727709">
          <w:rPr>
            <w:sz w:val="22"/>
          </w:rPr>
          <w:t xml:space="preserve">, </w:t>
        </w:r>
        <w:smartTag w:uri="urn:schemas-microsoft-com:office:smarttags" w:element="State">
          <w:r w:rsidRPr="00727709">
            <w:rPr>
              <w:sz w:val="22"/>
            </w:rPr>
            <w:t>MO.</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American Speech-Language-Hearing Association Conference, "Service delivery for birth-5: Pull-out or in class?" (miniseminar; with J. E. Roberts, B. Prizant, &amp; L. Gates), November 24, 1991,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70th Annual Council for Exceptional Children Convention, "A comparison of in-class and out-of-class special services for young children with disabilities" (with Phyllis Hoffman), April, 14, 1992,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p>
    <w:p w:rsidR="00BF17FB" w:rsidRPr="00727709" w:rsidRDefault="00BF17FB" w:rsidP="00C05AD8">
      <w:pPr>
        <w:numPr>
          <w:ilvl w:val="0"/>
          <w:numId w:val="22"/>
        </w:numPr>
        <w:tabs>
          <w:tab w:val="clear" w:pos="720"/>
        </w:tabs>
        <w:ind w:hanging="720"/>
        <w:rPr>
          <w:sz w:val="22"/>
        </w:rPr>
      </w:pPr>
      <w:r w:rsidRPr="00727709">
        <w:rPr>
          <w:sz w:val="22"/>
        </w:rPr>
        <w:t>American Educational Research Association Conference</w:t>
      </w:r>
      <w:r w:rsidRPr="00727709">
        <w:rPr>
          <w:sz w:val="22"/>
        </w:rPr>
        <w:br/>
        <w:t xml:space="preserve">(a) "The effects of activity structure and age mixture on child engagement" (poster with Donald B. Bailey, Jr.), April 21, 1992, </w:t>
      </w:r>
      <w:r w:rsidRPr="00727709">
        <w:rPr>
          <w:sz w:val="22"/>
        </w:rPr>
        <w:br/>
        <w:t xml:space="preserve">(b) "Follow-up options after using generalizability theory in multivariate observational research," (roundtable with Donald B. Bailey, Jr.), April 23, 1992,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North Carolina Division for Early Childhood 3rd Annual Conference, "Consultant and teacher roles in early intervention" (with Amelia Spencer), October 8, 1992,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rom integrated to pull-out services: Practices and perceptions of four disciplines" (with Don Bailey), December 4, 1992,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22"/>
        </w:numPr>
        <w:tabs>
          <w:tab w:val="clear" w:pos="720"/>
        </w:tabs>
        <w:ind w:hanging="720"/>
        <w:rPr>
          <w:sz w:val="22"/>
        </w:rPr>
      </w:pPr>
      <w:smartTag w:uri="urn:schemas-microsoft-com:office:smarttags" w:element="State">
        <w:r w:rsidRPr="00727709">
          <w:rPr>
            <w:sz w:val="22"/>
          </w:rPr>
          <w:t>North Carolina</w:t>
        </w:r>
      </w:smartTag>
      <w:r w:rsidRPr="00727709">
        <w:rPr>
          <w:sz w:val="22"/>
        </w:rPr>
        <w:t xml:space="preserve"> Federation of the Council for Exceptional Children, Early Childhood Strand (Chair), "Integrated Services Symposium" (Moderator), "Findings from Two Years of Research at the Frank Porter Graham Child Care Program," "Single-Subject Studies" (with J. E. Roberts &amp; K. A. Grabowski), "National Survey of Four Disciplines" (with K. Applequist), "Service Delivery Models," February 5, 1993,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Collaborative Early Intervention Conference, "Family-Centered Intervention Planning," April 7-8, 1993,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p>
    <w:p w:rsidR="00BF17FB" w:rsidRPr="00727709" w:rsidRDefault="00BF17FB" w:rsidP="00C05AD8">
      <w:pPr>
        <w:numPr>
          <w:ilvl w:val="0"/>
          <w:numId w:val="22"/>
        </w:numPr>
        <w:tabs>
          <w:tab w:val="clear" w:pos="720"/>
        </w:tabs>
        <w:ind w:hanging="720"/>
        <w:rPr>
          <w:sz w:val="22"/>
        </w:rPr>
      </w:pPr>
      <w:smartTag w:uri="urn:schemas-microsoft-com:office:smarttags" w:element="place">
        <w:smartTag w:uri="urn:schemas-microsoft-com:office:smarttags" w:element="PlaceName">
          <w:r w:rsidRPr="00727709">
            <w:rPr>
              <w:sz w:val="22"/>
            </w:rPr>
            <w:t>American</w:t>
          </w:r>
        </w:smartTag>
        <w:r w:rsidRPr="00727709">
          <w:rPr>
            <w:sz w:val="22"/>
          </w:rPr>
          <w:t xml:space="preserve"> </w:t>
        </w:r>
        <w:smartTag w:uri="urn:schemas-microsoft-com:office:smarttags" w:element="PlaceType">
          <w:r w:rsidRPr="00727709">
            <w:rPr>
              <w:sz w:val="22"/>
            </w:rPr>
            <w:t>Academy</w:t>
          </w:r>
        </w:smartTag>
      </w:smartTag>
      <w:r w:rsidRPr="00727709">
        <w:rPr>
          <w:sz w:val="22"/>
        </w:rPr>
        <w:t xml:space="preserve"> for Cerebral Palsy and Develomental Medicine, "Patterns of therapy and instruction in early intervention: What predicts pull-out services?" October 7, 1993,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22"/>
        </w:numPr>
        <w:tabs>
          <w:tab w:val="clear" w:pos="720"/>
        </w:tabs>
        <w:ind w:hanging="720"/>
        <w:rPr>
          <w:sz w:val="22"/>
        </w:rPr>
      </w:pPr>
      <w:r w:rsidRPr="00727709">
        <w:rPr>
          <w:sz w:val="22"/>
        </w:rPr>
        <w:t>American Speech-Language-Hearing Association Annual Convention, "Factors influencing center-based speech-language services in early intervention (with J. E. Roberts), 1993.</w:t>
      </w:r>
    </w:p>
    <w:p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New broad-based measures in research: Focus on engagement" (with Stephen Lawson &amp; Pat Snyder), December 13,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lastRenderedPageBreak/>
        <w:t xml:space="preserve">International Early Childhood Conference on Children with Special Needs (sponsored by the Division for Early Childhood, CEC), "Practitioners' perceptions of typical and ideal practices" (poster with Karen Applequist), December 13-14,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A comparison of in-class and out-of-class instruction" (poster with Katherine Grabowski), December 13-14,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Integrated vs. pull-out speech-language services in early intervention: A mixed-method study" (poster with Amelia Spencer), December 13-14,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A structure for meaningful participation by families in intervention planning" (postconference workshop), December 15,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Integrated therapy/instruction: Synthesis of Four Years of Research," October 9, 1994, </w:t>
      </w:r>
      <w:smartTag w:uri="urn:schemas-microsoft-com:office:smarttags" w:element="place">
        <w:smartTag w:uri="urn:schemas-microsoft-com:office:smarttags" w:element="City">
          <w:r w:rsidRPr="00727709">
            <w:rPr>
              <w:sz w:val="22"/>
            </w:rPr>
            <w:t>St. Louis</w:t>
          </w:r>
        </w:smartTag>
        <w:r w:rsidRPr="00727709">
          <w:rPr>
            <w:sz w:val="22"/>
          </w:rPr>
          <w:t xml:space="preserve">, </w:t>
        </w:r>
        <w:smartTag w:uri="urn:schemas-microsoft-com:office:smarttags" w:element="State">
          <w:r w:rsidRPr="00727709">
            <w:rPr>
              <w:sz w:val="22"/>
            </w:rPr>
            <w:t>MO.</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How to write quality IFSPs: Creating functional, family-centered documents" (Poster with Ardith Ferguson, Pat Vandiviere, &amp; Patricia Porter), October 8, 1994, </w:t>
      </w:r>
      <w:smartTag w:uri="urn:schemas-microsoft-com:office:smarttags" w:element="place">
        <w:smartTag w:uri="urn:schemas-microsoft-com:office:smarttags" w:element="City">
          <w:r w:rsidRPr="00727709">
            <w:rPr>
              <w:sz w:val="22"/>
            </w:rPr>
            <w:t>St. Louis</w:t>
          </w:r>
        </w:smartTag>
        <w:r w:rsidRPr="00727709">
          <w:rPr>
            <w:sz w:val="22"/>
          </w:rPr>
          <w:t xml:space="preserve">, </w:t>
        </w:r>
        <w:smartTag w:uri="urn:schemas-microsoft-com:office:smarttags" w:element="State">
          <w:r w:rsidRPr="00727709">
            <w:rPr>
              <w:sz w:val="22"/>
            </w:rPr>
            <w:t>MO.</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American Educational Research Association, "Measurement of family-centeredness in early intervention" (Paper presented with Patricia Snyder &amp; Sarintha Stricklin), April 18, 1995,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American Educational Research Association, "Dependability and factorial validity of the Children's Engagement Questionnaire: A broad-based child status measure for early intervention.” (Paper presented with Patricia A. Snyder &amp; Stephen Lawson), April 22, 1995,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Zero to Three 10th National Training Institute, “Disturbing and reassuring views from the living-room floor in nine communities” (Poster presented with Gloria Harbin, Lynn Tocci, &amp; Ardith Ferguson), December 2, 1995,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rsidR="00BF17FB" w:rsidRPr="00727709" w:rsidRDefault="00BF17FB" w:rsidP="00C05AD8">
      <w:pPr>
        <w:numPr>
          <w:ilvl w:val="0"/>
          <w:numId w:val="22"/>
        </w:numPr>
        <w:tabs>
          <w:tab w:val="clear" w:pos="720"/>
        </w:tabs>
        <w:ind w:hanging="720"/>
        <w:rPr>
          <w:sz w:val="22"/>
        </w:rPr>
      </w:pPr>
      <w:r w:rsidRPr="00727709">
        <w:rPr>
          <w:sz w:val="22"/>
        </w:rPr>
        <w:t>Zero to Three 10th National Training Institute, “Evaluation of family-centered, coordinated Part H services in North Carolina” (Poster presented with Gloria Harbin), December 2, 1995, Atlanta, GA.</w:t>
      </w:r>
    </w:p>
    <w:p w:rsidR="00BF17FB" w:rsidRPr="00727709" w:rsidRDefault="00BF17FB" w:rsidP="00C05AD8">
      <w:pPr>
        <w:numPr>
          <w:ilvl w:val="0"/>
          <w:numId w:val="22"/>
        </w:numPr>
        <w:tabs>
          <w:tab w:val="clear" w:pos="720"/>
        </w:tabs>
        <w:ind w:hanging="720"/>
        <w:rPr>
          <w:sz w:val="22"/>
        </w:rPr>
      </w:pPr>
      <w:r w:rsidRPr="00727709">
        <w:rPr>
          <w:sz w:val="22"/>
        </w:rPr>
        <w:lastRenderedPageBreak/>
        <w:t xml:space="preserve">Zero to Three 10th National Training Institute, “Front-line view of early intervention service in nine communities” (Poster presented with Lynn Tocci &amp; Gloria Harbin), December 2, 1995,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Annual Convention, “Facilitating Effective Integrated Therapy.” (Paper presented with Steven F. Warren &amp; Eva Horn), April 4, 1996, </w:t>
      </w:r>
      <w:smartTag w:uri="urn:schemas-microsoft-com:office:smarttags" w:element="place">
        <w:smartTag w:uri="urn:schemas-microsoft-com:office:smarttags" w:element="City">
          <w:r w:rsidRPr="00727709">
            <w:rPr>
              <w:sz w:val="22"/>
            </w:rPr>
            <w:t>Orlando</w:t>
          </w:r>
        </w:smartTag>
        <w:r w:rsidRPr="00727709">
          <w:rPr>
            <w:sz w:val="22"/>
          </w:rPr>
          <w:t xml:space="preserve">, </w:t>
        </w:r>
        <w:smartTag w:uri="urn:schemas-microsoft-com:office:smarttags" w:element="State">
          <w:r w:rsidRPr="00727709">
            <w:rPr>
              <w:sz w:val="22"/>
            </w:rPr>
            <w:t>FL.</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McWilliam, R. A., </w:t>
      </w:r>
      <w:smartTag w:uri="urn:schemas-microsoft-com:office:smarttags" w:element="place">
        <w:smartTag w:uri="urn:schemas-microsoft-com:office:smarttags" w:element="City">
          <w:r w:rsidRPr="00727709">
            <w:rPr>
              <w:sz w:val="22"/>
            </w:rPr>
            <w:t>Harbin</w:t>
          </w:r>
        </w:smartTag>
      </w:smartTag>
      <w:r w:rsidRPr="00727709">
        <w:rPr>
          <w:sz w:val="22"/>
        </w:rPr>
        <w:t xml:space="preserve">, G. L., Tocci, L., &amp; Sideris, J. (1996). </w:t>
      </w:r>
      <w:r w:rsidRPr="00C05AD8">
        <w:rPr>
          <w:sz w:val="22"/>
        </w:rPr>
        <w:t>Large-sample case studies: The best of both worlds.</w:t>
      </w:r>
      <w:r w:rsidRPr="00727709">
        <w:rPr>
          <w:sz w:val="22"/>
        </w:rPr>
        <w:t xml:space="preserve"> Paper presented at the American Educational Research Association Annual Meeting,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April 10, 1996).</w:t>
      </w:r>
    </w:p>
    <w:p w:rsidR="00BF17FB" w:rsidRPr="00727709" w:rsidRDefault="00BF17FB" w:rsidP="00C05AD8">
      <w:pPr>
        <w:numPr>
          <w:ilvl w:val="0"/>
          <w:numId w:val="22"/>
        </w:numPr>
        <w:tabs>
          <w:tab w:val="clear" w:pos="720"/>
        </w:tabs>
        <w:ind w:hanging="720"/>
        <w:rPr>
          <w:sz w:val="22"/>
        </w:rPr>
      </w:pPr>
      <w:r w:rsidRPr="00727709">
        <w:rPr>
          <w:sz w:val="22"/>
        </w:rPr>
        <w:t xml:space="preserve">American Educational Research Association Annual Meeting, “Family-Centered: What It Means, Who It’s For, How It’s Measured” (paper presented with Patricia Snyder and David Sexton), April 12, 1996,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Integrated Therapy: Strategies for Therapists, Teachers, Families, and Administrators,” December 9, 1996,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Beyond the Toy Bag: Revelations of Family-Centered Practices,” December 10, 1996,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rsidR="00BF17FB" w:rsidRPr="00727709" w:rsidRDefault="00BF17FB" w:rsidP="00C05AD8">
      <w:pPr>
        <w:numPr>
          <w:ilvl w:val="0"/>
          <w:numId w:val="22"/>
        </w:numPr>
        <w:tabs>
          <w:tab w:val="clear" w:pos="720"/>
        </w:tabs>
        <w:ind w:hanging="720"/>
        <w:rPr>
          <w:sz w:val="22"/>
        </w:rPr>
      </w:pPr>
      <w:r w:rsidRPr="00727709">
        <w:rPr>
          <w:sz w:val="22"/>
        </w:rPr>
        <w:t>International Early Childhood Conference on Children with Special Needs (sponsored by the Division for Early Childhood, CEC), “Findings of the Early Childhood Follow-Through Research Institute” (paper presented with Mark Wolery, Donald B. Bailey, Kelly Maxwell, Carl J. Dunst, Margaret G. Werts, Carol M. Trivette, John Schuster, Mary Louise Hemmeter, &amp; Melinda Ault), December 10, 1996, Phoenix, AZ.</w:t>
      </w:r>
    </w:p>
    <w:p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Developmental and Disability Effects on Global and Observed Engagement” (poster), December 9, 1996,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Women and Power Conference (sponsored by Middle Tennessee State University Women’s Studies), “Bonding Among Women Athletes: Findings and Implications,” February 22, 1997, </w:t>
      </w:r>
      <w:smartTag w:uri="urn:schemas-microsoft-com:office:smarttags" w:element="place">
        <w:smartTag w:uri="urn:schemas-microsoft-com:office:smarttags" w:element="City">
          <w:r w:rsidRPr="00727709">
            <w:rPr>
              <w:sz w:val="22"/>
            </w:rPr>
            <w:t>Murfreesboro</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22"/>
        </w:numPr>
        <w:tabs>
          <w:tab w:val="clear" w:pos="720"/>
        </w:tabs>
        <w:ind w:hanging="720"/>
        <w:rPr>
          <w:sz w:val="22"/>
        </w:rPr>
      </w:pPr>
      <w:r w:rsidRPr="00727709">
        <w:rPr>
          <w:sz w:val="22"/>
        </w:rPr>
        <w:t>Gatlinburg Conference on Research and Theory in Mental Retardation and Developmental Disabilities, “Case Study Interpretations of Family-Service Provider Relationships in Early Intervention” (poster), March 12, 1997, Riverside, CA.</w:t>
      </w:r>
    </w:p>
    <w:p w:rsidR="00BF17FB" w:rsidRPr="00727709" w:rsidRDefault="00BF17FB" w:rsidP="00C05AD8">
      <w:pPr>
        <w:numPr>
          <w:ilvl w:val="0"/>
          <w:numId w:val="22"/>
        </w:numPr>
        <w:tabs>
          <w:tab w:val="clear" w:pos="720"/>
        </w:tabs>
        <w:ind w:hanging="720"/>
        <w:rPr>
          <w:sz w:val="22"/>
        </w:rPr>
      </w:pPr>
      <w:smartTag w:uri="urn:schemas-microsoft-com:office:smarttags" w:element="State">
        <w:r w:rsidRPr="00727709">
          <w:rPr>
            <w:sz w:val="22"/>
          </w:rPr>
          <w:t>North Carolina</w:t>
        </w:r>
      </w:smartTag>
      <w:r w:rsidRPr="00727709">
        <w:rPr>
          <w:sz w:val="22"/>
        </w:rPr>
        <w:t xml:space="preserve"> Federation of the Council for Exceptional Children 10th Annual Conference, “Innovations for Working With Elementary School Students With Disabilities and Their Families” (with Kelly Maxwell &amp; Syndee Kraus), March 21, 1997,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w:t>
      </w:r>
    </w:p>
    <w:p w:rsidR="00BF17FB" w:rsidRPr="00727709" w:rsidRDefault="00BF17FB" w:rsidP="00C05AD8">
      <w:pPr>
        <w:numPr>
          <w:ilvl w:val="0"/>
          <w:numId w:val="22"/>
        </w:numPr>
        <w:tabs>
          <w:tab w:val="clear" w:pos="720"/>
        </w:tabs>
        <w:ind w:hanging="720"/>
        <w:rPr>
          <w:sz w:val="22"/>
        </w:rPr>
      </w:pPr>
      <w:r w:rsidRPr="00727709">
        <w:rPr>
          <w:sz w:val="22"/>
        </w:rPr>
        <w:lastRenderedPageBreak/>
        <w:t>American Educational Research Association, “Femininity, Competitiveness, and Bonding in College Women: Field Hockey Players as Emblematic Cases” (roundtable presentation), March 28, 1997, Chicago, IL.</w:t>
      </w:r>
    </w:p>
    <w:p w:rsidR="00BF17FB" w:rsidRPr="00727709" w:rsidRDefault="00BF17FB" w:rsidP="00C05AD8">
      <w:pPr>
        <w:numPr>
          <w:ilvl w:val="0"/>
          <w:numId w:val="22"/>
        </w:numPr>
        <w:tabs>
          <w:tab w:val="clear" w:pos="720"/>
        </w:tabs>
        <w:ind w:hanging="720"/>
        <w:rPr>
          <w:sz w:val="22"/>
        </w:rPr>
      </w:pPr>
      <w:smartTag w:uri="urn:schemas-microsoft-com:office:smarttags" w:element="State">
        <w:r w:rsidRPr="00727709">
          <w:rPr>
            <w:sz w:val="22"/>
          </w:rPr>
          <w:t>North Carolina</w:t>
        </w:r>
      </w:smartTag>
      <w:r w:rsidRPr="00727709">
        <w:rPr>
          <w:sz w:val="22"/>
        </w:rPr>
        <w:t xml:space="preserve"> Speech, Hearing and Language Association Convention, “Therapy Services in Early Intervention: Current Status, Barriers, and Recommendations” (with Vickie Dieter &amp; Kathleen Davis), April 3, 1997, </w:t>
      </w:r>
      <w:smartTag w:uri="urn:schemas-microsoft-com:office:smarttags" w:element="place">
        <w:smartTag w:uri="urn:schemas-microsoft-com:office:smarttags" w:element="City">
          <w:r w:rsidRPr="00727709">
            <w:rPr>
              <w:sz w:val="22"/>
            </w:rPr>
            <w:t>Research Triangle Park</w:t>
          </w:r>
        </w:smartTag>
        <w:r w:rsidRPr="00727709">
          <w:rPr>
            <w:sz w:val="22"/>
          </w:rPr>
          <w:t xml:space="preserve">, </w:t>
        </w:r>
        <w:smartTag w:uri="urn:schemas-microsoft-com:office:smarttags" w:element="State">
          <w:r w:rsidRPr="00727709">
            <w:rPr>
              <w:sz w:val="22"/>
            </w:rPr>
            <w:t>N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Different ‘Teaching’—Different Engagement,” November 21, 1997,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amily-Centered Early Intervention Services: Research and Practice” (with Sarintha Stricklin, Patricia Snyder, David Sexton, &amp; James Ernest), November 22, 1997, New </w:t>
      </w:r>
      <w:smartTag w:uri="urn:schemas-microsoft-com:office:smarttags" w:element="place">
        <w:smartTag w:uri="urn:schemas-microsoft-com:office:smarttags" w:element="City">
          <w:r w:rsidRPr="00727709">
            <w:rPr>
              <w:sz w:val="22"/>
            </w:rPr>
            <w:t>Orleans</w:t>
          </w:r>
        </w:smartTag>
      </w:smartTag>
      <w:r w:rsidRPr="00727709">
        <w:rPr>
          <w:sz w:val="22"/>
        </w:rPr>
        <w:t xml:space="preserve">, LA. </w:t>
      </w:r>
    </w:p>
    <w:p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ostering Good Family-Professional Relationships” (with James J. Gallagher &amp; Gloria L. Harbin), November 22, 1997,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rsidR="00BF17FB" w:rsidRPr="00727709" w:rsidRDefault="00BF17FB" w:rsidP="00C05AD8">
      <w:pPr>
        <w:numPr>
          <w:ilvl w:val="0"/>
          <w:numId w:val="22"/>
        </w:numPr>
        <w:tabs>
          <w:tab w:val="clear" w:pos="720"/>
        </w:tabs>
        <w:ind w:hanging="720"/>
        <w:rPr>
          <w:sz w:val="22"/>
        </w:rPr>
      </w:pPr>
      <w:r w:rsidRPr="00727709">
        <w:rPr>
          <w:sz w:val="22"/>
        </w:rPr>
        <w:t>North Carolina Association for Research in Education, "Cases of Responsiveness and Directiveness and Different Levels ofTeaching" (with Renee E. L. de Kruif [presenter], Rebecca A. Zulli [presenter], R. A. McWilliam, Anita A. Scarborough, &amp; Kimberly M. Sloper), April 1, 1998, Greensboro, NC.</w:t>
      </w:r>
    </w:p>
    <w:p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International Conference, “The promise still unfulfilled: IFSPs and IEPs in early intervention,” April 16, 1998,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International Conference, “Integrating and coordinating services in the primary grades” (poster). April 16, 1998,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Conference on Research Innovations in Early Intervention, “Teacher interaction behaviors and child engagement” (poster). May 1, 1998, </w:t>
      </w:r>
      <w:smartTag w:uri="urn:schemas-microsoft-com:office:smarttags" w:element="place">
        <w:smartTag w:uri="urn:schemas-microsoft-com:office:smarttags" w:element="City">
          <w:r w:rsidRPr="00727709">
            <w:rPr>
              <w:sz w:val="22"/>
            </w:rPr>
            <w:t>Charleston</w:t>
          </w:r>
        </w:smartTag>
        <w:r w:rsidRPr="00727709">
          <w:rPr>
            <w:sz w:val="22"/>
          </w:rPr>
          <w:t xml:space="preserve">, </w:t>
        </w:r>
        <w:smartTag w:uri="urn:schemas-microsoft-com:office:smarttags" w:element="State">
          <w:r w:rsidRPr="00727709">
            <w:rPr>
              <w:sz w:val="22"/>
            </w:rPr>
            <w:t>SC.</w:t>
          </w:r>
        </w:smartTag>
      </w:smartTag>
    </w:p>
    <w:p w:rsidR="00BF17FB" w:rsidRPr="00727709" w:rsidRDefault="00BF17FB" w:rsidP="00C05AD8">
      <w:pPr>
        <w:numPr>
          <w:ilvl w:val="0"/>
          <w:numId w:val="22"/>
        </w:numPr>
        <w:tabs>
          <w:tab w:val="clear" w:pos="720"/>
        </w:tabs>
        <w:ind w:hanging="720"/>
        <w:rPr>
          <w:sz w:val="22"/>
        </w:rPr>
      </w:pPr>
      <w:r w:rsidRPr="00727709">
        <w:rPr>
          <w:sz w:val="22"/>
        </w:rPr>
        <w:t>14</w:t>
      </w:r>
      <w:r w:rsidRPr="00C05AD8">
        <w:rPr>
          <w:sz w:val="22"/>
        </w:rPr>
        <w:t>th</w:t>
      </w:r>
      <w:r w:rsidRPr="00727709">
        <w:rPr>
          <w:sz w:val="22"/>
        </w:rPr>
        <w:t xml:space="preserve"> Annual DEC International Early Childhood Conference on Children With Special Needs, “What everyone should know about engagement” (with Renée de Kruif).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14</w:t>
      </w:r>
      <w:r w:rsidRPr="00C05AD8">
        <w:rPr>
          <w:sz w:val="22"/>
        </w:rPr>
        <w:t>th</w:t>
      </w:r>
      <w:r w:rsidRPr="00727709">
        <w:rPr>
          <w:sz w:val="22"/>
        </w:rPr>
        <w:t xml:space="preserve"> Annual DEC International Early Childhood Conference on Children With Special Needs, “Oh, the places they’ll go: Mixed-method case studies of elementary schools.”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lastRenderedPageBreak/>
        <w:t>14</w:t>
      </w:r>
      <w:r w:rsidRPr="00C05AD8">
        <w:rPr>
          <w:sz w:val="22"/>
        </w:rPr>
        <w:t>th</w:t>
      </w:r>
      <w:r w:rsidRPr="00727709">
        <w:rPr>
          <w:sz w:val="22"/>
        </w:rPr>
        <w:t xml:space="preserve"> Annual DEC International Early Childhood Conference on Children With Special Needs, “Where are our children going? Elementary school services for children with disabilities” (with Kelly L. Maxwell).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McWilliam, R. A. (March, 1999). </w:t>
      </w:r>
      <w:r w:rsidRPr="00C05AD8">
        <w:rPr>
          <w:sz w:val="22"/>
        </w:rPr>
        <w:t>Future directions in motor intervention theory and research</w:t>
      </w:r>
      <w:r w:rsidRPr="00727709">
        <w:rPr>
          <w:sz w:val="22"/>
        </w:rPr>
        <w:t xml:space="preserve">. Paper presented at the 32nd Annual Gatlinburg Conference, </w:t>
      </w:r>
      <w:smartTag w:uri="urn:schemas-microsoft-com:office:smarttags" w:element="place">
        <w:smartTag w:uri="urn:schemas-microsoft-com:office:smarttags" w:element="City">
          <w:r w:rsidRPr="00727709">
            <w:rPr>
              <w:sz w:val="22"/>
            </w:rPr>
            <w:t>Charleston</w:t>
          </w:r>
        </w:smartTag>
        <w:r w:rsidRPr="00727709">
          <w:rPr>
            <w:sz w:val="22"/>
          </w:rPr>
          <w:t xml:space="preserve">, </w:t>
        </w:r>
        <w:smartTag w:uri="urn:schemas-microsoft-com:office:smarttags" w:element="State">
          <w:r w:rsidRPr="00727709">
            <w:rPr>
              <w:sz w:val="22"/>
            </w:rPr>
            <w:t>SC</w:t>
          </w:r>
        </w:smartTag>
      </w:smartTag>
      <w:r w:rsidRPr="00727709">
        <w:rPr>
          <w:sz w:val="22"/>
        </w:rPr>
        <w:t>, March 20, 1999.</w:t>
      </w:r>
    </w:p>
    <w:p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March, 1999), </w:t>
      </w:r>
      <w:r w:rsidRPr="00C05AD8">
        <w:rPr>
          <w:sz w:val="22"/>
        </w:rPr>
        <w:t>Child engagement as an indicator of program quality</w:t>
      </w:r>
      <w:r w:rsidRPr="00727709">
        <w:rPr>
          <w:sz w:val="22"/>
        </w:rPr>
        <w:t xml:space="preserve">. Paper presented (by Raspa) at the North Carolina Association for Research in Education,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March 31, 1999. </w:t>
      </w:r>
    </w:p>
    <w:p w:rsidR="00BF17FB" w:rsidRPr="00727709" w:rsidRDefault="00BF17FB" w:rsidP="00C05AD8">
      <w:pPr>
        <w:numPr>
          <w:ilvl w:val="0"/>
          <w:numId w:val="22"/>
        </w:numPr>
        <w:tabs>
          <w:tab w:val="clear" w:pos="720"/>
        </w:tabs>
        <w:ind w:hanging="720"/>
        <w:rPr>
          <w:sz w:val="22"/>
        </w:rPr>
      </w:pPr>
      <w:r w:rsidRPr="00727709">
        <w:rPr>
          <w:sz w:val="22"/>
        </w:rPr>
        <w:t xml:space="preserve">McMillen, B. J., McWilliam, R. A., &amp; Maher, S. L. (April, 1999). Promoting engagement in early childhood educational settings. Paper presented at the 1999 Annual Convention of the Council for Exceptional Children,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 April 16, 1999.</w:t>
      </w:r>
    </w:p>
    <w:p w:rsidR="00BF17FB" w:rsidRPr="00727709" w:rsidRDefault="00BF17FB" w:rsidP="00C05AD8">
      <w:pPr>
        <w:numPr>
          <w:ilvl w:val="0"/>
          <w:numId w:val="22"/>
        </w:numPr>
        <w:tabs>
          <w:tab w:val="clear" w:pos="720"/>
        </w:tabs>
        <w:ind w:hanging="720"/>
        <w:rPr>
          <w:sz w:val="22"/>
        </w:rPr>
      </w:pPr>
      <w:r w:rsidRPr="00727709">
        <w:rPr>
          <w:sz w:val="22"/>
        </w:rPr>
        <w:t xml:space="preserve">McWilliam, R. A., de Kruif, R. E. L., &amp; Raspa, M. J. (April, 1999). How to rate the quality of child care environments. Paper presented at the 1999 Annual Convention of the Council for Exceptional Children,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 April 16, 1999.</w:t>
      </w:r>
    </w:p>
    <w:p w:rsidR="00BF17FB" w:rsidRPr="00727709" w:rsidRDefault="00BF17FB" w:rsidP="00C05AD8">
      <w:pPr>
        <w:numPr>
          <w:ilvl w:val="0"/>
          <w:numId w:val="22"/>
        </w:numPr>
        <w:tabs>
          <w:tab w:val="clear" w:pos="720"/>
        </w:tabs>
        <w:ind w:hanging="720"/>
        <w:rPr>
          <w:sz w:val="22"/>
        </w:rPr>
      </w:pPr>
      <w:r w:rsidRPr="00727709">
        <w:rPr>
          <w:sz w:val="22"/>
        </w:rPr>
        <w:t xml:space="preserve">McWilliam, R. A., Snyder, P., Dunlap, G., Wolery, M., Bruder, M. B., &amp; Cole, K. (December, 1999). </w:t>
      </w:r>
      <w:r w:rsidRPr="00C05AD8">
        <w:rPr>
          <w:sz w:val="22"/>
        </w:rPr>
        <w:t xml:space="preserve">Improving what is published: </w:t>
      </w:r>
      <w:r w:rsidRPr="00727709">
        <w:rPr>
          <w:sz w:val="22"/>
        </w:rPr>
        <w:t>JEI</w:t>
      </w:r>
      <w:r w:rsidRPr="00C05AD8">
        <w:rPr>
          <w:sz w:val="22"/>
        </w:rPr>
        <w:t xml:space="preserve"> guidelines for authors and reviewers.</w:t>
      </w:r>
      <w:r w:rsidRPr="00727709">
        <w:rPr>
          <w:sz w:val="22"/>
        </w:rPr>
        <w:t xml:space="preserve"> Research roundtable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rsidR="00BF17FB" w:rsidRPr="00727709" w:rsidRDefault="00BF17FB" w:rsidP="00C05AD8">
      <w:pPr>
        <w:numPr>
          <w:ilvl w:val="0"/>
          <w:numId w:val="22"/>
        </w:numPr>
        <w:tabs>
          <w:tab w:val="clear" w:pos="720"/>
        </w:tabs>
        <w:ind w:hanging="720"/>
        <w:rPr>
          <w:sz w:val="22"/>
        </w:rPr>
      </w:pPr>
      <w:r w:rsidRPr="00727709">
        <w:rPr>
          <w:sz w:val="22"/>
        </w:rPr>
        <w:t xml:space="preserve">Hebbeler, K., Spiker, D., McWilliam, R. A., Bailey, D. B., Simeonsson, R. J., &amp; Brown, S. (December, 1999). </w:t>
      </w:r>
      <w:r w:rsidRPr="00C05AD8">
        <w:rPr>
          <w:sz w:val="22"/>
        </w:rPr>
        <w:t>Beginning services: Data from the National Early Intervention Longitudinal Study.</w:t>
      </w:r>
      <w:r w:rsidRPr="00727709">
        <w:rPr>
          <w:sz w:val="22"/>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rsidR="00BF17FB" w:rsidRPr="00727709" w:rsidRDefault="00BF17FB" w:rsidP="00C05AD8">
      <w:pPr>
        <w:numPr>
          <w:ilvl w:val="0"/>
          <w:numId w:val="22"/>
        </w:numPr>
        <w:tabs>
          <w:tab w:val="clear" w:pos="720"/>
        </w:tabs>
        <w:ind w:hanging="720"/>
        <w:rPr>
          <w:sz w:val="22"/>
        </w:rPr>
      </w:pPr>
      <w:r w:rsidRPr="00727709">
        <w:rPr>
          <w:sz w:val="22"/>
        </w:rPr>
        <w:t xml:space="preserve">Melissa, M. J., Maher, S. L., de Kruif, R. E. L., &amp; McWilliam, R. A. (December, 1999). </w:t>
      </w:r>
      <w:r w:rsidRPr="00C05AD8">
        <w:rPr>
          <w:sz w:val="22"/>
        </w:rPr>
        <w:t>How many kids are busy? Using engagement to assess program quality.</w:t>
      </w:r>
      <w:r w:rsidRPr="00727709">
        <w:rPr>
          <w:sz w:val="22"/>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rsidR="00BF17FB" w:rsidRPr="00727709" w:rsidRDefault="00BF17FB" w:rsidP="00C05AD8">
      <w:pPr>
        <w:numPr>
          <w:ilvl w:val="0"/>
          <w:numId w:val="22"/>
        </w:numPr>
        <w:tabs>
          <w:tab w:val="clear" w:pos="720"/>
        </w:tabs>
        <w:ind w:hanging="720"/>
        <w:rPr>
          <w:sz w:val="22"/>
        </w:rPr>
      </w:pPr>
      <w:r w:rsidRPr="00727709">
        <w:rPr>
          <w:sz w:val="22"/>
        </w:rPr>
        <w:t xml:space="preserve">Maxwell, K. L., Kraus, S., Chetney, P., &amp; McWilliam, R. A. (December, 1999). </w:t>
      </w:r>
      <w:r w:rsidRPr="00C05AD8">
        <w:rPr>
          <w:sz w:val="22"/>
        </w:rPr>
        <w:t>Family-centered practices in elementary schools.</w:t>
      </w:r>
      <w:r w:rsidRPr="00727709">
        <w:rPr>
          <w:sz w:val="22"/>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0, April). </w:t>
      </w:r>
      <w:r w:rsidRPr="00C05AD8">
        <w:rPr>
          <w:sz w:val="22"/>
        </w:rPr>
        <w:t>Children's development in day care; The effects of engagement and program quality.</w:t>
      </w:r>
      <w:r w:rsidRPr="00727709">
        <w:rPr>
          <w:sz w:val="22"/>
        </w:rPr>
        <w:t xml:space="preserve"> Poster presented at the American Educational Research Association annual meeting,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presented by Raspa). </w:t>
      </w:r>
    </w:p>
    <w:p w:rsidR="00BF17FB" w:rsidRPr="00727709" w:rsidRDefault="00BF17FB" w:rsidP="00C05AD8">
      <w:pPr>
        <w:numPr>
          <w:ilvl w:val="0"/>
          <w:numId w:val="22"/>
        </w:numPr>
        <w:tabs>
          <w:tab w:val="clear" w:pos="720"/>
        </w:tabs>
        <w:ind w:hanging="720"/>
        <w:rPr>
          <w:sz w:val="22"/>
        </w:rPr>
      </w:pPr>
      <w:r w:rsidRPr="00727709">
        <w:rPr>
          <w:sz w:val="22"/>
        </w:rPr>
        <w:lastRenderedPageBreak/>
        <w:t xml:space="preserve">de Kruif, R. E. L., Zulli, R. A., &amp; McWilliam, R. A. (2000, April). </w:t>
      </w:r>
      <w:r w:rsidRPr="00C05AD8">
        <w:rPr>
          <w:sz w:val="22"/>
        </w:rPr>
        <w:t>Cases of responsiveness and directiveness and different levels of teaching.</w:t>
      </w:r>
      <w:r w:rsidRPr="00727709">
        <w:rPr>
          <w:sz w:val="22"/>
        </w:rPr>
        <w:t xml:space="preserve"> Paper presented at the annual meeting of the American Educational Research Associatio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presented by de Kruif).</w:t>
      </w:r>
    </w:p>
    <w:p w:rsidR="00BF17FB" w:rsidRPr="00727709" w:rsidRDefault="00BF17FB" w:rsidP="00C05AD8">
      <w:pPr>
        <w:numPr>
          <w:ilvl w:val="0"/>
          <w:numId w:val="22"/>
        </w:numPr>
        <w:tabs>
          <w:tab w:val="clear" w:pos="720"/>
        </w:tabs>
        <w:ind w:hanging="720"/>
        <w:rPr>
          <w:sz w:val="22"/>
        </w:rPr>
      </w:pPr>
      <w:r w:rsidRPr="00727709">
        <w:rPr>
          <w:sz w:val="22"/>
        </w:rPr>
        <w:t xml:space="preserve">Maxwell, K. L. , McWilliam, R. A., Hemmeter, M. L., Ault, M., &amp; Schuster, J. W. (2000, April). </w:t>
      </w:r>
      <w:r w:rsidRPr="00C05AD8">
        <w:rPr>
          <w:sz w:val="22"/>
        </w:rPr>
        <w:t>Perspectives on individualized and developmentally appropriate practices in K-3rd grade inclusive classrooms.</w:t>
      </w:r>
      <w:r w:rsidRPr="00727709">
        <w:rPr>
          <w:sz w:val="22"/>
        </w:rPr>
        <w:t xml:space="preserve"> Paper presentation at the annual meeting of the American Educational Research Associatio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presented by Maxwell). </w:t>
      </w:r>
    </w:p>
    <w:p w:rsidR="00BF17FB" w:rsidRPr="00727709" w:rsidRDefault="00BF17FB" w:rsidP="00C05AD8">
      <w:pPr>
        <w:numPr>
          <w:ilvl w:val="0"/>
          <w:numId w:val="22"/>
        </w:numPr>
        <w:tabs>
          <w:tab w:val="clear" w:pos="720"/>
        </w:tabs>
        <w:ind w:hanging="720"/>
        <w:rPr>
          <w:sz w:val="22"/>
        </w:rPr>
      </w:pPr>
      <w:r w:rsidRPr="00727709">
        <w:rPr>
          <w:sz w:val="22"/>
        </w:rPr>
        <w:t xml:space="preserve">McWilliam, R. A. (2000, June). </w:t>
      </w:r>
      <w:r w:rsidRPr="00C05AD8">
        <w:rPr>
          <w:sz w:val="22"/>
        </w:rPr>
        <w:t>Child care and engagement.</w:t>
      </w:r>
      <w:r w:rsidRPr="00727709">
        <w:rPr>
          <w:sz w:val="22"/>
        </w:rPr>
        <w:t xml:space="preserve"> Poster presented at NAEYC's National Institute for Early Childhood Professional Development,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Bailey, D. B., McWilliam, R. A., &amp; Hebbeler, K. M. (2000, July). Families' perspectives on beginning services. Paper presented at Head Start's Fifth National Research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Ridley, S. M., de Kruif, R. E. L., &amp; McWilliam, R. A. (2000, August). </w:t>
      </w:r>
      <w:r w:rsidRPr="00C05AD8">
        <w:rPr>
          <w:sz w:val="22"/>
        </w:rPr>
        <w:t xml:space="preserve">Effects of child and teacher characteristics on children’s observed engagement. </w:t>
      </w:r>
      <w:r w:rsidRPr="00727709">
        <w:rPr>
          <w:sz w:val="22"/>
        </w:rPr>
        <w:t xml:space="preserve">Poster presented at the annual convention of the American Psychological Association,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1, April). </w:t>
      </w:r>
      <w:r w:rsidRPr="00C05AD8">
        <w:rPr>
          <w:sz w:val="22"/>
        </w:rPr>
        <w:t>Child care quality and children's engagement.</w:t>
      </w:r>
      <w:r w:rsidRPr="00727709">
        <w:rPr>
          <w:sz w:val="22"/>
        </w:rPr>
        <w:t xml:space="preserve"> Paper presented at the American Educational Research Association Annual Meeting, </w:t>
      </w:r>
      <w:smartTag w:uri="urn:schemas-microsoft-com:office:smarttags" w:element="place">
        <w:smartTag w:uri="urn:schemas-microsoft-com:office:smarttags" w:element="City">
          <w:r w:rsidRPr="00727709">
            <w:rPr>
              <w:sz w:val="22"/>
            </w:rPr>
            <w:t>Seattle</w:t>
          </w:r>
        </w:smartTag>
        <w:r w:rsidRPr="00727709">
          <w:rPr>
            <w:sz w:val="22"/>
          </w:rPr>
          <w:t xml:space="preserve">, </w:t>
        </w:r>
        <w:smartTag w:uri="urn:schemas-microsoft-com:office:smarttags" w:element="State">
          <w:r w:rsidRPr="00727709">
            <w:rPr>
              <w:sz w:val="22"/>
            </w:rPr>
            <w:t>W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McWilliam, R. A. (2001, April). </w:t>
      </w:r>
      <w:r w:rsidRPr="00C05AD8">
        <w:rPr>
          <w:sz w:val="22"/>
        </w:rPr>
        <w:t>Engagement and child care quality.</w:t>
      </w:r>
      <w:r w:rsidRPr="00727709">
        <w:rPr>
          <w:sz w:val="22"/>
        </w:rPr>
        <w:t xml:space="preserve"> Symposium ("Observational Assessments of Early Childhood Settings for Children With and Without Disabilities: Classroom Ecology and Child Behavior") paper presented at the American Educational Research Association Annual Meeting, </w:t>
      </w:r>
      <w:smartTag w:uri="urn:schemas-microsoft-com:office:smarttags" w:element="place">
        <w:smartTag w:uri="urn:schemas-microsoft-com:office:smarttags" w:element="City">
          <w:r w:rsidRPr="00727709">
            <w:rPr>
              <w:sz w:val="22"/>
            </w:rPr>
            <w:t>Seattle</w:t>
          </w:r>
        </w:smartTag>
        <w:r w:rsidRPr="00727709">
          <w:rPr>
            <w:sz w:val="22"/>
          </w:rPr>
          <w:t xml:space="preserve">, </w:t>
        </w:r>
        <w:smartTag w:uri="urn:schemas-microsoft-com:office:smarttags" w:element="State">
          <w:r w:rsidRPr="00727709">
            <w:rPr>
              <w:sz w:val="22"/>
            </w:rPr>
            <w:t>W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McWilliam, R. A. (2001, April). </w:t>
      </w:r>
      <w:r w:rsidRPr="00C05AD8">
        <w:rPr>
          <w:sz w:val="22"/>
        </w:rPr>
        <w:t>Early intervention programs changing to focus on natural environments.</w:t>
      </w:r>
      <w:r w:rsidRPr="00727709">
        <w:rPr>
          <w:sz w:val="22"/>
        </w:rPr>
        <w:t xml:space="preserve"> Paper presented at the annual meeting of the Council for Exceptional Children, </w:t>
      </w:r>
      <w:smartTag w:uri="urn:schemas-microsoft-com:office:smarttags" w:element="place">
        <w:smartTag w:uri="urn:schemas-microsoft-com:office:smarttags" w:element="City">
          <w:r w:rsidRPr="00727709">
            <w:rPr>
              <w:sz w:val="22"/>
            </w:rPr>
            <w:t>Kansas City</w:t>
          </w:r>
        </w:smartTag>
        <w:r w:rsidRPr="00727709">
          <w:rPr>
            <w:sz w:val="22"/>
          </w:rPr>
          <w:t xml:space="preserve">, </w:t>
        </w:r>
        <w:smartTag w:uri="urn:schemas-microsoft-com:office:smarttags" w:element="State">
          <w:r w:rsidRPr="00727709">
            <w:rPr>
              <w:sz w:val="22"/>
            </w:rPr>
            <w:t>MO.</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McWilliam, R. A. (2001, April). </w:t>
      </w:r>
      <w:r w:rsidRPr="00C05AD8">
        <w:rPr>
          <w:sz w:val="22"/>
        </w:rPr>
        <w:t>Élite writing for publication in scholarly journals</w:t>
      </w:r>
      <w:r w:rsidRPr="00727709">
        <w:rPr>
          <w:sz w:val="22"/>
        </w:rPr>
        <w:t xml:space="preserve">. Paper presented at the annual meeting of the Council for Exceptional Children, </w:t>
      </w:r>
      <w:smartTag w:uri="urn:schemas-microsoft-com:office:smarttags" w:element="place">
        <w:smartTag w:uri="urn:schemas-microsoft-com:office:smarttags" w:element="City">
          <w:r w:rsidRPr="00727709">
            <w:rPr>
              <w:sz w:val="22"/>
            </w:rPr>
            <w:t>Kansas City</w:t>
          </w:r>
        </w:smartTag>
        <w:r w:rsidRPr="00727709">
          <w:rPr>
            <w:sz w:val="22"/>
          </w:rPr>
          <w:t xml:space="preserve">, </w:t>
        </w:r>
        <w:smartTag w:uri="urn:schemas-microsoft-com:office:smarttags" w:element="State">
          <w:r w:rsidRPr="00727709">
            <w:rPr>
              <w:sz w:val="22"/>
            </w:rPr>
            <w:t>MO.</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Jackson, L., Campbell, P. H., &amp; McWilliam, R. A. (2001, April). </w:t>
      </w:r>
      <w:r w:rsidRPr="00C05AD8">
        <w:rPr>
          <w:sz w:val="22"/>
        </w:rPr>
        <w:t>Delivering OT services in natural environments.</w:t>
      </w:r>
      <w:r w:rsidRPr="00727709">
        <w:rPr>
          <w:sz w:val="22"/>
        </w:rPr>
        <w:t xml:space="preserve"> Workshop presented at the AOTA Annual Conference and Exposition 2001, </w:t>
      </w:r>
      <w:smartTag w:uri="urn:schemas-microsoft-com:office:smarttags" w:element="place">
        <w:smartTag w:uri="urn:schemas-microsoft-com:office:smarttags" w:element="City">
          <w:r w:rsidRPr="00727709">
            <w:rPr>
              <w:sz w:val="22"/>
            </w:rPr>
            <w:t>Philadelphia</w:t>
          </w:r>
        </w:smartTag>
        <w:r w:rsidRPr="00727709">
          <w:rPr>
            <w:sz w:val="22"/>
          </w:rPr>
          <w:t xml:space="preserve">, </w:t>
        </w:r>
        <w:smartTag w:uri="urn:schemas-microsoft-com:office:smarttags" w:element="State">
          <w:r w:rsidRPr="00727709">
            <w:rPr>
              <w:sz w:val="22"/>
            </w:rPr>
            <w:t>PA.</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McWilliam, R. A., &amp; Raspa, M. J. (2001, December). </w:t>
      </w:r>
      <w:r w:rsidRPr="00C05AD8">
        <w:rPr>
          <w:sz w:val="22"/>
        </w:rPr>
        <w:t>Evaluating programs with FINESSE.</w:t>
      </w:r>
      <w:r w:rsidRPr="00727709">
        <w:rPr>
          <w:sz w:val="22"/>
        </w:rPr>
        <w:t xml:space="preserve"> Paper presented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lastRenderedPageBreak/>
        <w:t xml:space="preserve">McWilliam, R. A., &amp; Scott, S. (2001, December). </w:t>
      </w:r>
      <w:r w:rsidRPr="00C05AD8">
        <w:rPr>
          <w:sz w:val="22"/>
        </w:rPr>
        <w:t>Individualizing inclusion in child care.</w:t>
      </w:r>
      <w:r w:rsidRPr="00727709">
        <w:rPr>
          <w:sz w:val="22"/>
        </w:rPr>
        <w:t xml:space="preserve"> Poster presented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Spiker, D., Mallik, S., Robinson, C., &amp; McWilliam, R. A. (2002, March). </w:t>
      </w:r>
      <w:r w:rsidRPr="00C05AD8">
        <w:rPr>
          <w:sz w:val="22"/>
        </w:rPr>
        <w:t xml:space="preserve">Characterizing services in early intervention: Models, concepts and measurement issues. </w:t>
      </w:r>
      <w:r w:rsidRPr="00727709">
        <w:rPr>
          <w:sz w:val="22"/>
        </w:rPr>
        <w:t xml:space="preserve">Paper presented at the Conference on Research Innovations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1, April). </w:t>
      </w:r>
      <w:r w:rsidRPr="00C05AD8">
        <w:rPr>
          <w:sz w:val="22"/>
        </w:rPr>
        <w:t>Child care quality and children’s engagement: Implications for development.</w:t>
      </w:r>
      <w:r w:rsidRPr="00727709">
        <w:rPr>
          <w:sz w:val="22"/>
        </w:rPr>
        <w:t xml:space="preserve"> Poster presented at the Society for Research in Child Development,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2, April). </w:t>
      </w:r>
      <w:r w:rsidRPr="00727709">
        <w:rPr>
          <w:i/>
          <w:iCs/>
          <w:sz w:val="22"/>
        </w:rPr>
        <w:t>Integrating therapy and instruction in classroom programs for young children with disabilities.</w:t>
      </w:r>
      <w:r w:rsidRPr="00727709">
        <w:rPr>
          <w:sz w:val="22"/>
        </w:rPr>
        <w:t xml:space="preserve"> Paper presented at the 2002 Annual Convention of the Council for Exceptional Children,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McWilliam, R. A., &amp; Wolery, M. (2002, April). </w:t>
      </w:r>
      <w:r w:rsidRPr="00C05AD8">
        <w:rPr>
          <w:sz w:val="22"/>
        </w:rPr>
        <w:t>Natural environments and inclusive early childhood.</w:t>
      </w:r>
      <w:r w:rsidRPr="00727709">
        <w:rPr>
          <w:sz w:val="22"/>
        </w:rPr>
        <w:t xml:space="preserve"> Paper presented at the 2002 Annual Convention of the Council for Exceptional Children,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McWilliam, R. A. (2002, July). </w:t>
      </w:r>
      <w:r w:rsidRPr="00C05AD8">
        <w:rPr>
          <w:sz w:val="22"/>
        </w:rPr>
        <w:t>Improving engagement in preschoolers through classroom-level interventions.</w:t>
      </w:r>
      <w:r w:rsidRPr="00727709">
        <w:rPr>
          <w:sz w:val="22"/>
        </w:rPr>
        <w:t xml:space="preserve"> Poster presented at the OSEP Research Project Directors’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2, December). </w:t>
      </w:r>
      <w:r w:rsidRPr="00C05AD8">
        <w:rPr>
          <w:sz w:val="22"/>
        </w:rPr>
        <w:t>Improving engagement through teacher- and classroom-level interventions.</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Greene, K., &amp; McWilliam, R. A. (2002, December). </w:t>
      </w:r>
      <w:r w:rsidRPr="00C05AD8">
        <w:rPr>
          <w:sz w:val="22"/>
        </w:rPr>
        <w:t>How to use embedded intervention to target children’s goals in the classroom.</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McWilliam, R. A. (2002, December). </w:t>
      </w:r>
      <w:r w:rsidRPr="00C05AD8">
        <w:rPr>
          <w:sz w:val="22"/>
        </w:rPr>
        <w:t>Writing for publication</w:t>
      </w:r>
      <w:r w:rsidRPr="00727709">
        <w:rPr>
          <w:sz w:val="22"/>
        </w:rPr>
        <w:t xml:space="preserve">. Workshop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Erba, H. W., Schwartz, </w:t>
      </w:r>
      <w:smartTag w:uri="urn:schemas-microsoft-com:office:smarttags" w:element="place">
        <w:r w:rsidRPr="00727709">
          <w:rPr>
            <w:sz w:val="22"/>
          </w:rPr>
          <w:t>I.</w:t>
        </w:r>
      </w:smartTag>
      <w:r w:rsidRPr="00727709">
        <w:rPr>
          <w:sz w:val="22"/>
        </w:rPr>
        <w:t xml:space="preserve">, &amp; McWilliam, R. A. (2002, December). </w:t>
      </w:r>
      <w:r w:rsidRPr="00C05AD8">
        <w:rPr>
          <w:sz w:val="22"/>
        </w:rPr>
        <w:t>Alternative treatment use: Implications for early intervention services and research.</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Raspa, M. J., McWilliam, R. A., &amp; Appanaitis (2003, April). </w:t>
      </w:r>
      <w:r w:rsidRPr="00C05AD8">
        <w:rPr>
          <w:sz w:val="22"/>
        </w:rPr>
        <w:t>Improving Engagement in Preschool Children With Disabilities.</w:t>
      </w:r>
      <w:r w:rsidRPr="00727709">
        <w:rPr>
          <w:sz w:val="22"/>
        </w:rPr>
        <w:t xml:space="preserve"> Poster presented at the Society for Research in Child Development 2003 Biennial Meeting, </w:t>
      </w:r>
      <w:smartTag w:uri="urn:schemas-microsoft-com:office:smarttags" w:element="place">
        <w:smartTag w:uri="urn:schemas-microsoft-com:office:smarttags" w:element="City">
          <w:r w:rsidRPr="00727709">
            <w:rPr>
              <w:sz w:val="22"/>
            </w:rPr>
            <w:t>Tampa</w:t>
          </w:r>
        </w:smartTag>
        <w:r w:rsidRPr="00727709">
          <w:rPr>
            <w:sz w:val="22"/>
          </w:rPr>
          <w:t xml:space="preserve">, </w:t>
        </w:r>
        <w:smartTag w:uri="urn:schemas-microsoft-com:office:smarttags" w:element="State">
          <w:r w:rsidRPr="00727709">
            <w:rPr>
              <w:sz w:val="22"/>
            </w:rPr>
            <w:t>FL.</w:t>
          </w:r>
        </w:smartTag>
      </w:smartTag>
    </w:p>
    <w:p w:rsidR="00BF17FB" w:rsidRPr="00727709" w:rsidRDefault="00BF17FB" w:rsidP="00C05AD8">
      <w:pPr>
        <w:numPr>
          <w:ilvl w:val="0"/>
          <w:numId w:val="22"/>
        </w:numPr>
        <w:tabs>
          <w:tab w:val="clear" w:pos="720"/>
        </w:tabs>
        <w:ind w:hanging="720"/>
        <w:rPr>
          <w:sz w:val="22"/>
        </w:rPr>
      </w:pPr>
      <w:r w:rsidRPr="00727709">
        <w:rPr>
          <w:sz w:val="22"/>
        </w:rPr>
        <w:lastRenderedPageBreak/>
        <w:t xml:space="preserve">McWilliam, R. A., &amp; Er, M. (2003, September). </w:t>
      </w:r>
      <w:r w:rsidRPr="00C05AD8">
        <w:rPr>
          <w:sz w:val="22"/>
        </w:rPr>
        <w:t>A model for using natural environments: International applications?</w:t>
      </w:r>
      <w:r w:rsidRPr="00727709">
        <w:rPr>
          <w:sz w:val="22"/>
        </w:rPr>
        <w:t xml:space="preserve"> Post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Casey, A. M., &amp; McWilliam, R. A. (2003, October). </w:t>
      </w:r>
      <w:r w:rsidRPr="00C05AD8">
        <w:rPr>
          <w:sz w:val="22"/>
        </w:rPr>
        <w:t>Three keys to making group care work for children with disabilities.</w:t>
      </w:r>
      <w:r w:rsidRPr="00727709">
        <w:rPr>
          <w:sz w:val="22"/>
        </w:rPr>
        <w:t xml:space="preserve"> 2003 </w:t>
      </w:r>
      <w:smartTag w:uri="urn:schemas-microsoft-com:office:smarttags" w:element="place">
        <w:smartTag w:uri="urn:schemas-microsoft-com:office:smarttags" w:element="State">
          <w:r w:rsidRPr="00727709">
            <w:rPr>
              <w:sz w:val="22"/>
            </w:rPr>
            <w:t>Tennessee</w:t>
          </w:r>
        </w:smartTag>
      </w:smartTag>
      <w:r w:rsidRPr="00727709">
        <w:rPr>
          <w:sz w:val="22"/>
        </w:rPr>
        <w:t xml:space="preserve"> Association for the Education of Young Children Annual Conference. </w:t>
      </w:r>
      <w:smartTag w:uri="urn:schemas-microsoft-com:office:smarttags" w:element="place">
        <w:smartTag w:uri="urn:schemas-microsoft-com:office:smarttags" w:element="City">
          <w:r w:rsidRPr="00727709">
            <w:rPr>
              <w:sz w:val="22"/>
            </w:rPr>
            <w:t>Memphis</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Morrissey, J. P., Thomas, K. C., Jackson, E., McWilliam, R. A., &amp; McLaurin, C. (2003, November). </w:t>
      </w:r>
      <w:r w:rsidRPr="00C05AD8">
        <w:rPr>
          <w:sz w:val="22"/>
        </w:rPr>
        <w:t>Utilization and expenditures for the care and treatment of children with autism.</w:t>
      </w:r>
      <w:r w:rsidRPr="00727709">
        <w:rPr>
          <w:sz w:val="22"/>
        </w:rPr>
        <w:t xml:space="preserve"> Paper presented at the American Public Health Association Annual Meeting,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McInerney, W., Dinnebeil, L., Klein, M. D., &amp; McWilliam, R. A. (2004, February). </w:t>
      </w:r>
      <w:r w:rsidRPr="00C05AD8">
        <w:rPr>
          <w:sz w:val="22"/>
        </w:rPr>
        <w:t>Efficacy of itinerant early childhood special education.</w:t>
      </w:r>
      <w:r w:rsidRPr="00727709">
        <w:rPr>
          <w:sz w:val="22"/>
        </w:rPr>
        <w:t xml:space="preserve"> Paper presented at the Third Biennial Conference on Research Innovations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McWilliam, R. A., Jung, L. A., &amp; Pretti-Frontczak, K. (2004, February). </w:t>
      </w:r>
      <w:r w:rsidRPr="00C05AD8">
        <w:rPr>
          <w:sz w:val="22"/>
        </w:rPr>
        <w:t>Measuring the quality of intervention plans.</w:t>
      </w:r>
      <w:r w:rsidRPr="00727709">
        <w:rPr>
          <w:sz w:val="22"/>
        </w:rPr>
        <w:t xml:space="preserve"> Poster presented at the Third Biennial Conference on Research Innovations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Thompson, B., Diamond, K. E., McWilliam, R. A., Snyder, P., &amp; Snyder, S. W. (2004, April). </w:t>
      </w:r>
      <w:r w:rsidRPr="00C05AD8">
        <w:rPr>
          <w:sz w:val="22"/>
        </w:rPr>
        <w:t>Quality indicators in research: Correlational designs.</w:t>
      </w:r>
      <w:r w:rsidRPr="00727709">
        <w:rPr>
          <w:sz w:val="22"/>
        </w:rPr>
        <w:t xml:space="preserve"> Paper presented at the International Conference of the Council for Exceptional Childre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McWilliam. R. A. (2005, September). </w:t>
      </w:r>
      <w:r w:rsidRPr="00C05AD8">
        <w:rPr>
          <w:sz w:val="22"/>
        </w:rPr>
        <w:t>Family variables in children seeking a diagnosis.</w:t>
      </w:r>
      <w:r w:rsidRPr="00727709">
        <w:rPr>
          <w:sz w:val="22"/>
        </w:rPr>
        <w:t xml:space="preserve"> Poster accepted at the Society for Developmental and Behavioral </w:t>
      </w:r>
      <w:smartTag w:uri="urn:schemas-microsoft-com:office:smarttags" w:element="PersonName">
        <w:r w:rsidRPr="00727709">
          <w:rPr>
            <w:sz w:val="22"/>
          </w:rPr>
          <w:t>Pediatrics</w:t>
        </w:r>
      </w:smartTag>
      <w:r w:rsidRPr="00727709">
        <w:rPr>
          <w:sz w:val="22"/>
        </w:rPr>
        <w:t xml:space="preserve"> (SDBP) 2005 Annual Conference,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Casey, A. M., &amp; McWilliam, R. A. (2006, October). </w:t>
      </w:r>
      <w:r w:rsidRPr="00C05AD8">
        <w:rPr>
          <w:sz w:val="22"/>
        </w:rPr>
        <w:t>How to create the engagement classroom: Tools to promote participation</w:t>
      </w:r>
      <w:r w:rsidRPr="00727709">
        <w:rPr>
          <w:sz w:val="22"/>
        </w:rPr>
        <w:t>. Poster presented at the 22nd Annual International Conference on Young Children With Special Needs and Their Families (Division for Early Childhood of the Council for Exceptional Children), Little Rock, AR.</w:t>
      </w:r>
    </w:p>
    <w:p w:rsidR="00BF17FB" w:rsidRPr="00727709" w:rsidRDefault="00BF17FB" w:rsidP="00C05AD8">
      <w:pPr>
        <w:numPr>
          <w:ilvl w:val="0"/>
          <w:numId w:val="22"/>
        </w:numPr>
        <w:tabs>
          <w:tab w:val="clear" w:pos="720"/>
        </w:tabs>
        <w:ind w:hanging="720"/>
        <w:rPr>
          <w:sz w:val="22"/>
        </w:rPr>
      </w:pPr>
      <w:r w:rsidRPr="00727709">
        <w:rPr>
          <w:sz w:val="22"/>
        </w:rPr>
        <w:t xml:space="preserve">McWilliam, R. A., &amp; Casey, A. M. (2006, October). </w:t>
      </w:r>
      <w:r w:rsidRPr="00C05AD8">
        <w:rPr>
          <w:sz w:val="22"/>
        </w:rPr>
        <w:t>The routines-based interview: Preliminary data and research tribulations.</w:t>
      </w:r>
      <w:r w:rsidRPr="00727709">
        <w:rPr>
          <w:sz w:val="22"/>
        </w:rPr>
        <w:t xml:space="preserve"> Poster presented at the 22nd Annual International Conference on Young Children With Special Needs and Their Families(Division for Early Childhood of the Council for Exceptional Children), Little Rock, AR.</w:t>
      </w:r>
    </w:p>
    <w:p w:rsidR="00BF17FB" w:rsidRPr="00727709" w:rsidRDefault="00BF17FB" w:rsidP="00C05AD8">
      <w:pPr>
        <w:numPr>
          <w:ilvl w:val="0"/>
          <w:numId w:val="22"/>
        </w:numPr>
        <w:tabs>
          <w:tab w:val="clear" w:pos="720"/>
        </w:tabs>
        <w:ind w:hanging="720"/>
        <w:rPr>
          <w:sz w:val="22"/>
        </w:rPr>
      </w:pPr>
      <w:r w:rsidRPr="00727709">
        <w:rPr>
          <w:sz w:val="22"/>
        </w:rPr>
        <w:t xml:space="preserve">Casey, A. M., &amp; McWilliam, R. A. (2007, April). </w:t>
      </w:r>
      <w:r w:rsidRPr="00C05AD8">
        <w:rPr>
          <w:sz w:val="22"/>
        </w:rPr>
        <w:t>Data-based feedback to increase teachers’ use of incidental teaching.</w:t>
      </w:r>
      <w:r w:rsidRPr="00727709">
        <w:rPr>
          <w:sz w:val="22"/>
        </w:rPr>
        <w:t xml:space="preserve"> Presentation at the Council for Exceptional Children’s 2007 Annual Convention, </w:t>
      </w:r>
      <w:smartTag w:uri="urn:schemas-microsoft-com:office:smarttags" w:element="place">
        <w:smartTag w:uri="urn:schemas-microsoft-com:office:smarttags" w:element="City">
          <w:r w:rsidRPr="00727709">
            <w:rPr>
              <w:sz w:val="22"/>
            </w:rPr>
            <w:t>Louisville</w:t>
          </w:r>
        </w:smartTag>
        <w:r w:rsidRPr="00727709">
          <w:rPr>
            <w:sz w:val="22"/>
          </w:rPr>
          <w:t xml:space="preserve">, </w:t>
        </w:r>
        <w:smartTag w:uri="urn:schemas-microsoft-com:office:smarttags" w:element="State">
          <w:r w:rsidRPr="00727709">
            <w:rPr>
              <w:sz w:val="22"/>
            </w:rPr>
            <w:t>KY.</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McWilliam, R. A. (2007, October). </w:t>
      </w:r>
      <w:r w:rsidRPr="00C05AD8">
        <w:rPr>
          <w:sz w:val="22"/>
        </w:rPr>
        <w:t>Getting a community on the same page in infant-toddler services.</w:t>
      </w:r>
      <w:r w:rsidRPr="00727709">
        <w:rPr>
          <w:sz w:val="22"/>
        </w:rPr>
        <w:t xml:space="preserve"> Paper presented at the 23rd Annual International Conference on Young Children (Division for Early Childhood of CEC), </w:t>
      </w:r>
      <w:smartTag w:uri="urn:schemas-microsoft-com:office:smarttags" w:element="City">
        <w:r w:rsidRPr="00727709">
          <w:rPr>
            <w:sz w:val="22"/>
          </w:rPr>
          <w:t>Niagara Falls</w:t>
        </w:r>
      </w:smartTag>
      <w:r w:rsidRPr="00727709">
        <w:rPr>
          <w:sz w:val="22"/>
        </w:rPr>
        <w:t xml:space="preserve">, </w:t>
      </w:r>
      <w:smartTag w:uri="urn:schemas-microsoft-com:office:smarttags" w:element="State">
        <w:r w:rsidRPr="00727709">
          <w:rPr>
            <w:sz w:val="22"/>
          </w:rPr>
          <w:t>Ontario</w:t>
        </w:r>
      </w:smartTag>
      <w:r w:rsidRPr="00727709">
        <w:rPr>
          <w:sz w:val="22"/>
        </w:rPr>
        <w:t>, Canada.</w:t>
      </w:r>
    </w:p>
    <w:p w:rsidR="00BF17FB" w:rsidRPr="00727709" w:rsidRDefault="00BF17FB" w:rsidP="00C05AD8">
      <w:pPr>
        <w:numPr>
          <w:ilvl w:val="0"/>
          <w:numId w:val="22"/>
        </w:numPr>
        <w:tabs>
          <w:tab w:val="clear" w:pos="720"/>
        </w:tabs>
        <w:ind w:hanging="720"/>
        <w:rPr>
          <w:sz w:val="22"/>
        </w:rPr>
      </w:pPr>
      <w:r w:rsidRPr="00727709">
        <w:rPr>
          <w:sz w:val="22"/>
        </w:rPr>
        <w:lastRenderedPageBreak/>
        <w:t xml:space="preserve">Hornstein, S., &amp; McWilliam, R. A. (2007, October). </w:t>
      </w:r>
      <w:r w:rsidRPr="00C05AD8">
        <w:rPr>
          <w:sz w:val="22"/>
        </w:rPr>
        <w:t>Measuring family quality of life in families with children with autism.</w:t>
      </w:r>
      <w:r w:rsidRPr="00727709">
        <w:rPr>
          <w:sz w:val="22"/>
        </w:rPr>
        <w:t xml:space="preserve"> Poster presented at the 23rd Annual International Conference on Young Children (Division for Early Childhood of CEC), </w:t>
      </w:r>
      <w:smartTag w:uri="urn:schemas-microsoft-com:office:smarttags" w:element="City">
        <w:r w:rsidRPr="00727709">
          <w:rPr>
            <w:sz w:val="22"/>
          </w:rPr>
          <w:t>Niagara Falls</w:t>
        </w:r>
      </w:smartTag>
      <w:r w:rsidRPr="00727709">
        <w:rPr>
          <w:sz w:val="22"/>
        </w:rPr>
        <w:t xml:space="preserve">, </w:t>
      </w:r>
      <w:smartTag w:uri="urn:schemas-microsoft-com:office:smarttags" w:element="State">
        <w:r w:rsidRPr="00727709">
          <w:rPr>
            <w:sz w:val="22"/>
          </w:rPr>
          <w:t>Ontario</w:t>
        </w:r>
      </w:smartTag>
      <w:r w:rsidRPr="00727709">
        <w:rPr>
          <w:sz w:val="22"/>
        </w:rPr>
        <w:t>, Canada.</w:t>
      </w:r>
    </w:p>
    <w:p w:rsidR="00BF17FB" w:rsidRPr="00727709" w:rsidRDefault="00BF17FB" w:rsidP="00C05AD8">
      <w:pPr>
        <w:numPr>
          <w:ilvl w:val="0"/>
          <w:numId w:val="22"/>
        </w:numPr>
        <w:tabs>
          <w:tab w:val="clear" w:pos="720"/>
        </w:tabs>
        <w:ind w:hanging="720"/>
        <w:rPr>
          <w:sz w:val="22"/>
        </w:rPr>
      </w:pPr>
      <w:r w:rsidRPr="00727709">
        <w:rPr>
          <w:sz w:val="22"/>
        </w:rPr>
        <w:t xml:space="preserve">Hornstein, S., &amp; McWilliam, R. A. (2008, February). </w:t>
      </w:r>
      <w:r w:rsidRPr="00C05AD8">
        <w:rPr>
          <w:sz w:val="22"/>
        </w:rPr>
        <w:t>Assessing children with deafblindness through engagement, independence, social relationships, and routines.</w:t>
      </w:r>
      <w:r w:rsidRPr="00727709">
        <w:rPr>
          <w:sz w:val="22"/>
        </w:rPr>
        <w:t xml:space="preserve"> Poster presented at the Conference for Research on Innovation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McWilliam, R. A., &amp; Casey, A. M. (2008, February). </w:t>
      </w:r>
      <w:r w:rsidRPr="00C05AD8">
        <w:rPr>
          <w:sz w:val="22"/>
        </w:rPr>
        <w:t>We wanted to study child performance but had to study adult performance.</w:t>
      </w:r>
      <w:r w:rsidRPr="00727709">
        <w:rPr>
          <w:sz w:val="22"/>
        </w:rPr>
        <w:t xml:space="preserve"> Poster presented at the Conference for Research on Innovation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 xml:space="preserve">Ridgley, R., Snyder, P., Davis-Keenan, J., &amp; McWilliam, R. A. (2008, October). </w:t>
      </w:r>
      <w:r w:rsidRPr="00C05AD8">
        <w:rPr>
          <w:sz w:val="22"/>
        </w:rPr>
        <w:t>Incorporating recommended practices within quality assurance systems: Challenges and barriers.</w:t>
      </w:r>
      <w:r w:rsidRPr="00727709">
        <w:rPr>
          <w:sz w:val="22"/>
        </w:rPr>
        <w:t xml:space="preserve"> Roundtable presentation at the 24th Annual International Conference on Young Children (Division for Early Childhood of CEC), </w:t>
      </w:r>
      <w:smartTag w:uri="urn:schemas-microsoft-com:office:smarttags" w:element="place">
        <w:smartTag w:uri="urn:schemas-microsoft-com:office:smarttags" w:element="City">
          <w:r w:rsidRPr="00727709">
            <w:rPr>
              <w:sz w:val="22"/>
            </w:rPr>
            <w:t>Minneapolis</w:t>
          </w:r>
        </w:smartTag>
      </w:smartTag>
      <w:r w:rsidRPr="00727709">
        <w:rPr>
          <w:sz w:val="22"/>
        </w:rPr>
        <w:t>, MN.</w:t>
      </w:r>
    </w:p>
    <w:p w:rsidR="00BF17FB" w:rsidRPr="00727709" w:rsidRDefault="00BF17FB" w:rsidP="00C05AD8">
      <w:pPr>
        <w:numPr>
          <w:ilvl w:val="0"/>
          <w:numId w:val="22"/>
        </w:numPr>
        <w:tabs>
          <w:tab w:val="clear" w:pos="720"/>
        </w:tabs>
        <w:ind w:hanging="720"/>
        <w:rPr>
          <w:sz w:val="22"/>
        </w:rPr>
      </w:pPr>
      <w:r w:rsidRPr="00727709">
        <w:rPr>
          <w:sz w:val="22"/>
        </w:rPr>
        <w:t xml:space="preserve">McWilliam, R. A., &amp; Rasmussen, J. L. (2008, October). </w:t>
      </w:r>
      <w:r w:rsidRPr="00C05AD8">
        <w:rPr>
          <w:sz w:val="22"/>
        </w:rPr>
        <w:t>A community parenting center: Using early intervention practices for prevention and intervention.</w:t>
      </w:r>
      <w:r w:rsidRPr="00727709">
        <w:rPr>
          <w:sz w:val="22"/>
        </w:rPr>
        <w:t xml:space="preserve"> Paper presented at the 24th Annual International Conference on Young Children (Division for Early Childhood of CEC), </w:t>
      </w:r>
      <w:smartTag w:uri="urn:schemas-microsoft-com:office:smarttags" w:element="place">
        <w:smartTag w:uri="urn:schemas-microsoft-com:office:smarttags" w:element="City">
          <w:r w:rsidRPr="00727709">
            <w:rPr>
              <w:sz w:val="22"/>
            </w:rPr>
            <w:t>Minneapolis</w:t>
          </w:r>
        </w:smartTag>
      </w:smartTag>
      <w:r w:rsidRPr="00727709">
        <w:rPr>
          <w:sz w:val="22"/>
        </w:rPr>
        <w:t>, MN.</w:t>
      </w:r>
    </w:p>
    <w:p w:rsidR="00BF17FB" w:rsidRPr="00727709" w:rsidRDefault="00BF17FB" w:rsidP="00C05AD8">
      <w:pPr>
        <w:numPr>
          <w:ilvl w:val="0"/>
          <w:numId w:val="22"/>
        </w:numPr>
        <w:tabs>
          <w:tab w:val="clear" w:pos="720"/>
        </w:tabs>
        <w:ind w:hanging="720"/>
        <w:rPr>
          <w:sz w:val="22"/>
        </w:rPr>
      </w:pPr>
      <w:r w:rsidRPr="00727709">
        <w:rPr>
          <w:sz w:val="22"/>
        </w:rPr>
        <w:t xml:space="preserve">Rasmussen, J. L., Casey, A. M., &amp; McWilliam, R. A. (2008, October). </w:t>
      </w:r>
      <w:r w:rsidRPr="00C05AD8">
        <w:rPr>
          <w:sz w:val="22"/>
        </w:rPr>
        <w:t>The engagement classroom: Description and findings.</w:t>
      </w:r>
      <w:r w:rsidRPr="00727709">
        <w:rPr>
          <w:sz w:val="22"/>
        </w:rPr>
        <w:t xml:space="preserve"> Roundtable presentation at the 24th Annual International Conference on Young Children (Division for Early Childhood of CEC), </w:t>
      </w:r>
      <w:smartTag w:uri="urn:schemas-microsoft-com:office:smarttags" w:element="place">
        <w:smartTag w:uri="urn:schemas-microsoft-com:office:smarttags" w:element="City">
          <w:r w:rsidRPr="00727709">
            <w:rPr>
              <w:sz w:val="22"/>
            </w:rPr>
            <w:t>Minneapolis</w:t>
          </w:r>
        </w:smartTag>
      </w:smartTag>
      <w:r w:rsidRPr="00727709">
        <w:rPr>
          <w:sz w:val="22"/>
        </w:rPr>
        <w:t>, MN.</w:t>
      </w:r>
    </w:p>
    <w:p w:rsidR="00BF17FB" w:rsidRPr="00727709" w:rsidRDefault="00BF17FB" w:rsidP="00C05AD8">
      <w:pPr>
        <w:numPr>
          <w:ilvl w:val="0"/>
          <w:numId w:val="22"/>
        </w:numPr>
        <w:tabs>
          <w:tab w:val="clear" w:pos="720"/>
        </w:tabs>
        <w:ind w:hanging="720"/>
        <w:rPr>
          <w:sz w:val="22"/>
        </w:rPr>
      </w:pPr>
      <w:r w:rsidRPr="00727709">
        <w:rPr>
          <w:sz w:val="22"/>
        </w:rPr>
        <w:t xml:space="preserve">Ridgley, R., McWilliam, R. A., Snyder, P., &amp; Davis, J. (2009, October). </w:t>
      </w:r>
      <w:r w:rsidRPr="00C05AD8">
        <w:rPr>
          <w:sz w:val="22"/>
        </w:rPr>
        <w:t>Improving the quality of IFSPs by integrating supports within state Part C data systems.</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25</w:t>
      </w:r>
      <w:r w:rsidRPr="00C05AD8">
        <w:rPr>
          <w:sz w:val="22"/>
        </w:rPr>
        <w:t>th</w:t>
      </w:r>
      <w:r w:rsidRPr="00727709">
        <w:rPr>
          <w:sz w:val="22"/>
        </w:rPr>
        <w:t xml:space="preserve"> Annual International Conference on Young Children with Special Ne</w:t>
      </w:r>
      <w:smartTag w:uri="urn:schemas-microsoft-com:office:smarttags" w:element="PersonName">
        <w:r w:rsidRPr="00727709">
          <w:rPr>
            <w:sz w:val="22"/>
          </w:rPr>
          <w:t>ed</w:t>
        </w:r>
      </w:smartTag>
      <w:r w:rsidRPr="00727709">
        <w:rPr>
          <w:sz w:val="22"/>
        </w:rPr>
        <w:t>s &amp; Their Families, Albuquerque, NM.</w:t>
      </w:r>
    </w:p>
    <w:p w:rsidR="00BF17FB" w:rsidRPr="00727709" w:rsidRDefault="00BF17FB" w:rsidP="00C05AD8">
      <w:pPr>
        <w:numPr>
          <w:ilvl w:val="0"/>
          <w:numId w:val="22"/>
        </w:numPr>
        <w:tabs>
          <w:tab w:val="clear" w:pos="720"/>
        </w:tabs>
        <w:ind w:hanging="720"/>
        <w:rPr>
          <w:sz w:val="22"/>
        </w:rPr>
      </w:pPr>
      <w:r w:rsidRPr="00727709">
        <w:rPr>
          <w:sz w:val="22"/>
        </w:rPr>
        <w:t xml:space="preserve">Casey, A. M., McWilliam, R. A., &amp; Wingate, K. (2009, October). </w:t>
      </w:r>
      <w:r w:rsidRPr="00C05AD8">
        <w:rPr>
          <w:sz w:val="22"/>
        </w:rPr>
        <w:t>Where is everybody? Organizing adults to promote child engagement?</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25</w:t>
      </w:r>
      <w:r w:rsidRPr="00C05AD8">
        <w:rPr>
          <w:sz w:val="22"/>
        </w:rPr>
        <w:t>th</w:t>
      </w:r>
      <w:r w:rsidRPr="00727709">
        <w:rPr>
          <w:sz w:val="22"/>
        </w:rPr>
        <w:t xml:space="preserve"> Annual International Conference on Young Children with Special Ne</w:t>
      </w:r>
      <w:smartTag w:uri="urn:schemas-microsoft-com:office:smarttags" w:element="PersonName">
        <w:r w:rsidRPr="00727709">
          <w:rPr>
            <w:sz w:val="22"/>
          </w:rPr>
          <w:t>ed</w:t>
        </w:r>
      </w:smartTag>
      <w:r w:rsidRPr="00727709">
        <w:rPr>
          <w:sz w:val="22"/>
        </w:rPr>
        <w:t>s &amp; Their Families, Albuquerque, NM.</w:t>
      </w:r>
    </w:p>
    <w:p w:rsidR="00BF17FB" w:rsidRPr="00727709" w:rsidRDefault="00BF17FB" w:rsidP="00C05AD8">
      <w:pPr>
        <w:numPr>
          <w:ilvl w:val="0"/>
          <w:numId w:val="22"/>
        </w:numPr>
        <w:tabs>
          <w:tab w:val="clear" w:pos="720"/>
        </w:tabs>
        <w:ind w:hanging="720"/>
        <w:rPr>
          <w:sz w:val="22"/>
        </w:rPr>
      </w:pPr>
      <w:r w:rsidRPr="00727709">
        <w:rPr>
          <w:sz w:val="22"/>
        </w:rPr>
        <w:t xml:space="preserve">Ridgley, R., Davis, J., McWilliam, R. A., &amp; Snyder, P. (2010, February). </w:t>
      </w:r>
      <w:r w:rsidRPr="00C05AD8">
        <w:rPr>
          <w:sz w:val="22"/>
        </w:rPr>
        <w:t>Enhancing IFSP quality through learning objects on a Part C data system: A look at parents’ involvement in the IFSP process.</w:t>
      </w:r>
      <w:r w:rsidRPr="00727709">
        <w:rPr>
          <w:sz w:val="22"/>
        </w:rPr>
        <w:t xml:space="preserve"> </w:t>
      </w:r>
      <w:bookmarkStart w:id="27" w:name="OLE_LINK13"/>
      <w:bookmarkStart w:id="28" w:name="OLE_LINK14"/>
      <w:r w:rsidRPr="00727709">
        <w:rPr>
          <w:sz w:val="22"/>
        </w:rPr>
        <w:t>Poster present</w:t>
      </w:r>
      <w:smartTag w:uri="urn:schemas-microsoft-com:office:smarttags" w:element="PersonName">
        <w:r w:rsidRPr="00727709">
          <w:rPr>
            <w:sz w:val="22"/>
          </w:rPr>
          <w:t>ed</w:t>
        </w:r>
      </w:smartTag>
      <w:r w:rsidRPr="00727709">
        <w:rPr>
          <w:sz w:val="22"/>
        </w:rPr>
        <w:t xml:space="preserve"> at the Conference on Research Innovations in Early Intervention (CRIEI 2010),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bookmarkEnd w:id="27"/>
      <w:bookmarkEnd w:id="28"/>
    </w:p>
    <w:p w:rsidR="00BF17FB" w:rsidRPr="00727709" w:rsidRDefault="00BF17FB" w:rsidP="00C05AD8">
      <w:pPr>
        <w:numPr>
          <w:ilvl w:val="0"/>
          <w:numId w:val="22"/>
        </w:numPr>
        <w:tabs>
          <w:tab w:val="clear" w:pos="720"/>
        </w:tabs>
        <w:ind w:hanging="720"/>
        <w:rPr>
          <w:sz w:val="22"/>
        </w:rPr>
      </w:pPr>
      <w:r w:rsidRPr="00727709">
        <w:rPr>
          <w:sz w:val="22"/>
        </w:rPr>
        <w:t xml:space="preserve">McWilliam, R. A., Casey, A., &amp; Schwartz, </w:t>
      </w:r>
      <w:smartTag w:uri="urn:schemas-microsoft-com:office:smarttags" w:element="place">
        <w:r w:rsidRPr="00727709">
          <w:rPr>
            <w:sz w:val="22"/>
          </w:rPr>
          <w:t>I.</w:t>
        </w:r>
      </w:smartTag>
      <w:r w:rsidRPr="00727709">
        <w:rPr>
          <w:sz w:val="22"/>
        </w:rPr>
        <w:t xml:space="preserve"> (2010, February). </w:t>
      </w:r>
      <w:r w:rsidRPr="00C05AD8">
        <w:rPr>
          <w:sz w:val="22"/>
        </w:rPr>
        <w:t>Classroom interventions in early-intervention research.</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Conference on Research Innovations in Early Intervention (CRIEI 2010),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lastRenderedPageBreak/>
        <w:t xml:space="preserve">Ridgley, R., McWilliam, R. A., Snyder, P, &amp; Davis, J. (2010, April). </w:t>
      </w:r>
      <w:r w:rsidRPr="00C05AD8">
        <w:rPr>
          <w:sz w:val="22"/>
        </w:rPr>
        <w:t>Improving IFSP quality by emb</w:t>
      </w:r>
      <w:smartTag w:uri="urn:schemas-microsoft-com:office:smarttags" w:element="PersonName">
        <w:r w:rsidRPr="00C05AD8">
          <w:rPr>
            <w:sz w:val="22"/>
          </w:rPr>
          <w:t>ed</w:t>
        </w:r>
      </w:smartTag>
      <w:r w:rsidRPr="00C05AD8">
        <w:rPr>
          <w:sz w:val="22"/>
        </w:rPr>
        <w:t>ding professional development supports within state data systems.</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Council for Exceptional Children’s 2010 Convention and Expo,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rsidR="00BF17FB" w:rsidRPr="00727709" w:rsidRDefault="00BF17FB" w:rsidP="00C05AD8">
      <w:pPr>
        <w:numPr>
          <w:ilvl w:val="0"/>
          <w:numId w:val="22"/>
        </w:numPr>
        <w:tabs>
          <w:tab w:val="clear" w:pos="720"/>
        </w:tabs>
        <w:ind w:hanging="720"/>
        <w:rPr>
          <w:sz w:val="22"/>
        </w:rPr>
      </w:pPr>
      <w:r w:rsidRPr="00727709">
        <w:rPr>
          <w:sz w:val="22"/>
        </w:rPr>
        <w:t xml:space="preserve">McWilliam, R. A., Casey, A. M., Barton, E. E., Artman, K., &amp; Bryant, D. (2010, June). </w:t>
      </w:r>
      <w:r w:rsidRPr="00C05AD8">
        <w:rPr>
          <w:sz w:val="22"/>
        </w:rPr>
        <w:t>The efficacy and feasibility of implementing technology-based feedback interventions to improve teachers’ classroom performance.</w:t>
      </w:r>
      <w:r w:rsidRPr="00727709">
        <w:rPr>
          <w:sz w:val="22"/>
        </w:rPr>
        <w:t xml:space="preserve"> Paper presented at Head Start’s 10</w:t>
      </w:r>
      <w:r w:rsidRPr="00C05AD8">
        <w:rPr>
          <w:sz w:val="22"/>
        </w:rPr>
        <w:t>th</w:t>
      </w:r>
      <w:r w:rsidRPr="00727709">
        <w:rPr>
          <w:sz w:val="22"/>
        </w:rPr>
        <w:t xml:space="preserve"> National Research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rsidR="00BF17FB" w:rsidRPr="00727709" w:rsidRDefault="00BF17FB" w:rsidP="00C05AD8">
      <w:pPr>
        <w:numPr>
          <w:ilvl w:val="0"/>
          <w:numId w:val="22"/>
        </w:numPr>
        <w:tabs>
          <w:tab w:val="clear" w:pos="720"/>
        </w:tabs>
        <w:ind w:hanging="720"/>
        <w:rPr>
          <w:sz w:val="22"/>
        </w:rPr>
      </w:pPr>
      <w:r w:rsidRPr="00727709">
        <w:rPr>
          <w:sz w:val="22"/>
        </w:rPr>
        <w:t>McWilliam, R. A., Snyder, P., Ridgley, R., &amp; Davis, J. E. (2010, June).  L</w:t>
      </w:r>
      <w:hyperlink r:id="rId12" w:history="1">
        <w:r w:rsidRPr="00C05AD8">
          <w:t>earning objects on a part c data system to improve ifsp quality.</w:t>
        </w:r>
      </w:hyperlink>
      <w:r w:rsidRPr="00727709">
        <w:rPr>
          <w:sz w:val="22"/>
        </w:rPr>
        <w:t> Fifth Annual Institute of Education Sciences (IES) Research Conference, National Harbor, MD.</w:t>
      </w:r>
    </w:p>
    <w:p w:rsidR="00BF17FB" w:rsidRPr="00727709" w:rsidRDefault="00BF17FB" w:rsidP="00C05AD8">
      <w:pPr>
        <w:numPr>
          <w:ilvl w:val="0"/>
          <w:numId w:val="22"/>
        </w:numPr>
        <w:tabs>
          <w:tab w:val="clear" w:pos="720"/>
        </w:tabs>
        <w:ind w:hanging="720"/>
        <w:rPr>
          <w:sz w:val="22"/>
        </w:rPr>
      </w:pPr>
      <w:r w:rsidRPr="00727709">
        <w:rPr>
          <w:sz w:val="22"/>
        </w:rPr>
        <w:t xml:space="preserve">McWilliam, R. A., Snyder, P. A., Ridgley, R., &amp; Davis, J. (2010, October). </w:t>
      </w:r>
      <w:r w:rsidRPr="00C05AD8">
        <w:rPr>
          <w:sz w:val="22"/>
        </w:rPr>
        <w:t>How to measure the quality of IFSP process and product.</w:t>
      </w:r>
      <w:r w:rsidRPr="00727709">
        <w:rPr>
          <w:sz w:val="22"/>
        </w:rPr>
        <w:t xml:space="preserve"> Conference session at the 26th Annual International Conference on Young Children with Special Needs and Their Families, Kansas City, Missouri.</w:t>
      </w:r>
    </w:p>
    <w:p w:rsidR="00BF17FB" w:rsidRPr="00727709" w:rsidRDefault="00BF17FB" w:rsidP="00C05AD8">
      <w:pPr>
        <w:numPr>
          <w:ilvl w:val="0"/>
          <w:numId w:val="22"/>
        </w:numPr>
        <w:tabs>
          <w:tab w:val="clear" w:pos="720"/>
        </w:tabs>
        <w:ind w:hanging="720"/>
        <w:rPr>
          <w:sz w:val="22"/>
        </w:rPr>
      </w:pPr>
      <w:r w:rsidRPr="00727709">
        <w:rPr>
          <w:sz w:val="22"/>
        </w:rPr>
        <w:t xml:space="preserve">Casey, A. M., &amp; McWilliam, R. A. (2011, October). </w:t>
      </w:r>
      <w:r w:rsidRPr="00C05AD8">
        <w:rPr>
          <w:sz w:val="22"/>
        </w:rPr>
        <w:t>Using engagement, independence, and social relationships to make life “fun”-ctional again.</w:t>
      </w:r>
      <w:r w:rsidRPr="00727709">
        <w:rPr>
          <w:sz w:val="22"/>
        </w:rPr>
        <w:t xml:space="preserve"> Paper presented at the Tennessee CEC conference. Chattanooga, TN.</w:t>
      </w:r>
    </w:p>
    <w:p w:rsidR="00BF17FB" w:rsidRPr="00727709" w:rsidRDefault="00BF17FB" w:rsidP="00C05AD8">
      <w:pPr>
        <w:numPr>
          <w:ilvl w:val="0"/>
          <w:numId w:val="22"/>
        </w:numPr>
        <w:tabs>
          <w:tab w:val="clear" w:pos="720"/>
        </w:tabs>
        <w:ind w:hanging="720"/>
        <w:rPr>
          <w:sz w:val="22"/>
        </w:rPr>
      </w:pPr>
      <w:r w:rsidRPr="00727709">
        <w:rPr>
          <w:sz w:val="22"/>
        </w:rPr>
        <w:t xml:space="preserve">Ridgley, R., Snyder, P., McWilliam, R. A., &amp; Davis, J. (2011, November). </w:t>
      </w:r>
      <w:r w:rsidRPr="00C05AD8">
        <w:rPr>
          <w:sz w:val="22"/>
        </w:rPr>
        <w:t>Impact of job-embedded professional development intervention on IFSP quality.</w:t>
      </w:r>
      <w:r w:rsidRPr="00727709">
        <w:rPr>
          <w:sz w:val="22"/>
        </w:rPr>
        <w:t xml:space="preserve"> Paper presented at the 27</w:t>
      </w:r>
      <w:r w:rsidRPr="00C05AD8">
        <w:rPr>
          <w:sz w:val="22"/>
        </w:rPr>
        <w:t>th</w:t>
      </w:r>
      <w:r w:rsidRPr="00727709">
        <w:rPr>
          <w:sz w:val="22"/>
        </w:rPr>
        <w:t xml:space="preserve"> Annual International Conference on Young Children With Special Needs &amp; Their Families (DEC), National Harbor, MD.</w:t>
      </w:r>
    </w:p>
    <w:p w:rsidR="00BF17FB" w:rsidRPr="00727709" w:rsidRDefault="00BF17FB" w:rsidP="00C05AD8">
      <w:pPr>
        <w:numPr>
          <w:ilvl w:val="0"/>
          <w:numId w:val="22"/>
        </w:numPr>
        <w:tabs>
          <w:tab w:val="clear" w:pos="720"/>
        </w:tabs>
        <w:ind w:hanging="720"/>
        <w:rPr>
          <w:sz w:val="22"/>
        </w:rPr>
      </w:pPr>
      <w:r w:rsidRPr="00727709">
        <w:rPr>
          <w:sz w:val="22"/>
        </w:rPr>
        <w:t xml:space="preserve">McWilliam, R. A., &amp; Casey, A. M. (2012, February). </w:t>
      </w:r>
      <w:r w:rsidRPr="00C05AD8">
        <w:rPr>
          <w:sz w:val="22"/>
        </w:rPr>
        <w:t>Evaluating support-based home- and community-based early intervention.</w:t>
      </w:r>
      <w:r w:rsidRPr="00727709">
        <w:rPr>
          <w:sz w:val="22"/>
        </w:rPr>
        <w:t xml:space="preserve"> Poster presented at the 2012 Conference on Research Innovations in Early Intervention (CRIEI), San Diego, CA.</w:t>
      </w:r>
    </w:p>
    <w:p w:rsidR="00BF17FB" w:rsidRPr="00727709" w:rsidRDefault="00BF17FB" w:rsidP="00C05AD8">
      <w:pPr>
        <w:numPr>
          <w:ilvl w:val="0"/>
          <w:numId w:val="22"/>
        </w:numPr>
        <w:tabs>
          <w:tab w:val="clear" w:pos="720"/>
        </w:tabs>
        <w:ind w:hanging="720"/>
        <w:rPr>
          <w:sz w:val="22"/>
        </w:rPr>
      </w:pPr>
      <w:r w:rsidRPr="00727709">
        <w:rPr>
          <w:sz w:val="22"/>
        </w:rPr>
        <w:t xml:space="preserve">Ridgley, R., Snyder, P., McWilliam, R. A., &amp; Rakap, S. (2012, February). </w:t>
      </w:r>
      <w:r w:rsidRPr="00C05AD8">
        <w:rPr>
          <w:sz w:val="22"/>
        </w:rPr>
        <w:t>Evaluating the type and amount of parent talk during IFSP meetings.</w:t>
      </w:r>
      <w:r w:rsidRPr="00727709">
        <w:rPr>
          <w:sz w:val="22"/>
        </w:rPr>
        <w:t xml:space="preserve"> Poster presented at the 2012 Conference on Research Innovations in Early Intervention (CRIEI), San Diego, CA.</w:t>
      </w:r>
    </w:p>
    <w:p w:rsidR="00BF17FB" w:rsidRPr="00727709" w:rsidRDefault="00BF17FB" w:rsidP="00C05AD8">
      <w:pPr>
        <w:numPr>
          <w:ilvl w:val="0"/>
          <w:numId w:val="22"/>
        </w:numPr>
        <w:tabs>
          <w:tab w:val="clear" w:pos="720"/>
        </w:tabs>
        <w:ind w:hanging="720"/>
        <w:rPr>
          <w:sz w:val="22"/>
        </w:rPr>
      </w:pPr>
      <w:r w:rsidRPr="00727709">
        <w:rPr>
          <w:sz w:val="22"/>
        </w:rPr>
        <w:t xml:space="preserve">McWilliam, R. A., Headrick, M., Munson, D., Thomas, P., Kinavey, E., Bunnell, A., Bainter, S., &amp; Luebbers, J. (2012, October). </w:t>
      </w:r>
      <w:r w:rsidRPr="00C05AD8">
        <w:rPr>
          <w:sz w:val="22"/>
        </w:rPr>
        <w:t>Progressive directions states have been charting in Part C.</w:t>
      </w:r>
      <w:r w:rsidRPr="00727709">
        <w:rPr>
          <w:sz w:val="22"/>
        </w:rPr>
        <w:t xml:space="preserve"> Paper presented at the Division for Early Childhood Conference, Minneapolis, MN.</w:t>
      </w:r>
    </w:p>
    <w:p w:rsidR="00BF17FB" w:rsidRPr="00727709" w:rsidRDefault="00BF17FB" w:rsidP="00C05AD8">
      <w:pPr>
        <w:numPr>
          <w:ilvl w:val="0"/>
          <w:numId w:val="22"/>
        </w:numPr>
        <w:tabs>
          <w:tab w:val="clear" w:pos="720"/>
        </w:tabs>
        <w:ind w:hanging="720"/>
        <w:rPr>
          <w:sz w:val="22"/>
        </w:rPr>
      </w:pPr>
      <w:r w:rsidRPr="009730E4">
        <w:rPr>
          <w:sz w:val="22"/>
          <w:lang w:val="pt-PT"/>
        </w:rPr>
        <w:t xml:space="preserve">Boavida, T., Aguiar, C., &amp; McWilliam, R. A. (2012). </w:t>
      </w:r>
      <w:r w:rsidRPr="00C05AD8">
        <w:rPr>
          <w:sz w:val="22"/>
        </w:rPr>
        <w:t>A training program bridging the gap between philosophy/research and practice.</w:t>
      </w:r>
      <w:r w:rsidRPr="00727709">
        <w:rPr>
          <w:sz w:val="22"/>
        </w:rPr>
        <w:t xml:space="preserve"> Poster presented at the Division for Early Childhood Conference, Minneapolis, MN.</w:t>
      </w:r>
    </w:p>
    <w:p w:rsidR="00BF17FB" w:rsidRPr="00727709" w:rsidRDefault="00BF17FB" w:rsidP="00C05AD8">
      <w:pPr>
        <w:numPr>
          <w:ilvl w:val="0"/>
          <w:numId w:val="22"/>
        </w:numPr>
        <w:tabs>
          <w:tab w:val="clear" w:pos="720"/>
        </w:tabs>
        <w:ind w:hanging="720"/>
        <w:rPr>
          <w:sz w:val="22"/>
        </w:rPr>
      </w:pPr>
      <w:r w:rsidRPr="00727709">
        <w:rPr>
          <w:sz w:val="22"/>
        </w:rPr>
        <w:t xml:space="preserve">Bainter, S., Hankey, C., &amp; McWilliam, R. A. (2013, July). </w:t>
      </w:r>
      <w:r w:rsidRPr="00C05AD8">
        <w:rPr>
          <w:sz w:val="22"/>
        </w:rPr>
        <w:t>EI/ECSE implementation of the Routines-Based Early Intervention and Classroom Engagement models.</w:t>
      </w:r>
      <w:r w:rsidRPr="00727709">
        <w:rPr>
          <w:sz w:val="22"/>
        </w:rPr>
        <w:t xml:space="preserve"> Office of Special Education Programs Leadership Conference (U.S. Department of Education), Washington, DC.</w:t>
      </w:r>
    </w:p>
    <w:p w:rsidR="00BF17FB" w:rsidRPr="00727709" w:rsidRDefault="00BF17FB" w:rsidP="00C05AD8">
      <w:pPr>
        <w:numPr>
          <w:ilvl w:val="0"/>
          <w:numId w:val="22"/>
        </w:numPr>
        <w:tabs>
          <w:tab w:val="clear" w:pos="720"/>
        </w:tabs>
        <w:ind w:hanging="720"/>
        <w:rPr>
          <w:sz w:val="22"/>
        </w:rPr>
      </w:pPr>
      <w:r w:rsidRPr="00727709">
        <w:rPr>
          <w:sz w:val="22"/>
        </w:rPr>
        <w:lastRenderedPageBreak/>
        <w:t xml:space="preserve">McWilliam, R. A. (2014, January). </w:t>
      </w:r>
      <w:r w:rsidRPr="00C05AD8">
        <w:rPr>
          <w:sz w:val="22"/>
        </w:rPr>
        <w:t>How to recognize and promote engagement in young children with autism spectrum disorder.</w:t>
      </w:r>
      <w:r w:rsidRPr="00727709">
        <w:rPr>
          <w:sz w:val="22"/>
        </w:rPr>
        <w:t xml:space="preserve"> Presentation at the 15</w:t>
      </w:r>
      <w:r w:rsidRPr="00C05AD8">
        <w:rPr>
          <w:sz w:val="22"/>
        </w:rPr>
        <w:t>th</w:t>
      </w:r>
      <w:r w:rsidRPr="00727709">
        <w:rPr>
          <w:sz w:val="22"/>
        </w:rPr>
        <w:t xml:space="preserve"> International Conference on Autism, Intellectual Disability and Developmental Disabilities, Clearwater, FL.</w:t>
      </w:r>
    </w:p>
    <w:p w:rsidR="00BF17FB" w:rsidRPr="00727709" w:rsidRDefault="00BF17FB" w:rsidP="00C05AD8">
      <w:pPr>
        <w:numPr>
          <w:ilvl w:val="0"/>
          <w:numId w:val="22"/>
        </w:numPr>
        <w:tabs>
          <w:tab w:val="clear" w:pos="720"/>
        </w:tabs>
        <w:ind w:hanging="720"/>
        <w:rPr>
          <w:sz w:val="22"/>
        </w:rPr>
      </w:pPr>
      <w:r w:rsidRPr="009730E4">
        <w:rPr>
          <w:sz w:val="22"/>
          <w:lang w:val="pt-PT"/>
        </w:rPr>
        <w:t xml:space="preserve">McWilliam, R. A., &amp; García Grau, P. (2015). </w:t>
      </w:r>
      <w:r w:rsidRPr="00C05AD8">
        <w:rPr>
          <w:sz w:val="22"/>
        </w:rPr>
        <w:t>How much can early intervention help family quality of life?</w:t>
      </w:r>
      <w:r w:rsidRPr="00727709">
        <w:rPr>
          <w:sz w:val="22"/>
        </w:rPr>
        <w:t xml:space="preserve"> Presentation at the 16</w:t>
      </w:r>
      <w:r w:rsidRPr="00C05AD8">
        <w:rPr>
          <w:sz w:val="22"/>
        </w:rPr>
        <w:t>th</w:t>
      </w:r>
      <w:r w:rsidRPr="00727709">
        <w:rPr>
          <w:sz w:val="22"/>
        </w:rPr>
        <w:t xml:space="preserve"> International Conference on Autism, Intellectual Disability and Developmental Disabilities, Clearwater, FL.</w:t>
      </w:r>
    </w:p>
    <w:p w:rsidR="00BF17FB" w:rsidRPr="00727709" w:rsidRDefault="00BF17FB" w:rsidP="00C05AD8">
      <w:pPr>
        <w:numPr>
          <w:ilvl w:val="0"/>
          <w:numId w:val="22"/>
        </w:numPr>
        <w:tabs>
          <w:tab w:val="clear" w:pos="720"/>
        </w:tabs>
        <w:ind w:hanging="720"/>
        <w:rPr>
          <w:sz w:val="22"/>
        </w:rPr>
      </w:pPr>
      <w:r w:rsidRPr="00727709">
        <w:rPr>
          <w:sz w:val="22"/>
        </w:rPr>
        <w:t xml:space="preserve">McWilliam, R. A. (2015, January). </w:t>
      </w:r>
      <w:r w:rsidRPr="00C05AD8">
        <w:rPr>
          <w:sz w:val="22"/>
        </w:rPr>
        <w:t>How the routines-based model can address problems in preschool special education.</w:t>
      </w:r>
      <w:r w:rsidRPr="00727709">
        <w:rPr>
          <w:sz w:val="22"/>
        </w:rPr>
        <w:t xml:space="preserve"> Presentation at the Tennessee Department of Education Conference, Partners in Education, Nashville, TN.</w:t>
      </w:r>
    </w:p>
    <w:p w:rsidR="00BF17FB" w:rsidRPr="00727709" w:rsidRDefault="00BF17FB" w:rsidP="00C05AD8">
      <w:pPr>
        <w:numPr>
          <w:ilvl w:val="0"/>
          <w:numId w:val="22"/>
        </w:numPr>
        <w:tabs>
          <w:tab w:val="clear" w:pos="720"/>
        </w:tabs>
        <w:ind w:hanging="720"/>
        <w:rPr>
          <w:sz w:val="22"/>
        </w:rPr>
      </w:pPr>
      <w:r w:rsidRPr="00727709">
        <w:rPr>
          <w:sz w:val="22"/>
        </w:rPr>
        <w:t xml:space="preserve">McWilliam, R. A. (2016, January). </w:t>
      </w:r>
      <w:r w:rsidRPr="00C05AD8">
        <w:rPr>
          <w:sz w:val="22"/>
        </w:rPr>
        <w:t>Using implementation science to scale up a family-centered, natural-environments approach.</w:t>
      </w:r>
      <w:r w:rsidRPr="00727709">
        <w:rPr>
          <w:sz w:val="22"/>
        </w:rPr>
        <w:t xml:space="preserve"> Presentation at the 17</w:t>
      </w:r>
      <w:r w:rsidRPr="00C05AD8">
        <w:rPr>
          <w:sz w:val="22"/>
        </w:rPr>
        <w:t>th</w:t>
      </w:r>
      <w:r w:rsidRPr="00727709">
        <w:rPr>
          <w:sz w:val="22"/>
        </w:rPr>
        <w:t xml:space="preserve"> International Conference on Autism, Intellectual Disability and Developmental Disabilities, Waikiki Beach, HI.</w:t>
      </w:r>
    </w:p>
    <w:p w:rsidR="00BF17FB" w:rsidRPr="00727709" w:rsidRDefault="00BF17FB" w:rsidP="00C05AD8">
      <w:pPr>
        <w:numPr>
          <w:ilvl w:val="0"/>
          <w:numId w:val="22"/>
        </w:numPr>
        <w:tabs>
          <w:tab w:val="clear" w:pos="720"/>
        </w:tabs>
        <w:ind w:hanging="720"/>
        <w:rPr>
          <w:sz w:val="22"/>
        </w:rPr>
      </w:pPr>
      <w:r w:rsidRPr="00727709">
        <w:rPr>
          <w:sz w:val="22"/>
        </w:rPr>
        <w:t xml:space="preserve">McWilliam, R. A. (2017, January). </w:t>
      </w:r>
      <w:r w:rsidRPr="00C05AD8">
        <w:rPr>
          <w:sz w:val="22"/>
        </w:rPr>
        <w:t>Why is family quality of life lower when more professionals are involved?</w:t>
      </w:r>
      <w:r w:rsidRPr="00727709">
        <w:rPr>
          <w:sz w:val="22"/>
        </w:rPr>
        <w:t xml:space="preserve"> Presentation at the 18</w:t>
      </w:r>
      <w:r w:rsidRPr="00C05AD8">
        <w:rPr>
          <w:sz w:val="22"/>
        </w:rPr>
        <w:t>th</w:t>
      </w:r>
      <w:r w:rsidRPr="00727709">
        <w:rPr>
          <w:sz w:val="22"/>
        </w:rPr>
        <w:t xml:space="preserve"> International Conference on Autism, Intellectual Disability and Developmental Disabilities, Clearwater Beach, FL.</w:t>
      </w:r>
    </w:p>
    <w:p w:rsidR="00BF17FB" w:rsidRPr="00727709" w:rsidRDefault="00BF17FB" w:rsidP="00C05AD8">
      <w:pPr>
        <w:numPr>
          <w:ilvl w:val="0"/>
          <w:numId w:val="22"/>
        </w:numPr>
        <w:tabs>
          <w:tab w:val="clear" w:pos="720"/>
        </w:tabs>
        <w:ind w:hanging="720"/>
        <w:rPr>
          <w:sz w:val="22"/>
        </w:rPr>
      </w:pPr>
      <w:r w:rsidRPr="00727709">
        <w:rPr>
          <w:sz w:val="22"/>
        </w:rPr>
        <w:t xml:space="preserve">McWilliam, R. A., &amp; Stevenson, C. M. (2017, April). </w:t>
      </w:r>
      <w:r w:rsidRPr="00C05AD8">
        <w:rPr>
          <w:sz w:val="22"/>
        </w:rPr>
        <w:t>The Routines-Based Interview to generate functional IFSP/IEP goals and family goals.</w:t>
      </w:r>
      <w:r w:rsidRPr="00727709">
        <w:rPr>
          <w:sz w:val="22"/>
        </w:rPr>
        <w:t xml:space="preserve"> CEC Convention, Boston, MA.</w:t>
      </w:r>
    </w:p>
    <w:p w:rsidR="00BF17FB" w:rsidRPr="00727709" w:rsidRDefault="00BF17FB" w:rsidP="00C05AD8">
      <w:pPr>
        <w:numPr>
          <w:ilvl w:val="0"/>
          <w:numId w:val="22"/>
        </w:numPr>
        <w:tabs>
          <w:tab w:val="clear" w:pos="720"/>
        </w:tabs>
        <w:ind w:hanging="720"/>
        <w:rPr>
          <w:sz w:val="22"/>
        </w:rPr>
      </w:pPr>
      <w:r w:rsidRPr="009730E4">
        <w:rPr>
          <w:sz w:val="22"/>
          <w:lang w:val="pt-PT"/>
        </w:rPr>
        <w:t xml:space="preserve">McWilliam, R. A., &amp; García-Grau, P. (2017). </w:t>
      </w:r>
      <w:r w:rsidRPr="00C05AD8">
        <w:rPr>
          <w:sz w:val="22"/>
        </w:rPr>
        <w:t>Family quality of life in early intervention and early intervention practices in Spain and U.S</w:t>
      </w:r>
      <w:r w:rsidRPr="00727709">
        <w:rPr>
          <w:sz w:val="22"/>
        </w:rPr>
        <w:t>. Paper presented at the Division for Early Childhood Conference, Portland, OR.</w:t>
      </w:r>
    </w:p>
    <w:p w:rsidR="00BF17FB" w:rsidRPr="00727709" w:rsidRDefault="00BF17FB" w:rsidP="00C05AD8">
      <w:pPr>
        <w:numPr>
          <w:ilvl w:val="0"/>
          <w:numId w:val="22"/>
        </w:numPr>
        <w:tabs>
          <w:tab w:val="clear" w:pos="720"/>
        </w:tabs>
        <w:ind w:hanging="720"/>
        <w:rPr>
          <w:sz w:val="22"/>
        </w:rPr>
      </w:pPr>
      <w:r w:rsidRPr="00727709">
        <w:rPr>
          <w:sz w:val="22"/>
        </w:rPr>
        <w:t xml:space="preserve">Callender, S., Davis, V., &amp; McWilliam, R. A. (2017). </w:t>
      </w:r>
      <w:r w:rsidRPr="00C05AD8">
        <w:rPr>
          <w:sz w:val="22"/>
        </w:rPr>
        <w:t>The gift of feedback: How we survived RBI bootcamp.</w:t>
      </w:r>
      <w:r w:rsidRPr="00727709">
        <w:rPr>
          <w:sz w:val="22"/>
        </w:rPr>
        <w:t xml:space="preserve"> Poster presented at the Division for Early Childhood Conference, Portland, OR.</w:t>
      </w:r>
    </w:p>
    <w:p w:rsidR="00BF17FB" w:rsidRPr="00727709" w:rsidRDefault="00BF17FB" w:rsidP="00C05AD8">
      <w:pPr>
        <w:numPr>
          <w:ilvl w:val="0"/>
          <w:numId w:val="22"/>
        </w:numPr>
        <w:tabs>
          <w:tab w:val="clear" w:pos="720"/>
        </w:tabs>
        <w:ind w:hanging="720"/>
        <w:rPr>
          <w:sz w:val="22"/>
        </w:rPr>
      </w:pPr>
      <w:r w:rsidRPr="00727709">
        <w:rPr>
          <w:sz w:val="22"/>
        </w:rPr>
        <w:t xml:space="preserve">Younggren, N., &amp; McWilliam, R. A. (2017). </w:t>
      </w:r>
      <w:r w:rsidRPr="00C05AD8">
        <w:rPr>
          <w:sz w:val="22"/>
        </w:rPr>
        <w:t>Assessing infant and toddler functionging in the home.</w:t>
      </w:r>
      <w:r w:rsidRPr="00727709">
        <w:rPr>
          <w:sz w:val="22"/>
        </w:rPr>
        <w:t xml:space="preserve"> Poster presented at the Division for Early Childhood Conference, Portland, OR.</w:t>
      </w:r>
    </w:p>
    <w:p w:rsidR="00BF17FB" w:rsidRPr="00727709" w:rsidRDefault="00BF17FB" w:rsidP="00C05AD8">
      <w:pPr>
        <w:numPr>
          <w:ilvl w:val="0"/>
          <w:numId w:val="22"/>
        </w:numPr>
        <w:tabs>
          <w:tab w:val="clear" w:pos="720"/>
        </w:tabs>
        <w:ind w:hanging="720"/>
        <w:rPr>
          <w:sz w:val="22"/>
        </w:rPr>
      </w:pPr>
      <w:r w:rsidRPr="00727709">
        <w:rPr>
          <w:sz w:val="22"/>
        </w:rPr>
        <w:t xml:space="preserve">Johnson, L., McWilliam, R. A., &amp; Sutherland, K. (2018). </w:t>
      </w:r>
      <w:r w:rsidRPr="00C05AD8">
        <w:rPr>
          <w:sz w:val="22"/>
        </w:rPr>
        <w:t>Child Engagement: Defining, Measuring, Analyzing, and other Issues of the Chicken and Egg Sort. Conference on Research Innovations in Early Intervention (CRIEI), San Diego, CA.</w:t>
      </w:r>
    </w:p>
    <w:p w:rsidR="00BF17FB" w:rsidRPr="00727709" w:rsidRDefault="00BF17FB" w:rsidP="0006594C">
      <w:pPr>
        <w:pStyle w:val="Heading2"/>
        <w:rPr>
          <w:b w:val="0"/>
          <w:bCs w:val="0"/>
          <w:i/>
          <w:iCs/>
          <w:sz w:val="28"/>
        </w:rPr>
      </w:pPr>
      <w:r w:rsidRPr="00727709">
        <w:rPr>
          <w:b w:val="0"/>
          <w:bCs w:val="0"/>
          <w:i/>
          <w:iCs/>
          <w:sz w:val="28"/>
        </w:rPr>
        <w:t>Selected Consulting Activities</w:t>
      </w:r>
    </w:p>
    <w:p w:rsidR="00BF17FB" w:rsidRPr="00727709" w:rsidRDefault="00BF17FB" w:rsidP="0006594C">
      <w:pPr>
        <w:pStyle w:val="Heading3"/>
        <w:rPr>
          <w:b/>
          <w:bCs/>
          <w:iCs/>
          <w:sz w:val="28"/>
        </w:rPr>
      </w:pPr>
      <w:r w:rsidRPr="00727709">
        <w:rPr>
          <w:b/>
          <w:bCs/>
          <w:iCs/>
          <w:sz w:val="28"/>
        </w:rPr>
        <w:t>Research</w:t>
      </w:r>
    </w:p>
    <w:tbl>
      <w:tblPr>
        <w:tblW w:w="9810" w:type="dxa"/>
        <w:tblInd w:w="18" w:type="dxa"/>
        <w:tblLook w:val="01E0" w:firstRow="1" w:lastRow="1" w:firstColumn="1" w:lastColumn="1" w:noHBand="0" w:noVBand="0"/>
      </w:tblPr>
      <w:tblGrid>
        <w:gridCol w:w="2970"/>
        <w:gridCol w:w="6840"/>
      </w:tblGrid>
      <w:tr w:rsidR="00BF17FB" w:rsidRPr="00727709" w:rsidTr="00BF17FB">
        <w:tc>
          <w:tcPr>
            <w:tcW w:w="2970" w:type="dxa"/>
          </w:tcPr>
          <w:p w:rsidR="00BF17FB" w:rsidRPr="00727709" w:rsidRDefault="00BF17FB" w:rsidP="00BF17FB">
            <w:pPr>
              <w:rPr>
                <w:sz w:val="22"/>
              </w:rPr>
            </w:pPr>
            <w:r w:rsidRPr="00727709">
              <w:rPr>
                <w:sz w:val="22"/>
              </w:rPr>
              <w:t>1999-2008</w:t>
            </w:r>
          </w:p>
        </w:tc>
        <w:tc>
          <w:tcPr>
            <w:tcW w:w="6840" w:type="dxa"/>
          </w:tcPr>
          <w:p w:rsidR="00BF17FB" w:rsidRPr="00727709" w:rsidRDefault="00BF17FB" w:rsidP="00BF17FB">
            <w:pPr>
              <w:rPr>
                <w:sz w:val="22"/>
              </w:rPr>
            </w:pPr>
            <w:r w:rsidRPr="00727709">
              <w:rPr>
                <w:sz w:val="22"/>
              </w:rPr>
              <w:t>Faculty and doctoral students, University of Porto</w:t>
            </w:r>
          </w:p>
        </w:tc>
      </w:tr>
      <w:tr w:rsidR="00BF17FB" w:rsidRPr="00727709" w:rsidTr="00BF17FB">
        <w:tc>
          <w:tcPr>
            <w:tcW w:w="2970" w:type="dxa"/>
          </w:tcPr>
          <w:p w:rsidR="00BF17FB" w:rsidRPr="00727709" w:rsidRDefault="00BF17FB" w:rsidP="00BF17FB">
            <w:pPr>
              <w:rPr>
                <w:sz w:val="22"/>
              </w:rPr>
            </w:pPr>
            <w:r w:rsidRPr="00727709">
              <w:rPr>
                <w:sz w:val="22"/>
              </w:rPr>
              <w:t>January 2000-</w:t>
            </w:r>
          </w:p>
        </w:tc>
        <w:tc>
          <w:tcPr>
            <w:tcW w:w="6840" w:type="dxa"/>
          </w:tcPr>
          <w:p w:rsidR="00BF17FB" w:rsidRPr="00727709" w:rsidRDefault="00BF17FB" w:rsidP="00BF17FB">
            <w:pPr>
              <w:rPr>
                <w:sz w:val="22"/>
              </w:rPr>
            </w:pPr>
            <w:r w:rsidRPr="00727709">
              <w:rPr>
                <w:sz w:val="22"/>
              </w:rPr>
              <w:t xml:space="preserve">Pre-Elementary Education Longitudinal Study (PEELS), SRI International, </w:t>
            </w:r>
          </w:p>
        </w:tc>
      </w:tr>
      <w:tr w:rsidR="00BF17FB" w:rsidRPr="00727709" w:rsidTr="00BF17FB">
        <w:tc>
          <w:tcPr>
            <w:tcW w:w="2970" w:type="dxa"/>
          </w:tcPr>
          <w:p w:rsidR="00BF17FB" w:rsidRPr="00727709" w:rsidRDefault="00BF17FB" w:rsidP="00BF17FB">
            <w:pPr>
              <w:rPr>
                <w:sz w:val="22"/>
              </w:rPr>
            </w:pPr>
            <w:r w:rsidRPr="00727709">
              <w:rPr>
                <w:sz w:val="22"/>
              </w:rPr>
              <w:t>January 2001</w:t>
            </w:r>
          </w:p>
        </w:tc>
        <w:tc>
          <w:tcPr>
            <w:tcW w:w="6840" w:type="dxa"/>
          </w:tcPr>
          <w:p w:rsidR="00BF17FB" w:rsidRPr="00727709" w:rsidRDefault="00BF17FB" w:rsidP="00BF17FB">
            <w:pPr>
              <w:rPr>
                <w:sz w:val="22"/>
              </w:rPr>
            </w:pPr>
            <w:smartTag w:uri="urn:schemas-microsoft-com:office:smarttags" w:element="place">
              <w:smartTag w:uri="urn:schemas-microsoft-com:office:smarttags" w:element="City">
                <w:r w:rsidRPr="00727709">
                  <w:rPr>
                    <w:sz w:val="22"/>
                  </w:rPr>
                  <w:t>Menlo Park</w:t>
                </w:r>
              </w:smartTag>
              <w:r w:rsidRPr="00727709">
                <w:rPr>
                  <w:sz w:val="22"/>
                </w:rPr>
                <w:t xml:space="preserve">, </w:t>
              </w:r>
              <w:smartTag w:uri="urn:schemas-microsoft-com:office:smarttags" w:element="State">
                <w:r w:rsidRPr="00727709">
                  <w:rPr>
                    <w:sz w:val="22"/>
                  </w:rPr>
                  <w:t>CA</w:t>
                </w:r>
              </w:smartTag>
            </w:smartTag>
          </w:p>
        </w:tc>
      </w:tr>
      <w:tr w:rsidR="00BF17FB" w:rsidRPr="00727709" w:rsidTr="00BF17FB">
        <w:tc>
          <w:tcPr>
            <w:tcW w:w="2970" w:type="dxa"/>
          </w:tcPr>
          <w:p w:rsidR="00BF17FB" w:rsidRPr="00727709" w:rsidRDefault="00BF17FB" w:rsidP="00BF17FB">
            <w:pPr>
              <w:rPr>
                <w:sz w:val="22"/>
              </w:rPr>
            </w:pPr>
            <w:r w:rsidRPr="00727709">
              <w:rPr>
                <w:sz w:val="22"/>
              </w:rPr>
              <w:lastRenderedPageBreak/>
              <w:t xml:space="preserve">January 2001- </w:t>
            </w:r>
          </w:p>
          <w:p w:rsidR="00BF17FB" w:rsidRPr="00727709" w:rsidRDefault="00BF17FB" w:rsidP="00BF17FB">
            <w:pPr>
              <w:rPr>
                <w:sz w:val="22"/>
              </w:rPr>
            </w:pPr>
            <w:r w:rsidRPr="00727709">
              <w:rPr>
                <w:sz w:val="22"/>
              </w:rPr>
              <w:t>December 2003</w:t>
            </w:r>
          </w:p>
        </w:tc>
        <w:tc>
          <w:tcPr>
            <w:tcW w:w="6840" w:type="dxa"/>
          </w:tcPr>
          <w:p w:rsidR="00BF17FB" w:rsidRPr="00727709" w:rsidRDefault="00BF17FB" w:rsidP="00BF17FB">
            <w:pPr>
              <w:rPr>
                <w:sz w:val="22"/>
              </w:rPr>
            </w:pPr>
            <w:r w:rsidRPr="00727709">
              <w:rPr>
                <w:sz w:val="22"/>
              </w:rPr>
              <w:t xml:space="preserve">Integration of Health and Social Services for Young Children and their Families, Research Grant funded by the Canadian Health Services Research Foundation. PI: John D. McLennan, M.D., M.P.H., </w:t>
            </w:r>
            <w:smartTag w:uri="urn:schemas-microsoft-com:office:smarttags" w:element="place">
              <w:smartTag w:uri="urn:schemas-microsoft-com:office:smarttags" w:element="PlaceName">
                <w:r w:rsidRPr="00727709">
                  <w:rPr>
                    <w:sz w:val="22"/>
                  </w:rPr>
                  <w:t>McMaster</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w:t>
            </w:r>
          </w:p>
        </w:tc>
      </w:tr>
      <w:tr w:rsidR="00BF17FB" w:rsidRPr="00727709" w:rsidTr="00BF17FB">
        <w:tc>
          <w:tcPr>
            <w:tcW w:w="2970" w:type="dxa"/>
          </w:tcPr>
          <w:p w:rsidR="00BF17FB" w:rsidRPr="00727709" w:rsidRDefault="00BF17FB" w:rsidP="00BF17FB">
            <w:pPr>
              <w:rPr>
                <w:sz w:val="22"/>
              </w:rPr>
            </w:pPr>
            <w:r w:rsidRPr="00727709">
              <w:rPr>
                <w:sz w:val="22"/>
              </w:rPr>
              <w:t>June 2001</w:t>
            </w:r>
          </w:p>
          <w:p w:rsidR="00BF17FB" w:rsidRPr="00727709" w:rsidRDefault="00BF17FB" w:rsidP="00BF17FB">
            <w:pPr>
              <w:rPr>
                <w:sz w:val="22"/>
              </w:rPr>
            </w:pPr>
            <w:r w:rsidRPr="00727709">
              <w:rPr>
                <w:sz w:val="22"/>
              </w:rPr>
              <w:t>June 2002</w:t>
            </w:r>
          </w:p>
        </w:tc>
        <w:tc>
          <w:tcPr>
            <w:tcW w:w="6840" w:type="dxa"/>
          </w:tcPr>
          <w:p w:rsidR="00BF17FB" w:rsidRPr="00727709" w:rsidRDefault="00BF17FB" w:rsidP="00BF17FB">
            <w:pPr>
              <w:rPr>
                <w:sz w:val="22"/>
              </w:rPr>
            </w:pPr>
            <w:r w:rsidRPr="00727709">
              <w:rPr>
                <w:sz w:val="22"/>
              </w:rPr>
              <w:t>Engagement and Child Care Quality St{McWilliam, 2014 #2316}udy, Faculdade de Psicologia e de Ciências de Educação, University of Porto</w:t>
            </w:r>
          </w:p>
        </w:tc>
      </w:tr>
      <w:tr w:rsidR="00BF17FB" w:rsidRPr="00727709" w:rsidTr="00BF17FB">
        <w:tc>
          <w:tcPr>
            <w:tcW w:w="2970" w:type="dxa"/>
          </w:tcPr>
          <w:p w:rsidR="00BF17FB" w:rsidRPr="00727709" w:rsidRDefault="00BF17FB" w:rsidP="00BF17FB">
            <w:pPr>
              <w:rPr>
                <w:sz w:val="22"/>
              </w:rPr>
            </w:pPr>
            <w:r w:rsidRPr="00727709">
              <w:rPr>
                <w:sz w:val="22"/>
              </w:rPr>
              <w:t>2002-2005</w:t>
            </w:r>
          </w:p>
        </w:tc>
        <w:tc>
          <w:tcPr>
            <w:tcW w:w="6840" w:type="dxa"/>
          </w:tcPr>
          <w:p w:rsidR="00BF17FB" w:rsidRPr="00727709" w:rsidRDefault="00BF17FB" w:rsidP="00BF17FB">
            <w:pPr>
              <w:rPr>
                <w:sz w:val="22"/>
              </w:rPr>
            </w:pP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on Monitoring and Evidence-Based Decisionmaking. PI: Alan Coulter, </w:t>
            </w:r>
            <w:smartTag w:uri="urn:schemas-microsoft-com:office:smarttags" w:element="place">
              <w:smartTag w:uri="urn:schemas-microsoft-com:office:smarttags" w:element="PlaceName">
                <w:r w:rsidRPr="00727709">
                  <w:rPr>
                    <w:sz w:val="22"/>
                  </w:rPr>
                  <w:t>Louisiana</w:t>
                </w:r>
              </w:smartTag>
              <w:r w:rsidRPr="00727709">
                <w:rPr>
                  <w:sz w:val="22"/>
                </w:rPr>
                <w:t xml:space="preserve"> </w:t>
              </w:r>
              <w:smartTag w:uri="urn:schemas-microsoft-com:office:smarttags" w:element="PlaceType">
                <w:r w:rsidRPr="00727709">
                  <w:rPr>
                    <w:sz w:val="22"/>
                  </w:rPr>
                  <w:t>State</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Health</w:t>
                </w:r>
              </w:smartTag>
              <w:r w:rsidRPr="00727709">
                <w:rPr>
                  <w:sz w:val="22"/>
                </w:rPr>
                <w:t xml:space="preserve"> </w:t>
              </w:r>
              <w:smartTag w:uri="urn:schemas-microsoft-com:office:smarttags" w:element="PlaceName">
                <w:r w:rsidRPr="00727709">
                  <w:rPr>
                    <w:sz w:val="22"/>
                  </w:rPr>
                  <w:t>Sciences</w:t>
                </w:r>
              </w:smartTag>
              <w:r w:rsidRPr="00727709">
                <w:rPr>
                  <w:sz w:val="22"/>
                </w:rPr>
                <w:t xml:space="preserve"> </w:t>
              </w:r>
              <w:smartTag w:uri="urn:schemas-microsoft-com:office:smarttags" w:element="PlaceType">
                <w:r w:rsidRPr="00727709">
                  <w:rPr>
                    <w:sz w:val="22"/>
                  </w:rPr>
                  <w:t>Center</w:t>
                </w:r>
              </w:smartTag>
            </w:smartTag>
          </w:p>
        </w:tc>
      </w:tr>
      <w:tr w:rsidR="00BF17FB" w:rsidRPr="00727709" w:rsidTr="00BF17FB">
        <w:tc>
          <w:tcPr>
            <w:tcW w:w="2970" w:type="dxa"/>
          </w:tcPr>
          <w:p w:rsidR="00BF17FB" w:rsidRPr="00727709" w:rsidRDefault="00BF17FB" w:rsidP="00BF17FB">
            <w:pPr>
              <w:rPr>
                <w:sz w:val="22"/>
              </w:rPr>
            </w:pPr>
            <w:r w:rsidRPr="00727709">
              <w:rPr>
                <w:sz w:val="22"/>
              </w:rPr>
              <w:t>July 2004</w:t>
            </w:r>
          </w:p>
        </w:tc>
        <w:tc>
          <w:tcPr>
            <w:tcW w:w="6840" w:type="dxa"/>
          </w:tcPr>
          <w:p w:rsidR="00BF17FB" w:rsidRPr="00727709" w:rsidRDefault="00BF17FB" w:rsidP="00BF17FB">
            <w:pPr>
              <w:rPr>
                <w:sz w:val="22"/>
              </w:rPr>
            </w:pPr>
            <w:r w:rsidRPr="00727709">
              <w:rPr>
                <w:sz w:val="22"/>
              </w:rPr>
              <w:t xml:space="preserve">New master’s training program for school psychologists,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al</w:t>
                </w:r>
              </w:smartTag>
            </w:smartTag>
            <w:r w:rsidRPr="00727709">
              <w:rPr>
                <w:sz w:val="22"/>
              </w:rPr>
              <w:t xml:space="preserve"> and Developmental Psychology, Queensland University of Technology</w:t>
            </w:r>
          </w:p>
        </w:tc>
      </w:tr>
      <w:tr w:rsidR="00BF17FB" w:rsidRPr="00727709" w:rsidTr="00BF17FB">
        <w:tc>
          <w:tcPr>
            <w:tcW w:w="2970" w:type="dxa"/>
          </w:tcPr>
          <w:p w:rsidR="00BF17FB" w:rsidRPr="00727709" w:rsidRDefault="00BF17FB" w:rsidP="00BF17FB">
            <w:pPr>
              <w:rPr>
                <w:sz w:val="22"/>
              </w:rPr>
            </w:pPr>
            <w:r w:rsidRPr="00727709">
              <w:rPr>
                <w:sz w:val="22"/>
              </w:rPr>
              <w:t>2008-2012</w:t>
            </w:r>
          </w:p>
        </w:tc>
        <w:tc>
          <w:tcPr>
            <w:tcW w:w="6840" w:type="dxa"/>
          </w:tcPr>
          <w:p w:rsidR="00BF17FB" w:rsidRPr="00727709" w:rsidRDefault="00BF17FB" w:rsidP="00BF17FB">
            <w:pPr>
              <w:rPr>
                <w:sz w:val="22"/>
              </w:rPr>
            </w:pPr>
            <w:r w:rsidRPr="00727709">
              <w:rPr>
                <w:sz w:val="22"/>
              </w:rPr>
              <w:t>Faculty and doctoral students, ISPA, Lisbon</w:t>
            </w:r>
          </w:p>
        </w:tc>
      </w:tr>
      <w:tr w:rsidR="00BF17FB" w:rsidRPr="00727709" w:rsidTr="00BF17FB">
        <w:tc>
          <w:tcPr>
            <w:tcW w:w="2970" w:type="dxa"/>
          </w:tcPr>
          <w:p w:rsidR="00BF17FB" w:rsidRPr="00727709" w:rsidRDefault="00BF17FB" w:rsidP="00BF17FB">
            <w:pPr>
              <w:rPr>
                <w:sz w:val="22"/>
              </w:rPr>
            </w:pPr>
            <w:r w:rsidRPr="00727709">
              <w:rPr>
                <w:sz w:val="22"/>
              </w:rPr>
              <w:t>2012-Present</w:t>
            </w:r>
          </w:p>
        </w:tc>
        <w:tc>
          <w:tcPr>
            <w:tcW w:w="6840" w:type="dxa"/>
          </w:tcPr>
          <w:p w:rsidR="00BF17FB" w:rsidRPr="00727709" w:rsidRDefault="00BF17FB" w:rsidP="00BF17FB">
            <w:pPr>
              <w:rPr>
                <w:sz w:val="22"/>
              </w:rPr>
            </w:pPr>
            <w:r w:rsidRPr="00727709">
              <w:rPr>
                <w:sz w:val="22"/>
              </w:rPr>
              <w:t>Faculty and doctoral students, ISCTE, Lisbon</w:t>
            </w:r>
          </w:p>
        </w:tc>
      </w:tr>
    </w:tbl>
    <w:p w:rsidR="00BF17FB" w:rsidRPr="00727709" w:rsidRDefault="00BF17FB" w:rsidP="00BF17FB">
      <w:pPr>
        <w:rPr>
          <w:sz w:val="22"/>
        </w:rPr>
      </w:pPr>
    </w:p>
    <w:p w:rsidR="00BF17FB" w:rsidRPr="00727709" w:rsidRDefault="00BF17FB" w:rsidP="0006594C">
      <w:pPr>
        <w:pStyle w:val="Heading3"/>
        <w:rPr>
          <w:b/>
          <w:bCs/>
          <w:iCs/>
          <w:sz w:val="28"/>
        </w:rPr>
      </w:pPr>
      <w:r w:rsidRPr="00727709">
        <w:rPr>
          <w:b/>
          <w:bCs/>
          <w:iCs/>
          <w:sz w:val="28"/>
        </w:rPr>
        <w:t>Program Quality and Evaluation</w:t>
      </w:r>
    </w:p>
    <w:tbl>
      <w:tblPr>
        <w:tblW w:w="9810" w:type="dxa"/>
        <w:tblInd w:w="18" w:type="dxa"/>
        <w:tblLook w:val="01E0" w:firstRow="1" w:lastRow="1" w:firstColumn="1" w:lastColumn="1" w:noHBand="0" w:noVBand="0"/>
      </w:tblPr>
      <w:tblGrid>
        <w:gridCol w:w="2970"/>
        <w:gridCol w:w="6840"/>
      </w:tblGrid>
      <w:tr w:rsidR="00BF17FB" w:rsidRPr="00727709" w:rsidTr="00BF17FB">
        <w:tc>
          <w:tcPr>
            <w:tcW w:w="2970" w:type="dxa"/>
          </w:tcPr>
          <w:p w:rsidR="00BF17FB" w:rsidRPr="00727709" w:rsidRDefault="00BF17FB" w:rsidP="00BF17FB">
            <w:pPr>
              <w:rPr>
                <w:sz w:val="22"/>
              </w:rPr>
            </w:pPr>
            <w:r w:rsidRPr="00727709">
              <w:rPr>
                <w:sz w:val="22"/>
              </w:rPr>
              <w:t>July 1988</w:t>
            </w:r>
            <w:r w:rsidRPr="00727709">
              <w:rPr>
                <w:sz w:val="22"/>
              </w:rPr>
              <w:tab/>
            </w:r>
          </w:p>
        </w:tc>
        <w:tc>
          <w:tcPr>
            <w:tcW w:w="6840" w:type="dxa"/>
          </w:tcPr>
          <w:p w:rsidR="00BF17FB" w:rsidRPr="00727709" w:rsidRDefault="00BF17FB" w:rsidP="00BF17FB">
            <w:pPr>
              <w:rPr>
                <w:sz w:val="22"/>
              </w:rPr>
            </w:pPr>
            <w:r w:rsidRPr="00727709">
              <w:rPr>
                <w:sz w:val="22"/>
              </w:rPr>
              <w:t xml:space="preserve">Infant Programs, Department of Mental Health and Mental Retardation and Texas Early Childhood Intervention, </w:t>
            </w:r>
            <w:smartTag w:uri="urn:schemas-microsoft-com:office:smarttags" w:element="place">
              <w:smartTag w:uri="urn:schemas-microsoft-com:office:smarttags" w:element="City">
                <w:r w:rsidRPr="00727709">
                  <w:rPr>
                    <w:sz w:val="22"/>
                  </w:rPr>
                  <w:t>Houston</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amily-centered approach to assessment and intervention)</w:t>
            </w:r>
          </w:p>
        </w:tc>
      </w:tr>
      <w:tr w:rsidR="00BF17FB" w:rsidRPr="00727709" w:rsidTr="00BF17FB">
        <w:tc>
          <w:tcPr>
            <w:tcW w:w="2970" w:type="dxa"/>
          </w:tcPr>
          <w:p w:rsidR="00BF17FB" w:rsidRPr="00727709" w:rsidRDefault="00BF17FB" w:rsidP="00BF17FB">
            <w:pPr>
              <w:rPr>
                <w:sz w:val="22"/>
              </w:rPr>
            </w:pPr>
            <w:r w:rsidRPr="00727709">
              <w:rPr>
                <w:sz w:val="22"/>
              </w:rPr>
              <w:t>August 1988</w:t>
            </w:r>
            <w:r w:rsidRPr="00727709">
              <w:rPr>
                <w:sz w:val="22"/>
              </w:rPr>
              <w:tab/>
            </w:r>
          </w:p>
        </w:tc>
        <w:tc>
          <w:tcPr>
            <w:tcW w:w="6840" w:type="dxa"/>
          </w:tcPr>
          <w:p w:rsidR="00BF17FB" w:rsidRPr="00727709" w:rsidRDefault="00BF17FB" w:rsidP="00BF17FB">
            <w:pPr>
              <w:rPr>
                <w:sz w:val="22"/>
              </w:rPr>
            </w:pPr>
            <w:smartTag w:uri="urn:schemas-microsoft-com:office:smarttags" w:element="PlaceName">
              <w:r w:rsidRPr="00727709">
                <w:rPr>
                  <w:sz w:val="22"/>
                </w:rPr>
                <w:t>Northwest</w:t>
              </w:r>
            </w:smartTag>
            <w:r w:rsidRPr="00727709">
              <w:rPr>
                <w:sz w:val="22"/>
              </w:rPr>
              <w:t xml:space="preserve"> </w:t>
            </w:r>
            <w:smartTag w:uri="urn:schemas-microsoft-com:office:smarttags" w:element="PlaceType">
              <w:r w:rsidRPr="00727709">
                <w:rPr>
                  <w:sz w:val="22"/>
                </w:rPr>
                <w:t>Ministry</w:t>
              </w:r>
            </w:smartTag>
            <w:r w:rsidRPr="00727709">
              <w:rPr>
                <w:sz w:val="22"/>
              </w:rPr>
              <w:t xml:space="preserve"> </w:t>
            </w:r>
            <w:smartTag w:uri="urn:schemas-microsoft-com:office:smarttags" w:element="PlaceName">
              <w:r w:rsidRPr="00727709">
                <w:rPr>
                  <w:sz w:val="22"/>
                </w:rPr>
                <w:t>Developmental</w:t>
              </w:r>
            </w:smartTag>
            <w:r w:rsidRPr="00727709">
              <w:rPr>
                <w:sz w:val="22"/>
              </w:rPr>
              <w:t xml:space="preserve"> </w:t>
            </w:r>
            <w:smartTag w:uri="urn:schemas-microsoft-com:office:smarttags" w:element="PlaceType">
              <w:r w:rsidRPr="00727709">
                <w:rPr>
                  <w:sz w:val="22"/>
                </w:rPr>
                <w:t>School</w:t>
              </w:r>
            </w:smartTag>
            <w:r w:rsidRPr="00727709">
              <w:rPr>
                <w:sz w:val="22"/>
              </w:rPr>
              <w:t xml:space="preserve">,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program management)</w:t>
            </w:r>
          </w:p>
        </w:tc>
      </w:tr>
      <w:tr w:rsidR="00BF17FB" w:rsidRPr="00727709" w:rsidTr="00BF17FB">
        <w:tc>
          <w:tcPr>
            <w:tcW w:w="2970" w:type="dxa"/>
          </w:tcPr>
          <w:p w:rsidR="00BF17FB" w:rsidRPr="00727709" w:rsidRDefault="00BF17FB" w:rsidP="00BF17FB">
            <w:pPr>
              <w:rPr>
                <w:sz w:val="22"/>
              </w:rPr>
            </w:pPr>
            <w:r w:rsidRPr="00727709">
              <w:rPr>
                <w:sz w:val="22"/>
              </w:rPr>
              <w:t>May 1989</w:t>
            </w:r>
            <w:r w:rsidRPr="00727709">
              <w:rPr>
                <w:sz w:val="22"/>
              </w:rPr>
              <w:tab/>
            </w:r>
          </w:p>
        </w:tc>
        <w:tc>
          <w:tcPr>
            <w:tcW w:w="6840" w:type="dxa"/>
          </w:tcPr>
          <w:p w:rsidR="00BF17FB" w:rsidRPr="00727709" w:rsidRDefault="00BF17FB" w:rsidP="00BF17FB">
            <w:pPr>
              <w:rPr>
                <w:sz w:val="22"/>
              </w:rPr>
            </w:pPr>
            <w:r w:rsidRPr="00727709">
              <w:rPr>
                <w:sz w:val="22"/>
              </w:rPr>
              <w:t xml:space="preserve">Project KEEP PACE, </w:t>
            </w:r>
            <w:smartTag w:uri="urn:schemas-microsoft-com:office:smarttags" w:element="place">
              <w:smartTag w:uri="urn:schemas-microsoft-com:office:smarttags" w:element="City">
                <w:r w:rsidRPr="00727709">
                  <w:rPr>
                    <w:sz w:val="22"/>
                  </w:rPr>
                  <w:t>Klein</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amily-centered approach to assessment and intervention)</w:t>
            </w:r>
          </w:p>
        </w:tc>
      </w:tr>
      <w:tr w:rsidR="00BF17FB" w:rsidRPr="00727709" w:rsidTr="00BF17FB">
        <w:tc>
          <w:tcPr>
            <w:tcW w:w="2970" w:type="dxa"/>
          </w:tcPr>
          <w:p w:rsidR="00BF17FB" w:rsidRPr="00727709" w:rsidRDefault="00BF17FB" w:rsidP="00BF17FB">
            <w:pPr>
              <w:rPr>
                <w:sz w:val="22"/>
              </w:rPr>
            </w:pPr>
            <w:r w:rsidRPr="00727709">
              <w:rPr>
                <w:sz w:val="22"/>
              </w:rPr>
              <w:t>June 1989</w:t>
            </w:r>
            <w:r w:rsidRPr="00727709">
              <w:rPr>
                <w:sz w:val="22"/>
              </w:rPr>
              <w:br/>
              <w:t>June 1990</w:t>
            </w:r>
          </w:p>
        </w:tc>
        <w:tc>
          <w:tcPr>
            <w:tcW w:w="6840" w:type="dxa"/>
          </w:tcPr>
          <w:p w:rsidR="00BF17FB" w:rsidRPr="00727709" w:rsidRDefault="00BF17FB" w:rsidP="00BF17FB">
            <w:pPr>
              <w:rPr>
                <w:sz w:val="22"/>
              </w:rPr>
            </w:pPr>
            <w:smartTag w:uri="urn:schemas-microsoft-com:office:smarttags" w:element="PlaceName">
              <w:r w:rsidRPr="00727709">
                <w:rPr>
                  <w:sz w:val="22"/>
                </w:rPr>
                <w:t>Gaston</w:t>
              </w:r>
            </w:smartTag>
            <w:r w:rsidRPr="00727709">
              <w:rPr>
                <w:sz w:val="22"/>
              </w:rPr>
              <w:t xml:space="preserve"> </w:t>
            </w:r>
            <w:smartTag w:uri="urn:schemas-microsoft-com:office:smarttags" w:element="PlaceName">
              <w:r w:rsidRPr="00727709">
                <w:rPr>
                  <w:sz w:val="22"/>
                </w:rPr>
                <w:t>Comprehensive</w:t>
              </w:r>
            </w:smartTag>
            <w:r w:rsidRPr="00727709">
              <w:rPr>
                <w:sz w:val="22"/>
              </w:rPr>
              <w:t xml:space="preserve"> </w:t>
            </w:r>
            <w:smartTag w:uri="urn:schemas-microsoft-com:office:smarttags" w:element="PlaceName">
              <w:r w:rsidRPr="00727709">
                <w:rPr>
                  <w:sz w:val="22"/>
                </w:rPr>
                <w:t>Day</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Dallas</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working with families, integration; IFSP development)</w:t>
            </w:r>
          </w:p>
        </w:tc>
      </w:tr>
      <w:tr w:rsidR="00BF17FB" w:rsidRPr="00727709" w:rsidTr="00BF17FB">
        <w:tc>
          <w:tcPr>
            <w:tcW w:w="2970" w:type="dxa"/>
          </w:tcPr>
          <w:p w:rsidR="00BF17FB" w:rsidRPr="00727709" w:rsidRDefault="00BF17FB" w:rsidP="00BF17FB">
            <w:pPr>
              <w:rPr>
                <w:sz w:val="22"/>
              </w:rPr>
            </w:pPr>
            <w:r w:rsidRPr="00727709">
              <w:rPr>
                <w:sz w:val="22"/>
              </w:rPr>
              <w:t>March 1991</w:t>
            </w:r>
            <w:r w:rsidRPr="00727709">
              <w:rPr>
                <w:sz w:val="22"/>
              </w:rPr>
              <w:tab/>
            </w:r>
          </w:p>
        </w:tc>
        <w:tc>
          <w:tcPr>
            <w:tcW w:w="6840" w:type="dxa"/>
          </w:tcPr>
          <w:p w:rsidR="00BF17FB" w:rsidRPr="00727709" w:rsidRDefault="00BF17FB" w:rsidP="00BF17FB">
            <w:pPr>
              <w:rPr>
                <w:sz w:val="22"/>
              </w:rPr>
            </w:pPr>
            <w:r w:rsidRPr="00727709">
              <w:rPr>
                <w:sz w:val="22"/>
              </w:rPr>
              <w:t xml:space="preserve">Mental Retardation Institute, </w:t>
            </w:r>
            <w:smartTag w:uri="urn:schemas-microsoft-com:office:smarttags" w:element="PlaceName">
              <w:r w:rsidRPr="00727709">
                <w:rPr>
                  <w:sz w:val="22"/>
                </w:rPr>
                <w:t>New York</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ollege</w:t>
              </w:r>
            </w:smartTag>
            <w:r w:rsidRPr="00727709">
              <w:rPr>
                <w:sz w:val="22"/>
              </w:rPr>
              <w:t xml:space="preserve">, </w:t>
            </w:r>
            <w:smartTag w:uri="urn:schemas-microsoft-com:office:smarttags" w:element="place">
              <w:smartTag w:uri="urn:schemas-microsoft-com:office:smarttags" w:element="City">
                <w:r w:rsidRPr="00727709">
                  <w:rPr>
                    <w:sz w:val="22"/>
                  </w:rPr>
                  <w:t>Valhalla</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child engagement)</w:t>
            </w:r>
          </w:p>
        </w:tc>
      </w:tr>
      <w:tr w:rsidR="00BF17FB" w:rsidRPr="00727709" w:rsidTr="00BF17FB">
        <w:tc>
          <w:tcPr>
            <w:tcW w:w="2970" w:type="dxa"/>
          </w:tcPr>
          <w:p w:rsidR="00BF17FB" w:rsidRPr="00727709" w:rsidRDefault="00BF17FB" w:rsidP="00BF17FB">
            <w:pPr>
              <w:rPr>
                <w:sz w:val="22"/>
              </w:rPr>
            </w:pPr>
            <w:r w:rsidRPr="00727709">
              <w:rPr>
                <w:sz w:val="22"/>
              </w:rPr>
              <w:t>January 1993</w:t>
            </w:r>
            <w:r w:rsidRPr="00727709">
              <w:rPr>
                <w:sz w:val="22"/>
              </w:rPr>
              <w:tab/>
            </w:r>
          </w:p>
        </w:tc>
        <w:tc>
          <w:tcPr>
            <w:tcW w:w="6840" w:type="dxa"/>
          </w:tcPr>
          <w:p w:rsidR="00BF17FB" w:rsidRPr="00727709" w:rsidRDefault="00BF17FB" w:rsidP="00BF17FB">
            <w:pPr>
              <w:rPr>
                <w:sz w:val="22"/>
              </w:rPr>
            </w:pPr>
            <w:r w:rsidRPr="00727709">
              <w:rPr>
                <w:sz w:val="22"/>
              </w:rPr>
              <w:t xml:space="preserve">Association for Retarded Citizens--Peninsula, </w:t>
            </w:r>
            <w:smartTag w:uri="urn:schemas-microsoft-com:office:smarttags" w:element="place">
              <w:smartTag w:uri="urn:schemas-microsoft-com:office:smarttags" w:element="City">
                <w:r w:rsidRPr="00727709">
                  <w:rPr>
                    <w:sz w:val="22"/>
                  </w:rPr>
                  <w:t>Newport News</w:t>
                </w:r>
              </w:smartTag>
              <w:r w:rsidRPr="00727709">
                <w:rPr>
                  <w:sz w:val="22"/>
                </w:rPr>
                <w:t xml:space="preserve">, </w:t>
              </w:r>
              <w:smartTag w:uri="urn:schemas-microsoft-com:office:smarttags" w:element="State">
                <w:r w:rsidRPr="00727709">
                  <w:rPr>
                    <w:sz w:val="22"/>
                  </w:rPr>
                  <w:t>VA</w:t>
                </w:r>
              </w:smartTag>
            </w:smartTag>
            <w:r w:rsidRPr="00727709">
              <w:rPr>
                <w:sz w:val="22"/>
              </w:rPr>
              <w:t xml:space="preserve"> (evaluation of early intervention program)</w:t>
            </w:r>
          </w:p>
        </w:tc>
      </w:tr>
      <w:tr w:rsidR="00BF17FB" w:rsidRPr="00727709" w:rsidTr="00BF17FB">
        <w:tc>
          <w:tcPr>
            <w:tcW w:w="2970" w:type="dxa"/>
          </w:tcPr>
          <w:p w:rsidR="00BF17FB" w:rsidRPr="00727709" w:rsidRDefault="00BF17FB" w:rsidP="00BF17FB">
            <w:pPr>
              <w:rPr>
                <w:sz w:val="22"/>
              </w:rPr>
            </w:pPr>
            <w:r w:rsidRPr="00727709">
              <w:rPr>
                <w:sz w:val="22"/>
              </w:rPr>
              <w:t>July 1995</w:t>
            </w:r>
            <w:r w:rsidRPr="00727709">
              <w:rPr>
                <w:sz w:val="22"/>
              </w:rPr>
              <w:br/>
              <w:t>December 2003</w:t>
            </w:r>
          </w:p>
        </w:tc>
        <w:tc>
          <w:tcPr>
            <w:tcW w:w="6840" w:type="dxa"/>
          </w:tcPr>
          <w:p w:rsidR="00BF17FB" w:rsidRPr="00727709" w:rsidRDefault="00BF17FB" w:rsidP="00BF17FB">
            <w:pPr>
              <w:rPr>
                <w:sz w:val="22"/>
              </w:rPr>
            </w:pPr>
            <w:smartTag w:uri="urn:schemas-microsoft-com:office:smarttags" w:element="City">
              <w:r w:rsidRPr="00727709">
                <w:rPr>
                  <w:sz w:val="22"/>
                </w:rPr>
                <w:t>Human Development Center</w:t>
              </w:r>
            </w:smartTag>
            <w:r w:rsidRPr="00727709">
              <w:rPr>
                <w:sz w:val="22"/>
              </w:rPr>
              <w:t xml:space="preserve">, </w:t>
            </w:r>
            <w:smartTag w:uri="urn:schemas-microsoft-com:office:smarttags" w:element="State">
              <w:r w:rsidRPr="00727709">
                <w:rPr>
                  <w:sz w:val="22"/>
                </w:rPr>
                <w:t>Louisiana</w:t>
              </w:r>
            </w:smartTag>
            <w:r w:rsidRPr="00727709">
              <w:rPr>
                <w:sz w:val="22"/>
              </w:rPr>
              <w:t xml:space="preserve"> State University Medical Center,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inclusion)</w:t>
            </w:r>
          </w:p>
        </w:tc>
      </w:tr>
      <w:tr w:rsidR="00BF17FB" w:rsidRPr="00727709" w:rsidTr="00BF17FB">
        <w:tc>
          <w:tcPr>
            <w:tcW w:w="2970" w:type="dxa"/>
          </w:tcPr>
          <w:p w:rsidR="00BF17FB" w:rsidRPr="00727709" w:rsidRDefault="00BF17FB" w:rsidP="00BF17FB">
            <w:pPr>
              <w:rPr>
                <w:sz w:val="22"/>
              </w:rPr>
            </w:pPr>
            <w:r w:rsidRPr="00727709">
              <w:rPr>
                <w:sz w:val="22"/>
              </w:rPr>
              <w:lastRenderedPageBreak/>
              <w:t>Summer 1997</w:t>
            </w:r>
            <w:r w:rsidRPr="00727709">
              <w:rPr>
                <w:sz w:val="22"/>
              </w:rPr>
              <w:tab/>
            </w:r>
          </w:p>
        </w:tc>
        <w:tc>
          <w:tcPr>
            <w:tcW w:w="6840" w:type="dxa"/>
          </w:tcPr>
          <w:p w:rsidR="00BF17FB" w:rsidRPr="00727709" w:rsidRDefault="00BF17FB" w:rsidP="00BF17FB">
            <w:pPr>
              <w:rPr>
                <w:sz w:val="22"/>
              </w:rPr>
            </w:pPr>
            <w:r w:rsidRPr="00727709">
              <w:rPr>
                <w:sz w:val="22"/>
              </w:rPr>
              <w:t xml:space="preserve">Longview Early Childhood Intervention, </w:t>
            </w:r>
            <w:smartTag w:uri="urn:schemas-microsoft-com:office:smarttags" w:element="place">
              <w:smartTag w:uri="urn:schemas-microsoft-com:office:smarttags" w:element="City">
                <w:r w:rsidRPr="00727709">
                  <w:rPr>
                    <w:sz w:val="22"/>
                  </w:rPr>
                  <w:t>Longview</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amily-centered services)</w:t>
            </w:r>
          </w:p>
        </w:tc>
      </w:tr>
      <w:tr w:rsidR="00BF17FB" w:rsidRPr="00727709" w:rsidTr="00BF17FB">
        <w:tc>
          <w:tcPr>
            <w:tcW w:w="2970" w:type="dxa"/>
          </w:tcPr>
          <w:p w:rsidR="00BF17FB" w:rsidRPr="00727709" w:rsidRDefault="00BF17FB" w:rsidP="00BF17FB">
            <w:pPr>
              <w:rPr>
                <w:sz w:val="22"/>
              </w:rPr>
            </w:pPr>
            <w:r w:rsidRPr="00727709">
              <w:rPr>
                <w:sz w:val="22"/>
              </w:rPr>
              <w:t>December 1997</w:t>
            </w:r>
            <w:r w:rsidRPr="00727709">
              <w:rPr>
                <w:sz w:val="22"/>
              </w:rPr>
              <w:br/>
              <w:t>September 1998</w:t>
            </w:r>
          </w:p>
        </w:tc>
        <w:tc>
          <w:tcPr>
            <w:tcW w:w="6840" w:type="dxa"/>
          </w:tcPr>
          <w:p w:rsidR="00BF17FB" w:rsidRPr="00727709" w:rsidRDefault="00BF17FB" w:rsidP="00BF17FB">
            <w:pPr>
              <w:rPr>
                <w:sz w:val="22"/>
              </w:rPr>
            </w:pPr>
            <w:r w:rsidRPr="00727709">
              <w:rPr>
                <w:sz w:val="22"/>
              </w:rPr>
              <w:t xml:space="preserve">Florida Diagnostic &amp; Learning Resources System, </w:t>
            </w:r>
            <w:smartTag w:uri="urn:schemas-microsoft-com:office:smarttags" w:element="place">
              <w:smartTag w:uri="urn:schemas-microsoft-com:office:smarttags" w:element="City">
                <w:r w:rsidRPr="00727709">
                  <w:rPr>
                    <w:sz w:val="22"/>
                  </w:rPr>
                  <w:t>Broward County</w:t>
                </w:r>
              </w:smartTag>
              <w:r w:rsidRPr="00727709">
                <w:rPr>
                  <w:sz w:val="22"/>
                </w:rPr>
                <w:t xml:space="preserve">, </w:t>
              </w:r>
              <w:smartTag w:uri="urn:schemas-microsoft-com:office:smarttags" w:element="State">
                <w:r w:rsidRPr="00727709">
                  <w:rPr>
                    <w:sz w:val="22"/>
                  </w:rPr>
                  <w:t>FL</w:t>
                </w:r>
              </w:smartTag>
            </w:smartTag>
            <w:r w:rsidRPr="00727709">
              <w:rPr>
                <w:sz w:val="22"/>
              </w:rPr>
              <w:t xml:space="preserve"> (classroom management)</w:t>
            </w:r>
          </w:p>
        </w:tc>
      </w:tr>
      <w:tr w:rsidR="00BF17FB" w:rsidRPr="00727709" w:rsidTr="00BF17FB">
        <w:tc>
          <w:tcPr>
            <w:tcW w:w="2970" w:type="dxa"/>
          </w:tcPr>
          <w:p w:rsidR="00BF17FB" w:rsidRPr="00727709" w:rsidRDefault="00BF17FB" w:rsidP="00BF17FB">
            <w:pPr>
              <w:rPr>
                <w:sz w:val="22"/>
              </w:rPr>
            </w:pPr>
            <w:r w:rsidRPr="00727709">
              <w:rPr>
                <w:sz w:val="22"/>
              </w:rPr>
              <w:t>May 1998</w:t>
            </w:r>
            <w:r w:rsidRPr="00727709">
              <w:rPr>
                <w:sz w:val="22"/>
              </w:rPr>
              <w:tab/>
            </w:r>
          </w:p>
        </w:tc>
        <w:tc>
          <w:tcPr>
            <w:tcW w:w="6840" w:type="dxa"/>
          </w:tcPr>
          <w:p w:rsidR="00BF17FB" w:rsidRPr="00727709" w:rsidRDefault="00BF17FB" w:rsidP="00BF17FB">
            <w:pPr>
              <w:rPr>
                <w:sz w:val="22"/>
              </w:rPr>
            </w:pPr>
            <w:r w:rsidRPr="00727709">
              <w:rPr>
                <w:sz w:val="22"/>
              </w:rPr>
              <w:t xml:space="preserve">Project TYKE, </w:t>
            </w:r>
            <w:smartTag w:uri="urn:schemas-microsoft-com:office:smarttags" w:element="place">
              <w:smartTag w:uri="urn:schemas-microsoft-com:office:smarttags" w:element="City">
                <w:r w:rsidRPr="00727709">
                  <w:rPr>
                    <w:sz w:val="22"/>
                  </w:rPr>
                  <w:t>Katy</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centered intervention planning)</w:t>
            </w:r>
          </w:p>
        </w:tc>
      </w:tr>
      <w:tr w:rsidR="00BF17FB" w:rsidRPr="00727709" w:rsidTr="00BF17FB">
        <w:tc>
          <w:tcPr>
            <w:tcW w:w="2970" w:type="dxa"/>
          </w:tcPr>
          <w:p w:rsidR="00BF17FB" w:rsidRPr="00727709" w:rsidRDefault="00BF17FB" w:rsidP="00BF17FB">
            <w:pPr>
              <w:rPr>
                <w:sz w:val="22"/>
              </w:rPr>
            </w:pPr>
            <w:r w:rsidRPr="00727709">
              <w:rPr>
                <w:sz w:val="22"/>
              </w:rPr>
              <w:t>May 1998</w:t>
            </w:r>
            <w:r w:rsidRPr="00727709">
              <w:rPr>
                <w:sz w:val="22"/>
              </w:rPr>
              <w:tab/>
            </w:r>
          </w:p>
        </w:tc>
        <w:tc>
          <w:tcPr>
            <w:tcW w:w="6840" w:type="dxa"/>
          </w:tcPr>
          <w:p w:rsidR="00BF17FB" w:rsidRPr="00727709" w:rsidRDefault="00BF17FB" w:rsidP="00BF17FB">
            <w:pPr>
              <w:rPr>
                <w:sz w:val="22"/>
              </w:rPr>
            </w:pPr>
            <w:smartTag w:uri="urn:schemas-microsoft-com:office:smarttags" w:element="PlaceType">
              <w:r w:rsidRPr="00727709">
                <w:rPr>
                  <w:sz w:val="22"/>
                </w:rPr>
                <w:t>Bay</w:t>
              </w:r>
            </w:smartTag>
            <w:r w:rsidRPr="00727709">
              <w:rPr>
                <w:sz w:val="22"/>
              </w:rPr>
              <w:t xml:space="preserve"> </w:t>
            </w:r>
            <w:smartTag w:uri="urn:schemas-microsoft-com:office:smarttags" w:element="PlaceName">
              <w:r w:rsidRPr="00727709">
                <w:rPr>
                  <w:sz w:val="22"/>
                </w:rPr>
                <w:t>Area</w:t>
              </w:r>
            </w:smartTag>
            <w:r w:rsidRPr="00727709">
              <w:rPr>
                <w:sz w:val="22"/>
              </w:rPr>
              <w:t xml:space="preserve"> </w:t>
            </w:r>
            <w:smartTag w:uri="urn:schemas-microsoft-com:office:smarttags" w:element="PlaceName">
              <w:r w:rsidRPr="00727709">
                <w:rPr>
                  <w:sz w:val="22"/>
                </w:rPr>
                <w:t>Rehabilitation</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Baytown</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centered intervention planning)</w:t>
            </w:r>
          </w:p>
        </w:tc>
      </w:tr>
      <w:tr w:rsidR="00BF17FB" w:rsidRPr="00727709" w:rsidTr="00BF17FB">
        <w:tc>
          <w:tcPr>
            <w:tcW w:w="2970" w:type="dxa"/>
          </w:tcPr>
          <w:p w:rsidR="00BF17FB" w:rsidRPr="00727709" w:rsidRDefault="00BF17FB" w:rsidP="00BF17FB">
            <w:pPr>
              <w:rPr>
                <w:sz w:val="22"/>
              </w:rPr>
            </w:pPr>
            <w:r w:rsidRPr="00727709">
              <w:rPr>
                <w:sz w:val="22"/>
              </w:rPr>
              <w:t>June 1998</w:t>
            </w:r>
            <w:r w:rsidRPr="00727709">
              <w:rPr>
                <w:sz w:val="22"/>
              </w:rPr>
              <w:br/>
              <w:t>September 1998</w:t>
            </w:r>
          </w:p>
        </w:tc>
        <w:tc>
          <w:tcPr>
            <w:tcW w:w="6840" w:type="dxa"/>
          </w:tcPr>
          <w:p w:rsidR="00BF17FB" w:rsidRPr="00727709" w:rsidRDefault="00BF17FB" w:rsidP="00BF17FB">
            <w:pPr>
              <w:rPr>
                <w:sz w:val="22"/>
              </w:rPr>
            </w:pPr>
            <w:r w:rsidRPr="00727709">
              <w:rPr>
                <w:sz w:val="22"/>
              </w:rPr>
              <w:t xml:space="preserve">Adults and Children with Learning and Developmental Disabilities, </w:t>
            </w:r>
            <w:smartTag w:uri="urn:schemas-microsoft-com:office:smarttags" w:element="place">
              <w:smartTag w:uri="urn:schemas-microsoft-com:office:smarttags" w:element="City">
                <w:r w:rsidRPr="00727709">
                  <w:rPr>
                    <w:sz w:val="22"/>
                  </w:rPr>
                  <w:t>Bay Shore</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transdisciplinary service delivery)</w:t>
            </w:r>
          </w:p>
        </w:tc>
      </w:tr>
      <w:tr w:rsidR="00BF17FB" w:rsidRPr="00727709" w:rsidTr="00BF17FB">
        <w:tc>
          <w:tcPr>
            <w:tcW w:w="2970" w:type="dxa"/>
          </w:tcPr>
          <w:p w:rsidR="00BF17FB" w:rsidRPr="00727709" w:rsidRDefault="00BF17FB" w:rsidP="00BF17FB">
            <w:pPr>
              <w:rPr>
                <w:sz w:val="22"/>
              </w:rPr>
            </w:pPr>
            <w:r w:rsidRPr="00727709">
              <w:rPr>
                <w:sz w:val="22"/>
              </w:rPr>
              <w:t>September 1998</w:t>
            </w:r>
            <w:r w:rsidRPr="00727709">
              <w:rPr>
                <w:sz w:val="22"/>
              </w:rPr>
              <w:tab/>
            </w:r>
          </w:p>
        </w:tc>
        <w:tc>
          <w:tcPr>
            <w:tcW w:w="6840" w:type="dxa"/>
          </w:tcPr>
          <w:p w:rsidR="00BF17FB" w:rsidRPr="00727709" w:rsidRDefault="00BF17FB" w:rsidP="00BF17FB">
            <w:pPr>
              <w:rPr>
                <w:sz w:val="22"/>
              </w:rPr>
            </w:pPr>
            <w:r w:rsidRPr="00727709">
              <w:rPr>
                <w:sz w:val="22"/>
              </w:rPr>
              <w:t>Office of Special Education Programs, U.S. Department of Education (review of Early Childhood Longitudinal Study—Birth Cohort)</w:t>
            </w:r>
          </w:p>
        </w:tc>
      </w:tr>
      <w:tr w:rsidR="00BF17FB" w:rsidRPr="00727709" w:rsidTr="00BF17FB">
        <w:tc>
          <w:tcPr>
            <w:tcW w:w="2970" w:type="dxa"/>
          </w:tcPr>
          <w:p w:rsidR="00BF17FB" w:rsidRPr="00727709" w:rsidRDefault="00BF17FB" w:rsidP="00BF17FB">
            <w:pPr>
              <w:rPr>
                <w:sz w:val="22"/>
              </w:rPr>
            </w:pPr>
            <w:r w:rsidRPr="00727709">
              <w:rPr>
                <w:sz w:val="22"/>
              </w:rPr>
              <w:t>September 1998</w:t>
            </w:r>
            <w:r w:rsidRPr="00727709">
              <w:rPr>
                <w:sz w:val="22"/>
              </w:rPr>
              <w:tab/>
            </w:r>
          </w:p>
        </w:tc>
        <w:tc>
          <w:tcPr>
            <w:tcW w:w="6840" w:type="dxa"/>
          </w:tcPr>
          <w:p w:rsidR="00BF17FB" w:rsidRPr="00727709" w:rsidRDefault="00BF17FB" w:rsidP="00BF17FB">
            <w:pPr>
              <w:rPr>
                <w:sz w:val="22"/>
              </w:rPr>
            </w:pPr>
            <w:r w:rsidRPr="00727709">
              <w:rPr>
                <w:sz w:val="22"/>
              </w:rPr>
              <w:t xml:space="preserve">Broward </w:t>
            </w:r>
            <w:smartTag w:uri="urn:schemas-microsoft-com:office:smarttags" w:element="place">
              <w:r w:rsidRPr="00727709">
                <w:rPr>
                  <w:sz w:val="22"/>
                </w:rPr>
                <w:t>Co.</w:t>
              </w:r>
            </w:smartTag>
            <w:r w:rsidRPr="00727709">
              <w:rPr>
                <w:sz w:val="22"/>
              </w:rPr>
              <w:t>, FL, Preschool Program for Children With Disabilities (integrated therapy)</w:t>
            </w:r>
          </w:p>
        </w:tc>
      </w:tr>
      <w:tr w:rsidR="00BF17FB" w:rsidRPr="00727709" w:rsidTr="00BF17FB">
        <w:tc>
          <w:tcPr>
            <w:tcW w:w="2970" w:type="dxa"/>
          </w:tcPr>
          <w:p w:rsidR="00BF17FB" w:rsidRPr="00727709" w:rsidRDefault="00BF17FB" w:rsidP="00BF17FB">
            <w:pPr>
              <w:rPr>
                <w:sz w:val="22"/>
              </w:rPr>
            </w:pPr>
            <w:r w:rsidRPr="00727709">
              <w:rPr>
                <w:sz w:val="22"/>
              </w:rPr>
              <w:t>February 1999</w:t>
            </w:r>
            <w:r w:rsidRPr="00727709">
              <w:rPr>
                <w:sz w:val="22"/>
              </w:rPr>
              <w:tab/>
            </w:r>
          </w:p>
        </w:tc>
        <w:tc>
          <w:tcPr>
            <w:tcW w:w="6840" w:type="dxa"/>
          </w:tcPr>
          <w:p w:rsidR="00BF17FB" w:rsidRPr="00727709" w:rsidRDefault="00BF17FB" w:rsidP="00BF17FB">
            <w:pPr>
              <w:rPr>
                <w:sz w:val="22"/>
              </w:rPr>
            </w:pPr>
            <w:smartTag w:uri="urn:schemas-microsoft-com:office:smarttags" w:element="place">
              <w:smartTag w:uri="urn:schemas-microsoft-com:office:smarttags" w:element="City">
                <w:r w:rsidRPr="00727709">
                  <w:rPr>
                    <w:sz w:val="22"/>
                  </w:rPr>
                  <w:t>New Iberia</w:t>
                </w:r>
              </w:smartTag>
              <w:r w:rsidRPr="00727709">
                <w:rPr>
                  <w:sz w:val="22"/>
                </w:rPr>
                <w:t xml:space="preserve">, </w:t>
              </w:r>
              <w:smartTag w:uri="urn:schemas-microsoft-com:office:smarttags" w:element="State">
                <w:r w:rsidRPr="00727709">
                  <w:rPr>
                    <w:sz w:val="22"/>
                  </w:rPr>
                  <w:t>LA</w:t>
                </w:r>
              </w:smartTag>
            </w:smartTag>
            <w:r w:rsidRPr="00727709">
              <w:rPr>
                <w:sz w:val="22"/>
              </w:rPr>
              <w:t>, CHILDNET, Region IV (family-centered, integrated services)</w:t>
            </w:r>
          </w:p>
        </w:tc>
      </w:tr>
      <w:tr w:rsidR="00BF17FB" w:rsidRPr="00727709" w:rsidTr="00BF17FB">
        <w:tc>
          <w:tcPr>
            <w:tcW w:w="2970" w:type="dxa"/>
          </w:tcPr>
          <w:p w:rsidR="00BF17FB" w:rsidRPr="00727709" w:rsidRDefault="00BF17FB" w:rsidP="00BF17FB">
            <w:pPr>
              <w:rPr>
                <w:sz w:val="22"/>
              </w:rPr>
            </w:pPr>
            <w:r w:rsidRPr="00727709">
              <w:rPr>
                <w:sz w:val="22"/>
              </w:rPr>
              <w:t>February-July 1999</w:t>
            </w:r>
            <w:r w:rsidRPr="00727709">
              <w:rPr>
                <w:sz w:val="22"/>
              </w:rPr>
              <w:tab/>
            </w:r>
          </w:p>
        </w:tc>
        <w:tc>
          <w:tcPr>
            <w:tcW w:w="6840" w:type="dxa"/>
          </w:tcPr>
          <w:p w:rsidR="00BF17FB" w:rsidRPr="00727709" w:rsidRDefault="00BF17FB" w:rsidP="00BF17FB">
            <w:pPr>
              <w:rPr>
                <w:sz w:val="22"/>
              </w:rPr>
            </w:pPr>
            <w:smartTag w:uri="urn:schemas-microsoft-com:office:smarttags" w:element="City">
              <w:r w:rsidRPr="00727709">
                <w:rPr>
                  <w:sz w:val="22"/>
                </w:rPr>
                <w:t>Talladega</w:t>
              </w:r>
            </w:smartTag>
            <w:r w:rsidRPr="00727709">
              <w:rPr>
                <w:sz w:val="22"/>
              </w:rPr>
              <w:t xml:space="preserve">, </w:t>
            </w:r>
            <w:smartTag w:uri="urn:schemas-microsoft-com:office:smarttags" w:element="City">
              <w:r w:rsidRPr="00727709">
                <w:rPr>
                  <w:sz w:val="22"/>
                </w:rPr>
                <w:t>Birmingham</w:t>
              </w:r>
            </w:smartTag>
            <w:r w:rsidRPr="00727709">
              <w:rPr>
                <w:sz w:val="22"/>
              </w:rPr>
              <w:t xml:space="preserve">, </w:t>
            </w:r>
            <w:smartTag w:uri="urn:schemas-microsoft-com:office:smarttags" w:element="City">
              <w:r w:rsidRPr="00727709">
                <w:rPr>
                  <w:sz w:val="22"/>
                </w:rPr>
                <w:t>Decatur</w:t>
              </w:r>
            </w:smartTag>
            <w:r w:rsidRPr="00727709">
              <w:rPr>
                <w:sz w:val="22"/>
              </w:rPr>
              <w:t xml:space="preserve">, </w:t>
            </w:r>
            <w:smartTag w:uri="urn:schemas-microsoft-com:office:smarttags" w:element="City">
              <w:r w:rsidRPr="00727709">
                <w:rPr>
                  <w:sz w:val="22"/>
                </w:rPr>
                <w:t>Selma</w:t>
              </w:r>
            </w:smartTag>
            <w:r w:rsidRPr="00727709">
              <w:rPr>
                <w:sz w:val="22"/>
              </w:rPr>
              <w:t xml:space="preserve">, </w:t>
            </w:r>
            <w:smartTag w:uri="urn:schemas-microsoft-com:office:smarttags" w:element="place">
              <w:smartTag w:uri="urn:schemas-microsoft-com:office:smarttags" w:element="City">
                <w:r w:rsidRPr="00727709">
                  <w:rPr>
                    <w:sz w:val="22"/>
                  </w:rPr>
                  <w:t>Troy</w:t>
                </w:r>
              </w:smartTag>
              <w:r w:rsidRPr="00727709">
                <w:rPr>
                  <w:sz w:val="22"/>
                </w:rPr>
                <w:t xml:space="preserve">, </w:t>
              </w:r>
              <w:smartTag w:uri="urn:schemas-microsoft-com:office:smarttags" w:element="State">
                <w:r w:rsidRPr="00727709">
                  <w:rPr>
                    <w:sz w:val="22"/>
                  </w:rPr>
                  <w:t>AL</w:t>
                </w:r>
              </w:smartTag>
            </w:smartTag>
            <w:r w:rsidRPr="00727709">
              <w:rPr>
                <w:sz w:val="22"/>
              </w:rPr>
              <w:t>, Alabama Part C Comprehensive System of Personnel Development (natural environments forums)</w:t>
            </w:r>
          </w:p>
        </w:tc>
      </w:tr>
      <w:tr w:rsidR="00BF17FB" w:rsidRPr="00727709" w:rsidTr="00BF17FB">
        <w:tc>
          <w:tcPr>
            <w:tcW w:w="2970" w:type="dxa"/>
          </w:tcPr>
          <w:p w:rsidR="00BF17FB" w:rsidRPr="00727709" w:rsidRDefault="00BF17FB" w:rsidP="00BF17FB">
            <w:pPr>
              <w:rPr>
                <w:sz w:val="22"/>
              </w:rPr>
            </w:pPr>
            <w:r w:rsidRPr="00727709">
              <w:rPr>
                <w:sz w:val="22"/>
              </w:rPr>
              <w:t>July 1999</w:t>
            </w:r>
            <w:r w:rsidRPr="00727709">
              <w:rPr>
                <w:sz w:val="22"/>
              </w:rPr>
              <w:tab/>
            </w:r>
          </w:p>
        </w:tc>
        <w:tc>
          <w:tcPr>
            <w:tcW w:w="6840" w:type="dxa"/>
          </w:tcPr>
          <w:p w:rsidR="00BF17FB" w:rsidRPr="00727709" w:rsidRDefault="00BF17FB" w:rsidP="00BF17FB">
            <w:pPr>
              <w:rPr>
                <w:sz w:val="22"/>
              </w:rPr>
            </w:pPr>
            <w:smartTag w:uri="urn:schemas-microsoft-com:office:smarttags" w:element="City">
              <w:smartTag w:uri="urn:schemas-microsoft-com:office:smarttags" w:element="City">
                <w:r w:rsidRPr="00727709">
                  <w:rPr>
                    <w:sz w:val="22"/>
                  </w:rPr>
                  <w:t>Wichita</w:t>
                </w:r>
              </w:smartTag>
              <w:r w:rsidRPr="00727709">
                <w:rPr>
                  <w:sz w:val="22"/>
                </w:rPr>
                <w:t xml:space="preserve"> Falls</w:t>
              </w:r>
            </w:smartTag>
            <w:r w:rsidRPr="00727709">
              <w:rPr>
                <w:sz w:val="22"/>
              </w:rPr>
              <w:t xml:space="preserve">, </w:t>
            </w:r>
            <w:smartTag w:uri="urn:schemas-microsoft-com:office:smarttags" w:element="State">
              <w:r w:rsidRPr="00727709">
                <w:rPr>
                  <w:sz w:val="22"/>
                </w:rPr>
                <w:t>TX</w:t>
              </w:r>
            </w:smartTag>
            <w:r w:rsidRPr="00727709">
              <w:rPr>
                <w:sz w:val="22"/>
              </w:rPr>
              <w:t xml:space="preserve">, </w:t>
            </w:r>
            <w:smartTag w:uri="urn:schemas-microsoft-com:office:smarttags" w:element="place">
              <w:smartTag w:uri="urn:schemas-microsoft-com:office:smarttags" w:element="PlaceName">
                <w:r w:rsidRPr="00727709">
                  <w:rPr>
                    <w:sz w:val="22"/>
                  </w:rPr>
                  <w:t>North</w:t>
                </w:r>
              </w:smartTag>
              <w:r w:rsidRPr="00727709">
                <w:rPr>
                  <w:sz w:val="22"/>
                </w:rPr>
                <w:t xml:space="preserve"> </w:t>
              </w:r>
              <w:smartTag w:uri="urn:schemas-microsoft-com:office:smarttags" w:element="PlaceName">
                <w:r w:rsidRPr="00727709">
                  <w:rPr>
                    <w:sz w:val="22"/>
                  </w:rPr>
                  <w:t>Texas</w:t>
                </w:r>
              </w:smartTag>
              <w:r w:rsidRPr="00727709">
                <w:rPr>
                  <w:sz w:val="22"/>
                </w:rPr>
                <w:t xml:space="preserve"> </w:t>
              </w:r>
              <w:smartTag w:uri="urn:schemas-microsoft-com:office:smarttags" w:element="PlaceName">
                <w:r w:rsidRPr="00727709">
                  <w:rPr>
                    <w:sz w:val="22"/>
                  </w:rPr>
                  <w:t>Rehabilitation</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unctional intervention, service delivery models, family-centered intervention planning)</w:t>
            </w:r>
          </w:p>
        </w:tc>
      </w:tr>
      <w:tr w:rsidR="00BF17FB" w:rsidRPr="00727709" w:rsidTr="00BF17FB">
        <w:tc>
          <w:tcPr>
            <w:tcW w:w="2970" w:type="dxa"/>
          </w:tcPr>
          <w:p w:rsidR="00BF17FB" w:rsidRPr="00727709" w:rsidRDefault="00BF17FB" w:rsidP="00BF17FB">
            <w:pPr>
              <w:rPr>
                <w:sz w:val="22"/>
              </w:rPr>
            </w:pPr>
            <w:r w:rsidRPr="00727709">
              <w:rPr>
                <w:sz w:val="22"/>
              </w:rPr>
              <w:t>November 1999</w:t>
            </w:r>
          </w:p>
        </w:tc>
        <w:tc>
          <w:tcPr>
            <w:tcW w:w="6840" w:type="dxa"/>
          </w:tcPr>
          <w:p w:rsidR="00BF17FB" w:rsidRPr="00727709" w:rsidRDefault="00BF17FB" w:rsidP="00BF17FB">
            <w:pPr>
              <w:rPr>
                <w:sz w:val="22"/>
              </w:rPr>
            </w:pP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CHILDNET, Region I (family- centered, integrated</w:t>
            </w:r>
          </w:p>
        </w:tc>
      </w:tr>
      <w:tr w:rsidR="00BF17FB" w:rsidRPr="00727709" w:rsidTr="00BF17FB">
        <w:tc>
          <w:tcPr>
            <w:tcW w:w="2970" w:type="dxa"/>
          </w:tcPr>
          <w:p w:rsidR="00BF17FB" w:rsidRPr="00727709" w:rsidRDefault="00BF17FB" w:rsidP="00BF17FB">
            <w:pPr>
              <w:rPr>
                <w:sz w:val="22"/>
              </w:rPr>
            </w:pPr>
            <w:r w:rsidRPr="00727709">
              <w:rPr>
                <w:sz w:val="22"/>
              </w:rPr>
              <w:t>September 1999</w:t>
            </w:r>
            <w:r w:rsidRPr="00727709">
              <w:rPr>
                <w:sz w:val="22"/>
              </w:rPr>
              <w:tab/>
            </w:r>
            <w:r w:rsidRPr="00727709">
              <w:rPr>
                <w:sz w:val="22"/>
              </w:rPr>
              <w:br/>
              <w:t>February 2000</w:t>
            </w:r>
          </w:p>
        </w:tc>
        <w:tc>
          <w:tcPr>
            <w:tcW w:w="6840" w:type="dxa"/>
          </w:tcPr>
          <w:p w:rsidR="00BF17FB" w:rsidRPr="00727709" w:rsidRDefault="00BF17FB" w:rsidP="00BF17FB">
            <w:pPr>
              <w:rPr>
                <w:sz w:val="22"/>
              </w:rPr>
            </w:pPr>
            <w:smartTag w:uri="urn:schemas-microsoft-com:office:smarttags" w:element="City">
              <w:r w:rsidRPr="00727709">
                <w:rPr>
                  <w:sz w:val="22"/>
                </w:rPr>
                <w:t>Temple</w:t>
              </w:r>
            </w:smartTag>
            <w:r w:rsidRPr="00727709">
              <w:rPr>
                <w:sz w:val="22"/>
              </w:rPr>
              <w:t xml:space="preserve">, </w:t>
            </w:r>
            <w:smartTag w:uri="urn:schemas-microsoft-com:office:smarttags" w:element="PlaceName">
              <w:r w:rsidRPr="00727709">
                <w:rPr>
                  <w:sz w:val="22"/>
                </w:rPr>
                <w:t>Harker</w:t>
              </w:r>
            </w:smartTag>
            <w:r w:rsidRPr="00727709">
              <w:rPr>
                <w:sz w:val="22"/>
              </w:rPr>
              <w:t xml:space="preserve"> </w:t>
            </w:r>
            <w:smartTag w:uri="urn:schemas-microsoft-com:office:smarttags" w:element="PlaceType">
              <w:r w:rsidRPr="00727709">
                <w:rPr>
                  <w:sz w:val="22"/>
                </w:rPr>
                <w:t>Heights</w:t>
              </w:r>
            </w:smartTag>
            <w:r w:rsidRPr="00727709">
              <w:rPr>
                <w:sz w:val="22"/>
              </w:rPr>
              <w:t xml:space="preserve">, &amp; </w:t>
            </w:r>
            <w:smartTag w:uri="urn:schemas-microsoft-com:office:smarttags" w:element="place">
              <w:smartTag w:uri="urn:schemas-microsoft-com:office:smarttags" w:element="City">
                <w:r w:rsidRPr="00727709">
                  <w:rPr>
                    <w:sz w:val="22"/>
                  </w:rPr>
                  <w:t>Copperas Cove</w:t>
                </w:r>
              </w:smartTag>
              <w:r w:rsidRPr="00727709">
                <w:rPr>
                  <w:sz w:val="22"/>
                </w:rPr>
                <w:t xml:space="preserve">, </w:t>
              </w:r>
              <w:smartTag w:uri="urn:schemas-microsoft-com:office:smarttags" w:element="State">
                <w:r w:rsidRPr="00727709">
                  <w:rPr>
                    <w:sz w:val="22"/>
                  </w:rPr>
                  <w:t>TX</w:t>
                </w:r>
              </w:smartTag>
            </w:smartTag>
            <w:r w:rsidRPr="00727709">
              <w:rPr>
                <w:sz w:val="22"/>
              </w:rPr>
              <w:t>, CHILDTEAM (functional intervention, service delivery models, family centered intervention planning)</w:t>
            </w:r>
          </w:p>
        </w:tc>
      </w:tr>
      <w:tr w:rsidR="00BF17FB" w:rsidRPr="00727709" w:rsidTr="00BF17FB">
        <w:tc>
          <w:tcPr>
            <w:tcW w:w="2970" w:type="dxa"/>
          </w:tcPr>
          <w:p w:rsidR="00BF17FB" w:rsidRPr="00727709" w:rsidRDefault="00BF17FB" w:rsidP="00BF17FB">
            <w:pPr>
              <w:rPr>
                <w:sz w:val="22"/>
              </w:rPr>
            </w:pPr>
            <w:r w:rsidRPr="00727709">
              <w:rPr>
                <w:sz w:val="22"/>
              </w:rPr>
              <w:t>February 2000</w:t>
            </w:r>
          </w:p>
        </w:tc>
        <w:tc>
          <w:tcPr>
            <w:tcW w:w="6840" w:type="dxa"/>
          </w:tcPr>
          <w:p w:rsidR="00BF17FB" w:rsidRPr="00727709" w:rsidRDefault="00BF17FB" w:rsidP="00BF17FB">
            <w:pPr>
              <w:rPr>
                <w:sz w:val="22"/>
              </w:rPr>
            </w:pPr>
            <w:smartTag w:uri="urn:schemas-microsoft-com:office:smarttags" w:element="place">
              <w:smartTag w:uri="urn:schemas-microsoft-com:office:smarttags" w:element="City">
                <w:r w:rsidRPr="00727709">
                  <w:rPr>
                    <w:sz w:val="22"/>
                  </w:rPr>
                  <w:t>McAllen</w:t>
                </w:r>
              </w:smartTag>
              <w:r w:rsidRPr="00727709">
                <w:rPr>
                  <w:sz w:val="22"/>
                </w:rPr>
                <w:t xml:space="preserve">, </w:t>
              </w:r>
              <w:smartTag w:uri="urn:schemas-microsoft-com:office:smarttags" w:element="State">
                <w:r w:rsidRPr="00727709">
                  <w:rPr>
                    <w:sz w:val="22"/>
                  </w:rPr>
                  <w:t>TX</w:t>
                </w:r>
              </w:smartTag>
            </w:smartTag>
            <w:r w:rsidRPr="00727709">
              <w:rPr>
                <w:sz w:val="22"/>
              </w:rPr>
              <w:t>, Easter Seals Early Intervention &amp; Edinburg ECI (functional intervention, service delivery models, family centered intervention planning)</w:t>
            </w:r>
          </w:p>
        </w:tc>
      </w:tr>
      <w:tr w:rsidR="00BF17FB" w:rsidRPr="00727709" w:rsidTr="00BF17FB">
        <w:tc>
          <w:tcPr>
            <w:tcW w:w="2970" w:type="dxa"/>
          </w:tcPr>
          <w:p w:rsidR="00BF17FB" w:rsidRPr="00727709" w:rsidRDefault="00BF17FB" w:rsidP="00BF17FB">
            <w:pPr>
              <w:rPr>
                <w:sz w:val="22"/>
              </w:rPr>
            </w:pPr>
            <w:r w:rsidRPr="00727709">
              <w:rPr>
                <w:sz w:val="22"/>
              </w:rPr>
              <w:t>May 2000</w:t>
            </w:r>
          </w:p>
        </w:tc>
        <w:tc>
          <w:tcPr>
            <w:tcW w:w="6840" w:type="dxa"/>
          </w:tcPr>
          <w:p w:rsidR="00BF17FB" w:rsidRPr="00727709" w:rsidRDefault="00BF17FB" w:rsidP="00BF17FB">
            <w:pPr>
              <w:rPr>
                <w:sz w:val="22"/>
              </w:rPr>
            </w:pPr>
            <w:smartTag w:uri="urn:schemas-microsoft-com:office:smarttags" w:element="PlaceName">
              <w:r w:rsidRPr="00727709">
                <w:rPr>
                  <w:sz w:val="22"/>
                </w:rPr>
                <w:t>Interdisciplinary</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ren with Disabilities, </w:t>
            </w:r>
            <w:smartTag w:uri="urn:schemas-microsoft-com:office:smarttags" w:element="place">
              <w:smartTag w:uri="urn:schemas-microsoft-com:office:smarttags" w:element="City">
                <w:r w:rsidRPr="00727709">
                  <w:rPr>
                    <w:sz w:val="22"/>
                  </w:rPr>
                  <w:t>Queens</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integrated therapy)</w:t>
            </w:r>
          </w:p>
        </w:tc>
      </w:tr>
      <w:tr w:rsidR="00BF17FB" w:rsidRPr="00727709" w:rsidTr="00BF17FB">
        <w:tc>
          <w:tcPr>
            <w:tcW w:w="2970" w:type="dxa"/>
          </w:tcPr>
          <w:p w:rsidR="00BF17FB" w:rsidRPr="00727709" w:rsidRDefault="00BF17FB" w:rsidP="00BF17FB">
            <w:pPr>
              <w:rPr>
                <w:sz w:val="22"/>
              </w:rPr>
            </w:pPr>
            <w:r w:rsidRPr="00727709">
              <w:rPr>
                <w:sz w:val="22"/>
              </w:rPr>
              <w:lastRenderedPageBreak/>
              <w:t>May 2000</w:t>
            </w:r>
          </w:p>
        </w:tc>
        <w:tc>
          <w:tcPr>
            <w:tcW w:w="6840" w:type="dxa"/>
          </w:tcPr>
          <w:p w:rsidR="00BF17FB" w:rsidRPr="00727709" w:rsidRDefault="00BF17FB" w:rsidP="00BF17FB">
            <w:pPr>
              <w:rPr>
                <w:sz w:val="22"/>
              </w:rPr>
            </w:pPr>
            <w:r w:rsidRPr="00727709">
              <w:rPr>
                <w:sz w:val="22"/>
              </w:rPr>
              <w:t xml:space="preserve">Klaras Children's Center, </w:t>
            </w:r>
            <w:smartTag w:uri="urn:schemas-microsoft-com:office:smarttags" w:element="place">
              <w:smartTag w:uri="urn:schemas-microsoft-com:office:smarttags" w:element="City">
                <w:r w:rsidRPr="00727709">
                  <w:rPr>
                    <w:sz w:val="22"/>
                  </w:rPr>
                  <w:t>Waco</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 centered intervention planning)</w:t>
            </w:r>
          </w:p>
        </w:tc>
      </w:tr>
      <w:tr w:rsidR="00BF17FB" w:rsidRPr="00727709" w:rsidTr="00BF17FB">
        <w:tc>
          <w:tcPr>
            <w:tcW w:w="2970" w:type="dxa"/>
          </w:tcPr>
          <w:p w:rsidR="00BF17FB" w:rsidRPr="00727709" w:rsidRDefault="00BF17FB" w:rsidP="00BF17FB">
            <w:pPr>
              <w:rPr>
                <w:sz w:val="22"/>
              </w:rPr>
            </w:pPr>
            <w:r w:rsidRPr="00727709">
              <w:rPr>
                <w:sz w:val="22"/>
              </w:rPr>
              <w:t>August 2000</w:t>
            </w:r>
          </w:p>
        </w:tc>
        <w:tc>
          <w:tcPr>
            <w:tcW w:w="6840" w:type="dxa"/>
          </w:tcPr>
          <w:p w:rsidR="00BF17FB" w:rsidRPr="00727709" w:rsidRDefault="00BF17FB" w:rsidP="00BF17FB">
            <w:pPr>
              <w:rPr>
                <w:sz w:val="22"/>
              </w:rPr>
            </w:pPr>
            <w:smartTag w:uri="urn:schemas-microsoft-com:office:smarttags" w:element="PlaceName">
              <w:r w:rsidRPr="00727709">
                <w:rPr>
                  <w:sz w:val="22"/>
                </w:rPr>
                <w:t>Caribbean</w:t>
              </w:r>
            </w:smartTag>
            <w:r w:rsidRPr="00727709">
              <w:rPr>
                <w:sz w:val="22"/>
              </w:rPr>
              <w:t xml:space="preserve"> </w:t>
            </w:r>
            <w:smartTag w:uri="urn:schemas-microsoft-com:office:smarttags" w:element="PlaceName">
              <w:r w:rsidRPr="00727709">
                <w:rPr>
                  <w:sz w:val="22"/>
                </w:rPr>
                <w:t>Quality</w:t>
              </w:r>
            </w:smartTag>
            <w:r w:rsidRPr="00727709">
              <w:rPr>
                <w:sz w:val="22"/>
              </w:rPr>
              <w:t xml:space="preserve"> </w:t>
            </w:r>
            <w:smartTag w:uri="urn:schemas-microsoft-com:office:smarttags" w:element="PlaceName">
              <w:r w:rsidRPr="00727709">
                <w:rPr>
                  <w:sz w:val="22"/>
                </w:rPr>
                <w:t>Improve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City">
              <w:r w:rsidRPr="00727709">
                <w:rPr>
                  <w:sz w:val="22"/>
                </w:rPr>
                <w:t>San Juan</w:t>
              </w:r>
            </w:smartTag>
            <w:r w:rsidRPr="00727709">
              <w:rPr>
                <w:sz w:val="22"/>
              </w:rPr>
              <w:t xml:space="preserve">, </w:t>
            </w:r>
            <w:smartTag w:uri="urn:schemas-microsoft-com:office:smarttags" w:element="place">
              <w:r w:rsidRPr="00727709">
                <w:rPr>
                  <w:sz w:val="22"/>
                </w:rPr>
                <w:t>Puerto Rico</w:t>
              </w:r>
            </w:smartTag>
            <w:r w:rsidRPr="00727709">
              <w:rPr>
                <w:sz w:val="22"/>
              </w:rPr>
              <w:t xml:space="preserve"> (functional intervention, service delivery models, family centered intervention planning)</w:t>
            </w:r>
          </w:p>
        </w:tc>
      </w:tr>
      <w:tr w:rsidR="00BF17FB" w:rsidRPr="00727709" w:rsidTr="00BF17FB">
        <w:tc>
          <w:tcPr>
            <w:tcW w:w="2970" w:type="dxa"/>
          </w:tcPr>
          <w:p w:rsidR="00BF17FB" w:rsidRPr="00727709" w:rsidRDefault="00BF17FB" w:rsidP="00BF17FB">
            <w:pPr>
              <w:rPr>
                <w:sz w:val="22"/>
              </w:rPr>
            </w:pPr>
            <w:r w:rsidRPr="00727709">
              <w:rPr>
                <w:sz w:val="22"/>
              </w:rPr>
              <w:t>August 2000</w:t>
            </w:r>
          </w:p>
        </w:tc>
        <w:tc>
          <w:tcPr>
            <w:tcW w:w="6840" w:type="dxa"/>
          </w:tcPr>
          <w:p w:rsidR="00BF17FB" w:rsidRPr="00727709" w:rsidRDefault="00BF17FB" w:rsidP="00BF17FB">
            <w:pPr>
              <w:rPr>
                <w:sz w:val="22"/>
              </w:rPr>
            </w:pPr>
            <w:r w:rsidRPr="00727709">
              <w:rPr>
                <w:sz w:val="22"/>
              </w:rPr>
              <w:t xml:space="preserve">Early Childhood Intervention, </w:t>
            </w:r>
            <w:smartTag w:uri="urn:schemas-microsoft-com:office:smarttags" w:element="place">
              <w:smartTag w:uri="urn:schemas-microsoft-com:office:smarttags" w:element="City">
                <w:r w:rsidRPr="00727709">
                  <w:rPr>
                    <w:sz w:val="22"/>
                  </w:rPr>
                  <w:t>Lubbock</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 centered intervention planning)</w:t>
            </w:r>
          </w:p>
        </w:tc>
      </w:tr>
      <w:tr w:rsidR="00BF17FB" w:rsidRPr="00727709" w:rsidTr="00BF17FB">
        <w:tc>
          <w:tcPr>
            <w:tcW w:w="2970" w:type="dxa"/>
          </w:tcPr>
          <w:p w:rsidR="00BF17FB" w:rsidRPr="00727709" w:rsidRDefault="00BF17FB" w:rsidP="00BF17FB">
            <w:pPr>
              <w:rPr>
                <w:sz w:val="22"/>
              </w:rPr>
            </w:pPr>
            <w:r w:rsidRPr="00727709">
              <w:rPr>
                <w:sz w:val="22"/>
              </w:rPr>
              <w:t>September 2000</w:t>
            </w:r>
          </w:p>
        </w:tc>
        <w:tc>
          <w:tcPr>
            <w:tcW w:w="6840" w:type="dxa"/>
          </w:tcPr>
          <w:p w:rsidR="00BF17FB" w:rsidRPr="00727709" w:rsidRDefault="00BF17FB" w:rsidP="00BF17FB">
            <w:pPr>
              <w:rPr>
                <w:sz w:val="22"/>
              </w:rPr>
            </w:pPr>
            <w:r w:rsidRPr="00727709">
              <w:rPr>
                <w:sz w:val="22"/>
              </w:rPr>
              <w:t xml:space="preserve">TARC, </w:t>
            </w:r>
            <w:smartTag w:uri="urn:schemas-microsoft-com:office:smarttags" w:element="place">
              <w:smartTag w:uri="urn:schemas-microsoft-com:office:smarttags" w:element="City">
                <w:r w:rsidRPr="00727709">
                  <w:rPr>
                    <w:sz w:val="22"/>
                  </w:rPr>
                  <w:t>Topeka</w:t>
                </w:r>
              </w:smartTag>
              <w:r w:rsidRPr="00727709">
                <w:rPr>
                  <w:sz w:val="22"/>
                </w:rPr>
                <w:t xml:space="preserve">, </w:t>
              </w:r>
              <w:smartTag w:uri="urn:schemas-microsoft-com:office:smarttags" w:element="State">
                <w:r w:rsidRPr="00727709">
                  <w:rPr>
                    <w:sz w:val="22"/>
                  </w:rPr>
                  <w:t>KS</w:t>
                </w:r>
              </w:smartTag>
            </w:smartTag>
            <w:r w:rsidRPr="00727709">
              <w:rPr>
                <w:sz w:val="22"/>
              </w:rPr>
              <w:t xml:space="preserve"> (functional intervention, service delivery models, family centered intervention planning)</w:t>
            </w:r>
          </w:p>
        </w:tc>
      </w:tr>
      <w:tr w:rsidR="00BF17FB" w:rsidRPr="00727709" w:rsidTr="00BF17FB">
        <w:tc>
          <w:tcPr>
            <w:tcW w:w="2970" w:type="dxa"/>
          </w:tcPr>
          <w:p w:rsidR="00BF17FB" w:rsidRPr="00727709" w:rsidRDefault="00BF17FB" w:rsidP="00BF17FB">
            <w:pPr>
              <w:rPr>
                <w:sz w:val="22"/>
              </w:rPr>
            </w:pPr>
            <w:r w:rsidRPr="00727709">
              <w:rPr>
                <w:sz w:val="22"/>
              </w:rPr>
              <w:t>January 2001</w:t>
            </w:r>
          </w:p>
          <w:p w:rsidR="00BF17FB" w:rsidRPr="00727709" w:rsidRDefault="00BF17FB" w:rsidP="00BF17FB">
            <w:pPr>
              <w:rPr>
                <w:sz w:val="22"/>
              </w:rPr>
            </w:pPr>
            <w:r w:rsidRPr="00727709">
              <w:rPr>
                <w:sz w:val="22"/>
              </w:rPr>
              <w:t>August 2001</w:t>
            </w:r>
          </w:p>
        </w:tc>
        <w:tc>
          <w:tcPr>
            <w:tcW w:w="6840" w:type="dxa"/>
          </w:tcPr>
          <w:p w:rsidR="00BF17FB" w:rsidRPr="00727709" w:rsidRDefault="00BF17FB" w:rsidP="00BF17FB">
            <w:pPr>
              <w:rPr>
                <w:sz w:val="22"/>
              </w:rPr>
            </w:pPr>
            <w:r w:rsidRPr="00727709">
              <w:rPr>
                <w:sz w:val="22"/>
              </w:rPr>
              <w:t xml:space="preserve">Millard Public Schools Early Intervention Program, </w:t>
            </w:r>
            <w:smartTag w:uri="urn:schemas-microsoft-com:office:smarttags" w:element="place">
              <w:smartTag w:uri="urn:schemas-microsoft-com:office:smarttags" w:element="City">
                <w:r w:rsidRPr="00727709">
                  <w:rPr>
                    <w:sz w:val="22"/>
                  </w:rPr>
                  <w:t>Omaha</w:t>
                </w:r>
              </w:smartTag>
              <w:r w:rsidRPr="00727709">
                <w:rPr>
                  <w:sz w:val="22"/>
                </w:rPr>
                <w:t xml:space="preserve">, </w:t>
              </w:r>
              <w:smartTag w:uri="urn:schemas-microsoft-com:office:smarttags" w:element="State">
                <w:r w:rsidRPr="00727709">
                  <w:rPr>
                    <w:sz w:val="22"/>
                  </w:rPr>
                  <w:t>NE</w:t>
                </w:r>
              </w:smartTag>
            </w:smartTag>
            <w:r w:rsidRPr="00727709">
              <w:rPr>
                <w:sz w:val="22"/>
              </w:rPr>
              <w:t xml:space="preserve"> (functional intervention, service delivery models, family centered intervention planning)</w:t>
            </w:r>
          </w:p>
        </w:tc>
      </w:tr>
      <w:tr w:rsidR="00BF17FB" w:rsidRPr="00727709" w:rsidTr="00BF17FB">
        <w:tc>
          <w:tcPr>
            <w:tcW w:w="2970" w:type="dxa"/>
          </w:tcPr>
          <w:p w:rsidR="00BF17FB" w:rsidRPr="00727709" w:rsidRDefault="00BF17FB" w:rsidP="00BF17FB">
            <w:pPr>
              <w:rPr>
                <w:sz w:val="22"/>
              </w:rPr>
            </w:pPr>
            <w:r w:rsidRPr="00727709">
              <w:rPr>
                <w:sz w:val="22"/>
              </w:rPr>
              <w:t>May 2001</w:t>
            </w:r>
          </w:p>
        </w:tc>
        <w:tc>
          <w:tcPr>
            <w:tcW w:w="6840" w:type="dxa"/>
          </w:tcPr>
          <w:p w:rsidR="00BF17FB" w:rsidRPr="00727709" w:rsidRDefault="00BF17FB" w:rsidP="00BF17FB">
            <w:pPr>
              <w:rPr>
                <w:sz w:val="22"/>
              </w:rPr>
            </w:pPr>
            <w:r w:rsidRPr="00727709">
              <w:rPr>
                <w:sz w:val="22"/>
              </w:rPr>
              <w:t>Family and Child Studies, University of Connecticut Health Sciences Center (natural environments)</w:t>
            </w:r>
          </w:p>
        </w:tc>
      </w:tr>
      <w:tr w:rsidR="00BF17FB" w:rsidRPr="00727709" w:rsidTr="00BF17FB">
        <w:tc>
          <w:tcPr>
            <w:tcW w:w="2970" w:type="dxa"/>
          </w:tcPr>
          <w:p w:rsidR="00BF17FB" w:rsidRPr="00727709" w:rsidRDefault="00BF17FB" w:rsidP="00BF17FB">
            <w:pPr>
              <w:rPr>
                <w:sz w:val="22"/>
              </w:rPr>
            </w:pPr>
            <w:r w:rsidRPr="00727709">
              <w:rPr>
                <w:sz w:val="22"/>
              </w:rPr>
              <w:t>May 2001</w:t>
            </w:r>
          </w:p>
          <w:p w:rsidR="00BF17FB" w:rsidRPr="00727709" w:rsidRDefault="00BF17FB" w:rsidP="00BF17FB">
            <w:pPr>
              <w:rPr>
                <w:sz w:val="22"/>
              </w:rPr>
            </w:pPr>
            <w:r w:rsidRPr="00727709">
              <w:rPr>
                <w:sz w:val="22"/>
              </w:rPr>
              <w:t>June 2001</w:t>
            </w:r>
          </w:p>
        </w:tc>
        <w:tc>
          <w:tcPr>
            <w:tcW w:w="6840" w:type="dxa"/>
          </w:tcPr>
          <w:p w:rsidR="00BF17FB" w:rsidRPr="00727709" w:rsidRDefault="00BF17FB" w:rsidP="00BF17FB">
            <w:pPr>
              <w:rPr>
                <w:sz w:val="22"/>
              </w:rPr>
            </w:pPr>
            <w:smartTag w:uri="urn:schemas-microsoft-com:office:smarttags" w:element="place">
              <w:smartTag w:uri="urn:schemas-microsoft-com:office:smarttags" w:element="PlaceName">
                <w:r w:rsidRPr="00727709">
                  <w:rPr>
                    <w:sz w:val="22"/>
                  </w:rPr>
                  <w:t>New York</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Quality</w:t>
                </w:r>
              </w:smartTag>
              <w:r w:rsidRPr="00727709">
                <w:rPr>
                  <w:sz w:val="22"/>
                </w:rPr>
                <w:t xml:space="preserve"> </w:t>
              </w:r>
              <w:smartTag w:uri="urn:schemas-microsoft-com:office:smarttags" w:element="PlaceName">
                <w:r w:rsidRPr="00727709">
                  <w:rPr>
                    <w:sz w:val="22"/>
                  </w:rPr>
                  <w:t>Improvement</w:t>
                </w:r>
              </w:smartTag>
              <w:r w:rsidRPr="00727709">
                <w:rPr>
                  <w:sz w:val="22"/>
                </w:rPr>
                <w:t xml:space="preserve"> </w:t>
              </w:r>
              <w:smartTag w:uri="urn:schemas-microsoft-com:office:smarttags" w:element="PlaceType">
                <w:r w:rsidRPr="00727709">
                  <w:rPr>
                    <w:sz w:val="22"/>
                  </w:rPr>
                  <w:t>Center</w:t>
                </w:r>
              </w:smartTag>
            </w:smartTag>
            <w:r w:rsidRPr="00727709">
              <w:rPr>
                <w:sz w:val="22"/>
              </w:rPr>
              <w:t>—Disabilities, Puerto Rico &amp; U.S. Virgin Islands (integrated therapies)</w:t>
            </w:r>
          </w:p>
        </w:tc>
      </w:tr>
      <w:tr w:rsidR="00BF17FB" w:rsidRPr="00727709" w:rsidTr="00BF17FB">
        <w:tc>
          <w:tcPr>
            <w:tcW w:w="2970" w:type="dxa"/>
          </w:tcPr>
          <w:p w:rsidR="00BF17FB" w:rsidRPr="00727709" w:rsidRDefault="00BF17FB" w:rsidP="00BF17FB">
            <w:pPr>
              <w:rPr>
                <w:sz w:val="22"/>
              </w:rPr>
            </w:pPr>
            <w:r w:rsidRPr="00727709">
              <w:rPr>
                <w:sz w:val="22"/>
              </w:rPr>
              <w:t>June 2001</w:t>
            </w:r>
          </w:p>
        </w:tc>
        <w:tc>
          <w:tcPr>
            <w:tcW w:w="6840" w:type="dxa"/>
          </w:tcPr>
          <w:p w:rsidR="00BF17FB" w:rsidRPr="00727709" w:rsidRDefault="00BF17FB" w:rsidP="00BF17FB">
            <w:pPr>
              <w:rPr>
                <w:sz w:val="22"/>
              </w:rPr>
            </w:pPr>
            <w:r w:rsidRPr="00727709">
              <w:rPr>
                <w:sz w:val="22"/>
              </w:rPr>
              <w:t xml:space="preserve">Part C Office, </w:t>
            </w:r>
            <w:smartTag w:uri="urn:schemas-microsoft-com:office:smarttags" w:element="place">
              <w:r w:rsidRPr="00727709">
                <w:rPr>
                  <w:sz w:val="22"/>
                </w:rPr>
                <w:t>Puerto Rico</w:t>
              </w:r>
            </w:smartTag>
            <w:r w:rsidRPr="00727709">
              <w:rPr>
                <w:sz w:val="22"/>
              </w:rPr>
              <w:t xml:space="preserve"> (policy recommendations for implementing services in natural environments)</w:t>
            </w:r>
          </w:p>
        </w:tc>
      </w:tr>
      <w:tr w:rsidR="00BF17FB" w:rsidRPr="00727709" w:rsidTr="00BF17FB">
        <w:tc>
          <w:tcPr>
            <w:tcW w:w="2970" w:type="dxa"/>
          </w:tcPr>
          <w:p w:rsidR="00BF17FB" w:rsidRPr="00727709" w:rsidRDefault="00BF17FB" w:rsidP="00BF17FB">
            <w:pPr>
              <w:rPr>
                <w:sz w:val="22"/>
              </w:rPr>
            </w:pPr>
            <w:r w:rsidRPr="00727709">
              <w:rPr>
                <w:sz w:val="22"/>
              </w:rPr>
              <w:t>July 2001</w:t>
            </w:r>
          </w:p>
        </w:tc>
        <w:tc>
          <w:tcPr>
            <w:tcW w:w="6840" w:type="dxa"/>
          </w:tcPr>
          <w:p w:rsidR="00BF17FB" w:rsidRPr="00727709" w:rsidRDefault="00BF17FB" w:rsidP="00BF17FB">
            <w:pPr>
              <w:rPr>
                <w:sz w:val="22"/>
              </w:rPr>
            </w:pPr>
            <w:r w:rsidRPr="00727709">
              <w:rPr>
                <w:sz w:val="22"/>
              </w:rPr>
              <w:t>Colorado Part C (natural environments and IFSP training)</w:t>
            </w:r>
          </w:p>
        </w:tc>
      </w:tr>
      <w:tr w:rsidR="00BF17FB" w:rsidRPr="00727709" w:rsidTr="00BF17FB">
        <w:tc>
          <w:tcPr>
            <w:tcW w:w="2970" w:type="dxa"/>
          </w:tcPr>
          <w:p w:rsidR="00BF17FB" w:rsidRPr="00727709" w:rsidRDefault="00BF17FB" w:rsidP="00BF17FB">
            <w:pPr>
              <w:rPr>
                <w:sz w:val="22"/>
              </w:rPr>
            </w:pPr>
            <w:r w:rsidRPr="00727709">
              <w:rPr>
                <w:sz w:val="22"/>
              </w:rPr>
              <w:t>August 2001</w:t>
            </w:r>
          </w:p>
        </w:tc>
        <w:tc>
          <w:tcPr>
            <w:tcW w:w="6840" w:type="dxa"/>
          </w:tcPr>
          <w:p w:rsidR="00BF17FB" w:rsidRPr="00727709" w:rsidRDefault="00BF17FB" w:rsidP="00BF17FB">
            <w:pPr>
              <w:rPr>
                <w:sz w:val="22"/>
              </w:rPr>
            </w:pPr>
            <w:r w:rsidRPr="00727709">
              <w:rPr>
                <w:sz w:val="22"/>
              </w:rPr>
              <w:t xml:space="preserve">Early Childhood Intervention, </w:t>
            </w:r>
            <w:smartTag w:uri="urn:schemas-microsoft-com:office:smarttags" w:element="place">
              <w:smartTag w:uri="urn:schemas-microsoft-com:office:smarttags" w:element="City">
                <w:r w:rsidRPr="00727709">
                  <w:rPr>
                    <w:sz w:val="22"/>
                  </w:rPr>
                  <w:t>San Angelo</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 centered intervention planning)</w:t>
            </w:r>
          </w:p>
        </w:tc>
      </w:tr>
      <w:tr w:rsidR="00BF17FB" w:rsidRPr="00727709" w:rsidTr="00BF17FB">
        <w:tc>
          <w:tcPr>
            <w:tcW w:w="2970" w:type="dxa"/>
          </w:tcPr>
          <w:p w:rsidR="00BF17FB" w:rsidRPr="00727709" w:rsidRDefault="00BF17FB" w:rsidP="00BF17FB">
            <w:pPr>
              <w:rPr>
                <w:sz w:val="22"/>
              </w:rPr>
            </w:pPr>
            <w:r w:rsidRPr="00727709">
              <w:rPr>
                <w:sz w:val="22"/>
              </w:rPr>
              <w:t>August 2003</w:t>
            </w:r>
          </w:p>
        </w:tc>
        <w:tc>
          <w:tcPr>
            <w:tcW w:w="6840" w:type="dxa"/>
          </w:tcPr>
          <w:p w:rsidR="00BF17FB" w:rsidRPr="00727709" w:rsidRDefault="00BF17FB" w:rsidP="00BF17FB">
            <w:pPr>
              <w:rPr>
                <w:sz w:val="22"/>
              </w:rPr>
            </w:pPr>
            <w:r w:rsidRPr="00727709">
              <w:rPr>
                <w:sz w:val="22"/>
              </w:rPr>
              <w:t>Part C, Denver, CO (routines-based intervention using the transdisciplinary primary service provider model)</w:t>
            </w:r>
          </w:p>
        </w:tc>
      </w:tr>
      <w:tr w:rsidR="00BF17FB" w:rsidRPr="00727709" w:rsidTr="00BF17FB">
        <w:tc>
          <w:tcPr>
            <w:tcW w:w="2970" w:type="dxa"/>
          </w:tcPr>
          <w:p w:rsidR="00BF17FB" w:rsidRPr="00727709" w:rsidRDefault="00BF17FB" w:rsidP="00BF17FB">
            <w:pPr>
              <w:rPr>
                <w:sz w:val="22"/>
              </w:rPr>
            </w:pPr>
            <w:r w:rsidRPr="00727709">
              <w:rPr>
                <w:sz w:val="22"/>
              </w:rPr>
              <w:t>2003-Present</w:t>
            </w:r>
          </w:p>
        </w:tc>
        <w:tc>
          <w:tcPr>
            <w:tcW w:w="6840" w:type="dxa"/>
          </w:tcPr>
          <w:p w:rsidR="00BF17FB" w:rsidRPr="00727709" w:rsidRDefault="00BF17FB" w:rsidP="00BF17FB">
            <w:pPr>
              <w:rPr>
                <w:sz w:val="22"/>
              </w:rPr>
            </w:pPr>
            <w:r w:rsidRPr="00727709">
              <w:rPr>
                <w:sz w:val="22"/>
              </w:rPr>
              <w:t>Too many to list</w:t>
            </w:r>
          </w:p>
        </w:tc>
      </w:tr>
    </w:tbl>
    <w:p w:rsidR="00BF17FB" w:rsidRPr="00727709" w:rsidRDefault="00BF17FB" w:rsidP="0006594C">
      <w:pPr>
        <w:pStyle w:val="Heading2"/>
        <w:rPr>
          <w:b w:val="0"/>
          <w:bCs w:val="0"/>
          <w:i/>
          <w:iCs/>
          <w:sz w:val="28"/>
        </w:rPr>
      </w:pPr>
      <w:r w:rsidRPr="00727709">
        <w:rPr>
          <w:b w:val="0"/>
          <w:bCs w:val="0"/>
          <w:i/>
          <w:iCs/>
          <w:sz w:val="28"/>
        </w:rPr>
        <w:t>Selected Workshops (Local, State, or National; Live or Teleconference)</w:t>
      </w:r>
    </w:p>
    <w:p w:rsidR="00BF17FB" w:rsidRPr="00727709" w:rsidRDefault="00BF17FB" w:rsidP="0006594C">
      <w:pPr>
        <w:pStyle w:val="Heading3"/>
        <w:rPr>
          <w:sz w:val="28"/>
        </w:rPr>
      </w:pPr>
      <w:r w:rsidRPr="00727709">
        <w:rPr>
          <w:b/>
          <w:sz w:val="28"/>
        </w:rPr>
        <w:t>1982-Present</w:t>
      </w:r>
      <w:r w:rsidRPr="00727709">
        <w:rPr>
          <w:bCs/>
          <w:iCs/>
          <w:sz w:val="28"/>
        </w:rPr>
        <w:tab/>
      </w:r>
    </w:p>
    <w:p w:rsidR="00BF17FB" w:rsidRPr="00727709" w:rsidRDefault="00BF17FB" w:rsidP="00C05AD8">
      <w:pPr>
        <w:spacing w:after="0" w:line="240" w:lineRule="auto"/>
        <w:rPr>
          <w:sz w:val="22"/>
        </w:rPr>
      </w:pPr>
      <w:r w:rsidRPr="00727709">
        <w:rPr>
          <w:sz w:val="22"/>
        </w:rPr>
        <w:tab/>
        <w:t>The Routines-Based Interview</w:t>
      </w:r>
    </w:p>
    <w:p w:rsidR="00BF17FB" w:rsidRPr="00727709" w:rsidRDefault="00BF17FB" w:rsidP="00C05AD8">
      <w:pPr>
        <w:spacing w:after="0" w:line="240" w:lineRule="auto"/>
        <w:rPr>
          <w:sz w:val="22"/>
        </w:rPr>
      </w:pPr>
      <w:r w:rsidRPr="00727709">
        <w:rPr>
          <w:sz w:val="22"/>
        </w:rPr>
        <w:tab/>
        <w:t xml:space="preserve">Three Alternative Domains: Engagement, </w:t>
      </w:r>
      <w:smartTag w:uri="urn:schemas-microsoft-com:office:smarttags" w:element="place">
        <w:smartTag w:uri="urn:schemas-microsoft-com:office:smarttags" w:element="City">
          <w:r w:rsidRPr="00727709">
            <w:rPr>
              <w:sz w:val="22"/>
            </w:rPr>
            <w:t>Independence</w:t>
          </w:r>
        </w:smartTag>
      </w:smartTag>
      <w:r w:rsidRPr="00727709">
        <w:rPr>
          <w:sz w:val="22"/>
        </w:rPr>
        <w:t>, and Social Relationships</w:t>
      </w:r>
    </w:p>
    <w:p w:rsidR="00BF17FB" w:rsidRPr="00727709" w:rsidRDefault="00BF17FB" w:rsidP="00C05AD8">
      <w:pPr>
        <w:spacing w:after="0" w:line="240" w:lineRule="auto"/>
        <w:rPr>
          <w:sz w:val="22"/>
        </w:rPr>
      </w:pPr>
      <w:r w:rsidRPr="00727709">
        <w:rPr>
          <w:sz w:val="22"/>
        </w:rPr>
        <w:tab/>
        <w:t>Routines-Based Assessment: The Springboard of Functional Outcomes</w:t>
      </w:r>
    </w:p>
    <w:p w:rsidR="00BF17FB" w:rsidRPr="00727709" w:rsidRDefault="00BF17FB" w:rsidP="00C05AD8">
      <w:pPr>
        <w:spacing w:after="0" w:line="240" w:lineRule="auto"/>
        <w:rPr>
          <w:sz w:val="22"/>
        </w:rPr>
      </w:pPr>
      <w:r w:rsidRPr="00727709">
        <w:rPr>
          <w:sz w:val="22"/>
        </w:rPr>
        <w:tab/>
        <w:t>Delivering OT Services in Natural Environments</w:t>
      </w:r>
    </w:p>
    <w:p w:rsidR="00BF17FB" w:rsidRPr="00727709" w:rsidRDefault="00BF17FB" w:rsidP="00C05AD8">
      <w:pPr>
        <w:spacing w:after="0" w:line="240" w:lineRule="auto"/>
        <w:rPr>
          <w:sz w:val="22"/>
        </w:rPr>
      </w:pPr>
      <w:r w:rsidRPr="00727709">
        <w:rPr>
          <w:sz w:val="22"/>
        </w:rPr>
        <w:tab/>
        <w:t xml:space="preserve">Integrating Instruction and Therapy: Putting Interventions in Their Place Where </w:t>
      </w:r>
    </w:p>
    <w:p w:rsidR="00BF17FB" w:rsidRPr="00727709" w:rsidRDefault="00BF17FB" w:rsidP="00C05AD8">
      <w:pPr>
        <w:spacing w:after="0" w:line="240" w:lineRule="auto"/>
        <w:rPr>
          <w:sz w:val="22"/>
        </w:rPr>
      </w:pPr>
      <w:r w:rsidRPr="00727709">
        <w:rPr>
          <w:sz w:val="22"/>
        </w:rPr>
        <w:tab/>
      </w:r>
      <w:r w:rsidRPr="00727709">
        <w:rPr>
          <w:sz w:val="22"/>
        </w:rPr>
        <w:tab/>
        <w:t>They Make a Difference</w:t>
      </w:r>
    </w:p>
    <w:p w:rsidR="00BF17FB" w:rsidRPr="00727709" w:rsidRDefault="00BF17FB" w:rsidP="00C05AD8">
      <w:pPr>
        <w:spacing w:after="0" w:line="240" w:lineRule="auto"/>
        <w:rPr>
          <w:sz w:val="22"/>
        </w:rPr>
      </w:pPr>
      <w:r w:rsidRPr="00727709">
        <w:rPr>
          <w:sz w:val="22"/>
        </w:rPr>
        <w:tab/>
        <w:t>Quality Programs and Evaluation</w:t>
      </w:r>
    </w:p>
    <w:p w:rsidR="00BF17FB" w:rsidRPr="00727709" w:rsidRDefault="00BF17FB" w:rsidP="00C05AD8">
      <w:pPr>
        <w:spacing w:after="0" w:line="240" w:lineRule="auto"/>
        <w:rPr>
          <w:sz w:val="22"/>
        </w:rPr>
      </w:pPr>
      <w:r w:rsidRPr="00727709">
        <w:rPr>
          <w:sz w:val="22"/>
        </w:rPr>
        <w:lastRenderedPageBreak/>
        <w:tab/>
        <w:t>Project INTEGRATE</w:t>
      </w:r>
    </w:p>
    <w:p w:rsidR="00BF17FB" w:rsidRPr="00727709" w:rsidRDefault="00BF17FB" w:rsidP="00C05AD8">
      <w:pPr>
        <w:spacing w:after="0" w:line="240" w:lineRule="auto"/>
        <w:rPr>
          <w:sz w:val="22"/>
        </w:rPr>
      </w:pPr>
      <w:r w:rsidRPr="00727709">
        <w:rPr>
          <w:sz w:val="22"/>
        </w:rPr>
        <w:tab/>
        <w:t>Planning Your Child’s Community: A Day-to-Day Approach</w:t>
      </w:r>
    </w:p>
    <w:p w:rsidR="00BF17FB" w:rsidRPr="00727709" w:rsidRDefault="00BF17FB" w:rsidP="00C05AD8">
      <w:pPr>
        <w:spacing w:after="0" w:line="240" w:lineRule="auto"/>
        <w:rPr>
          <w:sz w:val="22"/>
        </w:rPr>
      </w:pPr>
      <w:r w:rsidRPr="00727709">
        <w:rPr>
          <w:sz w:val="22"/>
        </w:rPr>
        <w:tab/>
        <w:t>Family-Centered Early Intervention</w:t>
      </w:r>
    </w:p>
    <w:p w:rsidR="00BF17FB" w:rsidRPr="00727709" w:rsidRDefault="00BF17FB" w:rsidP="00C05AD8">
      <w:pPr>
        <w:spacing w:after="0" w:line="240" w:lineRule="auto"/>
        <w:rPr>
          <w:sz w:val="22"/>
        </w:rPr>
      </w:pPr>
      <w:r w:rsidRPr="00727709">
        <w:rPr>
          <w:sz w:val="22"/>
        </w:rPr>
        <w:tab/>
        <w:t>Working Together In The Classroom.</w:t>
      </w:r>
    </w:p>
    <w:p w:rsidR="00BF17FB" w:rsidRPr="00727709" w:rsidRDefault="00BF17FB" w:rsidP="00C05AD8">
      <w:pPr>
        <w:spacing w:after="0" w:line="240" w:lineRule="auto"/>
        <w:rPr>
          <w:sz w:val="22"/>
        </w:rPr>
      </w:pPr>
      <w:r w:rsidRPr="00727709">
        <w:rPr>
          <w:sz w:val="22"/>
        </w:rPr>
        <w:tab/>
        <w:t>Rethinking Service Delivery In Early Intervention</w:t>
      </w:r>
    </w:p>
    <w:p w:rsidR="00BF17FB" w:rsidRPr="00727709" w:rsidRDefault="00BF17FB" w:rsidP="00C05AD8">
      <w:pPr>
        <w:spacing w:after="0" w:line="240" w:lineRule="auto"/>
        <w:rPr>
          <w:sz w:val="22"/>
        </w:rPr>
      </w:pPr>
      <w:r w:rsidRPr="00727709">
        <w:rPr>
          <w:sz w:val="22"/>
        </w:rPr>
        <w:tab/>
        <w:t>Current Research In Early Intervention: What We Haven’t Had Time To Read.</w:t>
      </w:r>
    </w:p>
    <w:p w:rsidR="00BF17FB" w:rsidRPr="00727709" w:rsidRDefault="00BF17FB" w:rsidP="00C05AD8">
      <w:pPr>
        <w:spacing w:after="0" w:line="240" w:lineRule="auto"/>
        <w:rPr>
          <w:sz w:val="22"/>
        </w:rPr>
      </w:pPr>
      <w:r w:rsidRPr="00727709">
        <w:rPr>
          <w:sz w:val="22"/>
        </w:rPr>
        <w:tab/>
        <w:t>Family-Centered Practices</w:t>
      </w:r>
    </w:p>
    <w:p w:rsidR="00BF17FB" w:rsidRPr="00727709" w:rsidRDefault="00BF17FB" w:rsidP="00C05AD8">
      <w:pPr>
        <w:spacing w:after="0" w:line="240" w:lineRule="auto"/>
        <w:rPr>
          <w:sz w:val="22"/>
        </w:rPr>
      </w:pPr>
      <w:r w:rsidRPr="00727709">
        <w:rPr>
          <w:sz w:val="22"/>
        </w:rPr>
        <w:tab/>
        <w:t>Strategies for Classroom Organization</w:t>
      </w:r>
    </w:p>
    <w:p w:rsidR="00BF17FB" w:rsidRPr="00727709" w:rsidRDefault="00BF17FB" w:rsidP="00C05AD8">
      <w:pPr>
        <w:spacing w:after="0" w:line="240" w:lineRule="auto"/>
        <w:rPr>
          <w:sz w:val="22"/>
        </w:rPr>
      </w:pPr>
      <w:r w:rsidRPr="00727709">
        <w:rPr>
          <w:sz w:val="22"/>
        </w:rPr>
        <w:tab/>
        <w:t>How to Get Along With Other Grown-Ups in the Classroom</w:t>
      </w:r>
    </w:p>
    <w:p w:rsidR="00BF17FB" w:rsidRPr="00727709" w:rsidRDefault="00BF17FB" w:rsidP="00C05AD8">
      <w:pPr>
        <w:spacing w:after="0" w:line="240" w:lineRule="auto"/>
        <w:rPr>
          <w:sz w:val="22"/>
        </w:rPr>
      </w:pPr>
      <w:r w:rsidRPr="00727709">
        <w:rPr>
          <w:sz w:val="22"/>
        </w:rPr>
        <w:tab/>
        <w:t xml:space="preserve">Integrated Therapy We Don’t Want to Be the Bad Guys: Postassessment </w:t>
      </w:r>
    </w:p>
    <w:p w:rsidR="00BF17FB" w:rsidRPr="00727709" w:rsidRDefault="00BF17FB" w:rsidP="00C05AD8">
      <w:pPr>
        <w:spacing w:after="0" w:line="240" w:lineRule="auto"/>
        <w:rPr>
          <w:sz w:val="22"/>
        </w:rPr>
      </w:pPr>
      <w:r w:rsidRPr="00727709">
        <w:rPr>
          <w:sz w:val="22"/>
        </w:rPr>
        <w:tab/>
      </w:r>
      <w:r w:rsidRPr="00727709">
        <w:rPr>
          <w:sz w:val="22"/>
        </w:rPr>
        <w:tab/>
        <w:t>Meetings</w:t>
      </w:r>
    </w:p>
    <w:p w:rsidR="00BF17FB" w:rsidRPr="00727709" w:rsidRDefault="00BF17FB" w:rsidP="00C05AD8">
      <w:pPr>
        <w:spacing w:after="0" w:line="240" w:lineRule="auto"/>
        <w:rPr>
          <w:sz w:val="22"/>
        </w:rPr>
      </w:pPr>
      <w:r w:rsidRPr="00727709">
        <w:rPr>
          <w:sz w:val="22"/>
        </w:rPr>
        <w:tab/>
        <w:t>Full Inclusion and Collaboration: What Will This Mean for Me?</w:t>
      </w:r>
    </w:p>
    <w:p w:rsidR="00BF17FB" w:rsidRPr="00727709" w:rsidRDefault="00BF17FB" w:rsidP="00C05AD8">
      <w:pPr>
        <w:spacing w:after="0" w:line="240" w:lineRule="auto"/>
        <w:rPr>
          <w:sz w:val="22"/>
        </w:rPr>
      </w:pPr>
      <w:r w:rsidRPr="00727709">
        <w:rPr>
          <w:sz w:val="22"/>
        </w:rPr>
        <w:tab/>
        <w:t>A Structure for Meaningful Participation by Families in Intervention Planning</w:t>
      </w:r>
    </w:p>
    <w:p w:rsidR="00BF17FB" w:rsidRPr="00727709" w:rsidRDefault="00BF17FB" w:rsidP="00C05AD8">
      <w:pPr>
        <w:spacing w:after="0" w:line="240" w:lineRule="auto"/>
        <w:rPr>
          <w:sz w:val="22"/>
        </w:rPr>
      </w:pPr>
      <w:r w:rsidRPr="00727709">
        <w:rPr>
          <w:sz w:val="22"/>
        </w:rPr>
        <w:tab/>
        <w:t xml:space="preserve">Developmentally Appropriate Practice: Is It Enough for Children with Special </w:t>
      </w:r>
    </w:p>
    <w:p w:rsidR="00BF17FB" w:rsidRPr="00727709" w:rsidRDefault="00BF17FB" w:rsidP="00C05AD8">
      <w:pPr>
        <w:spacing w:after="0" w:line="240" w:lineRule="auto"/>
        <w:rPr>
          <w:sz w:val="22"/>
        </w:rPr>
      </w:pPr>
      <w:r w:rsidRPr="00727709">
        <w:rPr>
          <w:sz w:val="22"/>
        </w:rPr>
        <w:tab/>
      </w:r>
      <w:r w:rsidRPr="00727709">
        <w:rPr>
          <w:sz w:val="22"/>
        </w:rPr>
        <w:tab/>
        <w:t>Needs?</w:t>
      </w:r>
    </w:p>
    <w:p w:rsidR="00BF17FB" w:rsidRPr="00727709" w:rsidRDefault="00BF17FB" w:rsidP="00C05AD8">
      <w:pPr>
        <w:spacing w:after="0" w:line="240" w:lineRule="auto"/>
        <w:rPr>
          <w:sz w:val="22"/>
        </w:rPr>
      </w:pPr>
      <w:r w:rsidRPr="00727709">
        <w:rPr>
          <w:sz w:val="22"/>
        </w:rPr>
        <w:tab/>
        <w:t>School Psychologists Working with Families of Preschoolers with Handicaps</w:t>
      </w:r>
    </w:p>
    <w:p w:rsidR="00BF17FB" w:rsidRPr="00727709" w:rsidRDefault="00BF17FB" w:rsidP="00C05AD8">
      <w:pPr>
        <w:spacing w:after="0" w:line="240" w:lineRule="auto"/>
        <w:rPr>
          <w:sz w:val="22"/>
        </w:rPr>
      </w:pPr>
      <w:r w:rsidRPr="00727709">
        <w:rPr>
          <w:sz w:val="22"/>
        </w:rPr>
        <w:tab/>
        <w:t xml:space="preserve">Least Restrictive Environments for Students with Special Needs:  An </w:t>
      </w:r>
    </w:p>
    <w:p w:rsidR="00BF17FB" w:rsidRPr="00727709" w:rsidRDefault="00BF17FB" w:rsidP="00C05AD8">
      <w:pPr>
        <w:spacing w:after="0" w:line="240" w:lineRule="auto"/>
        <w:rPr>
          <w:sz w:val="22"/>
        </w:rPr>
      </w:pPr>
      <w:r w:rsidRPr="00727709">
        <w:rPr>
          <w:sz w:val="22"/>
        </w:rPr>
        <w:tab/>
      </w:r>
      <w:r w:rsidRPr="00727709">
        <w:rPr>
          <w:sz w:val="22"/>
        </w:rPr>
        <w:tab/>
        <w:t>Administrative Perspective.</w:t>
      </w:r>
    </w:p>
    <w:p w:rsidR="00BF17FB" w:rsidRPr="00727709" w:rsidRDefault="00BF17FB" w:rsidP="00C05AD8">
      <w:pPr>
        <w:spacing w:after="0" w:line="240" w:lineRule="auto"/>
        <w:rPr>
          <w:sz w:val="22"/>
        </w:rPr>
      </w:pPr>
      <w:r w:rsidRPr="00727709">
        <w:rPr>
          <w:sz w:val="22"/>
        </w:rPr>
        <w:tab/>
        <w:t>Working with Special Needs Infants.</w:t>
      </w:r>
    </w:p>
    <w:p w:rsidR="00BF17FB" w:rsidRPr="00727709" w:rsidRDefault="00BF17FB" w:rsidP="00C05AD8">
      <w:pPr>
        <w:spacing w:after="0" w:line="240" w:lineRule="auto"/>
        <w:rPr>
          <w:sz w:val="22"/>
        </w:rPr>
      </w:pPr>
      <w:r w:rsidRPr="00727709">
        <w:rPr>
          <w:sz w:val="22"/>
        </w:rPr>
        <w:tab/>
        <w:t>Peer Engagement:  Getting Kids Involved.</w:t>
      </w:r>
    </w:p>
    <w:p w:rsidR="00BF17FB" w:rsidRPr="00727709" w:rsidRDefault="00BF17FB" w:rsidP="00C05AD8">
      <w:pPr>
        <w:spacing w:after="0" w:line="240" w:lineRule="auto"/>
        <w:rPr>
          <w:sz w:val="22"/>
        </w:rPr>
      </w:pPr>
      <w:r w:rsidRPr="00727709">
        <w:rPr>
          <w:sz w:val="22"/>
        </w:rPr>
        <w:tab/>
        <w:t>Mainstreaming Strategies for Special Needs Preschoolers.</w:t>
      </w:r>
    </w:p>
    <w:p w:rsidR="00BF17FB" w:rsidRPr="00727709" w:rsidRDefault="00BF17FB" w:rsidP="00C05AD8">
      <w:pPr>
        <w:spacing w:after="0" w:line="240" w:lineRule="auto"/>
        <w:rPr>
          <w:sz w:val="22"/>
        </w:rPr>
      </w:pPr>
      <w:r w:rsidRPr="00727709">
        <w:rPr>
          <w:sz w:val="22"/>
        </w:rPr>
        <w:tab/>
        <w:t xml:space="preserve">Instructional Intervention and Curriculum Development for Preschool Children </w:t>
      </w:r>
    </w:p>
    <w:p w:rsidR="00BF17FB" w:rsidRPr="00727709" w:rsidRDefault="00BF17FB" w:rsidP="00C05AD8">
      <w:pPr>
        <w:spacing w:after="0" w:line="240" w:lineRule="auto"/>
        <w:rPr>
          <w:sz w:val="22"/>
        </w:rPr>
      </w:pPr>
      <w:r w:rsidRPr="00727709">
        <w:rPr>
          <w:sz w:val="22"/>
        </w:rPr>
        <w:tab/>
      </w:r>
      <w:r w:rsidRPr="00727709">
        <w:rPr>
          <w:sz w:val="22"/>
        </w:rPr>
        <w:tab/>
        <w:t>with Handicaps.</w:t>
      </w:r>
    </w:p>
    <w:p w:rsidR="00BF17FB" w:rsidRPr="00727709" w:rsidRDefault="00BF17FB" w:rsidP="00C05AD8">
      <w:pPr>
        <w:spacing w:after="0" w:line="240" w:lineRule="auto"/>
        <w:rPr>
          <w:sz w:val="22"/>
        </w:rPr>
      </w:pPr>
      <w:r w:rsidRPr="00727709">
        <w:rPr>
          <w:sz w:val="22"/>
        </w:rPr>
        <w:tab/>
        <w:t xml:space="preserve">Adapting Early Childhood Curricula and Environments to Meet the Needs of </w:t>
      </w:r>
    </w:p>
    <w:p w:rsidR="00BF17FB" w:rsidRPr="00727709" w:rsidRDefault="00BF17FB" w:rsidP="00C05AD8">
      <w:pPr>
        <w:spacing w:after="0" w:line="240" w:lineRule="auto"/>
        <w:rPr>
          <w:sz w:val="22"/>
        </w:rPr>
      </w:pPr>
      <w:r w:rsidRPr="00727709">
        <w:rPr>
          <w:sz w:val="22"/>
        </w:rPr>
        <w:tab/>
      </w:r>
      <w:r w:rsidRPr="00727709">
        <w:rPr>
          <w:sz w:val="22"/>
        </w:rPr>
        <w:tab/>
        <w:t>Children with Handicaps.</w:t>
      </w:r>
    </w:p>
    <w:p w:rsidR="00BF17FB" w:rsidRPr="00727709" w:rsidRDefault="00BF17FB" w:rsidP="00C05AD8">
      <w:pPr>
        <w:spacing w:after="0" w:line="240" w:lineRule="auto"/>
        <w:rPr>
          <w:sz w:val="22"/>
        </w:rPr>
      </w:pPr>
      <w:r w:rsidRPr="00727709">
        <w:rPr>
          <w:sz w:val="22"/>
        </w:rPr>
        <w:tab/>
        <w:t>Developing Functional Objectives for Children and Their Families.</w:t>
      </w:r>
    </w:p>
    <w:p w:rsidR="00BF17FB" w:rsidRPr="00727709" w:rsidRDefault="00BF17FB" w:rsidP="00C05AD8">
      <w:pPr>
        <w:spacing w:after="0" w:line="240" w:lineRule="auto"/>
        <w:rPr>
          <w:sz w:val="22"/>
        </w:rPr>
      </w:pPr>
      <w:r w:rsidRPr="00727709">
        <w:rPr>
          <w:sz w:val="22"/>
        </w:rPr>
        <w:tab/>
        <w:t>Making Classroom Programs Work.</w:t>
      </w:r>
    </w:p>
    <w:p w:rsidR="00BF17FB" w:rsidRPr="00727709" w:rsidRDefault="00BF17FB" w:rsidP="00C05AD8">
      <w:pPr>
        <w:spacing w:after="0" w:line="240" w:lineRule="auto"/>
        <w:rPr>
          <w:sz w:val="22"/>
        </w:rPr>
      </w:pPr>
      <w:r w:rsidRPr="00727709">
        <w:rPr>
          <w:sz w:val="22"/>
        </w:rPr>
        <w:tab/>
        <w:t>Instructional Procedures.</w:t>
      </w:r>
    </w:p>
    <w:p w:rsidR="00BF17FB" w:rsidRPr="00727709" w:rsidRDefault="00BF17FB" w:rsidP="00C05AD8">
      <w:pPr>
        <w:spacing w:after="0" w:line="240" w:lineRule="auto"/>
        <w:rPr>
          <w:sz w:val="22"/>
        </w:rPr>
      </w:pPr>
      <w:r w:rsidRPr="00727709">
        <w:rPr>
          <w:sz w:val="22"/>
        </w:rPr>
        <w:tab/>
        <w:t>Supervision of Child Care Providers and Indicators of Quality Programs.</w:t>
      </w:r>
    </w:p>
    <w:p w:rsidR="00BF17FB" w:rsidRPr="00727709" w:rsidRDefault="00BF17FB" w:rsidP="00C05AD8">
      <w:pPr>
        <w:spacing w:after="0" w:line="240" w:lineRule="auto"/>
        <w:rPr>
          <w:sz w:val="22"/>
        </w:rPr>
      </w:pPr>
      <w:r w:rsidRPr="00727709">
        <w:rPr>
          <w:sz w:val="22"/>
        </w:rPr>
        <w:tab/>
        <w:t>Curriculum and Teaching Techniques.</w:t>
      </w:r>
    </w:p>
    <w:p w:rsidR="00BF17FB" w:rsidRPr="00727709" w:rsidRDefault="00BF17FB" w:rsidP="00C05AD8">
      <w:pPr>
        <w:spacing w:after="0" w:line="240" w:lineRule="auto"/>
        <w:rPr>
          <w:sz w:val="22"/>
        </w:rPr>
      </w:pPr>
      <w:r w:rsidRPr="00727709">
        <w:rPr>
          <w:sz w:val="22"/>
        </w:rPr>
        <w:tab/>
        <w:t>The Functional Individual Curriculum.</w:t>
      </w:r>
    </w:p>
    <w:p w:rsidR="00BF17FB" w:rsidRPr="00727709" w:rsidRDefault="00BF17FB" w:rsidP="00C05AD8">
      <w:pPr>
        <w:spacing w:after="0" w:line="240" w:lineRule="auto"/>
        <w:rPr>
          <w:sz w:val="22"/>
        </w:rPr>
      </w:pPr>
      <w:r w:rsidRPr="00727709">
        <w:rPr>
          <w:sz w:val="22"/>
        </w:rPr>
        <w:tab/>
        <w:t>Working with Parents.</w:t>
      </w:r>
    </w:p>
    <w:p w:rsidR="00BF17FB" w:rsidRPr="00727709" w:rsidRDefault="00BF17FB" w:rsidP="00C05AD8">
      <w:pPr>
        <w:spacing w:after="0" w:line="240" w:lineRule="auto"/>
        <w:rPr>
          <w:sz w:val="22"/>
        </w:rPr>
      </w:pPr>
      <w:r w:rsidRPr="00727709">
        <w:rPr>
          <w:sz w:val="22"/>
        </w:rPr>
        <w:tab/>
        <w:t>Teaching Young Children with Handicaps: Best Practices from Recent Research.</w:t>
      </w:r>
    </w:p>
    <w:p w:rsidR="00BF17FB" w:rsidRPr="00727709" w:rsidRDefault="00BF17FB" w:rsidP="00C05AD8">
      <w:pPr>
        <w:spacing w:after="0" w:line="240" w:lineRule="auto"/>
        <w:rPr>
          <w:sz w:val="22"/>
        </w:rPr>
      </w:pPr>
      <w:r w:rsidRPr="00727709">
        <w:rPr>
          <w:sz w:val="22"/>
        </w:rPr>
        <w:tab/>
        <w:t xml:space="preserve">Response-Contingent Instruction for Severely and Profoundly Handicapped </w:t>
      </w:r>
    </w:p>
    <w:p w:rsidR="00BF17FB" w:rsidRPr="00727709" w:rsidRDefault="00BF17FB" w:rsidP="00C05AD8">
      <w:pPr>
        <w:spacing w:after="0" w:line="240" w:lineRule="auto"/>
        <w:rPr>
          <w:sz w:val="22"/>
        </w:rPr>
      </w:pPr>
      <w:r w:rsidRPr="00727709">
        <w:rPr>
          <w:sz w:val="22"/>
        </w:rPr>
        <w:tab/>
      </w:r>
      <w:r w:rsidRPr="00727709">
        <w:rPr>
          <w:sz w:val="22"/>
        </w:rPr>
        <w:tab/>
        <w:t>Students.</w:t>
      </w:r>
    </w:p>
    <w:p w:rsidR="00BF17FB" w:rsidRPr="00727709" w:rsidRDefault="00BF17FB" w:rsidP="00C05AD8">
      <w:pPr>
        <w:spacing w:after="0" w:line="240" w:lineRule="auto"/>
        <w:rPr>
          <w:sz w:val="22"/>
        </w:rPr>
      </w:pPr>
      <w:r w:rsidRPr="00727709">
        <w:rPr>
          <w:sz w:val="22"/>
        </w:rPr>
        <w:tab/>
        <w:t>Response-Contingent Instruction for Functional Skills in the Classroom.</w:t>
      </w:r>
    </w:p>
    <w:p w:rsidR="00BF17FB" w:rsidRPr="00727709" w:rsidRDefault="00BF17FB" w:rsidP="00C05AD8">
      <w:pPr>
        <w:spacing w:after="0" w:line="240" w:lineRule="auto"/>
        <w:rPr>
          <w:sz w:val="22"/>
        </w:rPr>
      </w:pPr>
      <w:r w:rsidRPr="00727709">
        <w:rPr>
          <w:sz w:val="22"/>
        </w:rPr>
        <w:tab/>
        <w:t>Best Practices in Working with Special Needs Children.</w:t>
      </w:r>
    </w:p>
    <w:p w:rsidR="00BF17FB" w:rsidRPr="00727709" w:rsidRDefault="00BF17FB" w:rsidP="00C05AD8">
      <w:pPr>
        <w:spacing w:after="0" w:line="240" w:lineRule="auto"/>
        <w:rPr>
          <w:sz w:val="22"/>
        </w:rPr>
      </w:pPr>
      <w:r w:rsidRPr="00727709">
        <w:rPr>
          <w:sz w:val="22"/>
        </w:rPr>
        <w:tab/>
        <w:t>Looking at the Classroom Environment: Effects on Child and Caregiver Behavior.</w:t>
      </w:r>
    </w:p>
    <w:p w:rsidR="00BF17FB" w:rsidRPr="00727709" w:rsidRDefault="00BF17FB" w:rsidP="00C05AD8">
      <w:pPr>
        <w:spacing w:after="0" w:line="240" w:lineRule="auto"/>
        <w:rPr>
          <w:sz w:val="22"/>
        </w:rPr>
      </w:pPr>
      <w:r w:rsidRPr="00727709">
        <w:rPr>
          <w:sz w:val="22"/>
        </w:rPr>
        <w:tab/>
        <w:t xml:space="preserve">Functionally Based Teaching Strategies for Use with Developmentally Disabled </w:t>
      </w:r>
    </w:p>
    <w:p w:rsidR="00BF17FB" w:rsidRPr="00727709" w:rsidRDefault="00BF17FB" w:rsidP="00C05AD8">
      <w:pPr>
        <w:spacing w:after="0" w:line="240" w:lineRule="auto"/>
        <w:rPr>
          <w:sz w:val="22"/>
        </w:rPr>
      </w:pPr>
      <w:r w:rsidRPr="00727709">
        <w:rPr>
          <w:sz w:val="22"/>
        </w:rPr>
        <w:tab/>
      </w:r>
      <w:r w:rsidRPr="00727709">
        <w:rPr>
          <w:sz w:val="22"/>
        </w:rPr>
        <w:tab/>
        <w:t>Infants and Children.</w:t>
      </w:r>
    </w:p>
    <w:p w:rsidR="00BF17FB" w:rsidRPr="00727709" w:rsidRDefault="00BF17FB" w:rsidP="00C05AD8">
      <w:pPr>
        <w:spacing w:after="0" w:line="240" w:lineRule="auto"/>
        <w:rPr>
          <w:sz w:val="22"/>
        </w:rPr>
      </w:pPr>
      <w:r w:rsidRPr="00727709">
        <w:rPr>
          <w:sz w:val="22"/>
        </w:rPr>
        <w:tab/>
        <w:t xml:space="preserve">Competency-Based Training: Teaching Severely and Profoundly Handicapped </w:t>
      </w:r>
    </w:p>
    <w:p w:rsidR="00BF17FB" w:rsidRPr="00727709" w:rsidRDefault="00BF17FB" w:rsidP="00C05AD8">
      <w:pPr>
        <w:spacing w:after="0" w:line="240" w:lineRule="auto"/>
        <w:rPr>
          <w:sz w:val="22"/>
        </w:rPr>
      </w:pPr>
      <w:r w:rsidRPr="00727709">
        <w:rPr>
          <w:sz w:val="22"/>
        </w:rPr>
        <w:tab/>
      </w:r>
      <w:r w:rsidRPr="00727709">
        <w:rPr>
          <w:sz w:val="22"/>
        </w:rPr>
        <w:tab/>
        <w:t>Preschoolers.</w:t>
      </w:r>
    </w:p>
    <w:p w:rsidR="00BF17FB" w:rsidRPr="00727709" w:rsidRDefault="00BF17FB" w:rsidP="00C05AD8">
      <w:pPr>
        <w:spacing w:after="0" w:line="240" w:lineRule="auto"/>
        <w:rPr>
          <w:sz w:val="22"/>
        </w:rPr>
      </w:pPr>
      <w:r w:rsidRPr="00727709">
        <w:rPr>
          <w:sz w:val="22"/>
        </w:rPr>
        <w:tab/>
        <w:t>Empowerment Strategies for Parents of Handicapped Children.</w:t>
      </w:r>
    </w:p>
    <w:p w:rsidR="00BF17FB" w:rsidRPr="00727709" w:rsidRDefault="00BF17FB" w:rsidP="00C05AD8">
      <w:pPr>
        <w:spacing w:after="0" w:line="240" w:lineRule="auto"/>
        <w:rPr>
          <w:sz w:val="22"/>
        </w:rPr>
      </w:pPr>
      <w:r w:rsidRPr="00727709">
        <w:rPr>
          <w:sz w:val="22"/>
        </w:rPr>
        <w:tab/>
        <w:t>Parent-Operated Cooperative Classrooms for Handicapped Preschoolers.</w:t>
      </w:r>
    </w:p>
    <w:p w:rsidR="00BF17FB" w:rsidRPr="00727709" w:rsidRDefault="00BF17FB" w:rsidP="00C05AD8">
      <w:pPr>
        <w:spacing w:after="0" w:line="240" w:lineRule="auto"/>
        <w:rPr>
          <w:sz w:val="22"/>
        </w:rPr>
      </w:pPr>
      <w:r w:rsidRPr="00727709">
        <w:rPr>
          <w:sz w:val="22"/>
        </w:rPr>
        <w:tab/>
        <w:t xml:space="preserve">Assessment of Young Handicapped Children: Information on Choosing Optimal </w:t>
      </w:r>
    </w:p>
    <w:p w:rsidR="00BF17FB" w:rsidRPr="00727709" w:rsidRDefault="00BF17FB" w:rsidP="00C05AD8">
      <w:pPr>
        <w:spacing w:after="0" w:line="240" w:lineRule="auto"/>
        <w:rPr>
          <w:sz w:val="22"/>
        </w:rPr>
      </w:pPr>
      <w:r w:rsidRPr="00727709">
        <w:rPr>
          <w:sz w:val="22"/>
        </w:rPr>
        <w:tab/>
      </w:r>
      <w:r w:rsidRPr="00727709">
        <w:rPr>
          <w:sz w:val="22"/>
        </w:rPr>
        <w:tab/>
        <w:t>Instruments.</w:t>
      </w:r>
    </w:p>
    <w:p w:rsidR="00BF17FB" w:rsidRPr="00727709" w:rsidRDefault="00BF17FB" w:rsidP="00C05AD8">
      <w:pPr>
        <w:spacing w:after="0" w:line="240" w:lineRule="auto"/>
        <w:rPr>
          <w:sz w:val="22"/>
        </w:rPr>
      </w:pPr>
      <w:r w:rsidRPr="00727709">
        <w:rPr>
          <w:sz w:val="22"/>
        </w:rPr>
        <w:tab/>
        <w:t xml:space="preserve">High Engagement:  An Important Outcome of Successful Programming for </w:t>
      </w:r>
    </w:p>
    <w:p w:rsidR="00BF17FB" w:rsidRPr="00727709" w:rsidRDefault="00BF17FB" w:rsidP="00C05AD8">
      <w:pPr>
        <w:spacing w:after="0" w:line="240" w:lineRule="auto"/>
        <w:rPr>
          <w:sz w:val="22"/>
        </w:rPr>
      </w:pPr>
      <w:r w:rsidRPr="00727709">
        <w:rPr>
          <w:sz w:val="22"/>
        </w:rPr>
        <w:tab/>
      </w:r>
      <w:r w:rsidRPr="00727709">
        <w:rPr>
          <w:sz w:val="22"/>
        </w:rPr>
        <w:tab/>
        <w:t xml:space="preserve">Handicapped Children. </w:t>
      </w:r>
    </w:p>
    <w:p w:rsidR="00BF17FB" w:rsidRPr="00727709" w:rsidRDefault="00BF17FB" w:rsidP="00C05AD8">
      <w:pPr>
        <w:spacing w:after="0" w:line="240" w:lineRule="auto"/>
        <w:rPr>
          <w:sz w:val="22"/>
        </w:rPr>
      </w:pPr>
      <w:r w:rsidRPr="00727709">
        <w:rPr>
          <w:sz w:val="22"/>
        </w:rPr>
        <w:lastRenderedPageBreak/>
        <w:tab/>
        <w:t xml:space="preserve">Theory And Practical Suggestions On Working With Visually Impaired </w:t>
      </w:r>
    </w:p>
    <w:p w:rsidR="00BF17FB" w:rsidRPr="00727709" w:rsidRDefault="00BF17FB" w:rsidP="00C05AD8">
      <w:pPr>
        <w:spacing w:after="0" w:line="240" w:lineRule="auto"/>
        <w:rPr>
          <w:sz w:val="22"/>
        </w:rPr>
      </w:pPr>
      <w:r w:rsidRPr="00727709">
        <w:rPr>
          <w:sz w:val="22"/>
        </w:rPr>
        <w:tab/>
      </w:r>
      <w:r w:rsidRPr="00727709">
        <w:rPr>
          <w:sz w:val="22"/>
        </w:rPr>
        <w:tab/>
        <w:t>Preschool Children.</w:t>
      </w:r>
    </w:p>
    <w:p w:rsidR="00BF17FB" w:rsidRPr="00727709" w:rsidRDefault="00BF17FB" w:rsidP="0006594C">
      <w:pPr>
        <w:pStyle w:val="Heading3"/>
        <w:rPr>
          <w:b/>
          <w:bCs/>
          <w:i/>
          <w:iCs/>
          <w:sz w:val="28"/>
        </w:rPr>
      </w:pPr>
      <w:r w:rsidRPr="00727709">
        <w:rPr>
          <w:b/>
          <w:bCs/>
          <w:i/>
          <w:iCs/>
          <w:sz w:val="28"/>
        </w:rPr>
        <w:br w:type="page"/>
      </w:r>
      <w:r w:rsidRPr="00727709">
        <w:rPr>
          <w:b/>
          <w:bCs/>
          <w:i/>
          <w:iCs/>
          <w:sz w:val="28"/>
        </w:rPr>
        <w:lastRenderedPageBreak/>
        <w:t>Consultations, Trainings, and Technical-Assistance Visits (Since 1997; partial list)</w:t>
      </w:r>
    </w:p>
    <w:p w:rsidR="00BF17FB" w:rsidRPr="00727709" w:rsidRDefault="00BF17FB" w:rsidP="00BF17FB">
      <w:pPr>
        <w:rPr>
          <w:sz w:val="22"/>
        </w:rPr>
      </w:pPr>
      <w:r w:rsidRPr="00727709">
        <w:rPr>
          <w:sz w:val="22"/>
        </w:rPr>
        <w:t>The majority of these visits have been to promote and implement the Early Intervention in Natural Environments Model. Some were on the Engagement Classroom Model, formerly the Individualizing Inclusion model.</w:t>
      </w: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954"/>
        <w:gridCol w:w="3474"/>
        <w:gridCol w:w="2214"/>
      </w:tblGrid>
      <w:tr w:rsidR="00BF17FB" w:rsidRPr="00727709" w:rsidTr="00BF17FB">
        <w:tc>
          <w:tcPr>
            <w:tcW w:w="2214" w:type="dxa"/>
          </w:tcPr>
          <w:p w:rsidR="00BF17FB" w:rsidRPr="00727709" w:rsidRDefault="00BF17FB" w:rsidP="00C05AD8">
            <w:pPr>
              <w:spacing w:after="0"/>
              <w:rPr>
                <w:sz w:val="22"/>
              </w:rPr>
            </w:pPr>
            <w:r w:rsidRPr="00727709">
              <w:rPr>
                <w:sz w:val="22"/>
              </w:rPr>
              <w:t xml:space="preserve">June </w:t>
            </w:r>
          </w:p>
        </w:tc>
        <w:tc>
          <w:tcPr>
            <w:tcW w:w="954" w:type="dxa"/>
          </w:tcPr>
          <w:p w:rsidR="00BF17FB" w:rsidRPr="00727709" w:rsidRDefault="00BF17FB" w:rsidP="00C05AD8">
            <w:pPr>
              <w:spacing w:after="0"/>
              <w:rPr>
                <w:sz w:val="22"/>
              </w:rPr>
            </w:pPr>
            <w:r w:rsidRPr="00727709">
              <w:rPr>
                <w:sz w:val="22"/>
              </w:rPr>
              <w:t>1997</w:t>
            </w:r>
          </w:p>
        </w:tc>
        <w:tc>
          <w:tcPr>
            <w:tcW w:w="3474" w:type="dxa"/>
          </w:tcPr>
          <w:p w:rsidR="00BF17FB" w:rsidRPr="00727709" w:rsidRDefault="00BF17FB" w:rsidP="00C05AD8">
            <w:pPr>
              <w:spacing w:after="0"/>
              <w:rPr>
                <w:sz w:val="22"/>
              </w:rPr>
            </w:pPr>
            <w:r w:rsidRPr="00727709">
              <w:rPr>
                <w:sz w:val="22"/>
              </w:rPr>
              <w:t>Napierville</w:t>
            </w:r>
          </w:p>
        </w:tc>
        <w:tc>
          <w:tcPr>
            <w:tcW w:w="2214" w:type="dxa"/>
          </w:tcPr>
          <w:p w:rsidR="00BF17FB" w:rsidRPr="00727709" w:rsidRDefault="00BF17FB" w:rsidP="00C05AD8">
            <w:pPr>
              <w:spacing w:after="0"/>
              <w:rPr>
                <w:sz w:val="22"/>
              </w:rPr>
            </w:pPr>
            <w:r w:rsidRPr="00727709">
              <w:rPr>
                <w:sz w:val="22"/>
              </w:rPr>
              <w:t>IL</w:t>
            </w:r>
          </w:p>
        </w:tc>
      </w:tr>
      <w:tr w:rsidR="00BF17FB" w:rsidRPr="00727709" w:rsidTr="00BF17FB">
        <w:tc>
          <w:tcPr>
            <w:tcW w:w="2214" w:type="dxa"/>
          </w:tcPr>
          <w:p w:rsidR="00BF17FB" w:rsidRPr="00727709" w:rsidRDefault="00BF17FB" w:rsidP="00C05AD8">
            <w:pPr>
              <w:spacing w:after="0"/>
              <w:rPr>
                <w:b/>
                <w:sz w:val="22"/>
              </w:rPr>
            </w:pPr>
            <w:r w:rsidRPr="00727709">
              <w:rPr>
                <w:sz w:val="22"/>
              </w:rPr>
              <w:t>June</w:t>
            </w:r>
          </w:p>
        </w:tc>
        <w:tc>
          <w:tcPr>
            <w:tcW w:w="954" w:type="dxa"/>
          </w:tcPr>
          <w:p w:rsidR="00BF17FB" w:rsidRPr="00727709" w:rsidRDefault="00BF17FB" w:rsidP="00C05AD8">
            <w:pPr>
              <w:spacing w:after="0"/>
              <w:rPr>
                <w:sz w:val="22"/>
              </w:rPr>
            </w:pPr>
            <w:r w:rsidRPr="00727709">
              <w:rPr>
                <w:sz w:val="22"/>
              </w:rPr>
              <w:t>1997</w:t>
            </w:r>
          </w:p>
        </w:tc>
        <w:tc>
          <w:tcPr>
            <w:tcW w:w="3474" w:type="dxa"/>
          </w:tcPr>
          <w:p w:rsidR="00BF17FB" w:rsidRPr="00727709" w:rsidRDefault="00BF17FB" w:rsidP="00C05AD8">
            <w:pPr>
              <w:spacing w:after="0"/>
              <w:rPr>
                <w:sz w:val="22"/>
              </w:rPr>
            </w:pPr>
            <w:r w:rsidRPr="00727709">
              <w:rPr>
                <w:sz w:val="22"/>
              </w:rPr>
              <w:t>Suffolk Co./Hauppauge</w:t>
            </w:r>
          </w:p>
        </w:tc>
        <w:tc>
          <w:tcPr>
            <w:tcW w:w="2214" w:type="dxa"/>
          </w:tcPr>
          <w:p w:rsidR="00BF17FB" w:rsidRPr="00727709" w:rsidRDefault="00BF17FB" w:rsidP="00C05AD8">
            <w:pPr>
              <w:spacing w:after="0"/>
              <w:rPr>
                <w:sz w:val="22"/>
              </w:rPr>
            </w:pPr>
            <w:r w:rsidRPr="00727709">
              <w:rPr>
                <w:sz w:val="22"/>
              </w:rPr>
              <w:t>NY</w:t>
            </w:r>
          </w:p>
        </w:tc>
      </w:tr>
      <w:tr w:rsidR="00BF17FB" w:rsidRPr="00727709" w:rsidTr="00BF17FB">
        <w:tc>
          <w:tcPr>
            <w:tcW w:w="2214" w:type="dxa"/>
          </w:tcPr>
          <w:p w:rsidR="00BF17FB" w:rsidRPr="00727709" w:rsidRDefault="00BF17FB" w:rsidP="00C05AD8">
            <w:pPr>
              <w:spacing w:after="0"/>
              <w:rPr>
                <w:sz w:val="22"/>
              </w:rPr>
            </w:pPr>
            <w:r w:rsidRPr="00727709">
              <w:rPr>
                <w:sz w:val="22"/>
              </w:rPr>
              <w:t>July</w:t>
            </w:r>
          </w:p>
        </w:tc>
        <w:tc>
          <w:tcPr>
            <w:tcW w:w="954" w:type="dxa"/>
          </w:tcPr>
          <w:p w:rsidR="00BF17FB" w:rsidRPr="00727709" w:rsidRDefault="00BF17FB" w:rsidP="00C05AD8">
            <w:pPr>
              <w:spacing w:after="0"/>
              <w:rPr>
                <w:b/>
                <w:sz w:val="22"/>
              </w:rPr>
            </w:pPr>
            <w:r w:rsidRPr="00727709">
              <w:rPr>
                <w:sz w:val="22"/>
              </w:rPr>
              <w:t>1997</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Dallas</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September</w:t>
            </w:r>
          </w:p>
        </w:tc>
        <w:tc>
          <w:tcPr>
            <w:tcW w:w="954" w:type="dxa"/>
          </w:tcPr>
          <w:p w:rsidR="00BF17FB" w:rsidRPr="00727709" w:rsidRDefault="00BF17FB" w:rsidP="00C05AD8">
            <w:pPr>
              <w:spacing w:after="0"/>
              <w:rPr>
                <w:sz w:val="22"/>
              </w:rPr>
            </w:pPr>
            <w:r w:rsidRPr="00727709">
              <w:rPr>
                <w:sz w:val="22"/>
              </w:rPr>
              <w:t>1997</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State">
                <w:r w:rsidRPr="00727709">
                  <w:rPr>
                    <w:sz w:val="22"/>
                  </w:rPr>
                  <w:t>New York</w:t>
                </w:r>
              </w:smartTag>
            </w:smartTag>
          </w:p>
        </w:tc>
        <w:tc>
          <w:tcPr>
            <w:tcW w:w="2214" w:type="dxa"/>
          </w:tcPr>
          <w:p w:rsidR="00BF17FB" w:rsidRPr="00727709" w:rsidRDefault="00BF17FB" w:rsidP="00C05AD8">
            <w:pPr>
              <w:spacing w:after="0"/>
              <w:rPr>
                <w:b/>
                <w:sz w:val="22"/>
              </w:rPr>
            </w:pPr>
            <w:r w:rsidRPr="00727709">
              <w:rPr>
                <w:sz w:val="22"/>
              </w:rPr>
              <w:t>NY</w:t>
            </w:r>
          </w:p>
        </w:tc>
      </w:tr>
      <w:tr w:rsidR="00BF17FB" w:rsidRPr="00727709" w:rsidTr="00BF17FB">
        <w:tc>
          <w:tcPr>
            <w:tcW w:w="2214" w:type="dxa"/>
          </w:tcPr>
          <w:p w:rsidR="00BF17FB" w:rsidRPr="00727709" w:rsidRDefault="00BF17FB" w:rsidP="00C05AD8">
            <w:pPr>
              <w:spacing w:after="0"/>
              <w:rPr>
                <w:sz w:val="22"/>
              </w:rPr>
            </w:pPr>
            <w:r w:rsidRPr="00727709">
              <w:rPr>
                <w:sz w:val="22"/>
              </w:rPr>
              <w:t>December</w:t>
            </w:r>
          </w:p>
        </w:tc>
        <w:tc>
          <w:tcPr>
            <w:tcW w:w="954" w:type="dxa"/>
          </w:tcPr>
          <w:p w:rsidR="00BF17FB" w:rsidRPr="00727709" w:rsidRDefault="00BF17FB" w:rsidP="00C05AD8">
            <w:pPr>
              <w:spacing w:after="0"/>
              <w:rPr>
                <w:sz w:val="22"/>
              </w:rPr>
            </w:pPr>
            <w:r w:rsidRPr="00727709">
              <w:rPr>
                <w:sz w:val="22"/>
              </w:rPr>
              <w:t>1997</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PlaceType">
                <w:r w:rsidRPr="00727709">
                  <w:rPr>
                    <w:sz w:val="22"/>
                  </w:rPr>
                  <w:t>Ft.</w:t>
                </w:r>
              </w:smartTag>
              <w:r w:rsidRPr="00727709">
                <w:rPr>
                  <w:sz w:val="22"/>
                </w:rPr>
                <w:t xml:space="preserve"> </w:t>
              </w:r>
              <w:smartTag w:uri="urn:schemas-microsoft-com:office:smarttags" w:element="PlaceName">
                <w:r w:rsidRPr="00727709">
                  <w:rPr>
                    <w:sz w:val="22"/>
                  </w:rPr>
                  <w:t>Lauderdale</w:t>
                </w:r>
              </w:smartTag>
            </w:smartTag>
          </w:p>
        </w:tc>
        <w:tc>
          <w:tcPr>
            <w:tcW w:w="2214" w:type="dxa"/>
          </w:tcPr>
          <w:p w:rsidR="00BF17FB" w:rsidRPr="00727709" w:rsidRDefault="00BF17FB" w:rsidP="00C05AD8">
            <w:pPr>
              <w:spacing w:after="0"/>
              <w:rPr>
                <w:sz w:val="22"/>
              </w:rPr>
            </w:pPr>
            <w:r w:rsidRPr="00727709">
              <w:rPr>
                <w:sz w:val="22"/>
              </w:rPr>
              <w:t>FL</w:t>
            </w:r>
          </w:p>
        </w:tc>
      </w:tr>
      <w:tr w:rsidR="00BF17FB" w:rsidRPr="00727709" w:rsidTr="00BF17FB">
        <w:tc>
          <w:tcPr>
            <w:tcW w:w="2214" w:type="dxa"/>
          </w:tcPr>
          <w:p w:rsidR="00BF17FB" w:rsidRPr="00727709" w:rsidRDefault="00BF17FB" w:rsidP="00C05AD8">
            <w:pPr>
              <w:spacing w:after="0"/>
              <w:rPr>
                <w:b/>
                <w:sz w:val="22"/>
              </w:rPr>
            </w:pPr>
            <w:r w:rsidRPr="00727709">
              <w:rPr>
                <w:sz w:val="22"/>
              </w:rPr>
              <w:t>February, March</w:t>
            </w:r>
          </w:p>
        </w:tc>
        <w:tc>
          <w:tcPr>
            <w:tcW w:w="954" w:type="dxa"/>
          </w:tcPr>
          <w:p w:rsidR="00BF17FB" w:rsidRPr="00727709" w:rsidRDefault="00BF17FB" w:rsidP="00C05AD8">
            <w:pPr>
              <w:spacing w:after="0"/>
              <w:rPr>
                <w:sz w:val="22"/>
              </w:rPr>
            </w:pPr>
            <w:r w:rsidRPr="00727709">
              <w:rPr>
                <w:sz w:val="22"/>
              </w:rPr>
              <w:t>1998</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outh Bend</w:t>
                </w:r>
              </w:smartTag>
            </w:smartTag>
          </w:p>
        </w:tc>
        <w:tc>
          <w:tcPr>
            <w:tcW w:w="2214" w:type="dxa"/>
          </w:tcPr>
          <w:p w:rsidR="00BF17FB" w:rsidRPr="00727709" w:rsidRDefault="00BF17FB" w:rsidP="00C05AD8">
            <w:pPr>
              <w:spacing w:after="0"/>
              <w:rPr>
                <w:sz w:val="22"/>
              </w:rPr>
            </w:pPr>
            <w:r w:rsidRPr="00727709">
              <w:rPr>
                <w:sz w:val="22"/>
              </w:rPr>
              <w:t>IN</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b/>
                <w:sz w:val="22"/>
              </w:rPr>
            </w:pPr>
            <w:r w:rsidRPr="00727709">
              <w:rPr>
                <w:sz w:val="22"/>
              </w:rPr>
              <w:t>1998</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Wilkes-Barre</w:t>
                </w:r>
              </w:smartTag>
            </w:smartTag>
          </w:p>
        </w:tc>
        <w:tc>
          <w:tcPr>
            <w:tcW w:w="2214" w:type="dxa"/>
          </w:tcPr>
          <w:p w:rsidR="00BF17FB" w:rsidRPr="00727709" w:rsidRDefault="00BF17FB" w:rsidP="00C05AD8">
            <w:pPr>
              <w:spacing w:after="0"/>
              <w:rPr>
                <w:sz w:val="22"/>
              </w:rPr>
            </w:pPr>
            <w:r w:rsidRPr="00727709">
              <w:rPr>
                <w:sz w:val="22"/>
              </w:rPr>
              <w:t>PA</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1998</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Houston</w:t>
                </w:r>
              </w:smartTag>
            </w:smartTag>
          </w:p>
        </w:tc>
        <w:tc>
          <w:tcPr>
            <w:tcW w:w="2214" w:type="dxa"/>
          </w:tcPr>
          <w:p w:rsidR="00BF17FB" w:rsidRPr="00727709" w:rsidRDefault="00BF17FB" w:rsidP="00C05AD8">
            <w:pPr>
              <w:spacing w:after="0"/>
              <w:rPr>
                <w:b/>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sz w:val="22"/>
              </w:rPr>
            </w:pPr>
            <w:r w:rsidRPr="00727709">
              <w:rPr>
                <w:sz w:val="22"/>
              </w:rPr>
              <w:t>1998</w:t>
            </w:r>
          </w:p>
        </w:tc>
        <w:tc>
          <w:tcPr>
            <w:tcW w:w="3474" w:type="dxa"/>
          </w:tcPr>
          <w:p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Houston</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b/>
                <w:sz w:val="22"/>
              </w:rPr>
            </w:pPr>
            <w:r w:rsidRPr="00727709">
              <w:rPr>
                <w:sz w:val="22"/>
              </w:rPr>
              <w:t>September</w:t>
            </w:r>
          </w:p>
        </w:tc>
        <w:tc>
          <w:tcPr>
            <w:tcW w:w="954" w:type="dxa"/>
          </w:tcPr>
          <w:p w:rsidR="00BF17FB" w:rsidRPr="00727709" w:rsidRDefault="00BF17FB" w:rsidP="00C05AD8">
            <w:pPr>
              <w:spacing w:after="0"/>
              <w:rPr>
                <w:sz w:val="22"/>
              </w:rPr>
            </w:pPr>
            <w:r w:rsidRPr="00727709">
              <w:rPr>
                <w:sz w:val="22"/>
              </w:rPr>
              <w:t>1998</w:t>
            </w:r>
          </w:p>
        </w:tc>
        <w:tc>
          <w:tcPr>
            <w:tcW w:w="3474" w:type="dxa"/>
          </w:tcPr>
          <w:p w:rsidR="00BF17FB" w:rsidRPr="00727709" w:rsidRDefault="00BF17FB" w:rsidP="00C05AD8">
            <w:pPr>
              <w:spacing w:after="0"/>
              <w:rPr>
                <w:sz w:val="22"/>
              </w:rPr>
            </w:pPr>
            <w:smartTag w:uri="urn:schemas-microsoft-com:office:smarttags" w:element="place">
              <w:r w:rsidRPr="00727709">
                <w:rPr>
                  <w:sz w:val="22"/>
                </w:rPr>
                <w:t>Long Island</w:t>
              </w:r>
            </w:smartTag>
          </w:p>
        </w:tc>
        <w:tc>
          <w:tcPr>
            <w:tcW w:w="2214" w:type="dxa"/>
          </w:tcPr>
          <w:p w:rsidR="00BF17FB" w:rsidRPr="00727709" w:rsidRDefault="00BF17FB" w:rsidP="00C05AD8">
            <w:pPr>
              <w:spacing w:after="0"/>
              <w:rPr>
                <w:sz w:val="22"/>
              </w:rPr>
            </w:pPr>
            <w:r w:rsidRPr="00727709">
              <w:rPr>
                <w:sz w:val="22"/>
              </w:rPr>
              <w:t>NY</w:t>
            </w:r>
          </w:p>
        </w:tc>
      </w:tr>
      <w:tr w:rsidR="00BF17FB" w:rsidRPr="00727709" w:rsidTr="00BF17FB">
        <w:tc>
          <w:tcPr>
            <w:tcW w:w="2214" w:type="dxa"/>
          </w:tcPr>
          <w:p w:rsidR="00BF17FB" w:rsidRPr="00727709" w:rsidRDefault="00BF17FB" w:rsidP="00C05AD8">
            <w:pPr>
              <w:spacing w:after="0"/>
              <w:rPr>
                <w:sz w:val="22"/>
              </w:rPr>
            </w:pPr>
            <w:r w:rsidRPr="00727709">
              <w:rPr>
                <w:sz w:val="22"/>
              </w:rPr>
              <w:t>February</w:t>
            </w:r>
          </w:p>
        </w:tc>
        <w:tc>
          <w:tcPr>
            <w:tcW w:w="954" w:type="dxa"/>
          </w:tcPr>
          <w:p w:rsidR="00BF17FB" w:rsidRPr="00727709" w:rsidRDefault="00BF17FB" w:rsidP="00C05AD8">
            <w:pPr>
              <w:spacing w:after="0"/>
              <w:rPr>
                <w:b/>
                <w:sz w:val="22"/>
              </w:rPr>
            </w:pPr>
            <w:r w:rsidRPr="00727709">
              <w:rPr>
                <w:sz w:val="22"/>
              </w:rPr>
              <w:t>1999</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irmingham</w:t>
                </w:r>
              </w:smartTag>
            </w:smartTag>
          </w:p>
        </w:tc>
        <w:tc>
          <w:tcPr>
            <w:tcW w:w="2214" w:type="dxa"/>
          </w:tcPr>
          <w:p w:rsidR="00BF17FB" w:rsidRPr="00727709" w:rsidRDefault="00BF17FB" w:rsidP="00C05AD8">
            <w:pPr>
              <w:spacing w:after="0"/>
              <w:rPr>
                <w:sz w:val="22"/>
              </w:rPr>
            </w:pPr>
            <w:smartTag w:uri="urn:schemas-microsoft-com:office:smarttags" w:element="place">
              <w:smartTag w:uri="urn:schemas-microsoft-com:office:smarttags" w:element="State">
                <w:r w:rsidRPr="00727709">
                  <w:rPr>
                    <w:sz w:val="22"/>
                  </w:rPr>
                  <w:t>AL</w:t>
                </w:r>
              </w:smartTag>
            </w:smartTag>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1999</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Wilkes-Barre</w:t>
                </w:r>
              </w:smartTag>
            </w:smartTag>
          </w:p>
        </w:tc>
        <w:tc>
          <w:tcPr>
            <w:tcW w:w="2214" w:type="dxa"/>
          </w:tcPr>
          <w:p w:rsidR="00BF17FB" w:rsidRPr="00727709" w:rsidRDefault="00BF17FB" w:rsidP="00C05AD8">
            <w:pPr>
              <w:spacing w:after="0"/>
              <w:rPr>
                <w:b/>
                <w:sz w:val="22"/>
              </w:rPr>
            </w:pPr>
            <w:r w:rsidRPr="00727709">
              <w:rPr>
                <w:sz w:val="22"/>
              </w:rPr>
              <w:t>PA</w:t>
            </w:r>
          </w:p>
        </w:tc>
      </w:tr>
      <w:tr w:rsidR="00BF17FB" w:rsidRPr="00727709" w:rsidTr="00BF17FB">
        <w:tc>
          <w:tcPr>
            <w:tcW w:w="2214" w:type="dxa"/>
          </w:tcPr>
          <w:p w:rsidR="00BF17FB" w:rsidRPr="00727709" w:rsidRDefault="00BF17FB" w:rsidP="00C05AD8">
            <w:pPr>
              <w:spacing w:after="0"/>
              <w:rPr>
                <w:sz w:val="22"/>
              </w:rPr>
            </w:pPr>
            <w:r w:rsidRPr="00727709">
              <w:rPr>
                <w:sz w:val="22"/>
              </w:rPr>
              <w:t>July</w:t>
            </w:r>
          </w:p>
        </w:tc>
        <w:tc>
          <w:tcPr>
            <w:tcW w:w="954" w:type="dxa"/>
          </w:tcPr>
          <w:p w:rsidR="00BF17FB" w:rsidRPr="00727709" w:rsidRDefault="00BF17FB" w:rsidP="00C05AD8">
            <w:pPr>
              <w:spacing w:after="0"/>
              <w:rPr>
                <w:sz w:val="22"/>
              </w:rPr>
            </w:pPr>
            <w:r w:rsidRPr="00727709">
              <w:rPr>
                <w:sz w:val="22"/>
              </w:rPr>
              <w:t>1999</w:t>
            </w:r>
          </w:p>
        </w:tc>
        <w:tc>
          <w:tcPr>
            <w:tcW w:w="3474" w:type="dxa"/>
          </w:tcPr>
          <w:p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Wichita Falls</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b/>
                <w:sz w:val="22"/>
              </w:rPr>
            </w:pPr>
            <w:r w:rsidRPr="00727709">
              <w:rPr>
                <w:sz w:val="22"/>
              </w:rPr>
              <w:t>July</w:t>
            </w:r>
          </w:p>
        </w:tc>
        <w:tc>
          <w:tcPr>
            <w:tcW w:w="954" w:type="dxa"/>
          </w:tcPr>
          <w:p w:rsidR="00BF17FB" w:rsidRPr="00727709" w:rsidRDefault="00BF17FB" w:rsidP="00C05AD8">
            <w:pPr>
              <w:spacing w:after="0"/>
              <w:rPr>
                <w:sz w:val="22"/>
              </w:rPr>
            </w:pPr>
            <w:r w:rsidRPr="00727709">
              <w:rPr>
                <w:sz w:val="22"/>
              </w:rPr>
              <w:t>1999</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Montgomery</w:t>
                </w:r>
              </w:smartTag>
            </w:smartTag>
          </w:p>
        </w:tc>
        <w:tc>
          <w:tcPr>
            <w:tcW w:w="2214" w:type="dxa"/>
          </w:tcPr>
          <w:p w:rsidR="00BF17FB" w:rsidRPr="00727709" w:rsidRDefault="00BF17FB" w:rsidP="00C05AD8">
            <w:pPr>
              <w:spacing w:after="0"/>
              <w:rPr>
                <w:sz w:val="22"/>
              </w:rPr>
            </w:pPr>
            <w:smartTag w:uri="urn:schemas-microsoft-com:office:smarttags" w:element="place">
              <w:smartTag w:uri="urn:schemas-microsoft-com:office:smarttags" w:element="State">
                <w:r w:rsidRPr="00727709">
                  <w:rPr>
                    <w:sz w:val="22"/>
                  </w:rPr>
                  <w:t>AL</w:t>
                </w:r>
              </w:smartTag>
            </w:smartTag>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b/>
                <w:sz w:val="22"/>
              </w:rPr>
            </w:pPr>
            <w:r w:rsidRPr="00727709">
              <w:rPr>
                <w:sz w:val="22"/>
              </w:rPr>
              <w:t>1999</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Plano</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sz w:val="22"/>
              </w:rPr>
            </w:pPr>
            <w:r w:rsidRPr="00727709">
              <w:rPr>
                <w:sz w:val="22"/>
              </w:rPr>
              <w:t>1999</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t. Cloud</w:t>
                </w:r>
              </w:smartTag>
            </w:smartTag>
          </w:p>
        </w:tc>
        <w:tc>
          <w:tcPr>
            <w:tcW w:w="2214" w:type="dxa"/>
          </w:tcPr>
          <w:p w:rsidR="00BF17FB" w:rsidRPr="00727709" w:rsidRDefault="00BF17FB" w:rsidP="00C05AD8">
            <w:pPr>
              <w:spacing w:after="0"/>
              <w:rPr>
                <w:b/>
                <w:sz w:val="22"/>
              </w:rPr>
            </w:pPr>
            <w:r w:rsidRPr="00727709">
              <w:rPr>
                <w:sz w:val="22"/>
              </w:rPr>
              <w:t>MN</w:t>
            </w:r>
          </w:p>
        </w:tc>
      </w:tr>
      <w:tr w:rsidR="00BF17FB" w:rsidRPr="00727709" w:rsidTr="00BF17FB">
        <w:tc>
          <w:tcPr>
            <w:tcW w:w="2214" w:type="dxa"/>
          </w:tcPr>
          <w:p w:rsidR="00BF17FB" w:rsidRPr="00727709" w:rsidRDefault="00BF17FB" w:rsidP="00C05AD8">
            <w:pPr>
              <w:spacing w:after="0"/>
              <w:rPr>
                <w:sz w:val="22"/>
              </w:rPr>
            </w:pPr>
            <w:r w:rsidRPr="00727709">
              <w:rPr>
                <w:sz w:val="22"/>
              </w:rPr>
              <w:t>September</w:t>
            </w:r>
          </w:p>
        </w:tc>
        <w:tc>
          <w:tcPr>
            <w:tcW w:w="954" w:type="dxa"/>
          </w:tcPr>
          <w:p w:rsidR="00BF17FB" w:rsidRPr="00727709" w:rsidRDefault="00BF17FB" w:rsidP="00C05AD8">
            <w:pPr>
              <w:spacing w:after="0"/>
              <w:rPr>
                <w:sz w:val="22"/>
              </w:rPr>
            </w:pPr>
            <w:r w:rsidRPr="00727709">
              <w:rPr>
                <w:sz w:val="22"/>
              </w:rPr>
              <w:t>1999</w:t>
            </w:r>
          </w:p>
        </w:tc>
        <w:tc>
          <w:tcPr>
            <w:tcW w:w="3474" w:type="dxa"/>
          </w:tcPr>
          <w:p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Charlotte</w:t>
                </w:r>
              </w:smartTag>
            </w:smartTag>
          </w:p>
        </w:tc>
        <w:tc>
          <w:tcPr>
            <w:tcW w:w="2214" w:type="dxa"/>
          </w:tcPr>
          <w:p w:rsidR="00BF17FB" w:rsidRPr="00727709" w:rsidRDefault="00BF17FB" w:rsidP="00C05AD8">
            <w:pPr>
              <w:spacing w:after="0"/>
              <w:rPr>
                <w:sz w:val="22"/>
              </w:rPr>
            </w:pPr>
            <w:r w:rsidRPr="00727709">
              <w:rPr>
                <w:sz w:val="22"/>
              </w:rPr>
              <w:t>NC</w:t>
            </w:r>
          </w:p>
        </w:tc>
      </w:tr>
      <w:tr w:rsidR="00BF17FB" w:rsidRPr="00727709" w:rsidTr="00BF17FB">
        <w:tc>
          <w:tcPr>
            <w:tcW w:w="2214" w:type="dxa"/>
          </w:tcPr>
          <w:p w:rsidR="00BF17FB" w:rsidRPr="00727709" w:rsidRDefault="00BF17FB" w:rsidP="00C05AD8">
            <w:pPr>
              <w:spacing w:after="0"/>
              <w:rPr>
                <w:b/>
                <w:sz w:val="22"/>
              </w:rPr>
            </w:pPr>
            <w:r w:rsidRPr="00727709">
              <w:rPr>
                <w:sz w:val="22"/>
              </w:rPr>
              <w:t>September</w:t>
            </w:r>
          </w:p>
        </w:tc>
        <w:tc>
          <w:tcPr>
            <w:tcW w:w="954" w:type="dxa"/>
          </w:tcPr>
          <w:p w:rsidR="00BF17FB" w:rsidRPr="00727709" w:rsidRDefault="00BF17FB" w:rsidP="00C05AD8">
            <w:pPr>
              <w:spacing w:after="0"/>
              <w:rPr>
                <w:sz w:val="22"/>
              </w:rPr>
            </w:pPr>
            <w:r w:rsidRPr="00727709">
              <w:rPr>
                <w:sz w:val="22"/>
              </w:rPr>
              <w:t>1999</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Killeen</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October</w:t>
            </w:r>
          </w:p>
        </w:tc>
        <w:tc>
          <w:tcPr>
            <w:tcW w:w="954" w:type="dxa"/>
          </w:tcPr>
          <w:p w:rsidR="00BF17FB" w:rsidRPr="00727709" w:rsidRDefault="00BF17FB" w:rsidP="00C05AD8">
            <w:pPr>
              <w:spacing w:after="0"/>
              <w:rPr>
                <w:b/>
                <w:sz w:val="22"/>
              </w:rPr>
            </w:pPr>
            <w:r w:rsidRPr="00727709">
              <w:rPr>
                <w:sz w:val="22"/>
              </w:rPr>
              <w:t>1999</w:t>
            </w:r>
          </w:p>
        </w:tc>
        <w:tc>
          <w:tcPr>
            <w:tcW w:w="3474" w:type="dxa"/>
          </w:tcPr>
          <w:p w:rsidR="00BF17FB" w:rsidRPr="00727709" w:rsidRDefault="00BF17FB" w:rsidP="00C05AD8">
            <w:pPr>
              <w:spacing w:after="0"/>
              <w:rPr>
                <w:sz w:val="22"/>
              </w:rPr>
            </w:pPr>
            <w:smartTag w:uri="urn:schemas-microsoft-com:office:smarttags" w:element="place">
              <w:r w:rsidRPr="00727709">
                <w:rPr>
                  <w:sz w:val="22"/>
                </w:rPr>
                <w:t>Long Island</w:t>
              </w:r>
            </w:smartTag>
          </w:p>
        </w:tc>
        <w:tc>
          <w:tcPr>
            <w:tcW w:w="2214" w:type="dxa"/>
          </w:tcPr>
          <w:p w:rsidR="00BF17FB" w:rsidRPr="00727709" w:rsidRDefault="00BF17FB" w:rsidP="00C05AD8">
            <w:pPr>
              <w:spacing w:after="0"/>
              <w:rPr>
                <w:sz w:val="22"/>
              </w:rPr>
            </w:pPr>
            <w:r w:rsidRPr="00727709">
              <w:rPr>
                <w:sz w:val="22"/>
              </w:rPr>
              <w:t>NY</w:t>
            </w:r>
          </w:p>
        </w:tc>
      </w:tr>
      <w:tr w:rsidR="00BF17FB" w:rsidRPr="00727709" w:rsidTr="00BF17FB">
        <w:tc>
          <w:tcPr>
            <w:tcW w:w="2214" w:type="dxa"/>
          </w:tcPr>
          <w:p w:rsidR="00BF17FB" w:rsidRPr="00727709" w:rsidRDefault="00BF17FB" w:rsidP="00C05AD8">
            <w:pPr>
              <w:spacing w:after="0"/>
              <w:rPr>
                <w:sz w:val="22"/>
              </w:rPr>
            </w:pPr>
            <w:r w:rsidRPr="00727709">
              <w:rPr>
                <w:sz w:val="22"/>
              </w:rPr>
              <w:t>November</w:t>
            </w:r>
          </w:p>
        </w:tc>
        <w:tc>
          <w:tcPr>
            <w:tcW w:w="954" w:type="dxa"/>
          </w:tcPr>
          <w:p w:rsidR="00BF17FB" w:rsidRPr="00727709" w:rsidRDefault="00BF17FB" w:rsidP="00C05AD8">
            <w:pPr>
              <w:spacing w:after="0"/>
              <w:rPr>
                <w:sz w:val="22"/>
              </w:rPr>
            </w:pPr>
            <w:r w:rsidRPr="00727709">
              <w:rPr>
                <w:sz w:val="22"/>
              </w:rPr>
              <w:t>1999</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irmingham</w:t>
                </w:r>
              </w:smartTag>
            </w:smartTag>
          </w:p>
        </w:tc>
        <w:tc>
          <w:tcPr>
            <w:tcW w:w="2214" w:type="dxa"/>
          </w:tcPr>
          <w:p w:rsidR="00BF17FB" w:rsidRPr="00727709" w:rsidRDefault="00BF17FB" w:rsidP="00C05AD8">
            <w:pPr>
              <w:spacing w:after="0"/>
              <w:rPr>
                <w:b/>
                <w:sz w:val="22"/>
              </w:rPr>
            </w:pPr>
            <w:smartTag w:uri="urn:schemas-microsoft-com:office:smarttags" w:element="place">
              <w:smartTag w:uri="urn:schemas-microsoft-com:office:smarttags" w:element="State">
                <w:r w:rsidRPr="00727709">
                  <w:rPr>
                    <w:sz w:val="22"/>
                  </w:rPr>
                  <w:t>AL</w:t>
                </w:r>
              </w:smartTag>
            </w:smartTag>
          </w:p>
        </w:tc>
      </w:tr>
      <w:tr w:rsidR="00BF17FB" w:rsidRPr="00727709" w:rsidTr="00BF17FB">
        <w:tc>
          <w:tcPr>
            <w:tcW w:w="2214" w:type="dxa"/>
          </w:tcPr>
          <w:p w:rsidR="00BF17FB" w:rsidRPr="00727709" w:rsidRDefault="00BF17FB" w:rsidP="00C05AD8">
            <w:pPr>
              <w:spacing w:after="0"/>
              <w:rPr>
                <w:sz w:val="22"/>
              </w:rPr>
            </w:pPr>
            <w:r w:rsidRPr="00727709">
              <w:rPr>
                <w:sz w:val="22"/>
              </w:rPr>
              <w:t>February</w:t>
            </w:r>
          </w:p>
        </w:tc>
        <w:tc>
          <w:tcPr>
            <w:tcW w:w="954" w:type="dxa"/>
          </w:tcPr>
          <w:p w:rsidR="00BF17FB" w:rsidRPr="00727709" w:rsidRDefault="00BF17FB" w:rsidP="00C05AD8">
            <w:pPr>
              <w:spacing w:after="0"/>
              <w:rPr>
                <w:sz w:val="22"/>
              </w:rPr>
            </w:pPr>
            <w:r w:rsidRPr="00727709">
              <w:rPr>
                <w:sz w:val="22"/>
              </w:rPr>
              <w:t>2000</w:t>
            </w:r>
          </w:p>
        </w:tc>
        <w:tc>
          <w:tcPr>
            <w:tcW w:w="3474" w:type="dxa"/>
          </w:tcPr>
          <w:p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Temple</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b/>
                <w:sz w:val="22"/>
              </w:rPr>
            </w:pPr>
            <w:r w:rsidRPr="00727709">
              <w:rPr>
                <w:sz w:val="22"/>
              </w:rPr>
              <w:t>February</w:t>
            </w:r>
          </w:p>
        </w:tc>
        <w:tc>
          <w:tcPr>
            <w:tcW w:w="954" w:type="dxa"/>
          </w:tcPr>
          <w:p w:rsidR="00BF17FB" w:rsidRPr="00727709" w:rsidRDefault="00BF17FB" w:rsidP="00C05AD8">
            <w:pPr>
              <w:spacing w:after="0"/>
              <w:rPr>
                <w:sz w:val="22"/>
              </w:rPr>
            </w:pPr>
            <w:r w:rsidRPr="00727709">
              <w:rPr>
                <w:sz w:val="22"/>
              </w:rPr>
              <w:t>2000</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aton Rouge</w:t>
                </w:r>
              </w:smartTag>
            </w:smartTag>
          </w:p>
        </w:tc>
        <w:tc>
          <w:tcPr>
            <w:tcW w:w="2214" w:type="dxa"/>
          </w:tcPr>
          <w:p w:rsidR="00BF17FB" w:rsidRPr="00727709" w:rsidRDefault="00BF17FB" w:rsidP="00C05AD8">
            <w:pPr>
              <w:spacing w:after="0"/>
              <w:rPr>
                <w:sz w:val="22"/>
              </w:rPr>
            </w:pPr>
            <w:r w:rsidRPr="00727709">
              <w:rPr>
                <w:sz w:val="22"/>
              </w:rPr>
              <w:t>LA</w:t>
            </w:r>
          </w:p>
        </w:tc>
      </w:tr>
      <w:tr w:rsidR="00BF17FB" w:rsidRPr="00727709" w:rsidTr="00BF17FB">
        <w:tc>
          <w:tcPr>
            <w:tcW w:w="2214" w:type="dxa"/>
          </w:tcPr>
          <w:p w:rsidR="00BF17FB" w:rsidRPr="00727709" w:rsidRDefault="00BF17FB" w:rsidP="00C05AD8">
            <w:pPr>
              <w:spacing w:after="0"/>
              <w:rPr>
                <w:sz w:val="22"/>
              </w:rPr>
            </w:pPr>
            <w:r w:rsidRPr="00727709">
              <w:rPr>
                <w:sz w:val="22"/>
              </w:rPr>
              <w:t>March</w:t>
            </w:r>
          </w:p>
        </w:tc>
        <w:tc>
          <w:tcPr>
            <w:tcW w:w="954" w:type="dxa"/>
          </w:tcPr>
          <w:p w:rsidR="00BF17FB" w:rsidRPr="00727709" w:rsidRDefault="00BF17FB" w:rsidP="00C05AD8">
            <w:pPr>
              <w:spacing w:after="0"/>
              <w:rPr>
                <w:b/>
                <w:sz w:val="22"/>
              </w:rPr>
            </w:pPr>
            <w:r w:rsidRPr="00727709">
              <w:rPr>
                <w:sz w:val="22"/>
              </w:rPr>
              <w:t>2000</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Topeka</w:t>
                </w:r>
              </w:smartTag>
            </w:smartTag>
          </w:p>
        </w:tc>
        <w:tc>
          <w:tcPr>
            <w:tcW w:w="2214" w:type="dxa"/>
          </w:tcPr>
          <w:p w:rsidR="00BF17FB" w:rsidRPr="00727709" w:rsidRDefault="00BF17FB" w:rsidP="00C05AD8">
            <w:pPr>
              <w:spacing w:after="0"/>
              <w:rPr>
                <w:sz w:val="22"/>
              </w:rPr>
            </w:pPr>
            <w:r w:rsidRPr="00727709">
              <w:rPr>
                <w:sz w:val="22"/>
              </w:rPr>
              <w:t>KS</w:t>
            </w:r>
          </w:p>
        </w:tc>
      </w:tr>
      <w:tr w:rsidR="00BF17FB" w:rsidRPr="00727709" w:rsidTr="00BF17FB">
        <w:tc>
          <w:tcPr>
            <w:tcW w:w="2214" w:type="dxa"/>
          </w:tcPr>
          <w:p w:rsidR="00BF17FB" w:rsidRPr="00727709" w:rsidRDefault="00BF17FB" w:rsidP="00C05AD8">
            <w:pPr>
              <w:spacing w:after="0"/>
              <w:rPr>
                <w:sz w:val="22"/>
              </w:rPr>
            </w:pPr>
            <w:r w:rsidRPr="00727709">
              <w:rPr>
                <w:sz w:val="22"/>
              </w:rPr>
              <w:t>October</w:t>
            </w:r>
          </w:p>
        </w:tc>
        <w:tc>
          <w:tcPr>
            <w:tcW w:w="954" w:type="dxa"/>
          </w:tcPr>
          <w:p w:rsidR="00BF17FB" w:rsidRPr="00727709" w:rsidRDefault="00BF17FB" w:rsidP="00C05AD8">
            <w:pPr>
              <w:spacing w:after="0"/>
              <w:rPr>
                <w:sz w:val="22"/>
              </w:rPr>
            </w:pPr>
            <w:r w:rsidRPr="00727709">
              <w:rPr>
                <w:sz w:val="22"/>
              </w:rPr>
              <w:t>2001</w:t>
            </w:r>
          </w:p>
        </w:tc>
        <w:tc>
          <w:tcPr>
            <w:tcW w:w="3474" w:type="dxa"/>
          </w:tcPr>
          <w:p w:rsidR="00BF17FB" w:rsidRPr="00727709" w:rsidRDefault="00BF17FB" w:rsidP="00C05AD8">
            <w:pPr>
              <w:spacing w:after="0"/>
              <w:rPr>
                <w:b/>
                <w:sz w:val="22"/>
              </w:rPr>
            </w:pPr>
            <w:smartTag w:uri="urn:schemas-microsoft-com:office:smarttags" w:element="place">
              <w:smartTag w:uri="urn:schemas-microsoft-com:office:smarttags" w:element="City">
                <w:r w:rsidRPr="00727709">
                  <w:rPr>
                    <w:sz w:val="22"/>
                  </w:rPr>
                  <w:t>Topeka</w:t>
                </w:r>
              </w:smartTag>
            </w:smartTag>
          </w:p>
        </w:tc>
        <w:tc>
          <w:tcPr>
            <w:tcW w:w="2214" w:type="dxa"/>
          </w:tcPr>
          <w:p w:rsidR="00BF17FB" w:rsidRPr="00727709" w:rsidRDefault="00BF17FB" w:rsidP="00C05AD8">
            <w:pPr>
              <w:spacing w:after="0"/>
              <w:rPr>
                <w:sz w:val="22"/>
              </w:rPr>
            </w:pPr>
            <w:r w:rsidRPr="00727709">
              <w:rPr>
                <w:sz w:val="22"/>
              </w:rPr>
              <w:t>KS</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00</w:t>
            </w:r>
          </w:p>
        </w:tc>
        <w:tc>
          <w:tcPr>
            <w:tcW w:w="3474" w:type="dxa"/>
          </w:tcPr>
          <w:p w:rsidR="00BF17FB" w:rsidRPr="00727709" w:rsidRDefault="00BF17FB" w:rsidP="00C05AD8">
            <w:pPr>
              <w:spacing w:after="0"/>
              <w:rPr>
                <w:sz w:val="22"/>
              </w:rPr>
            </w:pPr>
            <w:smartTag w:uri="urn:schemas-microsoft-com:office:smarttags" w:element="place">
              <w:r w:rsidRPr="00727709">
                <w:rPr>
                  <w:sz w:val="22"/>
                </w:rPr>
                <w:t>Queens</w:t>
              </w:r>
            </w:smartTag>
          </w:p>
        </w:tc>
        <w:tc>
          <w:tcPr>
            <w:tcW w:w="2214" w:type="dxa"/>
          </w:tcPr>
          <w:p w:rsidR="00BF17FB" w:rsidRPr="00727709" w:rsidRDefault="00BF17FB" w:rsidP="00C05AD8">
            <w:pPr>
              <w:spacing w:after="0"/>
              <w:rPr>
                <w:sz w:val="22"/>
              </w:rPr>
            </w:pPr>
            <w:r w:rsidRPr="00727709">
              <w:rPr>
                <w:sz w:val="22"/>
              </w:rPr>
              <w:t>NY</w:t>
            </w:r>
          </w:p>
        </w:tc>
      </w:tr>
      <w:tr w:rsidR="00BF17FB" w:rsidRPr="00727709" w:rsidTr="00BF17FB">
        <w:tc>
          <w:tcPr>
            <w:tcW w:w="2214" w:type="dxa"/>
          </w:tcPr>
          <w:p w:rsidR="00BF17FB" w:rsidRPr="00727709" w:rsidRDefault="00BF17FB" w:rsidP="00C05AD8">
            <w:pPr>
              <w:spacing w:after="0"/>
              <w:rPr>
                <w:b/>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00</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Waco</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June</w:t>
            </w:r>
          </w:p>
        </w:tc>
        <w:tc>
          <w:tcPr>
            <w:tcW w:w="954" w:type="dxa"/>
          </w:tcPr>
          <w:p w:rsidR="00BF17FB" w:rsidRPr="00727709" w:rsidRDefault="00BF17FB" w:rsidP="00C05AD8">
            <w:pPr>
              <w:spacing w:after="0"/>
              <w:rPr>
                <w:b/>
                <w:sz w:val="22"/>
              </w:rPr>
            </w:pPr>
            <w:r w:rsidRPr="00727709">
              <w:rPr>
                <w:sz w:val="22"/>
              </w:rPr>
              <w:t>2000</w:t>
            </w:r>
          </w:p>
        </w:tc>
        <w:tc>
          <w:tcPr>
            <w:tcW w:w="3474" w:type="dxa"/>
          </w:tcPr>
          <w:p w:rsidR="00BF17FB" w:rsidRPr="00727709" w:rsidRDefault="00BF17FB" w:rsidP="00C05AD8">
            <w:pPr>
              <w:spacing w:after="0"/>
              <w:rPr>
                <w:sz w:val="22"/>
              </w:rPr>
            </w:pPr>
            <w:smartTag w:uri="urn:schemas-microsoft-com:office:smarttags" w:element="place">
              <w:r w:rsidRPr="00727709">
                <w:rPr>
                  <w:sz w:val="22"/>
                </w:rPr>
                <w:t>Long Island</w:t>
              </w:r>
            </w:smartTag>
          </w:p>
        </w:tc>
        <w:tc>
          <w:tcPr>
            <w:tcW w:w="2214" w:type="dxa"/>
          </w:tcPr>
          <w:p w:rsidR="00BF17FB" w:rsidRPr="00727709" w:rsidRDefault="00BF17FB" w:rsidP="00C05AD8">
            <w:pPr>
              <w:spacing w:after="0"/>
              <w:rPr>
                <w:sz w:val="22"/>
              </w:rPr>
            </w:pPr>
            <w:r w:rsidRPr="00727709">
              <w:rPr>
                <w:sz w:val="22"/>
              </w:rPr>
              <w:t>NY</w:t>
            </w:r>
          </w:p>
        </w:tc>
      </w:tr>
      <w:tr w:rsidR="00BF17FB" w:rsidRPr="00727709" w:rsidTr="00BF17FB">
        <w:tc>
          <w:tcPr>
            <w:tcW w:w="2214" w:type="dxa"/>
          </w:tcPr>
          <w:p w:rsidR="00BF17FB" w:rsidRPr="00727709" w:rsidRDefault="00BF17FB" w:rsidP="00C05AD8">
            <w:pPr>
              <w:spacing w:after="0"/>
              <w:rPr>
                <w:sz w:val="22"/>
              </w:rPr>
            </w:pPr>
            <w:r w:rsidRPr="00727709">
              <w:rPr>
                <w:sz w:val="22"/>
              </w:rPr>
              <w:t>June</w:t>
            </w:r>
          </w:p>
        </w:tc>
        <w:tc>
          <w:tcPr>
            <w:tcW w:w="954" w:type="dxa"/>
          </w:tcPr>
          <w:p w:rsidR="00BF17FB" w:rsidRPr="00727709" w:rsidRDefault="00BF17FB" w:rsidP="00C05AD8">
            <w:pPr>
              <w:spacing w:after="0"/>
              <w:rPr>
                <w:sz w:val="22"/>
              </w:rPr>
            </w:pPr>
            <w:r w:rsidRPr="00727709">
              <w:rPr>
                <w:sz w:val="22"/>
              </w:rPr>
              <w:t>2000</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Austin</w:t>
                </w:r>
              </w:smartTag>
            </w:smartTag>
          </w:p>
        </w:tc>
        <w:tc>
          <w:tcPr>
            <w:tcW w:w="2214" w:type="dxa"/>
          </w:tcPr>
          <w:p w:rsidR="00BF17FB" w:rsidRPr="00727709" w:rsidRDefault="00BF17FB" w:rsidP="00C05AD8">
            <w:pPr>
              <w:spacing w:after="0"/>
              <w:rPr>
                <w:b/>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 xml:space="preserve">August </w:t>
            </w:r>
          </w:p>
        </w:tc>
        <w:tc>
          <w:tcPr>
            <w:tcW w:w="954" w:type="dxa"/>
          </w:tcPr>
          <w:p w:rsidR="00BF17FB" w:rsidRPr="00727709" w:rsidRDefault="00BF17FB" w:rsidP="00C05AD8">
            <w:pPr>
              <w:spacing w:after="0"/>
              <w:rPr>
                <w:sz w:val="22"/>
              </w:rPr>
            </w:pPr>
            <w:r w:rsidRPr="00727709">
              <w:rPr>
                <w:sz w:val="22"/>
              </w:rPr>
              <w:t>2000</w:t>
            </w:r>
          </w:p>
        </w:tc>
        <w:tc>
          <w:tcPr>
            <w:tcW w:w="3474" w:type="dxa"/>
          </w:tcPr>
          <w:p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Lubbock</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b/>
                <w:sz w:val="22"/>
              </w:rPr>
            </w:pPr>
            <w:r w:rsidRPr="00727709">
              <w:rPr>
                <w:sz w:val="22"/>
              </w:rPr>
              <w:t>September</w:t>
            </w:r>
          </w:p>
        </w:tc>
        <w:tc>
          <w:tcPr>
            <w:tcW w:w="954" w:type="dxa"/>
          </w:tcPr>
          <w:p w:rsidR="00BF17FB" w:rsidRPr="00727709" w:rsidRDefault="00BF17FB" w:rsidP="00C05AD8">
            <w:pPr>
              <w:spacing w:after="0"/>
              <w:rPr>
                <w:sz w:val="22"/>
              </w:rPr>
            </w:pPr>
            <w:r w:rsidRPr="00727709">
              <w:rPr>
                <w:sz w:val="22"/>
              </w:rPr>
              <w:t>2000</w:t>
            </w:r>
          </w:p>
        </w:tc>
        <w:tc>
          <w:tcPr>
            <w:tcW w:w="3474" w:type="dxa"/>
          </w:tcPr>
          <w:p w:rsidR="00BF17FB" w:rsidRPr="00727709" w:rsidRDefault="00BF17FB" w:rsidP="00C05AD8">
            <w:pPr>
              <w:spacing w:after="0"/>
              <w:rPr>
                <w:sz w:val="22"/>
              </w:rPr>
            </w:pPr>
            <w:r w:rsidRPr="00727709">
              <w:rPr>
                <w:sz w:val="22"/>
              </w:rPr>
              <w:t>Howard Co.</w:t>
            </w:r>
          </w:p>
        </w:tc>
        <w:tc>
          <w:tcPr>
            <w:tcW w:w="2214" w:type="dxa"/>
          </w:tcPr>
          <w:p w:rsidR="00BF17FB" w:rsidRPr="00727709" w:rsidRDefault="00BF17FB" w:rsidP="00C05AD8">
            <w:pPr>
              <w:spacing w:after="0"/>
              <w:rPr>
                <w:sz w:val="22"/>
              </w:rPr>
            </w:pPr>
            <w:r w:rsidRPr="00727709">
              <w:rPr>
                <w:sz w:val="22"/>
              </w:rPr>
              <w:t>MD</w:t>
            </w:r>
          </w:p>
        </w:tc>
      </w:tr>
      <w:tr w:rsidR="00BF17FB" w:rsidRPr="00727709" w:rsidTr="00BF17FB">
        <w:tc>
          <w:tcPr>
            <w:tcW w:w="2214" w:type="dxa"/>
          </w:tcPr>
          <w:p w:rsidR="00BF17FB" w:rsidRPr="00727709" w:rsidRDefault="00BF17FB" w:rsidP="00C05AD8">
            <w:pPr>
              <w:spacing w:after="0"/>
              <w:rPr>
                <w:sz w:val="22"/>
              </w:rPr>
            </w:pPr>
            <w:r w:rsidRPr="00727709">
              <w:rPr>
                <w:sz w:val="22"/>
              </w:rPr>
              <w:t>January, March</w:t>
            </w:r>
          </w:p>
        </w:tc>
        <w:tc>
          <w:tcPr>
            <w:tcW w:w="954" w:type="dxa"/>
          </w:tcPr>
          <w:p w:rsidR="00BF17FB" w:rsidRPr="00727709" w:rsidRDefault="00BF17FB" w:rsidP="00C05AD8">
            <w:pPr>
              <w:spacing w:after="0"/>
              <w:rPr>
                <w:b/>
                <w:sz w:val="22"/>
              </w:rPr>
            </w:pPr>
            <w:r w:rsidRPr="00727709">
              <w:rPr>
                <w:sz w:val="22"/>
              </w:rPr>
              <w:t>2001</w:t>
            </w:r>
          </w:p>
        </w:tc>
        <w:tc>
          <w:tcPr>
            <w:tcW w:w="3474" w:type="dxa"/>
          </w:tcPr>
          <w:p w:rsidR="00BF17FB" w:rsidRPr="00727709" w:rsidRDefault="00BF17FB" w:rsidP="00C05AD8">
            <w:pPr>
              <w:spacing w:after="0"/>
              <w:rPr>
                <w:sz w:val="22"/>
              </w:rPr>
            </w:pPr>
            <w:r w:rsidRPr="00727709">
              <w:rPr>
                <w:sz w:val="22"/>
              </w:rPr>
              <w:t>Howard Co.</w:t>
            </w:r>
          </w:p>
        </w:tc>
        <w:tc>
          <w:tcPr>
            <w:tcW w:w="2214" w:type="dxa"/>
          </w:tcPr>
          <w:p w:rsidR="00BF17FB" w:rsidRPr="00727709" w:rsidRDefault="00BF17FB" w:rsidP="00C05AD8">
            <w:pPr>
              <w:spacing w:after="0"/>
              <w:rPr>
                <w:sz w:val="22"/>
              </w:rPr>
            </w:pPr>
            <w:r w:rsidRPr="00727709">
              <w:rPr>
                <w:sz w:val="22"/>
              </w:rPr>
              <w:t>MD</w:t>
            </w:r>
          </w:p>
        </w:tc>
      </w:tr>
      <w:tr w:rsidR="00BF17FB" w:rsidRPr="00727709" w:rsidTr="00BF17FB">
        <w:tc>
          <w:tcPr>
            <w:tcW w:w="2214" w:type="dxa"/>
          </w:tcPr>
          <w:p w:rsidR="00BF17FB" w:rsidRPr="00727709" w:rsidRDefault="00BF17FB" w:rsidP="00C05AD8">
            <w:pPr>
              <w:spacing w:after="0"/>
              <w:rPr>
                <w:sz w:val="22"/>
              </w:rPr>
            </w:pPr>
            <w:r w:rsidRPr="00727709">
              <w:rPr>
                <w:sz w:val="22"/>
              </w:rPr>
              <w:t>January, August</w:t>
            </w:r>
          </w:p>
        </w:tc>
        <w:tc>
          <w:tcPr>
            <w:tcW w:w="954" w:type="dxa"/>
          </w:tcPr>
          <w:p w:rsidR="00BF17FB" w:rsidRPr="00727709" w:rsidRDefault="00BF17FB" w:rsidP="00C05AD8">
            <w:pPr>
              <w:spacing w:after="0"/>
              <w:rPr>
                <w:sz w:val="22"/>
              </w:rPr>
            </w:pPr>
            <w:r w:rsidRPr="00727709">
              <w:rPr>
                <w:sz w:val="22"/>
              </w:rPr>
              <w:t>2001</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Omaha</w:t>
                </w:r>
              </w:smartTag>
            </w:smartTag>
          </w:p>
        </w:tc>
        <w:tc>
          <w:tcPr>
            <w:tcW w:w="2214" w:type="dxa"/>
          </w:tcPr>
          <w:p w:rsidR="00BF17FB" w:rsidRPr="00727709" w:rsidRDefault="00BF17FB" w:rsidP="00C05AD8">
            <w:pPr>
              <w:spacing w:after="0"/>
              <w:rPr>
                <w:b/>
                <w:sz w:val="22"/>
              </w:rPr>
            </w:pPr>
            <w:r w:rsidRPr="00727709">
              <w:rPr>
                <w:sz w:val="22"/>
              </w:rPr>
              <w:t>NE</w:t>
            </w:r>
          </w:p>
        </w:tc>
      </w:tr>
      <w:tr w:rsidR="00BF17FB" w:rsidRPr="00727709" w:rsidTr="00BF17FB">
        <w:tc>
          <w:tcPr>
            <w:tcW w:w="2214" w:type="dxa"/>
          </w:tcPr>
          <w:p w:rsidR="00BF17FB" w:rsidRPr="00727709" w:rsidRDefault="00BF17FB" w:rsidP="00C05AD8">
            <w:pPr>
              <w:spacing w:after="0"/>
              <w:rPr>
                <w:sz w:val="22"/>
              </w:rPr>
            </w:pPr>
            <w:r w:rsidRPr="00727709">
              <w:rPr>
                <w:sz w:val="22"/>
              </w:rPr>
              <w:t>February</w:t>
            </w:r>
          </w:p>
        </w:tc>
        <w:tc>
          <w:tcPr>
            <w:tcW w:w="954" w:type="dxa"/>
          </w:tcPr>
          <w:p w:rsidR="00BF17FB" w:rsidRPr="00727709" w:rsidRDefault="00BF17FB" w:rsidP="00C05AD8">
            <w:pPr>
              <w:spacing w:after="0"/>
              <w:rPr>
                <w:sz w:val="22"/>
              </w:rPr>
            </w:pPr>
            <w:r w:rsidRPr="00727709">
              <w:rPr>
                <w:sz w:val="22"/>
              </w:rPr>
              <w:t>2001</w:t>
            </w:r>
          </w:p>
        </w:tc>
        <w:tc>
          <w:tcPr>
            <w:tcW w:w="3474" w:type="dxa"/>
          </w:tcPr>
          <w:p w:rsidR="00BF17FB" w:rsidRPr="00727709" w:rsidRDefault="00BF17FB" w:rsidP="00C05AD8">
            <w:pPr>
              <w:spacing w:after="0"/>
              <w:rPr>
                <w:sz w:val="22"/>
              </w:rPr>
            </w:pPr>
            <w:r w:rsidRPr="00727709">
              <w:rPr>
                <w:sz w:val="22"/>
              </w:rPr>
              <w:t>Johnson Co.</w:t>
            </w:r>
          </w:p>
        </w:tc>
        <w:tc>
          <w:tcPr>
            <w:tcW w:w="2214" w:type="dxa"/>
          </w:tcPr>
          <w:p w:rsidR="00BF17FB" w:rsidRPr="00727709" w:rsidRDefault="00BF17FB" w:rsidP="00C05AD8">
            <w:pPr>
              <w:spacing w:after="0"/>
              <w:rPr>
                <w:sz w:val="22"/>
              </w:rPr>
            </w:pPr>
            <w:r w:rsidRPr="00727709">
              <w:rPr>
                <w:sz w:val="22"/>
              </w:rPr>
              <w:t>KS</w:t>
            </w:r>
          </w:p>
        </w:tc>
      </w:tr>
      <w:tr w:rsidR="00BF17FB" w:rsidRPr="00727709" w:rsidTr="00BF17FB">
        <w:tc>
          <w:tcPr>
            <w:tcW w:w="2214" w:type="dxa"/>
          </w:tcPr>
          <w:p w:rsidR="00BF17FB" w:rsidRPr="00727709" w:rsidRDefault="00BF17FB" w:rsidP="00C05AD8">
            <w:pPr>
              <w:spacing w:after="0"/>
              <w:rPr>
                <w:b/>
                <w:sz w:val="22"/>
              </w:rPr>
            </w:pPr>
            <w:r w:rsidRPr="00727709">
              <w:rPr>
                <w:sz w:val="22"/>
              </w:rPr>
              <w:t>April</w:t>
            </w:r>
          </w:p>
        </w:tc>
        <w:tc>
          <w:tcPr>
            <w:tcW w:w="954" w:type="dxa"/>
          </w:tcPr>
          <w:p w:rsidR="00BF17FB" w:rsidRPr="00727709" w:rsidRDefault="00BF17FB" w:rsidP="00C05AD8">
            <w:pPr>
              <w:spacing w:after="0"/>
              <w:rPr>
                <w:sz w:val="22"/>
              </w:rPr>
            </w:pPr>
            <w:r w:rsidRPr="00727709">
              <w:rPr>
                <w:sz w:val="22"/>
              </w:rPr>
              <w:t>2001</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ookeville</w:t>
                </w:r>
              </w:smartTag>
            </w:smartTag>
            <w:r w:rsidRPr="00727709">
              <w:rPr>
                <w:sz w:val="22"/>
              </w:rPr>
              <w:t xml:space="preserve"> (statewide audience)</w:t>
            </w:r>
          </w:p>
        </w:tc>
        <w:tc>
          <w:tcPr>
            <w:tcW w:w="2214" w:type="dxa"/>
          </w:tcPr>
          <w:p w:rsidR="00BF17FB" w:rsidRPr="00727709" w:rsidRDefault="00BF17FB" w:rsidP="00C05AD8">
            <w:pPr>
              <w:spacing w:after="0"/>
              <w:rPr>
                <w:sz w:val="22"/>
              </w:rPr>
            </w:pPr>
            <w:r w:rsidRPr="00727709">
              <w:rPr>
                <w:sz w:val="22"/>
              </w:rPr>
              <w:t>TN</w:t>
            </w:r>
          </w:p>
        </w:tc>
      </w:tr>
      <w:tr w:rsidR="00BF17FB" w:rsidRPr="00727709" w:rsidTr="00BF17FB">
        <w:tc>
          <w:tcPr>
            <w:tcW w:w="2214" w:type="dxa"/>
          </w:tcPr>
          <w:p w:rsidR="00BF17FB" w:rsidRPr="00727709" w:rsidRDefault="00BF17FB" w:rsidP="00C05AD8">
            <w:pPr>
              <w:spacing w:after="0"/>
              <w:rPr>
                <w:sz w:val="22"/>
              </w:rPr>
            </w:pPr>
            <w:r w:rsidRPr="00727709">
              <w:rPr>
                <w:sz w:val="22"/>
              </w:rPr>
              <w:lastRenderedPageBreak/>
              <w:t>May</w:t>
            </w:r>
          </w:p>
        </w:tc>
        <w:tc>
          <w:tcPr>
            <w:tcW w:w="954" w:type="dxa"/>
          </w:tcPr>
          <w:p w:rsidR="00BF17FB" w:rsidRPr="00727709" w:rsidRDefault="00BF17FB" w:rsidP="00C05AD8">
            <w:pPr>
              <w:spacing w:after="0"/>
              <w:rPr>
                <w:b/>
                <w:sz w:val="22"/>
              </w:rPr>
            </w:pPr>
            <w:r w:rsidRPr="00727709">
              <w:rPr>
                <w:sz w:val="22"/>
              </w:rPr>
              <w:t>2001</w:t>
            </w:r>
          </w:p>
        </w:tc>
        <w:tc>
          <w:tcPr>
            <w:tcW w:w="3474" w:type="dxa"/>
          </w:tcPr>
          <w:p w:rsidR="00BF17FB" w:rsidRPr="00727709" w:rsidRDefault="00BF17FB" w:rsidP="00C05AD8">
            <w:pPr>
              <w:spacing w:after="0"/>
              <w:rPr>
                <w:sz w:val="22"/>
              </w:rPr>
            </w:pPr>
            <w:r w:rsidRPr="00727709">
              <w:rPr>
                <w:sz w:val="22"/>
              </w:rPr>
              <w:t>Guayanilla</w:t>
            </w:r>
          </w:p>
        </w:tc>
        <w:tc>
          <w:tcPr>
            <w:tcW w:w="2214" w:type="dxa"/>
          </w:tcPr>
          <w:p w:rsidR="00BF17FB" w:rsidRPr="00727709" w:rsidRDefault="00BF17FB" w:rsidP="00C05AD8">
            <w:pPr>
              <w:spacing w:after="0"/>
              <w:rPr>
                <w:sz w:val="22"/>
              </w:rPr>
            </w:pPr>
            <w:r w:rsidRPr="00727709">
              <w:rPr>
                <w:sz w:val="22"/>
              </w:rPr>
              <w:t>PR</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01</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Arecibo</w:t>
                </w:r>
              </w:smartTag>
            </w:smartTag>
          </w:p>
        </w:tc>
        <w:tc>
          <w:tcPr>
            <w:tcW w:w="2214" w:type="dxa"/>
          </w:tcPr>
          <w:p w:rsidR="00BF17FB" w:rsidRPr="00727709" w:rsidRDefault="00BF17FB" w:rsidP="00C05AD8">
            <w:pPr>
              <w:spacing w:after="0"/>
              <w:rPr>
                <w:b/>
                <w:sz w:val="22"/>
              </w:rPr>
            </w:pPr>
            <w:r w:rsidRPr="00727709">
              <w:rPr>
                <w:sz w:val="22"/>
              </w:rPr>
              <w:t>PR</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01</w:t>
            </w:r>
          </w:p>
        </w:tc>
        <w:tc>
          <w:tcPr>
            <w:tcW w:w="3474" w:type="dxa"/>
          </w:tcPr>
          <w:p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San Juan</w:t>
                </w:r>
              </w:smartTag>
            </w:smartTag>
          </w:p>
        </w:tc>
        <w:tc>
          <w:tcPr>
            <w:tcW w:w="2214" w:type="dxa"/>
          </w:tcPr>
          <w:p w:rsidR="00BF17FB" w:rsidRPr="00727709" w:rsidRDefault="00BF17FB" w:rsidP="00C05AD8">
            <w:pPr>
              <w:spacing w:after="0"/>
              <w:rPr>
                <w:sz w:val="22"/>
              </w:rPr>
            </w:pPr>
            <w:r w:rsidRPr="00727709">
              <w:rPr>
                <w:sz w:val="22"/>
              </w:rPr>
              <w:t>PR</w:t>
            </w:r>
          </w:p>
        </w:tc>
      </w:tr>
      <w:tr w:rsidR="00BF17FB" w:rsidRPr="00727709" w:rsidTr="00BF17FB">
        <w:tc>
          <w:tcPr>
            <w:tcW w:w="2214" w:type="dxa"/>
          </w:tcPr>
          <w:p w:rsidR="00BF17FB" w:rsidRPr="00727709" w:rsidRDefault="00BF17FB" w:rsidP="00C05AD8">
            <w:pPr>
              <w:spacing w:after="0"/>
              <w:rPr>
                <w:b/>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01</w:t>
            </w:r>
          </w:p>
        </w:tc>
        <w:tc>
          <w:tcPr>
            <w:tcW w:w="3474" w:type="dxa"/>
          </w:tcPr>
          <w:p w:rsidR="00BF17FB" w:rsidRPr="00727709" w:rsidRDefault="00BF17FB" w:rsidP="00C05AD8">
            <w:pPr>
              <w:spacing w:after="0"/>
              <w:rPr>
                <w:sz w:val="22"/>
              </w:rPr>
            </w:pPr>
            <w:smartTag w:uri="urn:schemas-microsoft-com:office:smarttags" w:element="place">
              <w:r w:rsidRPr="00727709">
                <w:rPr>
                  <w:sz w:val="22"/>
                </w:rPr>
                <w:t>St. Croix</w:t>
              </w:r>
            </w:smartTag>
          </w:p>
        </w:tc>
        <w:tc>
          <w:tcPr>
            <w:tcW w:w="2214" w:type="dxa"/>
          </w:tcPr>
          <w:p w:rsidR="00BF17FB" w:rsidRPr="00727709" w:rsidRDefault="00BF17FB" w:rsidP="00C05AD8">
            <w:pPr>
              <w:spacing w:after="0"/>
              <w:rPr>
                <w:sz w:val="22"/>
              </w:rPr>
            </w:pPr>
            <w:r w:rsidRPr="00727709">
              <w:rPr>
                <w:sz w:val="22"/>
              </w:rPr>
              <w:t>USVI</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b/>
                <w:sz w:val="22"/>
              </w:rPr>
            </w:pPr>
            <w:r w:rsidRPr="00727709">
              <w:rPr>
                <w:sz w:val="22"/>
              </w:rPr>
              <w:t>2001</w:t>
            </w:r>
          </w:p>
        </w:tc>
        <w:tc>
          <w:tcPr>
            <w:tcW w:w="3474" w:type="dxa"/>
          </w:tcPr>
          <w:p w:rsidR="00BF17FB" w:rsidRPr="00727709" w:rsidRDefault="00BF17FB" w:rsidP="00C05AD8">
            <w:pPr>
              <w:spacing w:after="0"/>
              <w:rPr>
                <w:sz w:val="22"/>
              </w:rPr>
            </w:pPr>
            <w:r w:rsidRPr="00727709">
              <w:rPr>
                <w:sz w:val="22"/>
              </w:rPr>
              <w:t>Boerne</w:t>
            </w:r>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01</w:t>
            </w:r>
          </w:p>
        </w:tc>
        <w:tc>
          <w:tcPr>
            <w:tcW w:w="3474" w:type="dxa"/>
          </w:tcPr>
          <w:p w:rsidR="00BF17FB" w:rsidRPr="00727709" w:rsidRDefault="00BF17FB" w:rsidP="00C05AD8">
            <w:pPr>
              <w:spacing w:after="0"/>
              <w:rPr>
                <w:b/>
                <w:sz w:val="22"/>
              </w:rPr>
            </w:pPr>
            <w:smartTag w:uri="urn:schemas-microsoft-com:office:smarttags" w:element="place">
              <w:smartTag w:uri="urn:schemas-microsoft-com:office:smarttags" w:element="City">
                <w:r w:rsidRPr="00727709">
                  <w:rPr>
                    <w:sz w:val="22"/>
                  </w:rPr>
                  <w:t>Reno</w:t>
                </w:r>
              </w:smartTag>
            </w:smartTag>
          </w:p>
        </w:tc>
        <w:tc>
          <w:tcPr>
            <w:tcW w:w="2214" w:type="dxa"/>
          </w:tcPr>
          <w:p w:rsidR="00BF17FB" w:rsidRPr="00727709" w:rsidRDefault="00BF17FB" w:rsidP="00C05AD8">
            <w:pPr>
              <w:spacing w:after="0"/>
              <w:rPr>
                <w:sz w:val="22"/>
              </w:rPr>
            </w:pPr>
            <w:r w:rsidRPr="00727709">
              <w:rPr>
                <w:sz w:val="22"/>
              </w:rPr>
              <w:t>NV</w:t>
            </w:r>
          </w:p>
        </w:tc>
      </w:tr>
      <w:tr w:rsidR="00BF17FB" w:rsidRPr="00727709" w:rsidTr="00BF17FB">
        <w:tc>
          <w:tcPr>
            <w:tcW w:w="2214" w:type="dxa"/>
          </w:tcPr>
          <w:p w:rsidR="00BF17FB" w:rsidRPr="00727709" w:rsidRDefault="00BF17FB" w:rsidP="00C05AD8">
            <w:pPr>
              <w:spacing w:after="0"/>
              <w:rPr>
                <w:sz w:val="22"/>
              </w:rPr>
            </w:pPr>
            <w:r w:rsidRPr="00727709">
              <w:rPr>
                <w:sz w:val="22"/>
              </w:rPr>
              <w:t>June</w:t>
            </w:r>
          </w:p>
        </w:tc>
        <w:tc>
          <w:tcPr>
            <w:tcW w:w="954" w:type="dxa"/>
          </w:tcPr>
          <w:p w:rsidR="00BF17FB" w:rsidRPr="00727709" w:rsidRDefault="00BF17FB" w:rsidP="00C05AD8">
            <w:pPr>
              <w:spacing w:after="0"/>
              <w:rPr>
                <w:sz w:val="22"/>
              </w:rPr>
            </w:pPr>
            <w:r w:rsidRPr="00727709">
              <w:rPr>
                <w:sz w:val="22"/>
              </w:rPr>
              <w:t>2001</w:t>
            </w:r>
          </w:p>
        </w:tc>
        <w:tc>
          <w:tcPr>
            <w:tcW w:w="3474" w:type="dxa"/>
          </w:tcPr>
          <w:p w:rsidR="00BF17FB" w:rsidRPr="00727709" w:rsidRDefault="00BF17FB" w:rsidP="00C05AD8">
            <w:pPr>
              <w:spacing w:after="0"/>
              <w:rPr>
                <w:sz w:val="22"/>
              </w:rPr>
            </w:pPr>
            <w:r w:rsidRPr="00727709">
              <w:rPr>
                <w:sz w:val="22"/>
              </w:rPr>
              <w:t>Hillsborough</w:t>
            </w:r>
          </w:p>
        </w:tc>
        <w:tc>
          <w:tcPr>
            <w:tcW w:w="2214" w:type="dxa"/>
          </w:tcPr>
          <w:p w:rsidR="00BF17FB" w:rsidRPr="00727709" w:rsidRDefault="00BF17FB" w:rsidP="00C05AD8">
            <w:pPr>
              <w:spacing w:after="0"/>
              <w:rPr>
                <w:sz w:val="22"/>
              </w:rPr>
            </w:pPr>
            <w:r w:rsidRPr="00727709">
              <w:rPr>
                <w:sz w:val="22"/>
              </w:rPr>
              <w:t>NC</w:t>
            </w:r>
          </w:p>
        </w:tc>
      </w:tr>
      <w:tr w:rsidR="00BF17FB" w:rsidRPr="00727709" w:rsidTr="00BF17FB">
        <w:tc>
          <w:tcPr>
            <w:tcW w:w="2214" w:type="dxa"/>
          </w:tcPr>
          <w:p w:rsidR="00BF17FB" w:rsidRPr="00727709" w:rsidRDefault="00BF17FB" w:rsidP="00C05AD8">
            <w:pPr>
              <w:spacing w:after="0"/>
              <w:rPr>
                <w:b/>
                <w:sz w:val="22"/>
              </w:rPr>
            </w:pPr>
            <w:r w:rsidRPr="00727709">
              <w:rPr>
                <w:sz w:val="22"/>
              </w:rPr>
              <w:t>July</w:t>
            </w:r>
          </w:p>
        </w:tc>
        <w:tc>
          <w:tcPr>
            <w:tcW w:w="954" w:type="dxa"/>
          </w:tcPr>
          <w:p w:rsidR="00BF17FB" w:rsidRPr="00727709" w:rsidRDefault="00BF17FB" w:rsidP="00C05AD8">
            <w:pPr>
              <w:spacing w:after="0"/>
              <w:rPr>
                <w:sz w:val="22"/>
              </w:rPr>
            </w:pPr>
            <w:r w:rsidRPr="00727709">
              <w:rPr>
                <w:sz w:val="22"/>
              </w:rPr>
              <w:t>2001, 2003</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Denver</w:t>
                </w:r>
              </w:smartTag>
            </w:smartTag>
          </w:p>
        </w:tc>
        <w:tc>
          <w:tcPr>
            <w:tcW w:w="2214" w:type="dxa"/>
          </w:tcPr>
          <w:p w:rsidR="00BF17FB" w:rsidRPr="00727709" w:rsidRDefault="00BF17FB" w:rsidP="00C05AD8">
            <w:pPr>
              <w:spacing w:after="0"/>
              <w:rPr>
                <w:sz w:val="22"/>
              </w:rPr>
            </w:pPr>
            <w:r w:rsidRPr="00727709">
              <w:rPr>
                <w:sz w:val="22"/>
              </w:rPr>
              <w:t>CO</w:t>
            </w:r>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b/>
                <w:sz w:val="22"/>
              </w:rPr>
            </w:pPr>
            <w:r w:rsidRPr="00727709">
              <w:rPr>
                <w:sz w:val="22"/>
              </w:rPr>
              <w:t>2001</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an Angelo</w:t>
                </w:r>
              </w:smartTag>
            </w:smartTag>
          </w:p>
        </w:tc>
        <w:tc>
          <w:tcPr>
            <w:tcW w:w="2214" w:type="dxa"/>
          </w:tcPr>
          <w:p w:rsidR="00BF17FB" w:rsidRPr="00727709" w:rsidRDefault="00BF17FB" w:rsidP="00C05AD8">
            <w:pPr>
              <w:spacing w:after="0"/>
              <w:rPr>
                <w:sz w:val="22"/>
              </w:rPr>
            </w:pPr>
            <w:r w:rsidRPr="00727709">
              <w:rPr>
                <w:sz w:val="22"/>
                <w:lang w:val="pt-PT"/>
              </w:rPr>
              <w:t>TX</w:t>
            </w:r>
          </w:p>
        </w:tc>
      </w:tr>
      <w:tr w:rsidR="00BF17FB" w:rsidRPr="00727709" w:rsidTr="00BF17FB">
        <w:tc>
          <w:tcPr>
            <w:tcW w:w="2214" w:type="dxa"/>
          </w:tcPr>
          <w:p w:rsidR="00BF17FB" w:rsidRPr="00727709" w:rsidRDefault="00BF17FB" w:rsidP="00C05AD8">
            <w:pPr>
              <w:spacing w:after="0"/>
              <w:rPr>
                <w:sz w:val="22"/>
                <w:lang w:val="pt-PT"/>
              </w:rPr>
            </w:pPr>
            <w:r w:rsidRPr="00727709">
              <w:rPr>
                <w:sz w:val="22"/>
                <w:lang w:val="pt-PT"/>
              </w:rPr>
              <w:t>November</w:t>
            </w:r>
          </w:p>
        </w:tc>
        <w:tc>
          <w:tcPr>
            <w:tcW w:w="954" w:type="dxa"/>
          </w:tcPr>
          <w:p w:rsidR="00BF17FB" w:rsidRPr="00727709" w:rsidRDefault="00BF17FB" w:rsidP="00C05AD8">
            <w:pPr>
              <w:spacing w:after="0"/>
              <w:rPr>
                <w:sz w:val="22"/>
                <w:lang w:val="pt-PT"/>
              </w:rPr>
            </w:pPr>
            <w:r w:rsidRPr="00727709">
              <w:rPr>
                <w:sz w:val="22"/>
                <w:lang w:val="pt-PT"/>
              </w:rPr>
              <w:t>2001</w:t>
            </w:r>
          </w:p>
        </w:tc>
        <w:tc>
          <w:tcPr>
            <w:tcW w:w="3474" w:type="dxa"/>
          </w:tcPr>
          <w:p w:rsidR="00BF17FB" w:rsidRPr="00727709" w:rsidRDefault="00BF17FB" w:rsidP="00C05AD8">
            <w:pPr>
              <w:spacing w:after="0"/>
              <w:rPr>
                <w:sz w:val="22"/>
                <w:lang w:val="pt-PT"/>
              </w:rPr>
            </w:pPr>
            <w:r w:rsidRPr="00727709">
              <w:rPr>
                <w:sz w:val="22"/>
                <w:lang w:val="pt-PT"/>
              </w:rPr>
              <w:t>Albuquerque &amp; Rio Rancho</w:t>
            </w:r>
          </w:p>
        </w:tc>
        <w:tc>
          <w:tcPr>
            <w:tcW w:w="2214" w:type="dxa"/>
          </w:tcPr>
          <w:p w:rsidR="00BF17FB" w:rsidRPr="00727709" w:rsidRDefault="00BF17FB" w:rsidP="00C05AD8">
            <w:pPr>
              <w:spacing w:after="0"/>
              <w:rPr>
                <w:b/>
                <w:sz w:val="22"/>
                <w:lang w:val="pt-PT"/>
              </w:rPr>
            </w:pPr>
            <w:r w:rsidRPr="00727709">
              <w:rPr>
                <w:sz w:val="22"/>
                <w:lang w:val="pt-PT"/>
              </w:rPr>
              <w:t>NM</w:t>
            </w:r>
          </w:p>
        </w:tc>
      </w:tr>
      <w:tr w:rsidR="00BF17FB" w:rsidRPr="00727709" w:rsidTr="00BF17FB">
        <w:tc>
          <w:tcPr>
            <w:tcW w:w="2214" w:type="dxa"/>
          </w:tcPr>
          <w:p w:rsidR="00BF17FB" w:rsidRPr="00727709" w:rsidRDefault="00BF17FB" w:rsidP="00C05AD8">
            <w:pPr>
              <w:spacing w:after="0"/>
              <w:rPr>
                <w:sz w:val="22"/>
              </w:rPr>
            </w:pPr>
            <w:r w:rsidRPr="00727709">
              <w:rPr>
                <w:sz w:val="22"/>
              </w:rPr>
              <w:t>November</w:t>
            </w:r>
          </w:p>
        </w:tc>
        <w:tc>
          <w:tcPr>
            <w:tcW w:w="954" w:type="dxa"/>
          </w:tcPr>
          <w:p w:rsidR="00BF17FB" w:rsidRPr="00727709" w:rsidRDefault="00BF17FB" w:rsidP="00C05AD8">
            <w:pPr>
              <w:spacing w:after="0"/>
              <w:rPr>
                <w:sz w:val="22"/>
              </w:rPr>
            </w:pPr>
            <w:r w:rsidRPr="00727709">
              <w:rPr>
                <w:sz w:val="22"/>
              </w:rPr>
              <w:t>2001</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asper</w:t>
                </w:r>
              </w:smartTag>
            </w:smartTag>
            <w:r w:rsidRPr="00727709">
              <w:rPr>
                <w:sz w:val="22"/>
              </w:rPr>
              <w:t xml:space="preserve"> (statewide audience)</w:t>
            </w:r>
          </w:p>
        </w:tc>
        <w:tc>
          <w:tcPr>
            <w:tcW w:w="2214" w:type="dxa"/>
          </w:tcPr>
          <w:p w:rsidR="00BF17FB" w:rsidRPr="00727709" w:rsidRDefault="00BF17FB" w:rsidP="00C05AD8">
            <w:pPr>
              <w:spacing w:after="0"/>
              <w:rPr>
                <w:sz w:val="22"/>
              </w:rPr>
            </w:pPr>
            <w:r w:rsidRPr="00727709">
              <w:rPr>
                <w:sz w:val="22"/>
              </w:rPr>
              <w:t>WY</w:t>
            </w:r>
          </w:p>
        </w:tc>
      </w:tr>
      <w:tr w:rsidR="00BF17FB" w:rsidRPr="00727709" w:rsidTr="00BF17FB">
        <w:tc>
          <w:tcPr>
            <w:tcW w:w="2214" w:type="dxa"/>
          </w:tcPr>
          <w:p w:rsidR="00BF17FB" w:rsidRPr="00727709" w:rsidRDefault="00BF17FB" w:rsidP="00C05AD8">
            <w:pPr>
              <w:spacing w:after="0"/>
              <w:rPr>
                <w:b/>
                <w:sz w:val="22"/>
              </w:rPr>
            </w:pPr>
            <w:r w:rsidRPr="00727709">
              <w:rPr>
                <w:sz w:val="22"/>
              </w:rPr>
              <w:t>January</w:t>
            </w:r>
          </w:p>
        </w:tc>
        <w:tc>
          <w:tcPr>
            <w:tcW w:w="954" w:type="dxa"/>
          </w:tcPr>
          <w:p w:rsidR="00BF17FB" w:rsidRPr="00727709" w:rsidRDefault="00BF17FB" w:rsidP="00C05AD8">
            <w:pPr>
              <w:spacing w:after="0"/>
              <w:rPr>
                <w:sz w:val="22"/>
              </w:rPr>
            </w:pPr>
            <w:r w:rsidRPr="00727709">
              <w:rPr>
                <w:sz w:val="22"/>
              </w:rPr>
              <w:t>2002</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Las Vegas</w:t>
                </w:r>
              </w:smartTag>
            </w:smartTag>
          </w:p>
        </w:tc>
        <w:tc>
          <w:tcPr>
            <w:tcW w:w="2214" w:type="dxa"/>
          </w:tcPr>
          <w:p w:rsidR="00BF17FB" w:rsidRPr="00727709" w:rsidRDefault="00BF17FB" w:rsidP="00C05AD8">
            <w:pPr>
              <w:spacing w:after="0"/>
              <w:rPr>
                <w:sz w:val="22"/>
              </w:rPr>
            </w:pPr>
            <w:r w:rsidRPr="00727709">
              <w:rPr>
                <w:sz w:val="22"/>
              </w:rPr>
              <w:t>NV</w:t>
            </w:r>
          </w:p>
        </w:tc>
      </w:tr>
      <w:tr w:rsidR="00BF17FB" w:rsidRPr="00727709" w:rsidTr="00BF17FB">
        <w:tc>
          <w:tcPr>
            <w:tcW w:w="2214" w:type="dxa"/>
          </w:tcPr>
          <w:p w:rsidR="00BF17FB" w:rsidRPr="00727709" w:rsidRDefault="00BF17FB" w:rsidP="00C05AD8">
            <w:pPr>
              <w:spacing w:after="0"/>
              <w:rPr>
                <w:sz w:val="22"/>
              </w:rPr>
            </w:pPr>
            <w:r w:rsidRPr="00727709">
              <w:rPr>
                <w:sz w:val="22"/>
              </w:rPr>
              <w:t>January</w:t>
            </w:r>
          </w:p>
        </w:tc>
        <w:tc>
          <w:tcPr>
            <w:tcW w:w="954" w:type="dxa"/>
          </w:tcPr>
          <w:p w:rsidR="00BF17FB" w:rsidRPr="00727709" w:rsidRDefault="00BF17FB" w:rsidP="00C05AD8">
            <w:pPr>
              <w:spacing w:after="0"/>
              <w:rPr>
                <w:b/>
                <w:sz w:val="22"/>
              </w:rPr>
            </w:pPr>
            <w:r w:rsidRPr="00727709">
              <w:rPr>
                <w:sz w:val="22"/>
              </w:rPr>
              <w:t>2002</w:t>
            </w:r>
          </w:p>
        </w:tc>
        <w:tc>
          <w:tcPr>
            <w:tcW w:w="3474" w:type="dxa"/>
          </w:tcPr>
          <w:p w:rsidR="00BF17FB" w:rsidRPr="00727709" w:rsidRDefault="00BF17FB" w:rsidP="00C05AD8">
            <w:pPr>
              <w:spacing w:after="0"/>
              <w:rPr>
                <w:sz w:val="22"/>
              </w:rPr>
            </w:pPr>
            <w:r w:rsidRPr="00727709">
              <w:rPr>
                <w:sz w:val="22"/>
              </w:rPr>
              <w:t xml:space="preserve">Dallas, Allen, </w:t>
            </w:r>
            <w:smartTag w:uri="urn:schemas-microsoft-com:office:smarttags" w:element="place">
              <w:smartTag w:uri="urn:schemas-microsoft-com:office:smarttags" w:element="City">
                <w:r w:rsidRPr="00727709">
                  <w:rPr>
                    <w:sz w:val="22"/>
                  </w:rPr>
                  <w:t>McKinney</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February</w:t>
            </w:r>
          </w:p>
        </w:tc>
        <w:tc>
          <w:tcPr>
            <w:tcW w:w="954" w:type="dxa"/>
          </w:tcPr>
          <w:p w:rsidR="00BF17FB" w:rsidRPr="00727709" w:rsidRDefault="00BF17FB" w:rsidP="00C05AD8">
            <w:pPr>
              <w:spacing w:after="0"/>
              <w:rPr>
                <w:sz w:val="22"/>
              </w:rPr>
            </w:pPr>
            <w:r w:rsidRPr="00727709">
              <w:rPr>
                <w:sz w:val="22"/>
              </w:rPr>
              <w:t>2002</w:t>
            </w:r>
          </w:p>
        </w:tc>
        <w:tc>
          <w:tcPr>
            <w:tcW w:w="3474" w:type="dxa"/>
          </w:tcPr>
          <w:p w:rsidR="00BF17FB" w:rsidRPr="00727709" w:rsidRDefault="00BF17FB" w:rsidP="00C05AD8">
            <w:pPr>
              <w:spacing w:after="0"/>
              <w:rPr>
                <w:sz w:val="22"/>
              </w:rPr>
            </w:pPr>
            <w:smartTag w:uri="urn:schemas-microsoft-com:office:smarttags" w:element="place">
              <w:r w:rsidRPr="00727709">
                <w:rPr>
                  <w:sz w:val="22"/>
                </w:rPr>
                <w:t>Queens</w:t>
              </w:r>
            </w:smartTag>
          </w:p>
        </w:tc>
        <w:tc>
          <w:tcPr>
            <w:tcW w:w="2214" w:type="dxa"/>
          </w:tcPr>
          <w:p w:rsidR="00BF17FB" w:rsidRPr="00727709" w:rsidRDefault="00BF17FB" w:rsidP="00C05AD8">
            <w:pPr>
              <w:spacing w:after="0"/>
              <w:rPr>
                <w:b/>
                <w:sz w:val="22"/>
              </w:rPr>
            </w:pPr>
            <w:r w:rsidRPr="00727709">
              <w:rPr>
                <w:sz w:val="22"/>
              </w:rPr>
              <w:t>NY</w:t>
            </w:r>
          </w:p>
        </w:tc>
      </w:tr>
      <w:tr w:rsidR="00BF17FB" w:rsidRPr="00727709" w:rsidTr="00BF17FB">
        <w:tc>
          <w:tcPr>
            <w:tcW w:w="2214" w:type="dxa"/>
          </w:tcPr>
          <w:p w:rsidR="00BF17FB" w:rsidRPr="00727709" w:rsidRDefault="00BF17FB" w:rsidP="00C05AD8">
            <w:pPr>
              <w:spacing w:after="0"/>
              <w:rPr>
                <w:sz w:val="22"/>
              </w:rPr>
            </w:pPr>
            <w:r w:rsidRPr="00727709">
              <w:rPr>
                <w:sz w:val="22"/>
              </w:rPr>
              <w:t>April</w:t>
            </w:r>
          </w:p>
        </w:tc>
        <w:tc>
          <w:tcPr>
            <w:tcW w:w="954" w:type="dxa"/>
          </w:tcPr>
          <w:p w:rsidR="00BF17FB" w:rsidRPr="00727709" w:rsidRDefault="00BF17FB" w:rsidP="00C05AD8">
            <w:pPr>
              <w:spacing w:after="0"/>
              <w:rPr>
                <w:sz w:val="22"/>
              </w:rPr>
            </w:pPr>
            <w:r w:rsidRPr="00727709">
              <w:rPr>
                <w:sz w:val="22"/>
              </w:rPr>
              <w:t>2002</w:t>
            </w:r>
          </w:p>
        </w:tc>
        <w:tc>
          <w:tcPr>
            <w:tcW w:w="3474" w:type="dxa"/>
          </w:tcPr>
          <w:p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Milan</w:t>
                </w:r>
              </w:smartTag>
            </w:smartTag>
          </w:p>
        </w:tc>
        <w:tc>
          <w:tcPr>
            <w:tcW w:w="2214" w:type="dxa"/>
          </w:tcPr>
          <w:p w:rsidR="00BF17FB" w:rsidRPr="00727709" w:rsidRDefault="00BF17FB" w:rsidP="00C05AD8">
            <w:pPr>
              <w:spacing w:after="0"/>
              <w:rPr>
                <w:sz w:val="22"/>
              </w:rPr>
            </w:pPr>
            <w:r w:rsidRPr="00727709">
              <w:rPr>
                <w:sz w:val="22"/>
              </w:rPr>
              <w:t>TN</w:t>
            </w:r>
          </w:p>
        </w:tc>
      </w:tr>
      <w:tr w:rsidR="00BF17FB" w:rsidRPr="00727709" w:rsidTr="00BF17FB">
        <w:tc>
          <w:tcPr>
            <w:tcW w:w="2214" w:type="dxa"/>
          </w:tcPr>
          <w:p w:rsidR="00BF17FB" w:rsidRPr="00727709" w:rsidRDefault="00BF17FB" w:rsidP="00C05AD8">
            <w:pPr>
              <w:spacing w:after="0"/>
              <w:rPr>
                <w:b/>
                <w:sz w:val="22"/>
              </w:rPr>
            </w:pPr>
            <w:r w:rsidRPr="00727709">
              <w:rPr>
                <w:sz w:val="22"/>
              </w:rPr>
              <w:t>September</w:t>
            </w:r>
          </w:p>
        </w:tc>
        <w:tc>
          <w:tcPr>
            <w:tcW w:w="954" w:type="dxa"/>
          </w:tcPr>
          <w:p w:rsidR="00BF17FB" w:rsidRPr="00727709" w:rsidRDefault="00BF17FB" w:rsidP="00C05AD8">
            <w:pPr>
              <w:spacing w:after="0"/>
              <w:rPr>
                <w:sz w:val="22"/>
              </w:rPr>
            </w:pPr>
            <w:r w:rsidRPr="00727709">
              <w:rPr>
                <w:sz w:val="22"/>
              </w:rPr>
              <w:t>2002</w:t>
            </w:r>
          </w:p>
        </w:tc>
        <w:tc>
          <w:tcPr>
            <w:tcW w:w="3474" w:type="dxa"/>
          </w:tcPr>
          <w:p w:rsidR="00BF17FB" w:rsidRPr="00727709" w:rsidRDefault="00BF17FB" w:rsidP="00C05AD8">
            <w:pPr>
              <w:spacing w:after="0"/>
              <w:rPr>
                <w:sz w:val="22"/>
              </w:rPr>
            </w:pPr>
            <w:r w:rsidRPr="00727709">
              <w:rPr>
                <w:sz w:val="22"/>
              </w:rPr>
              <w:t>Wyandotte Co.</w:t>
            </w:r>
          </w:p>
        </w:tc>
        <w:tc>
          <w:tcPr>
            <w:tcW w:w="2214" w:type="dxa"/>
          </w:tcPr>
          <w:p w:rsidR="00BF17FB" w:rsidRPr="00727709" w:rsidRDefault="00BF17FB" w:rsidP="00C05AD8">
            <w:pPr>
              <w:spacing w:after="0"/>
              <w:rPr>
                <w:sz w:val="22"/>
              </w:rPr>
            </w:pPr>
            <w:r w:rsidRPr="00727709">
              <w:rPr>
                <w:sz w:val="22"/>
              </w:rPr>
              <w:t>KS</w:t>
            </w:r>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b/>
                <w:sz w:val="22"/>
              </w:rPr>
            </w:pPr>
            <w:r w:rsidRPr="00727709">
              <w:rPr>
                <w:sz w:val="22"/>
              </w:rPr>
              <w:t>2003</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an Antonio</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January</w:t>
            </w:r>
          </w:p>
        </w:tc>
        <w:tc>
          <w:tcPr>
            <w:tcW w:w="954" w:type="dxa"/>
          </w:tcPr>
          <w:p w:rsidR="00BF17FB" w:rsidRPr="00727709" w:rsidRDefault="00BF17FB" w:rsidP="00C05AD8">
            <w:pPr>
              <w:spacing w:after="0"/>
              <w:rPr>
                <w:sz w:val="22"/>
              </w:rPr>
            </w:pPr>
            <w:r w:rsidRPr="00727709">
              <w:rPr>
                <w:sz w:val="22"/>
              </w:rPr>
              <w:t>2004</w:t>
            </w:r>
          </w:p>
        </w:tc>
        <w:tc>
          <w:tcPr>
            <w:tcW w:w="3474" w:type="dxa"/>
          </w:tcPr>
          <w:p w:rsidR="00BF17FB" w:rsidRPr="00727709" w:rsidRDefault="00BF17FB" w:rsidP="00C05AD8">
            <w:pPr>
              <w:spacing w:after="0"/>
              <w:rPr>
                <w:sz w:val="22"/>
              </w:rPr>
            </w:pPr>
            <w:r w:rsidRPr="00727709">
              <w:rPr>
                <w:sz w:val="22"/>
              </w:rPr>
              <w:t>Gillette</w:t>
            </w:r>
          </w:p>
        </w:tc>
        <w:tc>
          <w:tcPr>
            <w:tcW w:w="2214" w:type="dxa"/>
          </w:tcPr>
          <w:p w:rsidR="00BF17FB" w:rsidRPr="00727709" w:rsidRDefault="00BF17FB" w:rsidP="00C05AD8">
            <w:pPr>
              <w:spacing w:after="0"/>
              <w:rPr>
                <w:b/>
                <w:sz w:val="22"/>
              </w:rPr>
            </w:pPr>
            <w:r w:rsidRPr="00727709">
              <w:rPr>
                <w:sz w:val="22"/>
              </w:rPr>
              <w:t>WY</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04</w:t>
            </w:r>
          </w:p>
        </w:tc>
        <w:tc>
          <w:tcPr>
            <w:tcW w:w="3474" w:type="dxa"/>
          </w:tcPr>
          <w:p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Houston</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b/>
                <w:sz w:val="22"/>
              </w:rPr>
            </w:pPr>
            <w:r w:rsidRPr="00727709">
              <w:rPr>
                <w:sz w:val="22"/>
              </w:rPr>
              <w:t>June</w:t>
            </w:r>
          </w:p>
        </w:tc>
        <w:tc>
          <w:tcPr>
            <w:tcW w:w="954" w:type="dxa"/>
          </w:tcPr>
          <w:p w:rsidR="00BF17FB" w:rsidRPr="00727709" w:rsidRDefault="00BF17FB" w:rsidP="00C05AD8">
            <w:pPr>
              <w:spacing w:after="0"/>
              <w:rPr>
                <w:sz w:val="22"/>
              </w:rPr>
            </w:pPr>
            <w:r w:rsidRPr="00727709">
              <w:rPr>
                <w:sz w:val="22"/>
              </w:rPr>
              <w:t>2004</w:t>
            </w:r>
          </w:p>
        </w:tc>
        <w:tc>
          <w:tcPr>
            <w:tcW w:w="3474" w:type="dxa"/>
          </w:tcPr>
          <w:p w:rsidR="00BF17FB" w:rsidRPr="00727709" w:rsidRDefault="00BF17FB" w:rsidP="00C05AD8">
            <w:pPr>
              <w:spacing w:after="0"/>
              <w:rPr>
                <w:sz w:val="22"/>
              </w:rPr>
            </w:pPr>
            <w:r w:rsidRPr="00727709">
              <w:rPr>
                <w:sz w:val="22"/>
              </w:rPr>
              <w:t>Katy</w:t>
            </w:r>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June</w:t>
            </w:r>
          </w:p>
        </w:tc>
        <w:tc>
          <w:tcPr>
            <w:tcW w:w="954" w:type="dxa"/>
          </w:tcPr>
          <w:p w:rsidR="00BF17FB" w:rsidRPr="00727709" w:rsidRDefault="00BF17FB" w:rsidP="00C05AD8">
            <w:pPr>
              <w:spacing w:after="0"/>
              <w:rPr>
                <w:b/>
                <w:sz w:val="22"/>
              </w:rPr>
            </w:pPr>
            <w:r w:rsidRPr="00727709">
              <w:rPr>
                <w:sz w:val="22"/>
              </w:rPr>
              <w:t>2004</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Pierre</w:t>
                </w:r>
              </w:smartTag>
            </w:smartTag>
          </w:p>
        </w:tc>
        <w:tc>
          <w:tcPr>
            <w:tcW w:w="2214" w:type="dxa"/>
          </w:tcPr>
          <w:p w:rsidR="00BF17FB" w:rsidRPr="00727709" w:rsidRDefault="00BF17FB" w:rsidP="00C05AD8">
            <w:pPr>
              <w:spacing w:after="0"/>
              <w:rPr>
                <w:sz w:val="22"/>
              </w:rPr>
            </w:pPr>
            <w:r w:rsidRPr="00727709">
              <w:rPr>
                <w:sz w:val="22"/>
              </w:rPr>
              <w:t>SD</w:t>
            </w:r>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sz w:val="22"/>
              </w:rPr>
            </w:pPr>
            <w:r w:rsidRPr="00727709">
              <w:rPr>
                <w:sz w:val="22"/>
              </w:rPr>
              <w:t>2004</w:t>
            </w:r>
          </w:p>
        </w:tc>
        <w:tc>
          <w:tcPr>
            <w:tcW w:w="3474" w:type="dxa"/>
          </w:tcPr>
          <w:p w:rsidR="00BF17FB" w:rsidRPr="00727709" w:rsidRDefault="00BF17FB" w:rsidP="00C05AD8">
            <w:pPr>
              <w:spacing w:after="0"/>
              <w:rPr>
                <w:sz w:val="22"/>
              </w:rPr>
            </w:pPr>
            <w:smartTag w:uri="urn:schemas-microsoft-com:office:smarttags" w:element="place">
              <w:r w:rsidRPr="00727709">
                <w:rPr>
                  <w:sz w:val="22"/>
                </w:rPr>
                <w:t>Livingston</w:t>
              </w:r>
            </w:smartTag>
          </w:p>
        </w:tc>
        <w:tc>
          <w:tcPr>
            <w:tcW w:w="2214" w:type="dxa"/>
          </w:tcPr>
          <w:p w:rsidR="00BF17FB" w:rsidRPr="00727709" w:rsidRDefault="00BF17FB" w:rsidP="00C05AD8">
            <w:pPr>
              <w:spacing w:after="0"/>
              <w:rPr>
                <w:b/>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sz w:val="22"/>
              </w:rPr>
            </w:pPr>
            <w:r w:rsidRPr="00727709">
              <w:rPr>
                <w:sz w:val="22"/>
              </w:rPr>
              <w:t>2004</w:t>
            </w:r>
          </w:p>
        </w:tc>
        <w:tc>
          <w:tcPr>
            <w:tcW w:w="3474" w:type="dxa"/>
          </w:tcPr>
          <w:p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El Paso</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b/>
                <w:sz w:val="22"/>
              </w:rPr>
            </w:pPr>
            <w:r w:rsidRPr="00727709">
              <w:rPr>
                <w:sz w:val="22"/>
              </w:rPr>
              <w:t>September</w:t>
            </w:r>
          </w:p>
        </w:tc>
        <w:tc>
          <w:tcPr>
            <w:tcW w:w="954" w:type="dxa"/>
          </w:tcPr>
          <w:p w:rsidR="00BF17FB" w:rsidRPr="00727709" w:rsidRDefault="00BF17FB" w:rsidP="00C05AD8">
            <w:pPr>
              <w:spacing w:after="0"/>
              <w:rPr>
                <w:sz w:val="22"/>
              </w:rPr>
            </w:pPr>
            <w:r w:rsidRPr="00727709">
              <w:rPr>
                <w:sz w:val="22"/>
              </w:rPr>
              <w:t>2004</w:t>
            </w:r>
          </w:p>
        </w:tc>
        <w:tc>
          <w:tcPr>
            <w:tcW w:w="3474" w:type="dxa"/>
          </w:tcPr>
          <w:p w:rsidR="00BF17FB" w:rsidRPr="00727709" w:rsidRDefault="00BF17FB" w:rsidP="00C05AD8">
            <w:pPr>
              <w:spacing w:after="0"/>
              <w:rPr>
                <w:sz w:val="22"/>
              </w:rPr>
            </w:pPr>
            <w:smartTag w:uri="urn:schemas-microsoft-com:office:smarttags" w:element="place">
              <w:r w:rsidRPr="00727709">
                <w:rPr>
                  <w:sz w:val="22"/>
                </w:rPr>
                <w:t>Europe</w:t>
              </w:r>
            </w:smartTag>
            <w:r w:rsidRPr="00727709">
              <w:rPr>
                <w:sz w:val="22"/>
              </w:rPr>
              <w:t xml:space="preserve"> (U.S. Army bases)</w:t>
            </w:r>
          </w:p>
        </w:tc>
        <w:tc>
          <w:tcPr>
            <w:tcW w:w="2214" w:type="dxa"/>
          </w:tcPr>
          <w:p w:rsidR="00BF17FB" w:rsidRPr="00727709" w:rsidRDefault="00BF17FB" w:rsidP="00C05AD8">
            <w:pPr>
              <w:spacing w:after="0"/>
              <w:rPr>
                <w:sz w:val="22"/>
              </w:rPr>
            </w:pPr>
          </w:p>
        </w:tc>
      </w:tr>
      <w:tr w:rsidR="00BF17FB" w:rsidRPr="00727709" w:rsidTr="00BF17FB">
        <w:tc>
          <w:tcPr>
            <w:tcW w:w="2214" w:type="dxa"/>
          </w:tcPr>
          <w:p w:rsidR="00BF17FB" w:rsidRPr="00727709" w:rsidRDefault="00BF17FB" w:rsidP="00C05AD8">
            <w:pPr>
              <w:spacing w:after="0"/>
              <w:rPr>
                <w:sz w:val="22"/>
              </w:rPr>
            </w:pPr>
            <w:r w:rsidRPr="00727709">
              <w:rPr>
                <w:sz w:val="22"/>
              </w:rPr>
              <w:t>January</w:t>
            </w:r>
          </w:p>
        </w:tc>
        <w:tc>
          <w:tcPr>
            <w:tcW w:w="954" w:type="dxa"/>
          </w:tcPr>
          <w:p w:rsidR="00BF17FB" w:rsidRPr="00727709" w:rsidRDefault="00BF17FB" w:rsidP="00C05AD8">
            <w:pPr>
              <w:spacing w:after="0"/>
              <w:rPr>
                <w:b/>
                <w:sz w:val="22"/>
              </w:rPr>
            </w:pPr>
            <w:r w:rsidRPr="00727709">
              <w:rPr>
                <w:sz w:val="22"/>
              </w:rPr>
              <w:t>2005</w:t>
            </w:r>
          </w:p>
        </w:tc>
        <w:tc>
          <w:tcPr>
            <w:tcW w:w="3474" w:type="dxa"/>
          </w:tcPr>
          <w:p w:rsidR="00BF17FB" w:rsidRPr="00727709" w:rsidRDefault="00BF17FB" w:rsidP="00C05AD8">
            <w:pPr>
              <w:spacing w:after="0"/>
              <w:rPr>
                <w:sz w:val="22"/>
              </w:rPr>
            </w:pPr>
            <w:r w:rsidRPr="00727709">
              <w:rPr>
                <w:sz w:val="22"/>
              </w:rPr>
              <w:t>Sioux Falls (statewide audience)</w:t>
            </w:r>
          </w:p>
        </w:tc>
        <w:tc>
          <w:tcPr>
            <w:tcW w:w="2214" w:type="dxa"/>
          </w:tcPr>
          <w:p w:rsidR="00BF17FB" w:rsidRPr="00727709" w:rsidRDefault="00BF17FB" w:rsidP="00C05AD8">
            <w:pPr>
              <w:spacing w:after="0"/>
              <w:rPr>
                <w:sz w:val="22"/>
              </w:rPr>
            </w:pPr>
            <w:r w:rsidRPr="00727709">
              <w:rPr>
                <w:sz w:val="22"/>
              </w:rPr>
              <w:t>SD</w:t>
            </w:r>
          </w:p>
        </w:tc>
      </w:tr>
      <w:tr w:rsidR="00BF17FB" w:rsidRPr="00727709" w:rsidTr="00BF17FB">
        <w:tc>
          <w:tcPr>
            <w:tcW w:w="2214" w:type="dxa"/>
          </w:tcPr>
          <w:p w:rsidR="00BF17FB" w:rsidRPr="00727709" w:rsidRDefault="00BF17FB" w:rsidP="00C05AD8">
            <w:pPr>
              <w:spacing w:after="0"/>
              <w:rPr>
                <w:sz w:val="22"/>
              </w:rPr>
            </w:pPr>
            <w:r w:rsidRPr="00727709">
              <w:rPr>
                <w:sz w:val="22"/>
              </w:rPr>
              <w:t>April</w:t>
            </w:r>
          </w:p>
        </w:tc>
        <w:tc>
          <w:tcPr>
            <w:tcW w:w="954" w:type="dxa"/>
          </w:tcPr>
          <w:p w:rsidR="00BF17FB" w:rsidRPr="00727709" w:rsidRDefault="00BF17FB" w:rsidP="00C05AD8">
            <w:pPr>
              <w:spacing w:after="0"/>
              <w:rPr>
                <w:sz w:val="22"/>
              </w:rPr>
            </w:pPr>
            <w:r w:rsidRPr="00727709">
              <w:rPr>
                <w:sz w:val="22"/>
              </w:rPr>
              <w:t>2005</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PlaceName">
                <w:r w:rsidRPr="00727709">
                  <w:rPr>
                    <w:sz w:val="22"/>
                  </w:rPr>
                  <w:t>Palm Beach</w:t>
                </w:r>
              </w:smartTag>
              <w:r w:rsidRPr="00727709">
                <w:rPr>
                  <w:sz w:val="22"/>
                </w:rPr>
                <w:t xml:space="preserve"> </w:t>
              </w:r>
              <w:smartTag w:uri="urn:schemas-microsoft-com:office:smarttags" w:element="PlaceType">
                <w:r w:rsidRPr="00727709">
                  <w:rPr>
                    <w:sz w:val="22"/>
                  </w:rPr>
                  <w:t>County</w:t>
                </w:r>
              </w:smartTag>
            </w:smartTag>
          </w:p>
        </w:tc>
        <w:tc>
          <w:tcPr>
            <w:tcW w:w="2214" w:type="dxa"/>
          </w:tcPr>
          <w:p w:rsidR="00BF17FB" w:rsidRPr="00727709" w:rsidRDefault="00BF17FB" w:rsidP="00C05AD8">
            <w:pPr>
              <w:spacing w:after="0"/>
              <w:rPr>
                <w:b/>
                <w:sz w:val="22"/>
              </w:rPr>
            </w:pPr>
            <w:r w:rsidRPr="00727709">
              <w:rPr>
                <w:sz w:val="22"/>
              </w:rPr>
              <w:t>FL</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05</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urlington</w:t>
                </w:r>
              </w:smartTag>
            </w:smartTag>
            <w:r w:rsidRPr="00727709">
              <w:rPr>
                <w:sz w:val="22"/>
              </w:rPr>
              <w:t xml:space="preserve"> (statewide audience)</w:t>
            </w:r>
          </w:p>
        </w:tc>
        <w:tc>
          <w:tcPr>
            <w:tcW w:w="2214" w:type="dxa"/>
          </w:tcPr>
          <w:p w:rsidR="00BF17FB" w:rsidRPr="00727709" w:rsidRDefault="00BF17FB" w:rsidP="00C05AD8">
            <w:pPr>
              <w:spacing w:after="0"/>
              <w:rPr>
                <w:sz w:val="22"/>
              </w:rPr>
            </w:pPr>
            <w:r w:rsidRPr="00727709">
              <w:rPr>
                <w:sz w:val="22"/>
              </w:rPr>
              <w:t>VT</w:t>
            </w:r>
          </w:p>
        </w:tc>
      </w:tr>
      <w:tr w:rsidR="00BF17FB" w:rsidRPr="00727709" w:rsidTr="00BF17FB">
        <w:tc>
          <w:tcPr>
            <w:tcW w:w="2214" w:type="dxa"/>
          </w:tcPr>
          <w:p w:rsidR="00BF17FB" w:rsidRPr="00727709" w:rsidRDefault="00BF17FB" w:rsidP="00C05AD8">
            <w:pPr>
              <w:spacing w:after="0"/>
              <w:rPr>
                <w:b/>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05</w:t>
            </w:r>
          </w:p>
        </w:tc>
        <w:tc>
          <w:tcPr>
            <w:tcW w:w="3474" w:type="dxa"/>
          </w:tcPr>
          <w:p w:rsidR="00BF17FB" w:rsidRPr="00727709" w:rsidRDefault="00BF17FB" w:rsidP="00C05AD8">
            <w:pPr>
              <w:spacing w:after="0"/>
              <w:rPr>
                <w:sz w:val="22"/>
              </w:rPr>
            </w:pPr>
            <w:r w:rsidRPr="00727709">
              <w:rPr>
                <w:sz w:val="22"/>
              </w:rPr>
              <w:t>Marlborough (statewide audience)</w:t>
            </w:r>
          </w:p>
        </w:tc>
        <w:tc>
          <w:tcPr>
            <w:tcW w:w="2214" w:type="dxa"/>
          </w:tcPr>
          <w:p w:rsidR="00BF17FB" w:rsidRPr="00727709" w:rsidRDefault="00BF17FB" w:rsidP="00C05AD8">
            <w:pPr>
              <w:spacing w:after="0"/>
              <w:rPr>
                <w:sz w:val="22"/>
              </w:rPr>
            </w:pPr>
            <w:r w:rsidRPr="00727709">
              <w:rPr>
                <w:sz w:val="22"/>
              </w:rPr>
              <w:t>MA</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b/>
                <w:sz w:val="22"/>
              </w:rPr>
            </w:pPr>
            <w:r w:rsidRPr="00727709">
              <w:rPr>
                <w:sz w:val="22"/>
              </w:rPr>
              <w:t>2005</w:t>
            </w:r>
          </w:p>
        </w:tc>
        <w:tc>
          <w:tcPr>
            <w:tcW w:w="3474" w:type="dxa"/>
          </w:tcPr>
          <w:p w:rsidR="00BF17FB" w:rsidRPr="00727709" w:rsidRDefault="00BF17FB" w:rsidP="00C05AD8">
            <w:pPr>
              <w:spacing w:after="0"/>
              <w:rPr>
                <w:sz w:val="22"/>
              </w:rPr>
            </w:pPr>
            <w:smartTag w:uri="urn:schemas-microsoft-com:office:smarttags" w:element="City">
              <w:r w:rsidRPr="00727709">
                <w:rPr>
                  <w:sz w:val="22"/>
                </w:rPr>
                <w:t>Lucerne</w:t>
              </w:r>
            </w:smartTag>
            <w:r w:rsidRPr="00727709">
              <w:rPr>
                <w:sz w:val="22"/>
              </w:rPr>
              <w:t xml:space="preserve"> &amp; </w:t>
            </w:r>
            <w:smartTag w:uri="urn:schemas-microsoft-com:office:smarttags" w:element="place">
              <w:smartTag w:uri="urn:schemas-microsoft-com:office:smarttags" w:element="State">
                <w:r w:rsidRPr="00727709">
                  <w:rPr>
                    <w:sz w:val="22"/>
                  </w:rPr>
                  <w:t>Wyoming</w:t>
                </w:r>
              </w:smartTag>
            </w:smartTag>
            <w:r w:rsidRPr="00727709">
              <w:rPr>
                <w:sz w:val="22"/>
              </w:rPr>
              <w:t xml:space="preserve"> Cos.</w:t>
            </w:r>
          </w:p>
        </w:tc>
        <w:tc>
          <w:tcPr>
            <w:tcW w:w="2214" w:type="dxa"/>
          </w:tcPr>
          <w:p w:rsidR="00BF17FB" w:rsidRPr="00727709" w:rsidRDefault="00BF17FB" w:rsidP="00C05AD8">
            <w:pPr>
              <w:spacing w:after="0"/>
              <w:rPr>
                <w:sz w:val="22"/>
              </w:rPr>
            </w:pPr>
            <w:r w:rsidRPr="00727709">
              <w:rPr>
                <w:sz w:val="22"/>
              </w:rPr>
              <w:t>PA</w:t>
            </w:r>
          </w:p>
        </w:tc>
      </w:tr>
      <w:tr w:rsidR="00BF17FB" w:rsidRPr="00727709" w:rsidTr="00BF17FB">
        <w:tc>
          <w:tcPr>
            <w:tcW w:w="2214" w:type="dxa"/>
          </w:tcPr>
          <w:p w:rsidR="00BF17FB" w:rsidRPr="00727709" w:rsidRDefault="00BF17FB" w:rsidP="00C05AD8">
            <w:pPr>
              <w:spacing w:after="0"/>
              <w:rPr>
                <w:sz w:val="22"/>
              </w:rPr>
            </w:pPr>
            <w:r w:rsidRPr="00727709">
              <w:rPr>
                <w:sz w:val="22"/>
              </w:rPr>
              <w:t>July</w:t>
            </w:r>
          </w:p>
        </w:tc>
        <w:tc>
          <w:tcPr>
            <w:tcW w:w="954" w:type="dxa"/>
          </w:tcPr>
          <w:p w:rsidR="00BF17FB" w:rsidRPr="00727709" w:rsidRDefault="00BF17FB" w:rsidP="00C05AD8">
            <w:pPr>
              <w:spacing w:after="0"/>
              <w:rPr>
                <w:sz w:val="22"/>
              </w:rPr>
            </w:pPr>
            <w:r w:rsidRPr="00727709">
              <w:rPr>
                <w:sz w:val="22"/>
              </w:rPr>
              <w:t>2005</w:t>
            </w:r>
          </w:p>
        </w:tc>
        <w:tc>
          <w:tcPr>
            <w:tcW w:w="3474" w:type="dxa"/>
          </w:tcPr>
          <w:p w:rsidR="00BF17FB" w:rsidRPr="00727709" w:rsidRDefault="00BF17FB" w:rsidP="00C05AD8">
            <w:pPr>
              <w:spacing w:after="0"/>
              <w:rPr>
                <w:b/>
                <w:sz w:val="22"/>
              </w:rPr>
            </w:pPr>
            <w:r w:rsidRPr="00727709">
              <w:rPr>
                <w:sz w:val="22"/>
              </w:rPr>
              <w:t>Austin (statewide audience)</w:t>
            </w:r>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July</w:t>
            </w:r>
          </w:p>
        </w:tc>
        <w:tc>
          <w:tcPr>
            <w:tcW w:w="954" w:type="dxa"/>
          </w:tcPr>
          <w:p w:rsidR="00BF17FB" w:rsidRPr="00727709" w:rsidRDefault="00BF17FB" w:rsidP="00C05AD8">
            <w:pPr>
              <w:spacing w:after="0"/>
              <w:rPr>
                <w:sz w:val="22"/>
              </w:rPr>
            </w:pPr>
            <w:r w:rsidRPr="00727709">
              <w:rPr>
                <w:sz w:val="22"/>
              </w:rPr>
              <w:t>2005</w:t>
            </w:r>
          </w:p>
        </w:tc>
        <w:tc>
          <w:tcPr>
            <w:tcW w:w="3474" w:type="dxa"/>
          </w:tcPr>
          <w:p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Lubbock</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b/>
                <w:sz w:val="22"/>
              </w:rPr>
            </w:pPr>
            <w:r w:rsidRPr="00727709">
              <w:rPr>
                <w:sz w:val="22"/>
              </w:rPr>
              <w:t>December</w:t>
            </w:r>
          </w:p>
        </w:tc>
        <w:tc>
          <w:tcPr>
            <w:tcW w:w="954" w:type="dxa"/>
          </w:tcPr>
          <w:p w:rsidR="00BF17FB" w:rsidRPr="00727709" w:rsidRDefault="00BF17FB" w:rsidP="00C05AD8">
            <w:pPr>
              <w:spacing w:after="0"/>
              <w:rPr>
                <w:sz w:val="22"/>
              </w:rPr>
            </w:pPr>
            <w:r w:rsidRPr="00727709">
              <w:rPr>
                <w:sz w:val="22"/>
              </w:rPr>
              <w:t>2005</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edar Rapids</w:t>
                </w:r>
              </w:smartTag>
            </w:smartTag>
          </w:p>
        </w:tc>
        <w:tc>
          <w:tcPr>
            <w:tcW w:w="2214" w:type="dxa"/>
          </w:tcPr>
          <w:p w:rsidR="00BF17FB" w:rsidRPr="00727709" w:rsidRDefault="00BF17FB" w:rsidP="00C05AD8">
            <w:pPr>
              <w:spacing w:after="0"/>
              <w:rPr>
                <w:sz w:val="22"/>
              </w:rPr>
            </w:pPr>
            <w:r w:rsidRPr="00727709">
              <w:rPr>
                <w:sz w:val="22"/>
              </w:rPr>
              <w:t>IA</w:t>
            </w:r>
          </w:p>
        </w:tc>
      </w:tr>
      <w:tr w:rsidR="00BF17FB" w:rsidRPr="00727709" w:rsidTr="00BF17FB">
        <w:tc>
          <w:tcPr>
            <w:tcW w:w="2214" w:type="dxa"/>
          </w:tcPr>
          <w:p w:rsidR="00BF17FB" w:rsidRPr="00727709" w:rsidRDefault="00BF17FB" w:rsidP="00C05AD8">
            <w:pPr>
              <w:spacing w:after="0"/>
              <w:rPr>
                <w:sz w:val="22"/>
              </w:rPr>
            </w:pPr>
            <w:r w:rsidRPr="00727709">
              <w:rPr>
                <w:sz w:val="22"/>
              </w:rPr>
              <w:t>January</w:t>
            </w:r>
          </w:p>
        </w:tc>
        <w:tc>
          <w:tcPr>
            <w:tcW w:w="954" w:type="dxa"/>
          </w:tcPr>
          <w:p w:rsidR="00BF17FB" w:rsidRPr="00727709" w:rsidRDefault="00BF17FB" w:rsidP="00C05AD8">
            <w:pPr>
              <w:spacing w:after="0"/>
              <w:rPr>
                <w:b/>
                <w:sz w:val="22"/>
              </w:rPr>
            </w:pPr>
            <w:r w:rsidRPr="00727709">
              <w:rPr>
                <w:sz w:val="22"/>
              </w:rPr>
              <w:t>2006</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Nacogdoches</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January</w:t>
            </w:r>
          </w:p>
        </w:tc>
        <w:tc>
          <w:tcPr>
            <w:tcW w:w="954" w:type="dxa"/>
          </w:tcPr>
          <w:p w:rsidR="00BF17FB" w:rsidRPr="00727709" w:rsidRDefault="00BF17FB" w:rsidP="00C05AD8">
            <w:pPr>
              <w:spacing w:after="0"/>
              <w:rPr>
                <w:sz w:val="22"/>
              </w:rPr>
            </w:pPr>
            <w:r w:rsidRPr="00727709">
              <w:rPr>
                <w:sz w:val="22"/>
              </w:rPr>
              <w:t>2007</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Denison</w:t>
                </w:r>
              </w:smartTag>
            </w:smartTag>
          </w:p>
        </w:tc>
        <w:tc>
          <w:tcPr>
            <w:tcW w:w="2214" w:type="dxa"/>
          </w:tcPr>
          <w:p w:rsidR="00BF17FB" w:rsidRPr="00727709" w:rsidRDefault="00BF17FB" w:rsidP="00C05AD8">
            <w:pPr>
              <w:spacing w:after="0"/>
              <w:rPr>
                <w:b/>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February</w:t>
            </w:r>
          </w:p>
        </w:tc>
        <w:tc>
          <w:tcPr>
            <w:tcW w:w="954" w:type="dxa"/>
          </w:tcPr>
          <w:p w:rsidR="00BF17FB" w:rsidRPr="00727709" w:rsidRDefault="00BF17FB" w:rsidP="00C05AD8">
            <w:pPr>
              <w:spacing w:after="0"/>
              <w:rPr>
                <w:sz w:val="22"/>
              </w:rPr>
            </w:pPr>
            <w:r w:rsidRPr="00727709">
              <w:rPr>
                <w:sz w:val="22"/>
              </w:rPr>
              <w:t>2007</w:t>
            </w:r>
          </w:p>
        </w:tc>
        <w:tc>
          <w:tcPr>
            <w:tcW w:w="3474" w:type="dxa"/>
          </w:tcPr>
          <w:p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Kansas City</w:t>
                </w:r>
              </w:smartTag>
            </w:smartTag>
          </w:p>
        </w:tc>
        <w:tc>
          <w:tcPr>
            <w:tcW w:w="2214" w:type="dxa"/>
          </w:tcPr>
          <w:p w:rsidR="00BF17FB" w:rsidRPr="00727709" w:rsidRDefault="00BF17FB" w:rsidP="00C05AD8">
            <w:pPr>
              <w:spacing w:after="0"/>
              <w:rPr>
                <w:sz w:val="22"/>
              </w:rPr>
            </w:pPr>
            <w:r w:rsidRPr="00727709">
              <w:rPr>
                <w:sz w:val="22"/>
              </w:rPr>
              <w:t>MO</w:t>
            </w:r>
          </w:p>
        </w:tc>
      </w:tr>
      <w:tr w:rsidR="00BF17FB" w:rsidRPr="00727709" w:rsidTr="00BF17FB">
        <w:tc>
          <w:tcPr>
            <w:tcW w:w="2214" w:type="dxa"/>
          </w:tcPr>
          <w:p w:rsidR="00BF17FB" w:rsidRPr="00727709" w:rsidRDefault="00BF17FB" w:rsidP="00C05AD8">
            <w:pPr>
              <w:spacing w:after="0"/>
              <w:rPr>
                <w:b/>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07</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Austin</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June</w:t>
            </w:r>
          </w:p>
        </w:tc>
        <w:tc>
          <w:tcPr>
            <w:tcW w:w="954" w:type="dxa"/>
          </w:tcPr>
          <w:p w:rsidR="00BF17FB" w:rsidRPr="00727709" w:rsidRDefault="00BF17FB" w:rsidP="00C05AD8">
            <w:pPr>
              <w:spacing w:after="0"/>
              <w:rPr>
                <w:b/>
                <w:sz w:val="22"/>
              </w:rPr>
            </w:pPr>
            <w:r w:rsidRPr="00727709">
              <w:rPr>
                <w:sz w:val="22"/>
              </w:rPr>
              <w:t>2007</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Midland</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December</w:t>
            </w:r>
          </w:p>
        </w:tc>
        <w:tc>
          <w:tcPr>
            <w:tcW w:w="954" w:type="dxa"/>
          </w:tcPr>
          <w:p w:rsidR="00BF17FB" w:rsidRPr="00727709" w:rsidRDefault="00BF17FB" w:rsidP="00C05AD8">
            <w:pPr>
              <w:spacing w:after="0"/>
              <w:rPr>
                <w:sz w:val="22"/>
              </w:rPr>
            </w:pPr>
            <w:r w:rsidRPr="00727709">
              <w:rPr>
                <w:sz w:val="22"/>
              </w:rPr>
              <w:t>2007</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amden</w:t>
                </w:r>
              </w:smartTag>
            </w:smartTag>
          </w:p>
        </w:tc>
        <w:tc>
          <w:tcPr>
            <w:tcW w:w="2214" w:type="dxa"/>
          </w:tcPr>
          <w:p w:rsidR="00BF17FB" w:rsidRPr="00727709" w:rsidRDefault="00BF17FB" w:rsidP="00C05AD8">
            <w:pPr>
              <w:spacing w:after="0"/>
              <w:rPr>
                <w:b/>
                <w:sz w:val="22"/>
              </w:rPr>
            </w:pPr>
            <w:r w:rsidRPr="00727709">
              <w:rPr>
                <w:sz w:val="22"/>
              </w:rPr>
              <w:t>CT</w:t>
            </w:r>
          </w:p>
        </w:tc>
      </w:tr>
      <w:tr w:rsidR="00BF17FB" w:rsidRPr="00727709" w:rsidTr="00BF17FB">
        <w:tc>
          <w:tcPr>
            <w:tcW w:w="2214" w:type="dxa"/>
          </w:tcPr>
          <w:p w:rsidR="00BF17FB" w:rsidRPr="00727709" w:rsidRDefault="00BF17FB" w:rsidP="00C05AD8">
            <w:pPr>
              <w:spacing w:after="0"/>
              <w:rPr>
                <w:sz w:val="22"/>
              </w:rPr>
            </w:pPr>
            <w:r w:rsidRPr="00727709">
              <w:rPr>
                <w:sz w:val="22"/>
              </w:rPr>
              <w:t>February</w:t>
            </w:r>
          </w:p>
        </w:tc>
        <w:tc>
          <w:tcPr>
            <w:tcW w:w="954" w:type="dxa"/>
          </w:tcPr>
          <w:p w:rsidR="00BF17FB" w:rsidRPr="00727709" w:rsidRDefault="00BF17FB" w:rsidP="00C05AD8">
            <w:pPr>
              <w:spacing w:after="0"/>
              <w:rPr>
                <w:sz w:val="22"/>
              </w:rPr>
            </w:pPr>
            <w:r w:rsidRPr="00727709">
              <w:rPr>
                <w:sz w:val="22"/>
              </w:rPr>
              <w:t>2008</w:t>
            </w:r>
          </w:p>
        </w:tc>
        <w:tc>
          <w:tcPr>
            <w:tcW w:w="3474" w:type="dxa"/>
          </w:tcPr>
          <w:p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Minneapolis</w:t>
                </w:r>
              </w:smartTag>
            </w:smartTag>
          </w:p>
        </w:tc>
        <w:tc>
          <w:tcPr>
            <w:tcW w:w="2214" w:type="dxa"/>
          </w:tcPr>
          <w:p w:rsidR="00BF17FB" w:rsidRPr="00727709" w:rsidRDefault="00BF17FB" w:rsidP="00C05AD8">
            <w:pPr>
              <w:spacing w:after="0"/>
              <w:rPr>
                <w:sz w:val="22"/>
              </w:rPr>
            </w:pPr>
            <w:r w:rsidRPr="00727709">
              <w:rPr>
                <w:sz w:val="22"/>
              </w:rPr>
              <w:t>MN</w:t>
            </w:r>
          </w:p>
        </w:tc>
      </w:tr>
      <w:tr w:rsidR="00BF17FB" w:rsidRPr="00727709" w:rsidTr="00BF17FB">
        <w:tc>
          <w:tcPr>
            <w:tcW w:w="2214" w:type="dxa"/>
          </w:tcPr>
          <w:p w:rsidR="00BF17FB" w:rsidRPr="00727709" w:rsidRDefault="00BF17FB" w:rsidP="00C05AD8">
            <w:pPr>
              <w:spacing w:after="0"/>
              <w:rPr>
                <w:b/>
                <w:sz w:val="22"/>
              </w:rPr>
            </w:pPr>
            <w:r w:rsidRPr="00727709">
              <w:rPr>
                <w:sz w:val="22"/>
              </w:rPr>
              <w:lastRenderedPageBreak/>
              <w:t>March</w:t>
            </w:r>
          </w:p>
        </w:tc>
        <w:tc>
          <w:tcPr>
            <w:tcW w:w="954" w:type="dxa"/>
          </w:tcPr>
          <w:p w:rsidR="00BF17FB" w:rsidRPr="00727709" w:rsidRDefault="00BF17FB" w:rsidP="00C05AD8">
            <w:pPr>
              <w:spacing w:after="0"/>
              <w:rPr>
                <w:sz w:val="22"/>
              </w:rPr>
            </w:pPr>
            <w:r w:rsidRPr="00727709">
              <w:rPr>
                <w:sz w:val="22"/>
              </w:rPr>
              <w:t>2008</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Green Bay</w:t>
                </w:r>
              </w:smartTag>
            </w:smartTag>
          </w:p>
        </w:tc>
        <w:tc>
          <w:tcPr>
            <w:tcW w:w="2214" w:type="dxa"/>
          </w:tcPr>
          <w:p w:rsidR="00BF17FB" w:rsidRPr="00727709" w:rsidRDefault="00BF17FB" w:rsidP="00C05AD8">
            <w:pPr>
              <w:spacing w:after="0"/>
              <w:rPr>
                <w:sz w:val="22"/>
              </w:rPr>
            </w:pPr>
            <w:r w:rsidRPr="00727709">
              <w:rPr>
                <w:sz w:val="22"/>
              </w:rPr>
              <w:t>WI</w:t>
            </w:r>
          </w:p>
        </w:tc>
      </w:tr>
      <w:tr w:rsidR="00BF17FB" w:rsidRPr="00727709" w:rsidTr="00BF17FB">
        <w:tc>
          <w:tcPr>
            <w:tcW w:w="2214" w:type="dxa"/>
          </w:tcPr>
          <w:p w:rsidR="00BF17FB" w:rsidRPr="00727709" w:rsidRDefault="00BF17FB" w:rsidP="00C05AD8">
            <w:pPr>
              <w:spacing w:after="0"/>
              <w:rPr>
                <w:sz w:val="22"/>
              </w:rPr>
            </w:pPr>
            <w:r w:rsidRPr="00727709">
              <w:rPr>
                <w:sz w:val="22"/>
              </w:rPr>
              <w:t>March</w:t>
            </w:r>
          </w:p>
        </w:tc>
        <w:tc>
          <w:tcPr>
            <w:tcW w:w="954" w:type="dxa"/>
          </w:tcPr>
          <w:p w:rsidR="00BF17FB" w:rsidRPr="00727709" w:rsidRDefault="00BF17FB" w:rsidP="00C05AD8">
            <w:pPr>
              <w:spacing w:after="0"/>
              <w:rPr>
                <w:b/>
                <w:sz w:val="22"/>
              </w:rPr>
            </w:pPr>
            <w:r w:rsidRPr="00727709">
              <w:rPr>
                <w:sz w:val="22"/>
              </w:rPr>
              <w:t>2008</w:t>
            </w:r>
          </w:p>
        </w:tc>
        <w:tc>
          <w:tcPr>
            <w:tcW w:w="3474" w:type="dxa"/>
          </w:tcPr>
          <w:p w:rsidR="00BF17FB" w:rsidRPr="00727709" w:rsidRDefault="00BF17FB" w:rsidP="00C05AD8">
            <w:pPr>
              <w:spacing w:after="0"/>
              <w:rPr>
                <w:sz w:val="22"/>
              </w:rPr>
            </w:pPr>
            <w:r w:rsidRPr="00727709">
              <w:rPr>
                <w:sz w:val="22"/>
              </w:rPr>
              <w:t>Branson (statewide audience)</w:t>
            </w:r>
          </w:p>
        </w:tc>
        <w:tc>
          <w:tcPr>
            <w:tcW w:w="2214" w:type="dxa"/>
          </w:tcPr>
          <w:p w:rsidR="00BF17FB" w:rsidRPr="00727709" w:rsidRDefault="00BF17FB" w:rsidP="00C05AD8">
            <w:pPr>
              <w:spacing w:after="0"/>
              <w:rPr>
                <w:sz w:val="22"/>
              </w:rPr>
            </w:pPr>
            <w:r w:rsidRPr="00727709">
              <w:rPr>
                <w:sz w:val="22"/>
              </w:rPr>
              <w:t>MO</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08</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olumbus</w:t>
                </w:r>
              </w:smartTag>
            </w:smartTag>
          </w:p>
        </w:tc>
        <w:tc>
          <w:tcPr>
            <w:tcW w:w="2214" w:type="dxa"/>
          </w:tcPr>
          <w:p w:rsidR="00BF17FB" w:rsidRPr="00727709" w:rsidRDefault="00BF17FB" w:rsidP="00C05AD8">
            <w:pPr>
              <w:spacing w:after="0"/>
              <w:rPr>
                <w:b/>
                <w:sz w:val="22"/>
              </w:rPr>
            </w:pPr>
            <w:r w:rsidRPr="00727709">
              <w:rPr>
                <w:sz w:val="22"/>
              </w:rPr>
              <w:t>OH</w:t>
            </w:r>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sz w:val="22"/>
              </w:rPr>
            </w:pPr>
            <w:r w:rsidRPr="00727709">
              <w:rPr>
                <w:sz w:val="22"/>
              </w:rPr>
              <w:t>2008</w:t>
            </w:r>
          </w:p>
        </w:tc>
        <w:tc>
          <w:tcPr>
            <w:tcW w:w="3474" w:type="dxa"/>
          </w:tcPr>
          <w:p w:rsidR="00BF17FB" w:rsidRPr="00727709" w:rsidRDefault="00BF17FB" w:rsidP="00C05AD8">
            <w:pPr>
              <w:spacing w:after="0"/>
              <w:rPr>
                <w:sz w:val="22"/>
              </w:rPr>
            </w:pPr>
            <w:r w:rsidRPr="00727709">
              <w:rPr>
                <w:sz w:val="22"/>
              </w:rPr>
              <w:t>Katy</w:t>
            </w:r>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b/>
                <w:sz w:val="22"/>
              </w:rPr>
            </w:pPr>
            <w:r w:rsidRPr="00727709">
              <w:rPr>
                <w:sz w:val="22"/>
              </w:rPr>
              <w:t>August</w:t>
            </w:r>
          </w:p>
        </w:tc>
        <w:tc>
          <w:tcPr>
            <w:tcW w:w="954" w:type="dxa"/>
          </w:tcPr>
          <w:p w:rsidR="00BF17FB" w:rsidRPr="00727709" w:rsidRDefault="00BF17FB" w:rsidP="00C05AD8">
            <w:pPr>
              <w:spacing w:after="0"/>
              <w:rPr>
                <w:sz w:val="22"/>
              </w:rPr>
            </w:pPr>
            <w:r w:rsidRPr="00727709">
              <w:rPr>
                <w:sz w:val="22"/>
              </w:rPr>
              <w:t>2008</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McAllen</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b/>
                <w:sz w:val="22"/>
              </w:rPr>
            </w:pPr>
            <w:r w:rsidRPr="00727709">
              <w:rPr>
                <w:sz w:val="22"/>
              </w:rPr>
              <w:t>2008</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an Antonio</w:t>
                </w:r>
              </w:smartTag>
            </w:smartTag>
          </w:p>
        </w:tc>
        <w:tc>
          <w:tcPr>
            <w:tcW w:w="2214" w:type="dxa"/>
          </w:tcPr>
          <w:p w:rsidR="00BF17FB" w:rsidRPr="00727709" w:rsidRDefault="00BF17FB" w:rsidP="00C05AD8">
            <w:pPr>
              <w:spacing w:after="0"/>
              <w:rPr>
                <w:sz w:val="22"/>
              </w:rPr>
            </w:pPr>
            <w:r w:rsidRPr="00727709">
              <w:rPr>
                <w:sz w:val="22"/>
              </w:rPr>
              <w:t>TX</w:t>
            </w:r>
          </w:p>
        </w:tc>
      </w:tr>
      <w:tr w:rsidR="00BF17FB" w:rsidRPr="00727709" w:rsidTr="00BF17FB">
        <w:tc>
          <w:tcPr>
            <w:tcW w:w="2214" w:type="dxa"/>
          </w:tcPr>
          <w:p w:rsidR="00BF17FB" w:rsidRPr="00727709" w:rsidRDefault="00BF17FB" w:rsidP="00C05AD8">
            <w:pPr>
              <w:spacing w:after="0"/>
              <w:rPr>
                <w:sz w:val="22"/>
              </w:rPr>
            </w:pPr>
            <w:r w:rsidRPr="00727709">
              <w:rPr>
                <w:sz w:val="22"/>
              </w:rPr>
              <w:t>January</w:t>
            </w:r>
          </w:p>
        </w:tc>
        <w:tc>
          <w:tcPr>
            <w:tcW w:w="954" w:type="dxa"/>
          </w:tcPr>
          <w:p w:rsidR="00BF17FB" w:rsidRPr="00727709" w:rsidRDefault="00BF17FB" w:rsidP="00C05AD8">
            <w:pPr>
              <w:spacing w:after="0"/>
              <w:rPr>
                <w:sz w:val="22"/>
              </w:rPr>
            </w:pPr>
            <w:r w:rsidRPr="00727709">
              <w:rPr>
                <w:sz w:val="22"/>
              </w:rPr>
              <w:t>2009</w:t>
            </w:r>
          </w:p>
        </w:tc>
        <w:tc>
          <w:tcPr>
            <w:tcW w:w="3474" w:type="dxa"/>
          </w:tcPr>
          <w:p w:rsidR="00BF17FB" w:rsidRPr="00727709" w:rsidRDefault="00BF17FB" w:rsidP="00C05AD8">
            <w:pPr>
              <w:spacing w:after="0"/>
              <w:rPr>
                <w:b/>
                <w:sz w:val="22"/>
              </w:rPr>
            </w:pPr>
            <w:r w:rsidRPr="00727709">
              <w:rPr>
                <w:sz w:val="22"/>
              </w:rPr>
              <w:t>Cromwell (statewide audience)</w:t>
            </w:r>
          </w:p>
        </w:tc>
        <w:tc>
          <w:tcPr>
            <w:tcW w:w="2214" w:type="dxa"/>
          </w:tcPr>
          <w:p w:rsidR="00BF17FB" w:rsidRPr="00727709" w:rsidRDefault="00BF17FB" w:rsidP="00C05AD8">
            <w:pPr>
              <w:spacing w:after="0"/>
              <w:rPr>
                <w:sz w:val="22"/>
              </w:rPr>
            </w:pPr>
            <w:r w:rsidRPr="00727709">
              <w:rPr>
                <w:sz w:val="22"/>
              </w:rPr>
              <w:t>CT</w:t>
            </w:r>
          </w:p>
        </w:tc>
      </w:tr>
      <w:tr w:rsidR="00BF17FB" w:rsidRPr="00727709" w:rsidTr="00BF17FB">
        <w:tc>
          <w:tcPr>
            <w:tcW w:w="2214" w:type="dxa"/>
          </w:tcPr>
          <w:p w:rsidR="00BF17FB" w:rsidRPr="00727709" w:rsidRDefault="00BF17FB" w:rsidP="00C05AD8">
            <w:pPr>
              <w:spacing w:after="0"/>
              <w:rPr>
                <w:sz w:val="22"/>
              </w:rPr>
            </w:pPr>
            <w:r w:rsidRPr="00727709">
              <w:rPr>
                <w:sz w:val="22"/>
              </w:rPr>
              <w:t>March</w:t>
            </w:r>
          </w:p>
        </w:tc>
        <w:tc>
          <w:tcPr>
            <w:tcW w:w="954" w:type="dxa"/>
          </w:tcPr>
          <w:p w:rsidR="00BF17FB" w:rsidRPr="00727709" w:rsidRDefault="00BF17FB" w:rsidP="00C05AD8">
            <w:pPr>
              <w:spacing w:after="0"/>
              <w:rPr>
                <w:sz w:val="22"/>
              </w:rPr>
            </w:pPr>
            <w:r w:rsidRPr="00727709">
              <w:rPr>
                <w:sz w:val="22"/>
              </w:rPr>
              <w:t>2009</w:t>
            </w:r>
          </w:p>
        </w:tc>
        <w:tc>
          <w:tcPr>
            <w:tcW w:w="3474" w:type="dxa"/>
          </w:tcPr>
          <w:p w:rsidR="00BF17FB" w:rsidRPr="00727709" w:rsidRDefault="00BF17FB" w:rsidP="00C05AD8">
            <w:pPr>
              <w:spacing w:after="0"/>
              <w:rPr>
                <w:sz w:val="22"/>
              </w:rPr>
            </w:pPr>
            <w:smartTag w:uri="urn:schemas-microsoft-com:office:smarttags" w:element="City">
              <w:r w:rsidRPr="00727709">
                <w:rPr>
                  <w:sz w:val="22"/>
                </w:rPr>
                <w:t>Nassau</w:t>
              </w:r>
            </w:smartTag>
            <w:r w:rsidRPr="00727709">
              <w:rPr>
                <w:sz w:val="22"/>
              </w:rPr>
              <w:t xml:space="preserve"> </w:t>
            </w:r>
            <w:smartTag w:uri="urn:schemas-microsoft-com:office:smarttags" w:element="place">
              <w:smartTag w:uri="urn:schemas-microsoft-com:office:smarttags" w:element="PlaceType">
                <w:r w:rsidRPr="00727709">
                  <w:rPr>
                    <w:sz w:val="22"/>
                  </w:rPr>
                  <w:t>County</w:t>
                </w:r>
              </w:smartTag>
              <w:r w:rsidRPr="00727709">
                <w:rPr>
                  <w:sz w:val="22"/>
                </w:rPr>
                <w:t xml:space="preserve"> </w:t>
              </w:r>
              <w:smartTag w:uri="urn:schemas-microsoft-com:office:smarttags" w:element="PlaceName">
                <w:r w:rsidRPr="00727709">
                  <w:rPr>
                    <w:sz w:val="22"/>
                  </w:rPr>
                  <w:t>UCP</w:t>
                </w:r>
              </w:smartTag>
            </w:smartTag>
          </w:p>
        </w:tc>
        <w:tc>
          <w:tcPr>
            <w:tcW w:w="2214" w:type="dxa"/>
          </w:tcPr>
          <w:p w:rsidR="00BF17FB" w:rsidRPr="00727709" w:rsidRDefault="00BF17FB" w:rsidP="00C05AD8">
            <w:pPr>
              <w:spacing w:after="0"/>
              <w:rPr>
                <w:sz w:val="22"/>
              </w:rPr>
            </w:pPr>
            <w:r w:rsidRPr="00727709">
              <w:rPr>
                <w:sz w:val="22"/>
              </w:rPr>
              <w:t>NY</w:t>
            </w:r>
          </w:p>
        </w:tc>
      </w:tr>
      <w:tr w:rsidR="00BF17FB" w:rsidRPr="00727709" w:rsidTr="00BF17FB">
        <w:tc>
          <w:tcPr>
            <w:tcW w:w="2214" w:type="dxa"/>
          </w:tcPr>
          <w:p w:rsidR="00BF17FB" w:rsidRPr="00727709" w:rsidRDefault="00BF17FB" w:rsidP="00C05AD8">
            <w:pPr>
              <w:spacing w:after="0"/>
              <w:rPr>
                <w:sz w:val="22"/>
              </w:rPr>
            </w:pPr>
            <w:r w:rsidRPr="00727709">
              <w:rPr>
                <w:sz w:val="22"/>
              </w:rPr>
              <w:t>April</w:t>
            </w:r>
          </w:p>
        </w:tc>
        <w:tc>
          <w:tcPr>
            <w:tcW w:w="954" w:type="dxa"/>
          </w:tcPr>
          <w:p w:rsidR="00BF17FB" w:rsidRPr="00727709" w:rsidRDefault="00BF17FB" w:rsidP="00C05AD8">
            <w:pPr>
              <w:spacing w:after="0"/>
              <w:rPr>
                <w:sz w:val="22"/>
              </w:rPr>
            </w:pPr>
            <w:r w:rsidRPr="00727709">
              <w:rPr>
                <w:sz w:val="22"/>
              </w:rPr>
              <w:t>2009</w:t>
            </w:r>
          </w:p>
        </w:tc>
        <w:tc>
          <w:tcPr>
            <w:tcW w:w="3474" w:type="dxa"/>
          </w:tcPr>
          <w:p w:rsidR="00BF17FB" w:rsidRPr="00727709" w:rsidRDefault="00BF17FB" w:rsidP="00C05AD8">
            <w:pPr>
              <w:spacing w:after="0"/>
              <w:rPr>
                <w:sz w:val="22"/>
              </w:rPr>
            </w:pPr>
            <w:r w:rsidRPr="00727709">
              <w:rPr>
                <w:sz w:val="22"/>
              </w:rPr>
              <w:t>UCP Associations of New York State, Albany</w:t>
            </w:r>
          </w:p>
        </w:tc>
        <w:tc>
          <w:tcPr>
            <w:tcW w:w="2214" w:type="dxa"/>
          </w:tcPr>
          <w:p w:rsidR="00BF17FB" w:rsidRPr="00727709" w:rsidRDefault="00BF17FB" w:rsidP="00C05AD8">
            <w:pPr>
              <w:spacing w:after="0"/>
              <w:rPr>
                <w:sz w:val="22"/>
              </w:rPr>
            </w:pPr>
            <w:r w:rsidRPr="00727709">
              <w:rPr>
                <w:sz w:val="22"/>
              </w:rPr>
              <w:t>NY</w:t>
            </w:r>
          </w:p>
        </w:tc>
      </w:tr>
      <w:tr w:rsidR="00BF17FB" w:rsidRPr="00727709" w:rsidTr="00BF17FB">
        <w:tc>
          <w:tcPr>
            <w:tcW w:w="2214" w:type="dxa"/>
          </w:tcPr>
          <w:p w:rsidR="00BF17FB" w:rsidRPr="00727709" w:rsidRDefault="00BF17FB" w:rsidP="00C05AD8">
            <w:pPr>
              <w:spacing w:after="0"/>
              <w:rPr>
                <w:b/>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09</w:t>
            </w:r>
          </w:p>
        </w:tc>
        <w:tc>
          <w:tcPr>
            <w:tcW w:w="3474" w:type="dxa"/>
          </w:tcPr>
          <w:p w:rsidR="00BF17FB" w:rsidRPr="00727709" w:rsidRDefault="00BF17FB" w:rsidP="00C05AD8">
            <w:pPr>
              <w:spacing w:after="0"/>
              <w:rPr>
                <w:sz w:val="22"/>
              </w:rPr>
            </w:pPr>
            <w:r w:rsidRPr="00727709">
              <w:rPr>
                <w:sz w:val="22"/>
              </w:rPr>
              <w:t xml:space="preserve">CONUS Early Developmental Intervention Service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Army</w:t>
            </w:r>
          </w:p>
        </w:tc>
        <w:tc>
          <w:tcPr>
            <w:tcW w:w="2214" w:type="dxa"/>
          </w:tcPr>
          <w:p w:rsidR="00BF17FB" w:rsidRPr="00727709" w:rsidRDefault="00BF17FB" w:rsidP="00C05AD8">
            <w:pPr>
              <w:spacing w:after="0"/>
              <w:rPr>
                <w:sz w:val="22"/>
              </w:rPr>
            </w:pPr>
            <w:r w:rsidRPr="00727709">
              <w:rPr>
                <w:sz w:val="22"/>
              </w:rPr>
              <w:t>TN</w:t>
            </w:r>
          </w:p>
        </w:tc>
      </w:tr>
      <w:tr w:rsidR="00BF17FB" w:rsidRPr="00727709" w:rsidTr="00BF17FB">
        <w:tc>
          <w:tcPr>
            <w:tcW w:w="2214" w:type="dxa"/>
          </w:tcPr>
          <w:p w:rsidR="00BF17FB" w:rsidRPr="00727709" w:rsidRDefault="00BF17FB" w:rsidP="00C05AD8">
            <w:pPr>
              <w:spacing w:after="0"/>
              <w:rPr>
                <w:sz w:val="22"/>
              </w:rPr>
            </w:pPr>
            <w:r w:rsidRPr="00727709">
              <w:rPr>
                <w:sz w:val="22"/>
              </w:rPr>
              <w:t>June</w:t>
            </w:r>
          </w:p>
        </w:tc>
        <w:tc>
          <w:tcPr>
            <w:tcW w:w="954" w:type="dxa"/>
          </w:tcPr>
          <w:p w:rsidR="00BF17FB" w:rsidRPr="00727709" w:rsidRDefault="00BF17FB" w:rsidP="00C05AD8">
            <w:pPr>
              <w:spacing w:after="0"/>
              <w:rPr>
                <w:b/>
                <w:sz w:val="22"/>
              </w:rPr>
            </w:pPr>
            <w:r w:rsidRPr="00727709">
              <w:rPr>
                <w:sz w:val="22"/>
              </w:rPr>
              <w:t>2009</w:t>
            </w:r>
          </w:p>
        </w:tc>
        <w:tc>
          <w:tcPr>
            <w:tcW w:w="3474" w:type="dxa"/>
          </w:tcPr>
          <w:p w:rsidR="00BF17FB" w:rsidRPr="00727709" w:rsidRDefault="00BF17FB" w:rsidP="00C05AD8">
            <w:pPr>
              <w:spacing w:after="0"/>
              <w:rPr>
                <w:sz w:val="22"/>
              </w:rPr>
            </w:pPr>
            <w:r w:rsidRPr="00727709">
              <w:rPr>
                <w:sz w:val="22"/>
              </w:rPr>
              <w:t xml:space="preserve">OCONUS Early Developmental Intervention Service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Army</w:t>
            </w:r>
          </w:p>
        </w:tc>
        <w:tc>
          <w:tcPr>
            <w:tcW w:w="2214" w:type="dxa"/>
          </w:tcPr>
          <w:p w:rsidR="00BF17FB" w:rsidRPr="00727709" w:rsidRDefault="00BF17FB" w:rsidP="00C05AD8">
            <w:pPr>
              <w:spacing w:after="0"/>
              <w:rPr>
                <w:sz w:val="22"/>
              </w:rPr>
            </w:pPr>
            <w:smartTag w:uri="urn:schemas-microsoft-com:office:smarttags" w:element="country-region">
              <w:smartTag w:uri="urn:schemas-microsoft-com:office:smarttags" w:element="place">
                <w:r w:rsidRPr="00727709">
                  <w:rPr>
                    <w:sz w:val="22"/>
                  </w:rPr>
                  <w:t>Germany</w:t>
                </w:r>
              </w:smartTag>
            </w:smartTag>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sz w:val="22"/>
              </w:rPr>
            </w:pPr>
            <w:r w:rsidRPr="00727709">
              <w:rPr>
                <w:sz w:val="22"/>
              </w:rPr>
              <w:t>2009</w:t>
            </w:r>
          </w:p>
        </w:tc>
        <w:tc>
          <w:tcPr>
            <w:tcW w:w="3474" w:type="dxa"/>
          </w:tcPr>
          <w:p w:rsidR="00BF17FB" w:rsidRPr="00727709" w:rsidRDefault="00BF17FB" w:rsidP="00C05AD8">
            <w:pPr>
              <w:spacing w:after="0"/>
              <w:rPr>
                <w:sz w:val="22"/>
              </w:rPr>
            </w:pPr>
            <w:smartTag w:uri="urn:schemas-microsoft-com:office:smarttags" w:element="place">
              <w:smartTag w:uri="urn:schemas-microsoft-com:office:smarttags" w:element="PlaceName">
                <w:r w:rsidRPr="00727709">
                  <w:rPr>
                    <w:sz w:val="22"/>
                  </w:rPr>
                  <w:t>Oakland</w:t>
                </w:r>
              </w:smartTag>
              <w:r w:rsidRPr="00727709">
                <w:rPr>
                  <w:sz w:val="22"/>
                </w:rPr>
                <w:t xml:space="preserve"> </w:t>
              </w:r>
              <w:smartTag w:uri="urn:schemas-microsoft-com:office:smarttags" w:element="PlaceType">
                <w:r w:rsidRPr="00727709">
                  <w:rPr>
                    <w:sz w:val="22"/>
                  </w:rPr>
                  <w:t>County</w:t>
                </w:r>
              </w:smartTag>
            </w:smartTag>
          </w:p>
        </w:tc>
        <w:tc>
          <w:tcPr>
            <w:tcW w:w="2214" w:type="dxa"/>
          </w:tcPr>
          <w:p w:rsidR="00BF17FB" w:rsidRPr="00727709" w:rsidRDefault="00BF17FB" w:rsidP="00C05AD8">
            <w:pPr>
              <w:spacing w:after="0"/>
              <w:rPr>
                <w:sz w:val="22"/>
              </w:rPr>
            </w:pPr>
            <w:r w:rsidRPr="00727709">
              <w:rPr>
                <w:sz w:val="22"/>
              </w:rPr>
              <w:t>MI</w:t>
            </w:r>
          </w:p>
        </w:tc>
      </w:tr>
      <w:tr w:rsidR="00BF17FB" w:rsidRPr="00727709" w:rsidTr="00BF17FB">
        <w:tc>
          <w:tcPr>
            <w:tcW w:w="2214" w:type="dxa"/>
          </w:tcPr>
          <w:p w:rsidR="00BF17FB" w:rsidRPr="00727709" w:rsidRDefault="00BF17FB" w:rsidP="00C05AD8">
            <w:pPr>
              <w:spacing w:after="0"/>
              <w:rPr>
                <w:sz w:val="22"/>
              </w:rPr>
            </w:pPr>
            <w:r w:rsidRPr="00727709">
              <w:rPr>
                <w:sz w:val="22"/>
              </w:rPr>
              <w:t>September</w:t>
            </w:r>
          </w:p>
        </w:tc>
        <w:tc>
          <w:tcPr>
            <w:tcW w:w="954" w:type="dxa"/>
          </w:tcPr>
          <w:p w:rsidR="00BF17FB" w:rsidRPr="00727709" w:rsidRDefault="00BF17FB" w:rsidP="00C05AD8">
            <w:pPr>
              <w:spacing w:after="0"/>
              <w:rPr>
                <w:sz w:val="22"/>
              </w:rPr>
            </w:pPr>
            <w:r w:rsidRPr="00727709">
              <w:rPr>
                <w:sz w:val="22"/>
              </w:rPr>
              <w:t>2009</w:t>
            </w:r>
          </w:p>
        </w:tc>
        <w:tc>
          <w:tcPr>
            <w:tcW w:w="3474" w:type="dxa"/>
          </w:tcPr>
          <w:p w:rsidR="00BF17FB" w:rsidRPr="00727709" w:rsidRDefault="00BF17FB" w:rsidP="00C05AD8">
            <w:pPr>
              <w:spacing w:after="0"/>
              <w:rPr>
                <w:sz w:val="22"/>
              </w:rPr>
            </w:pPr>
            <w:r w:rsidRPr="00727709">
              <w:rPr>
                <w:sz w:val="22"/>
              </w:rPr>
              <w:t>Carbon Lehigh Intermediate Unit, Schnecksville,</w:t>
            </w:r>
          </w:p>
        </w:tc>
        <w:tc>
          <w:tcPr>
            <w:tcW w:w="2214" w:type="dxa"/>
          </w:tcPr>
          <w:p w:rsidR="00BF17FB" w:rsidRPr="00727709" w:rsidRDefault="00BF17FB" w:rsidP="00C05AD8">
            <w:pPr>
              <w:spacing w:after="0"/>
              <w:rPr>
                <w:sz w:val="22"/>
              </w:rPr>
            </w:pPr>
            <w:r w:rsidRPr="00727709">
              <w:rPr>
                <w:sz w:val="22"/>
              </w:rPr>
              <w:t>PA</w:t>
            </w:r>
          </w:p>
        </w:tc>
      </w:tr>
      <w:tr w:rsidR="00BF17FB" w:rsidRPr="00727709" w:rsidTr="00BF17FB">
        <w:tc>
          <w:tcPr>
            <w:tcW w:w="2214" w:type="dxa"/>
          </w:tcPr>
          <w:p w:rsidR="00BF17FB" w:rsidRPr="00727709" w:rsidRDefault="00BF17FB" w:rsidP="00C05AD8">
            <w:pPr>
              <w:spacing w:after="0"/>
              <w:rPr>
                <w:sz w:val="22"/>
              </w:rPr>
            </w:pPr>
            <w:r w:rsidRPr="00727709">
              <w:rPr>
                <w:sz w:val="22"/>
              </w:rPr>
              <w:t>September</w:t>
            </w:r>
          </w:p>
          <w:p w:rsidR="00BF17FB" w:rsidRPr="00727709" w:rsidRDefault="00BF17FB" w:rsidP="00C05AD8">
            <w:pPr>
              <w:spacing w:after="0"/>
              <w:rPr>
                <w:sz w:val="22"/>
              </w:rPr>
            </w:pPr>
            <w:r w:rsidRPr="00727709">
              <w:rPr>
                <w:sz w:val="22"/>
              </w:rPr>
              <w:t>September</w:t>
            </w:r>
          </w:p>
        </w:tc>
        <w:tc>
          <w:tcPr>
            <w:tcW w:w="954" w:type="dxa"/>
          </w:tcPr>
          <w:p w:rsidR="00BF17FB" w:rsidRPr="00727709" w:rsidRDefault="00BF17FB" w:rsidP="00C05AD8">
            <w:pPr>
              <w:spacing w:after="0"/>
              <w:rPr>
                <w:sz w:val="22"/>
              </w:rPr>
            </w:pPr>
            <w:r w:rsidRPr="00727709">
              <w:rPr>
                <w:sz w:val="22"/>
              </w:rPr>
              <w:t>2009</w:t>
            </w:r>
          </w:p>
          <w:p w:rsidR="00BF17FB" w:rsidRPr="00727709" w:rsidRDefault="00BF17FB" w:rsidP="00C05AD8">
            <w:pPr>
              <w:spacing w:after="0"/>
              <w:rPr>
                <w:sz w:val="22"/>
              </w:rPr>
            </w:pPr>
            <w:r w:rsidRPr="00727709">
              <w:rPr>
                <w:sz w:val="22"/>
              </w:rPr>
              <w:t>2010</w:t>
            </w:r>
          </w:p>
        </w:tc>
        <w:tc>
          <w:tcPr>
            <w:tcW w:w="3474" w:type="dxa"/>
          </w:tcPr>
          <w:p w:rsidR="00BF17FB" w:rsidRPr="00727709" w:rsidRDefault="00BF17FB" w:rsidP="00C05AD8">
            <w:pPr>
              <w:spacing w:after="0"/>
              <w:rPr>
                <w:sz w:val="22"/>
              </w:rPr>
            </w:pPr>
            <w:r w:rsidRPr="00727709">
              <w:rPr>
                <w:sz w:val="22"/>
              </w:rPr>
              <w:t>NE Department of Education, Omaha</w:t>
            </w:r>
          </w:p>
        </w:tc>
        <w:tc>
          <w:tcPr>
            <w:tcW w:w="2214" w:type="dxa"/>
          </w:tcPr>
          <w:p w:rsidR="00BF17FB" w:rsidRPr="00727709" w:rsidRDefault="00BF17FB" w:rsidP="00C05AD8">
            <w:pPr>
              <w:spacing w:after="0"/>
              <w:rPr>
                <w:sz w:val="22"/>
              </w:rPr>
            </w:pPr>
            <w:r w:rsidRPr="00727709">
              <w:rPr>
                <w:sz w:val="22"/>
              </w:rPr>
              <w:t>NE</w:t>
            </w:r>
          </w:p>
        </w:tc>
      </w:tr>
      <w:tr w:rsidR="00BF17FB" w:rsidRPr="00727709" w:rsidTr="00BF17FB">
        <w:tc>
          <w:tcPr>
            <w:tcW w:w="2214" w:type="dxa"/>
          </w:tcPr>
          <w:p w:rsidR="00BF17FB" w:rsidRPr="00727709" w:rsidRDefault="00BF17FB" w:rsidP="00C05AD8">
            <w:pPr>
              <w:spacing w:after="0"/>
              <w:rPr>
                <w:sz w:val="22"/>
              </w:rPr>
            </w:pPr>
            <w:r w:rsidRPr="00727709">
              <w:rPr>
                <w:sz w:val="22"/>
              </w:rPr>
              <w:t>October</w:t>
            </w:r>
          </w:p>
        </w:tc>
        <w:tc>
          <w:tcPr>
            <w:tcW w:w="954" w:type="dxa"/>
          </w:tcPr>
          <w:p w:rsidR="00BF17FB" w:rsidRPr="00727709" w:rsidRDefault="00BF17FB" w:rsidP="00C05AD8">
            <w:pPr>
              <w:spacing w:after="0"/>
              <w:rPr>
                <w:sz w:val="22"/>
              </w:rPr>
            </w:pPr>
            <w:r w:rsidRPr="00727709">
              <w:rPr>
                <w:sz w:val="22"/>
              </w:rPr>
              <w:t>2009</w:t>
            </w:r>
          </w:p>
        </w:tc>
        <w:tc>
          <w:tcPr>
            <w:tcW w:w="3474" w:type="dxa"/>
          </w:tcPr>
          <w:p w:rsidR="00BF17FB" w:rsidRPr="00727709" w:rsidRDefault="00BF17FB" w:rsidP="00C05AD8">
            <w:pPr>
              <w:spacing w:after="0"/>
              <w:rPr>
                <w:sz w:val="22"/>
              </w:rPr>
            </w:pPr>
            <w:r w:rsidRPr="00727709">
              <w:rPr>
                <w:sz w:val="22"/>
              </w:rPr>
              <w:t>Pocahontas</w:t>
            </w:r>
          </w:p>
        </w:tc>
        <w:tc>
          <w:tcPr>
            <w:tcW w:w="2214" w:type="dxa"/>
          </w:tcPr>
          <w:p w:rsidR="00BF17FB" w:rsidRPr="00727709" w:rsidRDefault="00BF17FB" w:rsidP="00C05AD8">
            <w:pPr>
              <w:spacing w:after="0"/>
              <w:rPr>
                <w:sz w:val="22"/>
              </w:rPr>
            </w:pPr>
            <w:r w:rsidRPr="00727709">
              <w:rPr>
                <w:sz w:val="22"/>
              </w:rPr>
              <w:t>IA</w:t>
            </w:r>
          </w:p>
        </w:tc>
      </w:tr>
      <w:tr w:rsidR="00BF17FB" w:rsidRPr="00727709" w:rsidTr="00BF17FB">
        <w:tc>
          <w:tcPr>
            <w:tcW w:w="2214" w:type="dxa"/>
          </w:tcPr>
          <w:p w:rsidR="00BF17FB" w:rsidRPr="00727709" w:rsidRDefault="00BF17FB" w:rsidP="00C05AD8">
            <w:pPr>
              <w:spacing w:after="0"/>
              <w:rPr>
                <w:sz w:val="22"/>
              </w:rPr>
            </w:pPr>
            <w:r w:rsidRPr="00727709">
              <w:rPr>
                <w:sz w:val="22"/>
              </w:rPr>
              <w:t>March</w:t>
            </w:r>
          </w:p>
        </w:tc>
        <w:tc>
          <w:tcPr>
            <w:tcW w:w="954" w:type="dxa"/>
          </w:tcPr>
          <w:p w:rsidR="00BF17FB" w:rsidRPr="00727709" w:rsidRDefault="00BF17FB" w:rsidP="00C05AD8">
            <w:pPr>
              <w:spacing w:after="0"/>
              <w:rPr>
                <w:sz w:val="22"/>
              </w:rPr>
            </w:pPr>
            <w:r w:rsidRPr="00727709">
              <w:rPr>
                <w:sz w:val="22"/>
              </w:rPr>
              <w:t>2010</w:t>
            </w:r>
          </w:p>
        </w:tc>
        <w:tc>
          <w:tcPr>
            <w:tcW w:w="3474" w:type="dxa"/>
          </w:tcPr>
          <w:p w:rsidR="00BF17FB" w:rsidRPr="00727709" w:rsidRDefault="00BF17FB" w:rsidP="00C05AD8">
            <w:pPr>
              <w:spacing w:after="0"/>
              <w:rPr>
                <w:sz w:val="22"/>
              </w:rPr>
            </w:pPr>
            <w:r w:rsidRPr="00727709">
              <w:rPr>
                <w:sz w:val="22"/>
              </w:rPr>
              <w:t>Ingham Intermediate School District, Mason</w:t>
            </w:r>
          </w:p>
        </w:tc>
        <w:tc>
          <w:tcPr>
            <w:tcW w:w="2214" w:type="dxa"/>
          </w:tcPr>
          <w:p w:rsidR="00BF17FB" w:rsidRPr="00727709" w:rsidRDefault="00BF17FB" w:rsidP="00C05AD8">
            <w:pPr>
              <w:spacing w:after="0"/>
              <w:rPr>
                <w:sz w:val="22"/>
              </w:rPr>
            </w:pPr>
            <w:r w:rsidRPr="00727709">
              <w:rPr>
                <w:sz w:val="22"/>
              </w:rPr>
              <w:t>MI</w:t>
            </w:r>
          </w:p>
        </w:tc>
      </w:tr>
      <w:tr w:rsidR="00BF17FB" w:rsidRPr="00727709" w:rsidTr="00BF17FB">
        <w:tc>
          <w:tcPr>
            <w:tcW w:w="2214" w:type="dxa"/>
          </w:tcPr>
          <w:p w:rsidR="00BF17FB" w:rsidRPr="00727709" w:rsidRDefault="00BF17FB" w:rsidP="00C05AD8">
            <w:pPr>
              <w:spacing w:after="0"/>
              <w:rPr>
                <w:sz w:val="22"/>
              </w:rPr>
            </w:pPr>
            <w:r w:rsidRPr="00727709">
              <w:rPr>
                <w:sz w:val="22"/>
              </w:rPr>
              <w:t xml:space="preserve">March </w:t>
            </w:r>
          </w:p>
        </w:tc>
        <w:tc>
          <w:tcPr>
            <w:tcW w:w="954" w:type="dxa"/>
          </w:tcPr>
          <w:p w:rsidR="00BF17FB" w:rsidRPr="00727709" w:rsidRDefault="00BF17FB" w:rsidP="00C05AD8">
            <w:pPr>
              <w:spacing w:after="0"/>
              <w:rPr>
                <w:sz w:val="22"/>
              </w:rPr>
            </w:pPr>
            <w:r w:rsidRPr="00727709">
              <w:rPr>
                <w:sz w:val="22"/>
              </w:rPr>
              <w:t>2010</w:t>
            </w:r>
          </w:p>
        </w:tc>
        <w:tc>
          <w:tcPr>
            <w:tcW w:w="3474" w:type="dxa"/>
          </w:tcPr>
          <w:p w:rsidR="00BF17FB" w:rsidRPr="00727709" w:rsidRDefault="00BF17FB" w:rsidP="00C05AD8">
            <w:pPr>
              <w:spacing w:after="0"/>
              <w:rPr>
                <w:sz w:val="22"/>
              </w:rPr>
            </w:pPr>
            <w:r w:rsidRPr="00727709">
              <w:rPr>
                <w:sz w:val="22"/>
              </w:rPr>
              <w:t>Frederick County Developmental Center, Frederick</w:t>
            </w:r>
          </w:p>
        </w:tc>
        <w:tc>
          <w:tcPr>
            <w:tcW w:w="2214" w:type="dxa"/>
          </w:tcPr>
          <w:p w:rsidR="00BF17FB" w:rsidRPr="00727709" w:rsidRDefault="00BF17FB" w:rsidP="00C05AD8">
            <w:pPr>
              <w:spacing w:after="0"/>
              <w:rPr>
                <w:sz w:val="22"/>
              </w:rPr>
            </w:pPr>
            <w:r w:rsidRPr="00727709">
              <w:rPr>
                <w:sz w:val="22"/>
              </w:rPr>
              <w:t>MD</w:t>
            </w:r>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sz w:val="22"/>
              </w:rPr>
            </w:pPr>
            <w:r w:rsidRPr="00727709">
              <w:rPr>
                <w:sz w:val="22"/>
              </w:rPr>
              <w:t>2010</w:t>
            </w:r>
          </w:p>
        </w:tc>
        <w:tc>
          <w:tcPr>
            <w:tcW w:w="3474" w:type="dxa"/>
          </w:tcPr>
          <w:p w:rsidR="00BF17FB" w:rsidRPr="00727709" w:rsidRDefault="00BF17FB" w:rsidP="00C05AD8">
            <w:pPr>
              <w:spacing w:after="0"/>
              <w:rPr>
                <w:sz w:val="22"/>
              </w:rPr>
            </w:pPr>
            <w:r w:rsidRPr="00727709">
              <w:rPr>
                <w:sz w:val="22"/>
              </w:rPr>
              <w:t>Johnson City</w:t>
            </w:r>
          </w:p>
        </w:tc>
        <w:tc>
          <w:tcPr>
            <w:tcW w:w="2214" w:type="dxa"/>
          </w:tcPr>
          <w:p w:rsidR="00BF17FB" w:rsidRPr="00727709" w:rsidRDefault="00BF17FB" w:rsidP="00C05AD8">
            <w:pPr>
              <w:spacing w:after="0"/>
              <w:rPr>
                <w:sz w:val="22"/>
              </w:rPr>
            </w:pPr>
            <w:r w:rsidRPr="00727709">
              <w:rPr>
                <w:sz w:val="22"/>
              </w:rPr>
              <w:t>TN</w:t>
            </w:r>
          </w:p>
        </w:tc>
      </w:tr>
      <w:tr w:rsidR="00BF17FB" w:rsidRPr="00727709" w:rsidTr="00BF17FB">
        <w:tc>
          <w:tcPr>
            <w:tcW w:w="2214" w:type="dxa"/>
          </w:tcPr>
          <w:p w:rsidR="00BF17FB" w:rsidRPr="00727709" w:rsidRDefault="00BF17FB" w:rsidP="00C05AD8">
            <w:pPr>
              <w:spacing w:after="0"/>
              <w:rPr>
                <w:sz w:val="22"/>
              </w:rPr>
            </w:pPr>
            <w:r w:rsidRPr="00727709">
              <w:rPr>
                <w:sz w:val="22"/>
              </w:rPr>
              <w:t xml:space="preserve">October </w:t>
            </w:r>
          </w:p>
        </w:tc>
        <w:tc>
          <w:tcPr>
            <w:tcW w:w="954" w:type="dxa"/>
          </w:tcPr>
          <w:p w:rsidR="00BF17FB" w:rsidRPr="00727709" w:rsidRDefault="00BF17FB" w:rsidP="00C05AD8">
            <w:pPr>
              <w:spacing w:after="0"/>
              <w:rPr>
                <w:sz w:val="22"/>
              </w:rPr>
            </w:pPr>
            <w:r w:rsidRPr="00727709">
              <w:rPr>
                <w:sz w:val="22"/>
              </w:rPr>
              <w:t>2010</w:t>
            </w:r>
          </w:p>
        </w:tc>
        <w:tc>
          <w:tcPr>
            <w:tcW w:w="3474" w:type="dxa"/>
          </w:tcPr>
          <w:p w:rsidR="00BF17FB" w:rsidRPr="00727709" w:rsidRDefault="00BF17FB" w:rsidP="00C05AD8">
            <w:pPr>
              <w:spacing w:after="0"/>
              <w:rPr>
                <w:sz w:val="22"/>
              </w:rPr>
            </w:pPr>
            <w:r w:rsidRPr="00727709">
              <w:rPr>
                <w:sz w:val="22"/>
              </w:rPr>
              <w:t>Indianapolis</w:t>
            </w:r>
          </w:p>
        </w:tc>
        <w:tc>
          <w:tcPr>
            <w:tcW w:w="2214" w:type="dxa"/>
          </w:tcPr>
          <w:p w:rsidR="00BF17FB" w:rsidRPr="00727709" w:rsidRDefault="00BF17FB" w:rsidP="00C05AD8">
            <w:pPr>
              <w:spacing w:after="0"/>
              <w:rPr>
                <w:sz w:val="22"/>
              </w:rPr>
            </w:pPr>
            <w:r w:rsidRPr="00727709">
              <w:rPr>
                <w:sz w:val="22"/>
              </w:rPr>
              <w:t>IN</w:t>
            </w:r>
          </w:p>
        </w:tc>
      </w:tr>
      <w:tr w:rsidR="00BF17FB" w:rsidRPr="00727709" w:rsidTr="00BF17FB">
        <w:tc>
          <w:tcPr>
            <w:tcW w:w="2214" w:type="dxa"/>
          </w:tcPr>
          <w:p w:rsidR="00BF17FB" w:rsidRPr="00727709" w:rsidRDefault="00BF17FB" w:rsidP="00C05AD8">
            <w:pPr>
              <w:spacing w:after="0"/>
              <w:rPr>
                <w:sz w:val="22"/>
              </w:rPr>
            </w:pPr>
            <w:r w:rsidRPr="00727709">
              <w:rPr>
                <w:sz w:val="22"/>
              </w:rPr>
              <w:t>December</w:t>
            </w:r>
          </w:p>
        </w:tc>
        <w:tc>
          <w:tcPr>
            <w:tcW w:w="954" w:type="dxa"/>
          </w:tcPr>
          <w:p w:rsidR="00BF17FB" w:rsidRPr="00727709" w:rsidRDefault="00BF17FB" w:rsidP="00C05AD8">
            <w:pPr>
              <w:spacing w:after="0"/>
              <w:rPr>
                <w:sz w:val="22"/>
              </w:rPr>
            </w:pPr>
            <w:r w:rsidRPr="00727709">
              <w:rPr>
                <w:sz w:val="22"/>
              </w:rPr>
              <w:t>2010</w:t>
            </w:r>
          </w:p>
        </w:tc>
        <w:tc>
          <w:tcPr>
            <w:tcW w:w="3474" w:type="dxa"/>
          </w:tcPr>
          <w:p w:rsidR="00BF17FB" w:rsidRPr="00727709" w:rsidRDefault="00BF17FB" w:rsidP="00C05AD8">
            <w:pPr>
              <w:spacing w:after="0"/>
              <w:rPr>
                <w:sz w:val="22"/>
              </w:rPr>
            </w:pPr>
            <w:r w:rsidRPr="00727709">
              <w:rPr>
                <w:sz w:val="22"/>
              </w:rPr>
              <w:t>Oklahoma City (statewide)</w:t>
            </w:r>
          </w:p>
        </w:tc>
        <w:tc>
          <w:tcPr>
            <w:tcW w:w="2214" w:type="dxa"/>
          </w:tcPr>
          <w:p w:rsidR="00BF17FB" w:rsidRPr="00727709" w:rsidRDefault="00BF17FB" w:rsidP="00C05AD8">
            <w:pPr>
              <w:spacing w:after="0"/>
              <w:rPr>
                <w:sz w:val="22"/>
              </w:rPr>
            </w:pPr>
            <w:r w:rsidRPr="00727709">
              <w:rPr>
                <w:sz w:val="22"/>
              </w:rPr>
              <w:t>OK</w:t>
            </w:r>
          </w:p>
        </w:tc>
      </w:tr>
      <w:tr w:rsidR="00BF17FB" w:rsidRPr="00727709" w:rsidTr="00BF17FB">
        <w:tc>
          <w:tcPr>
            <w:tcW w:w="2214" w:type="dxa"/>
          </w:tcPr>
          <w:p w:rsidR="00BF17FB" w:rsidRPr="00727709" w:rsidRDefault="00BF17FB" w:rsidP="00C05AD8">
            <w:pPr>
              <w:spacing w:after="0"/>
              <w:rPr>
                <w:sz w:val="22"/>
              </w:rPr>
            </w:pPr>
            <w:r w:rsidRPr="00727709">
              <w:rPr>
                <w:sz w:val="22"/>
              </w:rPr>
              <w:t>March</w:t>
            </w:r>
          </w:p>
        </w:tc>
        <w:tc>
          <w:tcPr>
            <w:tcW w:w="954" w:type="dxa"/>
          </w:tcPr>
          <w:p w:rsidR="00BF17FB" w:rsidRPr="00727709" w:rsidRDefault="00BF17FB" w:rsidP="00C05AD8">
            <w:pPr>
              <w:spacing w:after="0"/>
              <w:rPr>
                <w:sz w:val="22"/>
              </w:rPr>
            </w:pPr>
            <w:r w:rsidRPr="00727709">
              <w:rPr>
                <w:sz w:val="22"/>
              </w:rPr>
              <w:t>2011</w:t>
            </w:r>
          </w:p>
        </w:tc>
        <w:tc>
          <w:tcPr>
            <w:tcW w:w="3474" w:type="dxa"/>
          </w:tcPr>
          <w:p w:rsidR="00BF17FB" w:rsidRPr="00727709" w:rsidRDefault="00BF17FB" w:rsidP="00C05AD8">
            <w:pPr>
              <w:spacing w:after="0"/>
              <w:rPr>
                <w:sz w:val="22"/>
              </w:rPr>
            </w:pPr>
            <w:r w:rsidRPr="00727709">
              <w:rPr>
                <w:sz w:val="22"/>
              </w:rPr>
              <w:t>Sandy (statewide)</w:t>
            </w:r>
          </w:p>
        </w:tc>
        <w:tc>
          <w:tcPr>
            <w:tcW w:w="2214" w:type="dxa"/>
          </w:tcPr>
          <w:p w:rsidR="00BF17FB" w:rsidRPr="00727709" w:rsidRDefault="00BF17FB" w:rsidP="00C05AD8">
            <w:pPr>
              <w:spacing w:after="0"/>
              <w:rPr>
                <w:sz w:val="22"/>
              </w:rPr>
            </w:pPr>
            <w:r w:rsidRPr="00727709">
              <w:rPr>
                <w:sz w:val="22"/>
              </w:rPr>
              <w:t>UT</w:t>
            </w:r>
          </w:p>
        </w:tc>
      </w:tr>
      <w:tr w:rsidR="00BF17FB" w:rsidRPr="00727709" w:rsidTr="00BF17FB">
        <w:tc>
          <w:tcPr>
            <w:tcW w:w="2214" w:type="dxa"/>
          </w:tcPr>
          <w:p w:rsidR="00BF17FB" w:rsidRPr="00727709" w:rsidRDefault="00BF17FB" w:rsidP="00C05AD8">
            <w:pPr>
              <w:spacing w:after="0"/>
              <w:rPr>
                <w:sz w:val="22"/>
              </w:rPr>
            </w:pPr>
            <w:r w:rsidRPr="00727709">
              <w:rPr>
                <w:sz w:val="22"/>
              </w:rPr>
              <w:t xml:space="preserve">June </w:t>
            </w:r>
          </w:p>
        </w:tc>
        <w:tc>
          <w:tcPr>
            <w:tcW w:w="954" w:type="dxa"/>
          </w:tcPr>
          <w:p w:rsidR="00BF17FB" w:rsidRPr="00727709" w:rsidRDefault="00BF17FB" w:rsidP="00C05AD8">
            <w:pPr>
              <w:spacing w:after="0"/>
              <w:rPr>
                <w:sz w:val="22"/>
              </w:rPr>
            </w:pPr>
            <w:r w:rsidRPr="00727709">
              <w:rPr>
                <w:sz w:val="22"/>
              </w:rPr>
              <w:t>2011</w:t>
            </w:r>
          </w:p>
        </w:tc>
        <w:tc>
          <w:tcPr>
            <w:tcW w:w="3474" w:type="dxa"/>
          </w:tcPr>
          <w:p w:rsidR="00BF17FB" w:rsidRPr="00727709" w:rsidRDefault="00BF17FB" w:rsidP="00C05AD8">
            <w:pPr>
              <w:spacing w:after="0"/>
              <w:rPr>
                <w:sz w:val="22"/>
              </w:rPr>
            </w:pPr>
            <w:r w:rsidRPr="00727709">
              <w:rPr>
                <w:sz w:val="22"/>
              </w:rPr>
              <w:t>Nebraska City</w:t>
            </w:r>
          </w:p>
        </w:tc>
        <w:tc>
          <w:tcPr>
            <w:tcW w:w="2214" w:type="dxa"/>
          </w:tcPr>
          <w:p w:rsidR="00BF17FB" w:rsidRPr="00727709" w:rsidRDefault="00BF17FB" w:rsidP="00C05AD8">
            <w:pPr>
              <w:spacing w:after="0"/>
              <w:rPr>
                <w:sz w:val="22"/>
              </w:rPr>
            </w:pPr>
            <w:r w:rsidRPr="00727709">
              <w:rPr>
                <w:sz w:val="22"/>
              </w:rPr>
              <w:t>NE</w:t>
            </w:r>
          </w:p>
        </w:tc>
      </w:tr>
      <w:tr w:rsidR="00BF17FB" w:rsidRPr="00727709" w:rsidTr="00BF17FB">
        <w:tc>
          <w:tcPr>
            <w:tcW w:w="2214" w:type="dxa"/>
          </w:tcPr>
          <w:p w:rsidR="00BF17FB" w:rsidRPr="00727709" w:rsidRDefault="00BF17FB" w:rsidP="00C05AD8">
            <w:pPr>
              <w:spacing w:after="0"/>
              <w:rPr>
                <w:sz w:val="22"/>
              </w:rPr>
            </w:pPr>
            <w:r w:rsidRPr="00727709">
              <w:rPr>
                <w:sz w:val="22"/>
              </w:rPr>
              <w:t>August, September</w:t>
            </w:r>
          </w:p>
        </w:tc>
        <w:tc>
          <w:tcPr>
            <w:tcW w:w="954" w:type="dxa"/>
          </w:tcPr>
          <w:p w:rsidR="00BF17FB" w:rsidRPr="00727709" w:rsidRDefault="00BF17FB" w:rsidP="00C05AD8">
            <w:pPr>
              <w:spacing w:after="0"/>
              <w:rPr>
                <w:sz w:val="22"/>
              </w:rPr>
            </w:pPr>
            <w:r w:rsidRPr="00727709">
              <w:rPr>
                <w:sz w:val="22"/>
              </w:rPr>
              <w:t>2011</w:t>
            </w:r>
          </w:p>
        </w:tc>
        <w:tc>
          <w:tcPr>
            <w:tcW w:w="3474" w:type="dxa"/>
          </w:tcPr>
          <w:p w:rsidR="00BF17FB" w:rsidRPr="00727709" w:rsidRDefault="00BF17FB" w:rsidP="00C05AD8">
            <w:pPr>
              <w:spacing w:after="0"/>
              <w:rPr>
                <w:sz w:val="22"/>
              </w:rPr>
            </w:pPr>
            <w:r w:rsidRPr="00727709">
              <w:rPr>
                <w:sz w:val="22"/>
              </w:rPr>
              <w:t>Memphis</w:t>
            </w:r>
          </w:p>
        </w:tc>
        <w:tc>
          <w:tcPr>
            <w:tcW w:w="2214" w:type="dxa"/>
          </w:tcPr>
          <w:p w:rsidR="00BF17FB" w:rsidRPr="00727709" w:rsidRDefault="00BF17FB" w:rsidP="00C05AD8">
            <w:pPr>
              <w:spacing w:after="0"/>
              <w:rPr>
                <w:sz w:val="22"/>
              </w:rPr>
            </w:pPr>
            <w:r w:rsidRPr="00727709">
              <w:rPr>
                <w:sz w:val="22"/>
              </w:rPr>
              <w:t>TN</w:t>
            </w:r>
          </w:p>
        </w:tc>
      </w:tr>
      <w:tr w:rsidR="00BF17FB" w:rsidRPr="00727709" w:rsidTr="00BF17FB">
        <w:tc>
          <w:tcPr>
            <w:tcW w:w="2214" w:type="dxa"/>
          </w:tcPr>
          <w:p w:rsidR="00BF17FB" w:rsidRPr="00727709" w:rsidRDefault="00BF17FB" w:rsidP="00C05AD8">
            <w:pPr>
              <w:spacing w:after="0"/>
              <w:rPr>
                <w:sz w:val="22"/>
              </w:rPr>
            </w:pPr>
            <w:r w:rsidRPr="00727709">
              <w:rPr>
                <w:sz w:val="22"/>
              </w:rPr>
              <w:t>February, June</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Kearney</w:t>
            </w:r>
          </w:p>
        </w:tc>
        <w:tc>
          <w:tcPr>
            <w:tcW w:w="2214" w:type="dxa"/>
          </w:tcPr>
          <w:p w:rsidR="00BF17FB" w:rsidRPr="00727709" w:rsidRDefault="00BF17FB" w:rsidP="00C05AD8">
            <w:pPr>
              <w:spacing w:after="0"/>
              <w:rPr>
                <w:sz w:val="22"/>
              </w:rPr>
            </w:pPr>
            <w:r w:rsidRPr="00727709">
              <w:rPr>
                <w:sz w:val="22"/>
              </w:rPr>
              <w:t>NE</w:t>
            </w:r>
          </w:p>
        </w:tc>
      </w:tr>
      <w:tr w:rsidR="00BF17FB" w:rsidRPr="00727709" w:rsidTr="00BF17FB">
        <w:tc>
          <w:tcPr>
            <w:tcW w:w="2214" w:type="dxa"/>
          </w:tcPr>
          <w:p w:rsidR="00BF17FB" w:rsidRPr="00727709" w:rsidRDefault="00BF17FB" w:rsidP="00C05AD8">
            <w:pPr>
              <w:spacing w:after="0"/>
              <w:rPr>
                <w:sz w:val="22"/>
              </w:rPr>
            </w:pPr>
            <w:r w:rsidRPr="00727709">
              <w:rPr>
                <w:sz w:val="22"/>
              </w:rPr>
              <w:t>March</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Gillette</w:t>
            </w:r>
          </w:p>
        </w:tc>
        <w:tc>
          <w:tcPr>
            <w:tcW w:w="2214" w:type="dxa"/>
          </w:tcPr>
          <w:p w:rsidR="00BF17FB" w:rsidRPr="00727709" w:rsidRDefault="00BF17FB" w:rsidP="00C05AD8">
            <w:pPr>
              <w:spacing w:after="0"/>
              <w:rPr>
                <w:sz w:val="22"/>
              </w:rPr>
            </w:pPr>
            <w:r w:rsidRPr="00727709">
              <w:rPr>
                <w:sz w:val="22"/>
              </w:rPr>
              <w:t>WY</w:t>
            </w:r>
          </w:p>
        </w:tc>
      </w:tr>
      <w:tr w:rsidR="00BF17FB" w:rsidRPr="00727709" w:rsidTr="00BF17FB">
        <w:tc>
          <w:tcPr>
            <w:tcW w:w="2214" w:type="dxa"/>
          </w:tcPr>
          <w:p w:rsidR="00BF17FB" w:rsidRPr="00727709" w:rsidRDefault="00BF17FB" w:rsidP="00C05AD8">
            <w:pPr>
              <w:spacing w:after="0"/>
              <w:rPr>
                <w:sz w:val="22"/>
              </w:rPr>
            </w:pPr>
            <w:r w:rsidRPr="00727709">
              <w:rPr>
                <w:sz w:val="22"/>
              </w:rPr>
              <w:t>March</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Lafayette (statewide)</w:t>
            </w:r>
          </w:p>
        </w:tc>
        <w:tc>
          <w:tcPr>
            <w:tcW w:w="2214" w:type="dxa"/>
          </w:tcPr>
          <w:p w:rsidR="00BF17FB" w:rsidRPr="00727709" w:rsidRDefault="00BF17FB" w:rsidP="00C05AD8">
            <w:pPr>
              <w:spacing w:after="0"/>
              <w:rPr>
                <w:sz w:val="22"/>
              </w:rPr>
            </w:pPr>
            <w:r w:rsidRPr="00727709">
              <w:rPr>
                <w:sz w:val="22"/>
              </w:rPr>
              <w:t>LA</w:t>
            </w:r>
          </w:p>
        </w:tc>
      </w:tr>
      <w:tr w:rsidR="00BF17FB" w:rsidRPr="00727709" w:rsidTr="00BF17FB">
        <w:tc>
          <w:tcPr>
            <w:tcW w:w="2214" w:type="dxa"/>
          </w:tcPr>
          <w:p w:rsidR="00BF17FB" w:rsidRPr="00727709" w:rsidRDefault="00BF17FB" w:rsidP="00C05AD8">
            <w:pPr>
              <w:spacing w:after="0"/>
              <w:rPr>
                <w:sz w:val="22"/>
              </w:rPr>
            </w:pPr>
            <w:r w:rsidRPr="00727709">
              <w:rPr>
                <w:sz w:val="22"/>
              </w:rPr>
              <w:t>April</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Roseville (statewide)</w:t>
            </w:r>
          </w:p>
        </w:tc>
        <w:tc>
          <w:tcPr>
            <w:tcW w:w="2214" w:type="dxa"/>
          </w:tcPr>
          <w:p w:rsidR="00BF17FB" w:rsidRPr="00727709" w:rsidRDefault="00BF17FB" w:rsidP="00C05AD8">
            <w:pPr>
              <w:spacing w:after="0"/>
              <w:rPr>
                <w:sz w:val="22"/>
              </w:rPr>
            </w:pPr>
            <w:r w:rsidRPr="00727709">
              <w:rPr>
                <w:sz w:val="22"/>
              </w:rPr>
              <w:t>MN</w:t>
            </w:r>
          </w:p>
        </w:tc>
      </w:tr>
      <w:tr w:rsidR="00BF17FB" w:rsidRPr="00727709" w:rsidTr="00BF17FB">
        <w:tc>
          <w:tcPr>
            <w:tcW w:w="2214" w:type="dxa"/>
          </w:tcPr>
          <w:p w:rsidR="00BF17FB" w:rsidRPr="00727709" w:rsidRDefault="00BF17FB" w:rsidP="00C05AD8">
            <w:pPr>
              <w:spacing w:after="0"/>
              <w:rPr>
                <w:sz w:val="22"/>
              </w:rPr>
            </w:pPr>
            <w:r w:rsidRPr="00727709">
              <w:rPr>
                <w:sz w:val="22"/>
              </w:rPr>
              <w:t>April</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Normal (statewide)</w:t>
            </w:r>
          </w:p>
        </w:tc>
        <w:tc>
          <w:tcPr>
            <w:tcW w:w="2214" w:type="dxa"/>
          </w:tcPr>
          <w:p w:rsidR="00BF17FB" w:rsidRPr="00727709" w:rsidRDefault="00BF17FB" w:rsidP="00C05AD8">
            <w:pPr>
              <w:spacing w:after="0"/>
              <w:rPr>
                <w:sz w:val="22"/>
              </w:rPr>
            </w:pPr>
            <w:r w:rsidRPr="00727709">
              <w:rPr>
                <w:sz w:val="22"/>
              </w:rPr>
              <w:t>IL</w:t>
            </w:r>
          </w:p>
        </w:tc>
      </w:tr>
      <w:tr w:rsidR="00BF17FB" w:rsidRPr="00727709" w:rsidTr="00BF17FB">
        <w:tc>
          <w:tcPr>
            <w:tcW w:w="2214" w:type="dxa"/>
          </w:tcPr>
          <w:p w:rsidR="00BF17FB" w:rsidRPr="00727709" w:rsidRDefault="00BF17FB" w:rsidP="00C05AD8">
            <w:pPr>
              <w:spacing w:after="0"/>
              <w:rPr>
                <w:sz w:val="22"/>
              </w:rPr>
            </w:pPr>
            <w:r w:rsidRPr="00727709">
              <w:rPr>
                <w:sz w:val="22"/>
              </w:rPr>
              <w:t>April</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Easton</w:t>
            </w:r>
          </w:p>
        </w:tc>
        <w:tc>
          <w:tcPr>
            <w:tcW w:w="2214" w:type="dxa"/>
          </w:tcPr>
          <w:p w:rsidR="00BF17FB" w:rsidRPr="00727709" w:rsidRDefault="00BF17FB" w:rsidP="00C05AD8">
            <w:pPr>
              <w:spacing w:after="0"/>
              <w:rPr>
                <w:sz w:val="22"/>
              </w:rPr>
            </w:pPr>
            <w:r w:rsidRPr="00727709">
              <w:rPr>
                <w:sz w:val="22"/>
              </w:rPr>
              <w:t>PA</w:t>
            </w:r>
          </w:p>
        </w:tc>
      </w:tr>
      <w:tr w:rsidR="00BF17FB" w:rsidRPr="00727709" w:rsidTr="00BF17FB">
        <w:tc>
          <w:tcPr>
            <w:tcW w:w="2214" w:type="dxa"/>
          </w:tcPr>
          <w:p w:rsidR="00BF17FB" w:rsidRPr="00727709" w:rsidRDefault="00BF17FB" w:rsidP="00C05AD8">
            <w:pPr>
              <w:spacing w:after="0"/>
              <w:rPr>
                <w:sz w:val="22"/>
              </w:rPr>
            </w:pPr>
            <w:r w:rsidRPr="00727709">
              <w:rPr>
                <w:sz w:val="22"/>
              </w:rPr>
              <w:t>April</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Cincinnati (SW Ohio)</w:t>
            </w:r>
          </w:p>
        </w:tc>
        <w:tc>
          <w:tcPr>
            <w:tcW w:w="2214" w:type="dxa"/>
          </w:tcPr>
          <w:p w:rsidR="00BF17FB" w:rsidRPr="00727709" w:rsidRDefault="00BF17FB" w:rsidP="00C05AD8">
            <w:pPr>
              <w:spacing w:after="0"/>
              <w:rPr>
                <w:sz w:val="22"/>
              </w:rPr>
            </w:pPr>
            <w:r w:rsidRPr="00727709">
              <w:rPr>
                <w:sz w:val="22"/>
              </w:rPr>
              <w:t>OH</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Portland (Multnomah ESD)</w:t>
            </w:r>
          </w:p>
        </w:tc>
        <w:tc>
          <w:tcPr>
            <w:tcW w:w="2214" w:type="dxa"/>
          </w:tcPr>
          <w:p w:rsidR="00BF17FB" w:rsidRPr="00727709" w:rsidRDefault="00BF17FB" w:rsidP="00C05AD8">
            <w:pPr>
              <w:spacing w:after="0"/>
              <w:rPr>
                <w:sz w:val="22"/>
              </w:rPr>
            </w:pPr>
            <w:r w:rsidRPr="00727709">
              <w:rPr>
                <w:sz w:val="22"/>
              </w:rPr>
              <w:t>OR</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Fairlee (statewide)</w:t>
            </w:r>
          </w:p>
        </w:tc>
        <w:tc>
          <w:tcPr>
            <w:tcW w:w="2214" w:type="dxa"/>
          </w:tcPr>
          <w:p w:rsidR="00BF17FB" w:rsidRPr="00727709" w:rsidRDefault="00BF17FB" w:rsidP="00C05AD8">
            <w:pPr>
              <w:spacing w:after="0"/>
              <w:rPr>
                <w:sz w:val="22"/>
              </w:rPr>
            </w:pPr>
            <w:r w:rsidRPr="00727709">
              <w:rPr>
                <w:sz w:val="22"/>
              </w:rPr>
              <w:t>VT</w:t>
            </w:r>
          </w:p>
        </w:tc>
      </w:tr>
      <w:tr w:rsidR="00BF17FB" w:rsidRPr="00727709" w:rsidTr="00BF17FB">
        <w:tc>
          <w:tcPr>
            <w:tcW w:w="2214" w:type="dxa"/>
          </w:tcPr>
          <w:p w:rsidR="00BF17FB" w:rsidRPr="00727709" w:rsidRDefault="00BF17FB" w:rsidP="00C05AD8">
            <w:pPr>
              <w:spacing w:after="0"/>
              <w:rPr>
                <w:sz w:val="22"/>
              </w:rPr>
            </w:pPr>
            <w:r w:rsidRPr="00727709">
              <w:rPr>
                <w:sz w:val="22"/>
              </w:rPr>
              <w:t>May, June, July</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Helena, Billings (statewide)</w:t>
            </w:r>
          </w:p>
        </w:tc>
        <w:tc>
          <w:tcPr>
            <w:tcW w:w="2214" w:type="dxa"/>
          </w:tcPr>
          <w:p w:rsidR="00BF17FB" w:rsidRPr="00727709" w:rsidRDefault="00BF17FB" w:rsidP="00C05AD8">
            <w:pPr>
              <w:spacing w:after="0"/>
              <w:rPr>
                <w:sz w:val="22"/>
              </w:rPr>
            </w:pPr>
            <w:r w:rsidRPr="00727709">
              <w:rPr>
                <w:sz w:val="22"/>
              </w:rPr>
              <w:t>MT</w:t>
            </w:r>
          </w:p>
        </w:tc>
      </w:tr>
      <w:tr w:rsidR="00BF17FB" w:rsidRPr="00727709" w:rsidTr="00BF17FB">
        <w:tc>
          <w:tcPr>
            <w:tcW w:w="2214" w:type="dxa"/>
          </w:tcPr>
          <w:p w:rsidR="00BF17FB" w:rsidRPr="00727709" w:rsidRDefault="00BF17FB" w:rsidP="00C05AD8">
            <w:pPr>
              <w:spacing w:after="0"/>
              <w:rPr>
                <w:sz w:val="22"/>
              </w:rPr>
            </w:pPr>
            <w:r w:rsidRPr="00727709">
              <w:rPr>
                <w:sz w:val="22"/>
              </w:rPr>
              <w:lastRenderedPageBreak/>
              <w:t>May</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Billings</w:t>
            </w:r>
          </w:p>
        </w:tc>
        <w:tc>
          <w:tcPr>
            <w:tcW w:w="2214" w:type="dxa"/>
          </w:tcPr>
          <w:p w:rsidR="00BF17FB" w:rsidRPr="00727709" w:rsidRDefault="00BF17FB" w:rsidP="00C05AD8">
            <w:pPr>
              <w:spacing w:after="0"/>
              <w:rPr>
                <w:sz w:val="22"/>
              </w:rPr>
            </w:pPr>
            <w:r w:rsidRPr="00727709">
              <w:rPr>
                <w:sz w:val="22"/>
              </w:rPr>
              <w:t>MT</w:t>
            </w:r>
          </w:p>
        </w:tc>
      </w:tr>
      <w:tr w:rsidR="00BF17FB" w:rsidRPr="00727709" w:rsidTr="00BF17FB">
        <w:tc>
          <w:tcPr>
            <w:tcW w:w="2214" w:type="dxa"/>
          </w:tcPr>
          <w:p w:rsidR="00BF17FB" w:rsidRPr="00727709" w:rsidRDefault="00BF17FB" w:rsidP="00C05AD8">
            <w:pPr>
              <w:spacing w:after="0"/>
              <w:rPr>
                <w:sz w:val="22"/>
              </w:rPr>
            </w:pPr>
            <w:r w:rsidRPr="00727709">
              <w:rPr>
                <w:sz w:val="22"/>
              </w:rPr>
              <w:t>September</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Ramon Llull University, Barcelona</w:t>
            </w:r>
          </w:p>
        </w:tc>
        <w:tc>
          <w:tcPr>
            <w:tcW w:w="2214" w:type="dxa"/>
          </w:tcPr>
          <w:p w:rsidR="00BF17FB" w:rsidRPr="00727709" w:rsidRDefault="00BF17FB" w:rsidP="00C05AD8">
            <w:pPr>
              <w:spacing w:after="0"/>
              <w:rPr>
                <w:sz w:val="22"/>
              </w:rPr>
            </w:pPr>
            <w:r w:rsidRPr="00727709">
              <w:rPr>
                <w:sz w:val="22"/>
              </w:rPr>
              <w:t>Spain</w:t>
            </w:r>
          </w:p>
        </w:tc>
      </w:tr>
      <w:tr w:rsidR="00BF17FB" w:rsidRPr="00727709" w:rsidTr="00BF17FB">
        <w:tc>
          <w:tcPr>
            <w:tcW w:w="2214" w:type="dxa"/>
          </w:tcPr>
          <w:p w:rsidR="00BF17FB" w:rsidRPr="00727709" w:rsidRDefault="00BF17FB" w:rsidP="00C05AD8">
            <w:pPr>
              <w:spacing w:after="0"/>
              <w:rPr>
                <w:sz w:val="22"/>
              </w:rPr>
            </w:pPr>
            <w:r w:rsidRPr="00727709">
              <w:rPr>
                <w:sz w:val="22"/>
              </w:rPr>
              <w:t>September</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Universidad Católica de Valencia</w:t>
            </w:r>
          </w:p>
        </w:tc>
        <w:tc>
          <w:tcPr>
            <w:tcW w:w="2214" w:type="dxa"/>
          </w:tcPr>
          <w:p w:rsidR="00BF17FB" w:rsidRPr="00727709" w:rsidRDefault="00BF17FB" w:rsidP="00C05AD8">
            <w:pPr>
              <w:spacing w:after="0"/>
              <w:rPr>
                <w:sz w:val="22"/>
              </w:rPr>
            </w:pPr>
            <w:r w:rsidRPr="00727709">
              <w:rPr>
                <w:sz w:val="22"/>
              </w:rPr>
              <w:t>Spain</w:t>
            </w:r>
          </w:p>
        </w:tc>
      </w:tr>
      <w:tr w:rsidR="00BF17FB" w:rsidRPr="00727709" w:rsidTr="00BF17FB">
        <w:tc>
          <w:tcPr>
            <w:tcW w:w="2214" w:type="dxa"/>
          </w:tcPr>
          <w:p w:rsidR="00BF17FB" w:rsidRPr="00727709" w:rsidRDefault="00BF17FB" w:rsidP="00C05AD8">
            <w:pPr>
              <w:spacing w:after="0"/>
              <w:rPr>
                <w:sz w:val="22"/>
              </w:rPr>
            </w:pPr>
            <w:r w:rsidRPr="00727709">
              <w:rPr>
                <w:sz w:val="22"/>
              </w:rPr>
              <w:t>October</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Morgantown</w:t>
            </w:r>
          </w:p>
        </w:tc>
        <w:tc>
          <w:tcPr>
            <w:tcW w:w="2214" w:type="dxa"/>
          </w:tcPr>
          <w:p w:rsidR="00BF17FB" w:rsidRPr="00727709" w:rsidRDefault="00BF17FB" w:rsidP="00C05AD8">
            <w:pPr>
              <w:spacing w:after="0"/>
              <w:rPr>
                <w:sz w:val="22"/>
              </w:rPr>
            </w:pPr>
            <w:r w:rsidRPr="00727709">
              <w:rPr>
                <w:sz w:val="22"/>
              </w:rPr>
              <w:t>NC</w:t>
            </w:r>
          </w:p>
        </w:tc>
      </w:tr>
      <w:tr w:rsidR="00BF17FB" w:rsidRPr="00727709" w:rsidTr="00BF17FB">
        <w:tc>
          <w:tcPr>
            <w:tcW w:w="2214" w:type="dxa"/>
          </w:tcPr>
          <w:p w:rsidR="00BF17FB" w:rsidRPr="00727709" w:rsidRDefault="00BF17FB" w:rsidP="00C05AD8">
            <w:pPr>
              <w:spacing w:after="0"/>
              <w:rPr>
                <w:sz w:val="22"/>
              </w:rPr>
            </w:pPr>
            <w:r w:rsidRPr="00727709">
              <w:rPr>
                <w:sz w:val="22"/>
              </w:rPr>
              <w:t>October</w:t>
            </w:r>
          </w:p>
        </w:tc>
        <w:tc>
          <w:tcPr>
            <w:tcW w:w="954" w:type="dxa"/>
          </w:tcPr>
          <w:p w:rsidR="00BF17FB" w:rsidRPr="00727709" w:rsidRDefault="00BF17FB" w:rsidP="00C05AD8">
            <w:pPr>
              <w:spacing w:after="0"/>
              <w:rPr>
                <w:sz w:val="22"/>
              </w:rPr>
            </w:pPr>
            <w:r w:rsidRPr="00727709">
              <w:rPr>
                <w:sz w:val="22"/>
              </w:rPr>
              <w:t>2012</w:t>
            </w:r>
          </w:p>
        </w:tc>
        <w:tc>
          <w:tcPr>
            <w:tcW w:w="3474" w:type="dxa"/>
          </w:tcPr>
          <w:p w:rsidR="00BF17FB" w:rsidRPr="00727709" w:rsidRDefault="00BF17FB" w:rsidP="00C05AD8">
            <w:pPr>
              <w:spacing w:after="0"/>
              <w:rPr>
                <w:sz w:val="22"/>
              </w:rPr>
            </w:pPr>
            <w:r w:rsidRPr="00727709">
              <w:rPr>
                <w:sz w:val="22"/>
              </w:rPr>
              <w:t>DEC Minniapolis</w:t>
            </w:r>
          </w:p>
        </w:tc>
        <w:tc>
          <w:tcPr>
            <w:tcW w:w="2214" w:type="dxa"/>
          </w:tcPr>
          <w:p w:rsidR="00BF17FB" w:rsidRPr="00727709" w:rsidRDefault="00BF17FB" w:rsidP="00C05AD8">
            <w:pPr>
              <w:spacing w:after="0"/>
              <w:rPr>
                <w:sz w:val="22"/>
              </w:rPr>
            </w:pPr>
            <w:r w:rsidRPr="00727709">
              <w:rPr>
                <w:sz w:val="22"/>
              </w:rPr>
              <w:t>MN</w:t>
            </w:r>
          </w:p>
        </w:tc>
      </w:tr>
      <w:tr w:rsidR="00BF17FB" w:rsidRPr="00727709" w:rsidTr="00BF17FB">
        <w:tc>
          <w:tcPr>
            <w:tcW w:w="2214" w:type="dxa"/>
          </w:tcPr>
          <w:p w:rsidR="00BF17FB" w:rsidRPr="00727709" w:rsidRDefault="00BF17FB" w:rsidP="00C05AD8">
            <w:pPr>
              <w:spacing w:after="0"/>
              <w:rPr>
                <w:sz w:val="22"/>
              </w:rPr>
            </w:pPr>
            <w:r w:rsidRPr="00727709">
              <w:rPr>
                <w:sz w:val="22"/>
              </w:rPr>
              <w:t>February</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DEC Kansas, Wichita</w:t>
            </w:r>
          </w:p>
        </w:tc>
        <w:tc>
          <w:tcPr>
            <w:tcW w:w="2214" w:type="dxa"/>
          </w:tcPr>
          <w:p w:rsidR="00BF17FB" w:rsidRPr="00727709" w:rsidRDefault="00BF17FB" w:rsidP="00C05AD8">
            <w:pPr>
              <w:spacing w:after="0"/>
              <w:rPr>
                <w:sz w:val="22"/>
              </w:rPr>
            </w:pPr>
            <w:r w:rsidRPr="00727709">
              <w:rPr>
                <w:sz w:val="22"/>
              </w:rPr>
              <w:t>KS</w:t>
            </w:r>
          </w:p>
        </w:tc>
      </w:tr>
      <w:tr w:rsidR="00BF17FB" w:rsidRPr="00727709" w:rsidTr="00BF17FB">
        <w:tc>
          <w:tcPr>
            <w:tcW w:w="2214" w:type="dxa"/>
          </w:tcPr>
          <w:p w:rsidR="00BF17FB" w:rsidRPr="00727709" w:rsidRDefault="00BF17FB" w:rsidP="00C05AD8">
            <w:pPr>
              <w:spacing w:after="0"/>
              <w:rPr>
                <w:sz w:val="22"/>
              </w:rPr>
            </w:pPr>
            <w:r w:rsidRPr="00727709">
              <w:rPr>
                <w:sz w:val="22"/>
              </w:rPr>
              <w:t>February</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ECO Advisory, Arlington</w:t>
            </w:r>
          </w:p>
        </w:tc>
        <w:tc>
          <w:tcPr>
            <w:tcW w:w="2214" w:type="dxa"/>
          </w:tcPr>
          <w:p w:rsidR="00BF17FB" w:rsidRPr="00727709" w:rsidRDefault="00BF17FB" w:rsidP="00C05AD8">
            <w:pPr>
              <w:spacing w:after="0"/>
              <w:rPr>
                <w:sz w:val="22"/>
              </w:rPr>
            </w:pPr>
            <w:r w:rsidRPr="00727709">
              <w:rPr>
                <w:sz w:val="22"/>
              </w:rPr>
              <w:t>VA</w:t>
            </w:r>
          </w:p>
        </w:tc>
      </w:tr>
      <w:tr w:rsidR="00BF17FB" w:rsidRPr="00727709" w:rsidTr="00BF17FB">
        <w:tc>
          <w:tcPr>
            <w:tcW w:w="2214" w:type="dxa"/>
          </w:tcPr>
          <w:p w:rsidR="00BF17FB" w:rsidRPr="00727709" w:rsidRDefault="00BF17FB" w:rsidP="00C05AD8">
            <w:pPr>
              <w:spacing w:after="0"/>
              <w:rPr>
                <w:sz w:val="22"/>
              </w:rPr>
            </w:pPr>
            <w:r w:rsidRPr="00727709">
              <w:rPr>
                <w:sz w:val="22"/>
              </w:rPr>
              <w:t>February</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Billings</w:t>
            </w:r>
          </w:p>
        </w:tc>
        <w:tc>
          <w:tcPr>
            <w:tcW w:w="2214" w:type="dxa"/>
          </w:tcPr>
          <w:p w:rsidR="00BF17FB" w:rsidRPr="00727709" w:rsidRDefault="00BF17FB" w:rsidP="00C05AD8">
            <w:pPr>
              <w:spacing w:after="0"/>
              <w:rPr>
                <w:sz w:val="22"/>
              </w:rPr>
            </w:pPr>
            <w:r w:rsidRPr="00727709">
              <w:rPr>
                <w:sz w:val="22"/>
              </w:rPr>
              <w:t>MT</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Inclusion Institute, Chapel Hill</w:t>
            </w:r>
          </w:p>
        </w:tc>
        <w:tc>
          <w:tcPr>
            <w:tcW w:w="2214" w:type="dxa"/>
          </w:tcPr>
          <w:p w:rsidR="00BF17FB" w:rsidRPr="00727709" w:rsidRDefault="00BF17FB" w:rsidP="00C05AD8">
            <w:pPr>
              <w:spacing w:after="0"/>
              <w:rPr>
                <w:sz w:val="22"/>
              </w:rPr>
            </w:pPr>
            <w:r w:rsidRPr="00727709">
              <w:rPr>
                <w:sz w:val="22"/>
              </w:rPr>
              <w:t>NC</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p>
        </w:tc>
        <w:tc>
          <w:tcPr>
            <w:tcW w:w="2214" w:type="dxa"/>
          </w:tcPr>
          <w:p w:rsidR="00BF17FB" w:rsidRPr="00727709" w:rsidRDefault="00BF17FB" w:rsidP="00C05AD8">
            <w:pPr>
              <w:spacing w:after="0"/>
              <w:rPr>
                <w:sz w:val="22"/>
              </w:rPr>
            </w:pPr>
            <w:r w:rsidRPr="00727709">
              <w:rPr>
                <w:sz w:val="22"/>
              </w:rPr>
              <w:t>Massachusetts</w:t>
            </w:r>
          </w:p>
        </w:tc>
      </w:tr>
      <w:tr w:rsidR="00BF17FB" w:rsidRPr="00727709" w:rsidTr="00BF17FB">
        <w:tc>
          <w:tcPr>
            <w:tcW w:w="2214" w:type="dxa"/>
          </w:tcPr>
          <w:p w:rsidR="00BF17FB" w:rsidRPr="00727709" w:rsidRDefault="00BF17FB" w:rsidP="00C05AD8">
            <w:pPr>
              <w:spacing w:after="0"/>
              <w:rPr>
                <w:sz w:val="22"/>
              </w:rPr>
            </w:pPr>
            <w:r w:rsidRPr="00727709">
              <w:rPr>
                <w:sz w:val="22"/>
              </w:rPr>
              <w:t>June</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Christchurch</w:t>
            </w:r>
          </w:p>
        </w:tc>
        <w:tc>
          <w:tcPr>
            <w:tcW w:w="2214" w:type="dxa"/>
          </w:tcPr>
          <w:p w:rsidR="00BF17FB" w:rsidRPr="00727709" w:rsidRDefault="00BF17FB" w:rsidP="00C05AD8">
            <w:pPr>
              <w:spacing w:after="0"/>
              <w:rPr>
                <w:sz w:val="22"/>
              </w:rPr>
            </w:pPr>
            <w:r w:rsidRPr="00727709">
              <w:rPr>
                <w:sz w:val="22"/>
              </w:rPr>
              <w:t>New Zealand</w:t>
            </w:r>
          </w:p>
        </w:tc>
      </w:tr>
      <w:tr w:rsidR="00BF17FB" w:rsidRPr="00727709" w:rsidTr="00BF17FB">
        <w:tc>
          <w:tcPr>
            <w:tcW w:w="2214" w:type="dxa"/>
          </w:tcPr>
          <w:p w:rsidR="00BF17FB" w:rsidRPr="00727709" w:rsidRDefault="00BF17FB" w:rsidP="00C05AD8">
            <w:pPr>
              <w:spacing w:after="0"/>
              <w:rPr>
                <w:sz w:val="22"/>
              </w:rPr>
            </w:pPr>
            <w:r w:rsidRPr="00727709">
              <w:rPr>
                <w:sz w:val="22"/>
              </w:rPr>
              <w:t>July</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RBI Institute, Chattanooga</w:t>
            </w:r>
          </w:p>
        </w:tc>
        <w:tc>
          <w:tcPr>
            <w:tcW w:w="2214" w:type="dxa"/>
          </w:tcPr>
          <w:p w:rsidR="00BF17FB" w:rsidRPr="00727709" w:rsidRDefault="00BF17FB" w:rsidP="00C05AD8">
            <w:pPr>
              <w:spacing w:after="0"/>
              <w:rPr>
                <w:sz w:val="22"/>
              </w:rPr>
            </w:pPr>
            <w:r w:rsidRPr="00727709">
              <w:rPr>
                <w:sz w:val="22"/>
              </w:rPr>
              <w:t>TN</w:t>
            </w:r>
          </w:p>
        </w:tc>
      </w:tr>
      <w:tr w:rsidR="00BF17FB" w:rsidRPr="00727709" w:rsidTr="00BF17FB">
        <w:tc>
          <w:tcPr>
            <w:tcW w:w="2214" w:type="dxa"/>
          </w:tcPr>
          <w:p w:rsidR="00BF17FB" w:rsidRPr="00727709" w:rsidRDefault="00BF17FB" w:rsidP="00C05AD8">
            <w:pPr>
              <w:spacing w:after="0"/>
              <w:rPr>
                <w:sz w:val="22"/>
              </w:rPr>
            </w:pPr>
            <w:r w:rsidRPr="00727709">
              <w:rPr>
                <w:sz w:val="22"/>
              </w:rPr>
              <w:t>July</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Special Education Leadership Conference, Washington</w:t>
            </w:r>
          </w:p>
        </w:tc>
        <w:tc>
          <w:tcPr>
            <w:tcW w:w="2214" w:type="dxa"/>
          </w:tcPr>
          <w:p w:rsidR="00BF17FB" w:rsidRPr="00727709" w:rsidRDefault="00BF17FB" w:rsidP="00C05AD8">
            <w:pPr>
              <w:spacing w:after="0"/>
              <w:rPr>
                <w:sz w:val="22"/>
              </w:rPr>
            </w:pPr>
            <w:r w:rsidRPr="00727709">
              <w:rPr>
                <w:sz w:val="22"/>
              </w:rPr>
              <w:t>DC</w:t>
            </w:r>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p>
        </w:tc>
        <w:tc>
          <w:tcPr>
            <w:tcW w:w="2214" w:type="dxa"/>
          </w:tcPr>
          <w:p w:rsidR="00BF17FB" w:rsidRPr="00727709" w:rsidRDefault="00BF17FB" w:rsidP="00C05AD8">
            <w:pPr>
              <w:spacing w:after="0"/>
              <w:rPr>
                <w:sz w:val="22"/>
              </w:rPr>
            </w:pPr>
            <w:r w:rsidRPr="00727709">
              <w:rPr>
                <w:sz w:val="22"/>
              </w:rPr>
              <w:t>MT</w:t>
            </w:r>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Augusta</w:t>
            </w:r>
          </w:p>
        </w:tc>
        <w:tc>
          <w:tcPr>
            <w:tcW w:w="2214" w:type="dxa"/>
          </w:tcPr>
          <w:p w:rsidR="00BF17FB" w:rsidRPr="00727709" w:rsidRDefault="00BF17FB" w:rsidP="00C05AD8">
            <w:pPr>
              <w:spacing w:after="0"/>
              <w:rPr>
                <w:sz w:val="22"/>
              </w:rPr>
            </w:pPr>
            <w:r w:rsidRPr="00727709">
              <w:rPr>
                <w:sz w:val="22"/>
              </w:rPr>
              <w:t>ME</w:t>
            </w:r>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Lincoln</w:t>
            </w:r>
          </w:p>
        </w:tc>
        <w:tc>
          <w:tcPr>
            <w:tcW w:w="2214" w:type="dxa"/>
          </w:tcPr>
          <w:p w:rsidR="00BF17FB" w:rsidRPr="00727709" w:rsidRDefault="00BF17FB" w:rsidP="00C05AD8">
            <w:pPr>
              <w:spacing w:after="0"/>
              <w:rPr>
                <w:sz w:val="22"/>
              </w:rPr>
            </w:pPr>
            <w:r w:rsidRPr="00727709">
              <w:rPr>
                <w:sz w:val="22"/>
              </w:rPr>
              <w:t>NE</w:t>
            </w:r>
          </w:p>
        </w:tc>
      </w:tr>
      <w:tr w:rsidR="00BF17FB" w:rsidRPr="00727709" w:rsidTr="00BF17FB">
        <w:tc>
          <w:tcPr>
            <w:tcW w:w="2214" w:type="dxa"/>
          </w:tcPr>
          <w:p w:rsidR="00BF17FB" w:rsidRPr="00727709" w:rsidRDefault="00BF17FB" w:rsidP="00C05AD8">
            <w:pPr>
              <w:spacing w:after="0"/>
              <w:rPr>
                <w:sz w:val="22"/>
              </w:rPr>
            </w:pPr>
            <w:r w:rsidRPr="00727709">
              <w:rPr>
                <w:sz w:val="22"/>
              </w:rPr>
              <w:t>Spetember</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Outcomes Conference, Washington</w:t>
            </w:r>
          </w:p>
        </w:tc>
        <w:tc>
          <w:tcPr>
            <w:tcW w:w="2214" w:type="dxa"/>
          </w:tcPr>
          <w:p w:rsidR="00BF17FB" w:rsidRPr="00727709" w:rsidRDefault="00BF17FB" w:rsidP="00C05AD8">
            <w:pPr>
              <w:spacing w:after="0"/>
              <w:rPr>
                <w:sz w:val="22"/>
              </w:rPr>
            </w:pPr>
            <w:r w:rsidRPr="00727709">
              <w:rPr>
                <w:sz w:val="22"/>
              </w:rPr>
              <w:t>DC</w:t>
            </w:r>
          </w:p>
        </w:tc>
      </w:tr>
      <w:tr w:rsidR="00BF17FB" w:rsidRPr="00727709" w:rsidTr="00BF17FB">
        <w:tc>
          <w:tcPr>
            <w:tcW w:w="2214" w:type="dxa"/>
          </w:tcPr>
          <w:p w:rsidR="00BF17FB" w:rsidRPr="00727709" w:rsidRDefault="00BF17FB" w:rsidP="00C05AD8">
            <w:pPr>
              <w:spacing w:after="0"/>
              <w:rPr>
                <w:sz w:val="22"/>
              </w:rPr>
            </w:pPr>
            <w:r w:rsidRPr="00727709">
              <w:rPr>
                <w:sz w:val="22"/>
              </w:rPr>
              <w:t>October</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Greenville</w:t>
            </w:r>
          </w:p>
        </w:tc>
        <w:tc>
          <w:tcPr>
            <w:tcW w:w="2214" w:type="dxa"/>
          </w:tcPr>
          <w:p w:rsidR="00BF17FB" w:rsidRPr="00727709" w:rsidRDefault="00BF17FB" w:rsidP="00C05AD8">
            <w:pPr>
              <w:spacing w:after="0"/>
              <w:rPr>
                <w:sz w:val="22"/>
              </w:rPr>
            </w:pPr>
            <w:r w:rsidRPr="00727709">
              <w:rPr>
                <w:sz w:val="22"/>
              </w:rPr>
              <w:t>NC</w:t>
            </w:r>
          </w:p>
        </w:tc>
      </w:tr>
      <w:tr w:rsidR="00BF17FB" w:rsidRPr="00727709" w:rsidTr="00BF17FB">
        <w:tc>
          <w:tcPr>
            <w:tcW w:w="2214" w:type="dxa"/>
          </w:tcPr>
          <w:p w:rsidR="00BF17FB" w:rsidRPr="00727709" w:rsidRDefault="00BF17FB" w:rsidP="00C05AD8">
            <w:pPr>
              <w:spacing w:after="0"/>
              <w:rPr>
                <w:sz w:val="22"/>
              </w:rPr>
            </w:pPr>
            <w:r w:rsidRPr="00727709">
              <w:rPr>
                <w:sz w:val="22"/>
              </w:rPr>
              <w:t>October</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San Francisco</w:t>
            </w:r>
          </w:p>
        </w:tc>
        <w:tc>
          <w:tcPr>
            <w:tcW w:w="2214" w:type="dxa"/>
          </w:tcPr>
          <w:p w:rsidR="00BF17FB" w:rsidRPr="00727709" w:rsidRDefault="00BF17FB" w:rsidP="00C05AD8">
            <w:pPr>
              <w:spacing w:after="0"/>
              <w:rPr>
                <w:sz w:val="22"/>
              </w:rPr>
            </w:pPr>
            <w:r w:rsidRPr="00727709">
              <w:rPr>
                <w:sz w:val="22"/>
              </w:rPr>
              <w:t>CA</w:t>
            </w:r>
          </w:p>
        </w:tc>
      </w:tr>
      <w:tr w:rsidR="00BF17FB" w:rsidRPr="00727709" w:rsidTr="00BF17FB">
        <w:tc>
          <w:tcPr>
            <w:tcW w:w="2214" w:type="dxa"/>
          </w:tcPr>
          <w:p w:rsidR="00BF17FB" w:rsidRPr="00727709" w:rsidRDefault="00BF17FB" w:rsidP="00C05AD8">
            <w:pPr>
              <w:spacing w:after="0"/>
              <w:rPr>
                <w:sz w:val="22"/>
              </w:rPr>
            </w:pPr>
            <w:r w:rsidRPr="00727709">
              <w:rPr>
                <w:sz w:val="22"/>
              </w:rPr>
              <w:t>October</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Ocena City</w:t>
            </w:r>
          </w:p>
        </w:tc>
        <w:tc>
          <w:tcPr>
            <w:tcW w:w="2214" w:type="dxa"/>
          </w:tcPr>
          <w:p w:rsidR="00BF17FB" w:rsidRPr="00727709" w:rsidRDefault="00BF17FB" w:rsidP="00C05AD8">
            <w:pPr>
              <w:spacing w:after="0"/>
              <w:rPr>
                <w:sz w:val="22"/>
              </w:rPr>
            </w:pPr>
            <w:r w:rsidRPr="00727709">
              <w:rPr>
                <w:sz w:val="22"/>
              </w:rPr>
              <w:t>MD</w:t>
            </w:r>
          </w:p>
        </w:tc>
      </w:tr>
      <w:tr w:rsidR="00BF17FB" w:rsidRPr="00727709" w:rsidTr="00BF17FB">
        <w:tc>
          <w:tcPr>
            <w:tcW w:w="2214" w:type="dxa"/>
          </w:tcPr>
          <w:p w:rsidR="00BF17FB" w:rsidRPr="00727709" w:rsidRDefault="00BF17FB" w:rsidP="00C05AD8">
            <w:pPr>
              <w:spacing w:after="0"/>
              <w:rPr>
                <w:sz w:val="22"/>
              </w:rPr>
            </w:pPr>
            <w:r w:rsidRPr="00727709">
              <w:rPr>
                <w:sz w:val="22"/>
              </w:rPr>
              <w:t>October</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Augusta</w:t>
            </w:r>
          </w:p>
        </w:tc>
        <w:tc>
          <w:tcPr>
            <w:tcW w:w="2214" w:type="dxa"/>
          </w:tcPr>
          <w:p w:rsidR="00BF17FB" w:rsidRPr="00727709" w:rsidRDefault="00BF17FB" w:rsidP="00C05AD8">
            <w:pPr>
              <w:spacing w:after="0"/>
              <w:rPr>
                <w:sz w:val="22"/>
              </w:rPr>
            </w:pPr>
            <w:r w:rsidRPr="00727709">
              <w:rPr>
                <w:sz w:val="22"/>
              </w:rPr>
              <w:t>ME</w:t>
            </w:r>
          </w:p>
        </w:tc>
      </w:tr>
      <w:tr w:rsidR="00BF17FB" w:rsidRPr="00727709" w:rsidTr="00BF17FB">
        <w:tc>
          <w:tcPr>
            <w:tcW w:w="2214" w:type="dxa"/>
          </w:tcPr>
          <w:p w:rsidR="00BF17FB" w:rsidRPr="00727709" w:rsidRDefault="00BF17FB" w:rsidP="00C05AD8">
            <w:pPr>
              <w:spacing w:after="0"/>
              <w:rPr>
                <w:sz w:val="22"/>
              </w:rPr>
            </w:pPr>
            <w:r w:rsidRPr="00727709">
              <w:rPr>
                <w:sz w:val="22"/>
              </w:rPr>
              <w:t>November</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Lisbon</w:t>
            </w:r>
          </w:p>
        </w:tc>
        <w:tc>
          <w:tcPr>
            <w:tcW w:w="2214" w:type="dxa"/>
          </w:tcPr>
          <w:p w:rsidR="00BF17FB" w:rsidRPr="00727709" w:rsidRDefault="00BF17FB" w:rsidP="00C05AD8">
            <w:pPr>
              <w:spacing w:after="0"/>
              <w:rPr>
                <w:sz w:val="22"/>
              </w:rPr>
            </w:pPr>
            <w:r w:rsidRPr="00727709">
              <w:rPr>
                <w:sz w:val="22"/>
              </w:rPr>
              <w:t>Portugal</w:t>
            </w:r>
          </w:p>
        </w:tc>
      </w:tr>
      <w:tr w:rsidR="00BF17FB" w:rsidRPr="00727709" w:rsidTr="00BF17FB">
        <w:tc>
          <w:tcPr>
            <w:tcW w:w="2214" w:type="dxa"/>
          </w:tcPr>
          <w:p w:rsidR="00BF17FB" w:rsidRPr="00727709" w:rsidRDefault="00BF17FB" w:rsidP="00C05AD8">
            <w:pPr>
              <w:spacing w:after="0"/>
              <w:rPr>
                <w:sz w:val="22"/>
              </w:rPr>
            </w:pPr>
            <w:r w:rsidRPr="00727709">
              <w:rPr>
                <w:sz w:val="22"/>
              </w:rPr>
              <w:t>November</w:t>
            </w:r>
          </w:p>
        </w:tc>
        <w:tc>
          <w:tcPr>
            <w:tcW w:w="954" w:type="dxa"/>
          </w:tcPr>
          <w:p w:rsidR="00BF17FB" w:rsidRPr="00727709" w:rsidRDefault="00BF17FB" w:rsidP="00C05AD8">
            <w:pPr>
              <w:spacing w:after="0"/>
              <w:rPr>
                <w:sz w:val="22"/>
              </w:rPr>
            </w:pPr>
            <w:r w:rsidRPr="00727709">
              <w:rPr>
                <w:sz w:val="22"/>
              </w:rPr>
              <w:t>2013</w:t>
            </w:r>
          </w:p>
        </w:tc>
        <w:tc>
          <w:tcPr>
            <w:tcW w:w="3474" w:type="dxa"/>
          </w:tcPr>
          <w:p w:rsidR="00BF17FB" w:rsidRPr="00727709" w:rsidRDefault="00BF17FB" w:rsidP="00C05AD8">
            <w:pPr>
              <w:spacing w:after="0"/>
              <w:rPr>
                <w:sz w:val="22"/>
              </w:rPr>
            </w:pPr>
            <w:r w:rsidRPr="00727709">
              <w:rPr>
                <w:sz w:val="22"/>
              </w:rPr>
              <w:t>Valencia</w:t>
            </w:r>
          </w:p>
        </w:tc>
        <w:tc>
          <w:tcPr>
            <w:tcW w:w="2214" w:type="dxa"/>
          </w:tcPr>
          <w:p w:rsidR="00BF17FB" w:rsidRPr="00727709" w:rsidRDefault="00BF17FB" w:rsidP="00C05AD8">
            <w:pPr>
              <w:spacing w:after="0"/>
              <w:rPr>
                <w:sz w:val="22"/>
              </w:rPr>
            </w:pPr>
            <w:r w:rsidRPr="00727709">
              <w:rPr>
                <w:sz w:val="22"/>
              </w:rPr>
              <w:t>Spain</w:t>
            </w:r>
          </w:p>
        </w:tc>
      </w:tr>
      <w:tr w:rsidR="00BF17FB" w:rsidRPr="00727709" w:rsidTr="00BF17FB">
        <w:tc>
          <w:tcPr>
            <w:tcW w:w="2214" w:type="dxa"/>
          </w:tcPr>
          <w:p w:rsidR="00BF17FB" w:rsidRPr="00727709" w:rsidRDefault="00BF17FB" w:rsidP="00C05AD8">
            <w:pPr>
              <w:spacing w:after="0"/>
              <w:rPr>
                <w:sz w:val="22"/>
              </w:rPr>
            </w:pPr>
            <w:r w:rsidRPr="00727709">
              <w:rPr>
                <w:sz w:val="22"/>
              </w:rPr>
              <w:t>January</w:t>
            </w:r>
          </w:p>
        </w:tc>
        <w:tc>
          <w:tcPr>
            <w:tcW w:w="954" w:type="dxa"/>
          </w:tcPr>
          <w:p w:rsidR="00BF17FB" w:rsidRPr="00727709" w:rsidRDefault="00BF17FB" w:rsidP="00C05AD8">
            <w:pPr>
              <w:spacing w:after="0"/>
              <w:rPr>
                <w:sz w:val="22"/>
              </w:rPr>
            </w:pPr>
            <w:r w:rsidRPr="00727709">
              <w:rPr>
                <w:sz w:val="22"/>
              </w:rPr>
              <w:t>2014</w:t>
            </w:r>
          </w:p>
        </w:tc>
        <w:tc>
          <w:tcPr>
            <w:tcW w:w="3474" w:type="dxa"/>
          </w:tcPr>
          <w:p w:rsidR="00BF17FB" w:rsidRPr="00727709" w:rsidRDefault="00BF17FB" w:rsidP="00C05AD8">
            <w:pPr>
              <w:spacing w:after="0"/>
              <w:rPr>
                <w:sz w:val="22"/>
              </w:rPr>
            </w:pPr>
            <w:r w:rsidRPr="00727709">
              <w:rPr>
                <w:sz w:val="22"/>
              </w:rPr>
              <w:t>Clearwater</w:t>
            </w:r>
          </w:p>
        </w:tc>
        <w:tc>
          <w:tcPr>
            <w:tcW w:w="2214" w:type="dxa"/>
          </w:tcPr>
          <w:p w:rsidR="00BF17FB" w:rsidRPr="00727709" w:rsidRDefault="00BF17FB" w:rsidP="00C05AD8">
            <w:pPr>
              <w:spacing w:after="0"/>
              <w:rPr>
                <w:sz w:val="22"/>
              </w:rPr>
            </w:pPr>
            <w:r w:rsidRPr="00727709">
              <w:rPr>
                <w:sz w:val="22"/>
              </w:rPr>
              <w:t>Florida</w:t>
            </w:r>
          </w:p>
        </w:tc>
      </w:tr>
      <w:tr w:rsidR="00BF17FB" w:rsidRPr="00727709" w:rsidTr="00BF17FB">
        <w:tc>
          <w:tcPr>
            <w:tcW w:w="2214" w:type="dxa"/>
          </w:tcPr>
          <w:p w:rsidR="00BF17FB" w:rsidRPr="00727709" w:rsidRDefault="00BF17FB" w:rsidP="00C05AD8">
            <w:pPr>
              <w:spacing w:after="0"/>
              <w:rPr>
                <w:sz w:val="22"/>
              </w:rPr>
            </w:pPr>
            <w:r w:rsidRPr="00727709">
              <w:rPr>
                <w:sz w:val="22"/>
              </w:rPr>
              <w:t>January</w:t>
            </w:r>
          </w:p>
        </w:tc>
        <w:tc>
          <w:tcPr>
            <w:tcW w:w="954" w:type="dxa"/>
          </w:tcPr>
          <w:p w:rsidR="00BF17FB" w:rsidRPr="00727709" w:rsidRDefault="00BF17FB" w:rsidP="00C05AD8">
            <w:pPr>
              <w:spacing w:after="0"/>
              <w:rPr>
                <w:sz w:val="22"/>
              </w:rPr>
            </w:pPr>
            <w:r w:rsidRPr="00727709">
              <w:rPr>
                <w:sz w:val="22"/>
              </w:rPr>
              <w:t>2014</w:t>
            </w:r>
          </w:p>
        </w:tc>
        <w:tc>
          <w:tcPr>
            <w:tcW w:w="3474" w:type="dxa"/>
          </w:tcPr>
          <w:p w:rsidR="00BF17FB" w:rsidRPr="00727709" w:rsidRDefault="00BF17FB" w:rsidP="00C05AD8">
            <w:pPr>
              <w:spacing w:after="0"/>
              <w:rPr>
                <w:sz w:val="22"/>
              </w:rPr>
            </w:pPr>
            <w:r w:rsidRPr="00727709">
              <w:rPr>
                <w:sz w:val="22"/>
              </w:rPr>
              <w:t>Raleigh</w:t>
            </w:r>
          </w:p>
        </w:tc>
        <w:tc>
          <w:tcPr>
            <w:tcW w:w="2214" w:type="dxa"/>
          </w:tcPr>
          <w:p w:rsidR="00BF17FB" w:rsidRPr="00727709" w:rsidRDefault="00BF17FB" w:rsidP="00C05AD8">
            <w:pPr>
              <w:spacing w:after="0"/>
              <w:rPr>
                <w:sz w:val="22"/>
              </w:rPr>
            </w:pPr>
            <w:r w:rsidRPr="00727709">
              <w:rPr>
                <w:sz w:val="22"/>
              </w:rPr>
              <w:t>NC</w:t>
            </w:r>
          </w:p>
        </w:tc>
      </w:tr>
      <w:tr w:rsidR="00BF17FB" w:rsidRPr="00727709" w:rsidTr="00BF17FB">
        <w:tc>
          <w:tcPr>
            <w:tcW w:w="2214" w:type="dxa"/>
          </w:tcPr>
          <w:p w:rsidR="00BF17FB" w:rsidRPr="00727709" w:rsidRDefault="00BF17FB" w:rsidP="00C05AD8">
            <w:pPr>
              <w:spacing w:after="0"/>
              <w:rPr>
                <w:sz w:val="22"/>
              </w:rPr>
            </w:pPr>
            <w:r w:rsidRPr="00727709">
              <w:rPr>
                <w:sz w:val="22"/>
              </w:rPr>
              <w:t>February</w:t>
            </w:r>
          </w:p>
        </w:tc>
        <w:tc>
          <w:tcPr>
            <w:tcW w:w="954" w:type="dxa"/>
          </w:tcPr>
          <w:p w:rsidR="00BF17FB" w:rsidRPr="00727709" w:rsidRDefault="00BF17FB" w:rsidP="00C05AD8">
            <w:pPr>
              <w:spacing w:after="0"/>
              <w:rPr>
                <w:sz w:val="22"/>
              </w:rPr>
            </w:pPr>
            <w:r w:rsidRPr="00727709">
              <w:rPr>
                <w:sz w:val="22"/>
              </w:rPr>
              <w:t>2014</w:t>
            </w:r>
          </w:p>
        </w:tc>
        <w:tc>
          <w:tcPr>
            <w:tcW w:w="3474" w:type="dxa"/>
          </w:tcPr>
          <w:p w:rsidR="00BF17FB" w:rsidRPr="00727709" w:rsidRDefault="00BF17FB" w:rsidP="00C05AD8">
            <w:pPr>
              <w:spacing w:after="0"/>
              <w:rPr>
                <w:sz w:val="22"/>
              </w:rPr>
            </w:pPr>
            <w:r w:rsidRPr="00727709">
              <w:rPr>
                <w:sz w:val="22"/>
              </w:rPr>
              <w:t>Edmonton, Alberta</w:t>
            </w:r>
          </w:p>
        </w:tc>
        <w:tc>
          <w:tcPr>
            <w:tcW w:w="2214" w:type="dxa"/>
          </w:tcPr>
          <w:p w:rsidR="00BF17FB" w:rsidRPr="00727709" w:rsidRDefault="00BF17FB" w:rsidP="00C05AD8">
            <w:pPr>
              <w:spacing w:after="0"/>
              <w:rPr>
                <w:sz w:val="22"/>
              </w:rPr>
            </w:pPr>
            <w:r w:rsidRPr="00727709">
              <w:rPr>
                <w:sz w:val="22"/>
              </w:rPr>
              <w:t>Canada</w:t>
            </w:r>
          </w:p>
        </w:tc>
      </w:tr>
      <w:tr w:rsidR="00BF17FB" w:rsidRPr="00727709" w:rsidTr="00BF17FB">
        <w:tc>
          <w:tcPr>
            <w:tcW w:w="2214" w:type="dxa"/>
          </w:tcPr>
          <w:p w:rsidR="00BF17FB" w:rsidRPr="00727709" w:rsidRDefault="00BF17FB" w:rsidP="00C05AD8">
            <w:pPr>
              <w:spacing w:after="0"/>
              <w:rPr>
                <w:sz w:val="22"/>
              </w:rPr>
            </w:pPr>
            <w:r w:rsidRPr="00727709">
              <w:rPr>
                <w:sz w:val="22"/>
              </w:rPr>
              <w:t>March</w:t>
            </w:r>
          </w:p>
        </w:tc>
        <w:tc>
          <w:tcPr>
            <w:tcW w:w="954" w:type="dxa"/>
          </w:tcPr>
          <w:p w:rsidR="00BF17FB" w:rsidRPr="00727709" w:rsidRDefault="00BF17FB" w:rsidP="00C05AD8">
            <w:pPr>
              <w:spacing w:after="0"/>
              <w:rPr>
                <w:sz w:val="22"/>
              </w:rPr>
            </w:pPr>
            <w:r w:rsidRPr="00727709">
              <w:rPr>
                <w:sz w:val="22"/>
              </w:rPr>
              <w:t>2014</w:t>
            </w:r>
          </w:p>
        </w:tc>
        <w:tc>
          <w:tcPr>
            <w:tcW w:w="3474" w:type="dxa"/>
          </w:tcPr>
          <w:p w:rsidR="00BF17FB" w:rsidRPr="00727709" w:rsidRDefault="00BF17FB" w:rsidP="00C05AD8">
            <w:pPr>
              <w:spacing w:after="0"/>
              <w:rPr>
                <w:sz w:val="22"/>
              </w:rPr>
            </w:pPr>
            <w:r w:rsidRPr="00727709">
              <w:rPr>
                <w:sz w:val="22"/>
              </w:rPr>
              <w:t>Denver</w:t>
            </w:r>
          </w:p>
        </w:tc>
        <w:tc>
          <w:tcPr>
            <w:tcW w:w="2214" w:type="dxa"/>
          </w:tcPr>
          <w:p w:rsidR="00BF17FB" w:rsidRPr="00727709" w:rsidRDefault="00BF17FB" w:rsidP="00C05AD8">
            <w:pPr>
              <w:spacing w:after="0"/>
              <w:rPr>
                <w:sz w:val="22"/>
              </w:rPr>
            </w:pPr>
            <w:r w:rsidRPr="00727709">
              <w:rPr>
                <w:sz w:val="22"/>
              </w:rPr>
              <w:t>Colorado</w:t>
            </w:r>
          </w:p>
        </w:tc>
      </w:tr>
      <w:tr w:rsidR="00BF17FB" w:rsidRPr="00727709" w:rsidTr="00BF17FB">
        <w:tc>
          <w:tcPr>
            <w:tcW w:w="2214" w:type="dxa"/>
          </w:tcPr>
          <w:p w:rsidR="00BF17FB" w:rsidRPr="00727709" w:rsidRDefault="00BF17FB" w:rsidP="00C05AD8">
            <w:pPr>
              <w:spacing w:after="0"/>
              <w:rPr>
                <w:sz w:val="22"/>
              </w:rPr>
            </w:pPr>
            <w:r w:rsidRPr="00727709">
              <w:rPr>
                <w:sz w:val="22"/>
              </w:rPr>
              <w:t>March</w:t>
            </w:r>
          </w:p>
        </w:tc>
        <w:tc>
          <w:tcPr>
            <w:tcW w:w="954" w:type="dxa"/>
          </w:tcPr>
          <w:p w:rsidR="00BF17FB" w:rsidRPr="00727709" w:rsidRDefault="00BF17FB" w:rsidP="00C05AD8">
            <w:pPr>
              <w:spacing w:after="0"/>
              <w:rPr>
                <w:sz w:val="22"/>
              </w:rPr>
            </w:pPr>
            <w:r w:rsidRPr="00727709">
              <w:rPr>
                <w:sz w:val="22"/>
              </w:rPr>
              <w:t>2014</w:t>
            </w:r>
          </w:p>
        </w:tc>
        <w:tc>
          <w:tcPr>
            <w:tcW w:w="3474" w:type="dxa"/>
          </w:tcPr>
          <w:p w:rsidR="00BF17FB" w:rsidRPr="00727709" w:rsidRDefault="00BF17FB" w:rsidP="00C05AD8">
            <w:pPr>
              <w:spacing w:after="0"/>
              <w:rPr>
                <w:sz w:val="22"/>
              </w:rPr>
            </w:pPr>
            <w:r w:rsidRPr="00727709">
              <w:rPr>
                <w:sz w:val="22"/>
              </w:rPr>
              <w:t>Murfreesboro</w:t>
            </w:r>
          </w:p>
        </w:tc>
        <w:tc>
          <w:tcPr>
            <w:tcW w:w="2214" w:type="dxa"/>
          </w:tcPr>
          <w:p w:rsidR="00BF17FB" w:rsidRPr="00727709" w:rsidRDefault="00BF17FB" w:rsidP="00C05AD8">
            <w:pPr>
              <w:spacing w:after="0"/>
              <w:rPr>
                <w:sz w:val="22"/>
              </w:rPr>
            </w:pPr>
            <w:r w:rsidRPr="00727709">
              <w:rPr>
                <w:sz w:val="22"/>
              </w:rPr>
              <w:t>TN</w:t>
            </w:r>
          </w:p>
        </w:tc>
      </w:tr>
      <w:tr w:rsidR="00BF17FB" w:rsidRPr="00727709" w:rsidTr="00BF17FB">
        <w:tc>
          <w:tcPr>
            <w:tcW w:w="2214" w:type="dxa"/>
          </w:tcPr>
          <w:p w:rsidR="00BF17FB" w:rsidRPr="00727709" w:rsidRDefault="00BF17FB" w:rsidP="00C05AD8">
            <w:pPr>
              <w:spacing w:after="0"/>
              <w:rPr>
                <w:sz w:val="22"/>
              </w:rPr>
            </w:pPr>
            <w:r w:rsidRPr="00727709">
              <w:rPr>
                <w:sz w:val="22"/>
              </w:rPr>
              <w:t>April</w:t>
            </w:r>
          </w:p>
        </w:tc>
        <w:tc>
          <w:tcPr>
            <w:tcW w:w="954" w:type="dxa"/>
          </w:tcPr>
          <w:p w:rsidR="00BF17FB" w:rsidRPr="00727709" w:rsidRDefault="00BF17FB" w:rsidP="00C05AD8">
            <w:pPr>
              <w:spacing w:after="0"/>
              <w:rPr>
                <w:sz w:val="22"/>
              </w:rPr>
            </w:pPr>
            <w:r w:rsidRPr="00727709">
              <w:rPr>
                <w:sz w:val="22"/>
              </w:rPr>
              <w:t>2014</w:t>
            </w:r>
          </w:p>
        </w:tc>
        <w:tc>
          <w:tcPr>
            <w:tcW w:w="3474" w:type="dxa"/>
          </w:tcPr>
          <w:p w:rsidR="00BF17FB" w:rsidRPr="00727709" w:rsidRDefault="00BF17FB" w:rsidP="00C05AD8">
            <w:pPr>
              <w:spacing w:after="0"/>
              <w:rPr>
                <w:sz w:val="22"/>
              </w:rPr>
            </w:pPr>
            <w:r w:rsidRPr="00727709">
              <w:rPr>
                <w:sz w:val="22"/>
              </w:rPr>
              <w:t>Augusta</w:t>
            </w:r>
          </w:p>
        </w:tc>
        <w:tc>
          <w:tcPr>
            <w:tcW w:w="2214" w:type="dxa"/>
          </w:tcPr>
          <w:p w:rsidR="00BF17FB" w:rsidRPr="00727709" w:rsidRDefault="00BF17FB" w:rsidP="00C05AD8">
            <w:pPr>
              <w:spacing w:after="0"/>
              <w:rPr>
                <w:sz w:val="22"/>
              </w:rPr>
            </w:pPr>
            <w:r w:rsidRPr="00727709">
              <w:rPr>
                <w:sz w:val="22"/>
              </w:rPr>
              <w:t>ME</w:t>
            </w:r>
          </w:p>
        </w:tc>
      </w:tr>
      <w:tr w:rsidR="00BF17FB" w:rsidRPr="00727709" w:rsidTr="00BF17FB">
        <w:tc>
          <w:tcPr>
            <w:tcW w:w="2214" w:type="dxa"/>
          </w:tcPr>
          <w:p w:rsidR="00BF17FB" w:rsidRPr="00727709" w:rsidRDefault="00BF17FB" w:rsidP="00C05AD8">
            <w:pPr>
              <w:spacing w:after="0"/>
              <w:rPr>
                <w:sz w:val="22"/>
              </w:rPr>
            </w:pPr>
            <w:r w:rsidRPr="00727709">
              <w:rPr>
                <w:sz w:val="22"/>
              </w:rPr>
              <w:t>April</w:t>
            </w:r>
          </w:p>
        </w:tc>
        <w:tc>
          <w:tcPr>
            <w:tcW w:w="954" w:type="dxa"/>
          </w:tcPr>
          <w:p w:rsidR="00BF17FB" w:rsidRPr="00727709" w:rsidRDefault="00BF17FB" w:rsidP="00C05AD8">
            <w:pPr>
              <w:spacing w:after="0"/>
              <w:rPr>
                <w:sz w:val="22"/>
              </w:rPr>
            </w:pPr>
            <w:r w:rsidRPr="00727709">
              <w:rPr>
                <w:sz w:val="22"/>
              </w:rPr>
              <w:t>2014</w:t>
            </w:r>
          </w:p>
        </w:tc>
        <w:tc>
          <w:tcPr>
            <w:tcW w:w="3474" w:type="dxa"/>
          </w:tcPr>
          <w:p w:rsidR="00BF17FB" w:rsidRPr="00727709" w:rsidRDefault="00BF17FB" w:rsidP="00C05AD8">
            <w:pPr>
              <w:spacing w:after="0"/>
              <w:rPr>
                <w:sz w:val="22"/>
              </w:rPr>
            </w:pPr>
            <w:r w:rsidRPr="00727709">
              <w:rPr>
                <w:sz w:val="22"/>
              </w:rPr>
              <w:t>Windsor/Mississauga, Ontario</w:t>
            </w:r>
          </w:p>
        </w:tc>
        <w:tc>
          <w:tcPr>
            <w:tcW w:w="2214" w:type="dxa"/>
          </w:tcPr>
          <w:p w:rsidR="00BF17FB" w:rsidRPr="00727709" w:rsidRDefault="00BF17FB" w:rsidP="00C05AD8">
            <w:pPr>
              <w:spacing w:after="0"/>
              <w:rPr>
                <w:sz w:val="22"/>
              </w:rPr>
            </w:pPr>
            <w:r w:rsidRPr="00727709">
              <w:rPr>
                <w:sz w:val="22"/>
              </w:rPr>
              <w:t>Canada</w:t>
            </w:r>
          </w:p>
        </w:tc>
      </w:tr>
      <w:tr w:rsidR="00BF17FB" w:rsidRPr="00727709" w:rsidTr="00BF17FB">
        <w:tc>
          <w:tcPr>
            <w:tcW w:w="2214" w:type="dxa"/>
          </w:tcPr>
          <w:p w:rsidR="00BF17FB" w:rsidRPr="00727709" w:rsidRDefault="00BF17FB" w:rsidP="00C05AD8">
            <w:pPr>
              <w:spacing w:after="0"/>
              <w:rPr>
                <w:sz w:val="22"/>
              </w:rPr>
            </w:pPr>
            <w:r w:rsidRPr="00727709">
              <w:rPr>
                <w:sz w:val="22"/>
              </w:rPr>
              <w:t>May</w:t>
            </w:r>
          </w:p>
        </w:tc>
        <w:tc>
          <w:tcPr>
            <w:tcW w:w="954" w:type="dxa"/>
          </w:tcPr>
          <w:p w:rsidR="00BF17FB" w:rsidRPr="00727709" w:rsidRDefault="00BF17FB" w:rsidP="00C05AD8">
            <w:pPr>
              <w:spacing w:after="0"/>
              <w:rPr>
                <w:sz w:val="22"/>
              </w:rPr>
            </w:pPr>
            <w:r w:rsidRPr="00727709">
              <w:rPr>
                <w:sz w:val="22"/>
              </w:rPr>
              <w:t>2014</w:t>
            </w:r>
          </w:p>
        </w:tc>
        <w:tc>
          <w:tcPr>
            <w:tcW w:w="3474" w:type="dxa"/>
          </w:tcPr>
          <w:p w:rsidR="00BF17FB" w:rsidRPr="00727709" w:rsidRDefault="00BF17FB" w:rsidP="00C05AD8">
            <w:pPr>
              <w:spacing w:after="0"/>
              <w:rPr>
                <w:sz w:val="22"/>
              </w:rPr>
            </w:pPr>
            <w:r w:rsidRPr="00727709">
              <w:rPr>
                <w:sz w:val="22"/>
              </w:rPr>
              <w:t>Barcelona, Valencia, Salamanca &amp; Madrid</w:t>
            </w:r>
          </w:p>
        </w:tc>
        <w:tc>
          <w:tcPr>
            <w:tcW w:w="2214" w:type="dxa"/>
          </w:tcPr>
          <w:p w:rsidR="00BF17FB" w:rsidRPr="00727709" w:rsidRDefault="00BF17FB" w:rsidP="00C05AD8">
            <w:pPr>
              <w:spacing w:after="0"/>
              <w:rPr>
                <w:sz w:val="22"/>
              </w:rPr>
            </w:pPr>
            <w:r w:rsidRPr="00727709">
              <w:rPr>
                <w:sz w:val="22"/>
              </w:rPr>
              <w:t>Spain</w:t>
            </w:r>
          </w:p>
        </w:tc>
      </w:tr>
      <w:tr w:rsidR="00BF17FB" w:rsidRPr="00727709" w:rsidTr="00BF17FB">
        <w:tc>
          <w:tcPr>
            <w:tcW w:w="2214" w:type="dxa"/>
          </w:tcPr>
          <w:p w:rsidR="00BF17FB" w:rsidRPr="00727709" w:rsidRDefault="00BF17FB" w:rsidP="00C05AD8">
            <w:pPr>
              <w:spacing w:after="0"/>
              <w:rPr>
                <w:sz w:val="22"/>
              </w:rPr>
            </w:pPr>
            <w:r w:rsidRPr="00727709">
              <w:rPr>
                <w:sz w:val="22"/>
              </w:rPr>
              <w:t xml:space="preserve">May </w:t>
            </w:r>
          </w:p>
        </w:tc>
        <w:tc>
          <w:tcPr>
            <w:tcW w:w="954" w:type="dxa"/>
          </w:tcPr>
          <w:p w:rsidR="00BF17FB" w:rsidRPr="00727709" w:rsidRDefault="00BF17FB" w:rsidP="00C05AD8">
            <w:pPr>
              <w:spacing w:after="0"/>
              <w:rPr>
                <w:sz w:val="22"/>
              </w:rPr>
            </w:pPr>
            <w:r w:rsidRPr="00727709">
              <w:rPr>
                <w:sz w:val="22"/>
              </w:rPr>
              <w:t>2014</w:t>
            </w:r>
          </w:p>
        </w:tc>
        <w:tc>
          <w:tcPr>
            <w:tcW w:w="3474" w:type="dxa"/>
          </w:tcPr>
          <w:p w:rsidR="00BF17FB" w:rsidRPr="00727709" w:rsidRDefault="00BF17FB" w:rsidP="00C05AD8">
            <w:pPr>
              <w:spacing w:after="0"/>
              <w:rPr>
                <w:sz w:val="22"/>
              </w:rPr>
            </w:pPr>
            <w:r w:rsidRPr="00727709">
              <w:rPr>
                <w:sz w:val="22"/>
              </w:rPr>
              <w:t>Chapel Hill</w:t>
            </w:r>
          </w:p>
        </w:tc>
        <w:tc>
          <w:tcPr>
            <w:tcW w:w="2214" w:type="dxa"/>
          </w:tcPr>
          <w:p w:rsidR="00BF17FB" w:rsidRPr="00727709" w:rsidRDefault="00BF17FB" w:rsidP="00C05AD8">
            <w:pPr>
              <w:spacing w:after="0"/>
              <w:rPr>
                <w:sz w:val="22"/>
              </w:rPr>
            </w:pPr>
            <w:r w:rsidRPr="00727709">
              <w:rPr>
                <w:sz w:val="22"/>
              </w:rPr>
              <w:t>NC</w:t>
            </w:r>
          </w:p>
        </w:tc>
      </w:tr>
      <w:tr w:rsidR="00BF17FB" w:rsidRPr="00727709" w:rsidTr="00BF17FB">
        <w:tc>
          <w:tcPr>
            <w:tcW w:w="2214" w:type="dxa"/>
          </w:tcPr>
          <w:p w:rsidR="00BF17FB" w:rsidRPr="00727709" w:rsidRDefault="00BF17FB" w:rsidP="00C05AD8">
            <w:pPr>
              <w:spacing w:after="0"/>
              <w:rPr>
                <w:sz w:val="22"/>
              </w:rPr>
            </w:pPr>
            <w:r w:rsidRPr="00727709">
              <w:rPr>
                <w:sz w:val="22"/>
              </w:rPr>
              <w:t>August</w:t>
            </w:r>
          </w:p>
        </w:tc>
        <w:tc>
          <w:tcPr>
            <w:tcW w:w="954" w:type="dxa"/>
          </w:tcPr>
          <w:p w:rsidR="00BF17FB" w:rsidRPr="00727709" w:rsidRDefault="00BF17FB" w:rsidP="00C05AD8">
            <w:pPr>
              <w:spacing w:after="0"/>
              <w:rPr>
                <w:sz w:val="22"/>
              </w:rPr>
            </w:pPr>
            <w:r w:rsidRPr="00727709">
              <w:rPr>
                <w:sz w:val="22"/>
              </w:rPr>
              <w:t>2014</w:t>
            </w:r>
          </w:p>
        </w:tc>
        <w:tc>
          <w:tcPr>
            <w:tcW w:w="3474" w:type="dxa"/>
          </w:tcPr>
          <w:p w:rsidR="00BF17FB" w:rsidRPr="00727709" w:rsidRDefault="00BF17FB" w:rsidP="00C05AD8">
            <w:pPr>
              <w:spacing w:after="0"/>
              <w:rPr>
                <w:sz w:val="22"/>
              </w:rPr>
            </w:pPr>
            <w:r w:rsidRPr="00727709">
              <w:rPr>
                <w:sz w:val="22"/>
              </w:rPr>
              <w:t>Denver</w:t>
            </w:r>
          </w:p>
        </w:tc>
        <w:tc>
          <w:tcPr>
            <w:tcW w:w="2214" w:type="dxa"/>
          </w:tcPr>
          <w:p w:rsidR="00BF17FB" w:rsidRPr="00727709" w:rsidRDefault="00BF17FB" w:rsidP="00C05AD8">
            <w:pPr>
              <w:spacing w:after="0"/>
              <w:rPr>
                <w:sz w:val="22"/>
              </w:rPr>
            </w:pPr>
            <w:r w:rsidRPr="00727709">
              <w:rPr>
                <w:sz w:val="22"/>
              </w:rPr>
              <w:t>CO</w:t>
            </w:r>
          </w:p>
        </w:tc>
      </w:tr>
    </w:tbl>
    <w:p w:rsidR="00BF17FB" w:rsidRPr="00727709" w:rsidRDefault="00BF17FB" w:rsidP="0006594C">
      <w:pPr>
        <w:pStyle w:val="Heading2"/>
        <w:rPr>
          <w:b w:val="0"/>
          <w:sz w:val="28"/>
        </w:rPr>
      </w:pPr>
      <w:r w:rsidRPr="00727709">
        <w:rPr>
          <w:b w:val="0"/>
          <w:sz w:val="28"/>
        </w:rPr>
        <w:t>Consultation for Systemic Transformation</w:t>
      </w:r>
    </w:p>
    <w:p w:rsidR="00BF17FB" w:rsidRPr="00727709" w:rsidRDefault="00BF17FB" w:rsidP="00BF17FB">
      <w:pPr>
        <w:rPr>
          <w:sz w:val="22"/>
        </w:rPr>
      </w:pPr>
      <w:r w:rsidRPr="00727709">
        <w:rPr>
          <w:sz w:val="22"/>
        </w:rPr>
        <w:t xml:space="preserve">Two models have emerged from my work, one for early intervention in natural environments and one for classroom organization and teaching. The former has been known as the five-component model, the FACINATE model, the McWilliam model, and, with the publication of the eponymous book, </w:t>
      </w:r>
      <w:r w:rsidRPr="00727709">
        <w:rPr>
          <w:i/>
          <w:sz w:val="22"/>
        </w:rPr>
        <w:t>routines-based early intervention (RBEI)</w:t>
      </w:r>
      <w:r w:rsidRPr="00727709">
        <w:rPr>
          <w:sz w:val="22"/>
        </w:rPr>
        <w:t xml:space="preserve">. Most recently, I have used </w:t>
      </w:r>
      <w:r w:rsidRPr="00727709">
        <w:rPr>
          <w:b/>
          <w:sz w:val="22"/>
        </w:rPr>
        <w:t>Routines-Based Model</w:t>
      </w:r>
      <w:r w:rsidRPr="00727709">
        <w:rPr>
          <w:sz w:val="22"/>
        </w:rPr>
        <w:t xml:space="preserve"> (RBM)to describe </w:t>
      </w:r>
      <w:r w:rsidRPr="00727709">
        <w:rPr>
          <w:sz w:val="22"/>
        </w:rPr>
        <w:lastRenderedPageBreak/>
        <w:t>both models together. Components of the model can be found in many states and local programs for infants and toddlers with disabilities and their families across the U.S. and in selected places overseas. The Routines-Based Interview</w:t>
      </w:r>
      <w:r w:rsidRPr="00727709">
        <w:rPr>
          <w:sz w:val="22"/>
          <w:vertAlign w:val="superscript"/>
        </w:rPr>
        <w:t>TM</w:t>
      </w:r>
      <w:r w:rsidRPr="00727709">
        <w:rPr>
          <w:sz w:val="22"/>
        </w:rPr>
        <w:t xml:space="preserve"> (RBI) has been the practice most commonly implemented, with inclusion as a mandated or optional practice in many states for development of the individualized family service plan. In the past few years, I have worked with a number of entities not just to train practitioners but to engage in strategic planning, when they have indicated an interest in adopting the RBM. I have had deep or long-time engagement with the following entities.</w:t>
      </w:r>
    </w:p>
    <w:tbl>
      <w:tblPr>
        <w:tblW w:w="0" w:type="auto"/>
        <w:tblLook w:val="04A0" w:firstRow="1" w:lastRow="0" w:firstColumn="1" w:lastColumn="0" w:noHBand="0" w:noVBand="1"/>
      </w:tblPr>
      <w:tblGrid>
        <w:gridCol w:w="3138"/>
        <w:gridCol w:w="6222"/>
      </w:tblGrid>
      <w:tr w:rsidR="00BF17FB" w:rsidRPr="00727709" w:rsidTr="00BF17FB">
        <w:tc>
          <w:tcPr>
            <w:tcW w:w="3528" w:type="dxa"/>
          </w:tcPr>
          <w:p w:rsidR="00BF17FB" w:rsidRPr="00727709" w:rsidRDefault="00BF17FB" w:rsidP="00BF17FB">
            <w:pPr>
              <w:rPr>
                <w:b/>
                <w:sz w:val="22"/>
              </w:rPr>
            </w:pPr>
            <w:r w:rsidRPr="00727709">
              <w:rPr>
                <w:b/>
                <w:sz w:val="22"/>
              </w:rPr>
              <w:t>Colorado Preschool Special Education</w:t>
            </w:r>
          </w:p>
        </w:tc>
        <w:tc>
          <w:tcPr>
            <w:tcW w:w="7380" w:type="dxa"/>
          </w:tcPr>
          <w:p w:rsidR="00BF17FB" w:rsidRPr="00727709" w:rsidRDefault="00BF17FB" w:rsidP="00BF17FB">
            <w:pPr>
              <w:rPr>
                <w:sz w:val="22"/>
              </w:rPr>
            </w:pPr>
            <w:r w:rsidRPr="00727709">
              <w:rPr>
                <w:sz w:val="22"/>
              </w:rPr>
              <w:t>In 2014, I worked with the 619 team and stakeholders to develop a 4-year implementation plan, featuring practices from the Engagement Classroom Model.</w:t>
            </w:r>
          </w:p>
        </w:tc>
      </w:tr>
      <w:tr w:rsidR="00BF17FB" w:rsidRPr="00727709" w:rsidTr="00BF17FB">
        <w:tc>
          <w:tcPr>
            <w:tcW w:w="3528" w:type="dxa"/>
          </w:tcPr>
          <w:p w:rsidR="00BF17FB" w:rsidRPr="00727709" w:rsidRDefault="00BF17FB" w:rsidP="00BF17FB">
            <w:pPr>
              <w:rPr>
                <w:b/>
                <w:sz w:val="22"/>
              </w:rPr>
            </w:pPr>
            <w:r w:rsidRPr="00727709">
              <w:rPr>
                <w:b/>
                <w:sz w:val="22"/>
              </w:rPr>
              <w:t>Early Intervention Services, Educational &amp; Development Intervention Services (EDIS), U.S. Army Medical Department</w:t>
            </w:r>
          </w:p>
        </w:tc>
        <w:tc>
          <w:tcPr>
            <w:tcW w:w="7380" w:type="dxa"/>
          </w:tcPr>
          <w:p w:rsidR="00BF17FB" w:rsidRPr="00727709" w:rsidRDefault="00BF17FB" w:rsidP="00BF17FB">
            <w:pPr>
              <w:rPr>
                <w:sz w:val="22"/>
              </w:rPr>
            </w:pPr>
            <w:r w:rsidRPr="00727709">
              <w:rPr>
                <w:sz w:val="22"/>
              </w:rPr>
              <w:t>Since 2004, have worked intermittently with EDIS to help them adopt RBEI components, especially the RBI. I continue to work closely with Naomi Younggren, who has developed complementary materials and who spearheaded early implementation of the model, particularly the RBI. Currently, we are working on marrying a functional, routines-based child development tool of mine with the federal early childhood outcomes. I work with EDIS intermittently.</w:t>
            </w:r>
          </w:p>
        </w:tc>
      </w:tr>
      <w:tr w:rsidR="00BF17FB" w:rsidRPr="00727709" w:rsidTr="00BF17FB">
        <w:tc>
          <w:tcPr>
            <w:tcW w:w="3528" w:type="dxa"/>
          </w:tcPr>
          <w:p w:rsidR="00BF17FB" w:rsidRPr="00727709" w:rsidRDefault="00BF17FB" w:rsidP="00BF17FB">
            <w:pPr>
              <w:rPr>
                <w:b/>
                <w:sz w:val="22"/>
              </w:rPr>
            </w:pPr>
            <w:r w:rsidRPr="00727709">
              <w:rPr>
                <w:b/>
                <w:sz w:val="22"/>
              </w:rPr>
              <w:t>Maine Child Development Services</w:t>
            </w:r>
          </w:p>
        </w:tc>
        <w:tc>
          <w:tcPr>
            <w:tcW w:w="7380" w:type="dxa"/>
          </w:tcPr>
          <w:p w:rsidR="00BF17FB" w:rsidRPr="00727709" w:rsidRDefault="00BF17FB" w:rsidP="00BF17FB">
            <w:pPr>
              <w:rPr>
                <w:sz w:val="22"/>
              </w:rPr>
            </w:pPr>
            <w:r w:rsidRPr="00727709">
              <w:rPr>
                <w:sz w:val="22"/>
              </w:rPr>
              <w:t>CDS is Maine’s 0-5 agency for children with disabilities. The state has adopted the Routines-Based Model and is my partner in putting on the Routines-Based Home Visit Certification Institute. The early intervention program in Portland, REACH, provides the coaches for the institute.</w:t>
            </w:r>
          </w:p>
        </w:tc>
      </w:tr>
      <w:tr w:rsidR="00BF17FB" w:rsidRPr="00727709" w:rsidTr="00BF17FB">
        <w:tc>
          <w:tcPr>
            <w:tcW w:w="3528" w:type="dxa"/>
          </w:tcPr>
          <w:p w:rsidR="00BF17FB" w:rsidRPr="00727709" w:rsidRDefault="00BF17FB" w:rsidP="00BF17FB">
            <w:pPr>
              <w:rPr>
                <w:b/>
                <w:sz w:val="22"/>
              </w:rPr>
            </w:pPr>
            <w:r w:rsidRPr="00727709">
              <w:rPr>
                <w:b/>
                <w:sz w:val="22"/>
              </w:rPr>
              <w:t>Maryland</w:t>
            </w:r>
          </w:p>
        </w:tc>
        <w:tc>
          <w:tcPr>
            <w:tcW w:w="7380" w:type="dxa"/>
          </w:tcPr>
          <w:p w:rsidR="00BF17FB" w:rsidRPr="00727709" w:rsidRDefault="00BF17FB" w:rsidP="00BF17FB">
            <w:pPr>
              <w:rPr>
                <w:sz w:val="22"/>
              </w:rPr>
            </w:pPr>
            <w:r w:rsidRPr="00727709">
              <w:rPr>
                <w:sz w:val="22"/>
              </w:rPr>
              <w:t>The state, through a project with Johns Hopkins University, provides statewide training on the Routines-Based Interview. I have trained many RBI trainers and have twice kicked off their RBI bootcamps with demonstrations of the interview.</w:t>
            </w:r>
          </w:p>
        </w:tc>
      </w:tr>
      <w:tr w:rsidR="00BF17FB" w:rsidRPr="00727709" w:rsidTr="00BF17FB">
        <w:tc>
          <w:tcPr>
            <w:tcW w:w="3528" w:type="dxa"/>
          </w:tcPr>
          <w:p w:rsidR="00BF17FB" w:rsidRPr="00727709" w:rsidRDefault="00BF17FB" w:rsidP="00BF17FB">
            <w:pPr>
              <w:rPr>
                <w:b/>
                <w:sz w:val="22"/>
              </w:rPr>
            </w:pPr>
            <w:r w:rsidRPr="00727709">
              <w:rPr>
                <w:b/>
                <w:sz w:val="22"/>
              </w:rPr>
              <w:t>Mississippi</w:t>
            </w:r>
          </w:p>
        </w:tc>
        <w:tc>
          <w:tcPr>
            <w:tcW w:w="7380" w:type="dxa"/>
          </w:tcPr>
          <w:p w:rsidR="00BF17FB" w:rsidRPr="00727709" w:rsidRDefault="00BF17FB" w:rsidP="00BF17FB">
            <w:pPr>
              <w:rPr>
                <w:sz w:val="22"/>
              </w:rPr>
            </w:pPr>
            <w:r w:rsidRPr="00727709">
              <w:rPr>
                <w:sz w:val="22"/>
              </w:rPr>
              <w:t>The state’s program for infants and toddlers with disabilities and their families has adopted the RBM in their state systemic improvement plan to increase scores on their child outcomes. I have trained trainers on the RBI, and those trainers are training service coordinators across the state.</w:t>
            </w:r>
          </w:p>
        </w:tc>
      </w:tr>
      <w:tr w:rsidR="00BF17FB" w:rsidRPr="00727709" w:rsidTr="00BF17FB">
        <w:tc>
          <w:tcPr>
            <w:tcW w:w="3528" w:type="dxa"/>
          </w:tcPr>
          <w:p w:rsidR="00BF17FB" w:rsidRPr="00727709" w:rsidRDefault="00BF17FB" w:rsidP="00BF17FB">
            <w:pPr>
              <w:rPr>
                <w:b/>
                <w:sz w:val="22"/>
              </w:rPr>
            </w:pPr>
            <w:r w:rsidRPr="00727709">
              <w:rPr>
                <w:b/>
                <w:sz w:val="22"/>
              </w:rPr>
              <w:t>Missouri Part C</w:t>
            </w:r>
          </w:p>
        </w:tc>
        <w:tc>
          <w:tcPr>
            <w:tcW w:w="7380" w:type="dxa"/>
          </w:tcPr>
          <w:p w:rsidR="00BF17FB" w:rsidRPr="00727709" w:rsidRDefault="00BF17FB" w:rsidP="00BF17FB">
            <w:pPr>
              <w:rPr>
                <w:sz w:val="22"/>
              </w:rPr>
            </w:pPr>
            <w:r w:rsidRPr="00727709">
              <w:rPr>
                <w:sz w:val="22"/>
              </w:rPr>
              <w:t xml:space="preserve">In 2007, the State had me present very large workshops in St. Louis, Kansas City, and Jefferson City to introduce an alternative to the medical model of providing early intervention. This began a relationship in which I helped them decide on practices they wanted to include in their transformation, including their sending all their district managers to be certified to train on the RBI. Their </w:t>
            </w:r>
            <w:r w:rsidRPr="00727709">
              <w:rPr>
                <w:sz w:val="22"/>
              </w:rPr>
              <w:lastRenderedPageBreak/>
              <w:t>approach, which they call “teaming,” is very consistent with the RBEI approach.</w:t>
            </w:r>
          </w:p>
        </w:tc>
      </w:tr>
      <w:tr w:rsidR="00BF17FB" w:rsidRPr="00727709" w:rsidTr="00BF17FB">
        <w:tc>
          <w:tcPr>
            <w:tcW w:w="3528" w:type="dxa"/>
          </w:tcPr>
          <w:p w:rsidR="00BF17FB" w:rsidRPr="00727709" w:rsidRDefault="00BF17FB" w:rsidP="00BF17FB">
            <w:pPr>
              <w:rPr>
                <w:b/>
                <w:sz w:val="22"/>
              </w:rPr>
            </w:pPr>
            <w:r w:rsidRPr="00727709">
              <w:rPr>
                <w:b/>
                <w:sz w:val="22"/>
              </w:rPr>
              <w:lastRenderedPageBreak/>
              <w:t>Montana Part C</w:t>
            </w:r>
          </w:p>
        </w:tc>
        <w:tc>
          <w:tcPr>
            <w:tcW w:w="7380" w:type="dxa"/>
          </w:tcPr>
          <w:p w:rsidR="00BF17FB" w:rsidRPr="00727709" w:rsidRDefault="00BF17FB" w:rsidP="00BF17FB">
            <w:pPr>
              <w:rPr>
                <w:sz w:val="22"/>
              </w:rPr>
            </w:pPr>
            <w:r w:rsidRPr="00727709">
              <w:rPr>
                <w:sz w:val="22"/>
              </w:rPr>
              <w:t>In an effort to reconceptualize how early intervention should be delivered, I facilitated a strategic plan with leaders of all Part C agencies. They unanimously decided to adopt the model and developed a 4-year implementation timeline. The state is planning to implement the RBI for all children, youth, and adults with disabilities. I will continue to assist in some manner throughout implementation.</w:t>
            </w:r>
          </w:p>
        </w:tc>
      </w:tr>
      <w:tr w:rsidR="00BF17FB" w:rsidRPr="00727709" w:rsidTr="00BF17FB">
        <w:tc>
          <w:tcPr>
            <w:tcW w:w="3528" w:type="dxa"/>
          </w:tcPr>
          <w:p w:rsidR="00BF17FB" w:rsidRPr="00727709" w:rsidRDefault="00BF17FB" w:rsidP="00BF17FB">
            <w:pPr>
              <w:rPr>
                <w:b/>
                <w:sz w:val="22"/>
              </w:rPr>
            </w:pPr>
            <w:r w:rsidRPr="00727709">
              <w:rPr>
                <w:b/>
                <w:sz w:val="22"/>
              </w:rPr>
              <w:t>Multnomah Early Childhood Program (MECP), Portland, OR</w:t>
            </w:r>
          </w:p>
        </w:tc>
        <w:tc>
          <w:tcPr>
            <w:tcW w:w="7380" w:type="dxa"/>
          </w:tcPr>
          <w:p w:rsidR="00BF17FB" w:rsidRPr="00727709" w:rsidRDefault="00BF17FB" w:rsidP="00BF17FB">
            <w:pPr>
              <w:rPr>
                <w:sz w:val="22"/>
              </w:rPr>
            </w:pPr>
            <w:r w:rsidRPr="00727709">
              <w:rPr>
                <w:sz w:val="22"/>
              </w:rPr>
              <w:t>An early adopter of the Routines-Based Model, in 2017, MECP made a renewed commitment to implementing the model with fidelity, when they realized lack of ongoing feedback had resulted in lack of fidelity. They also added in outcome measures from the RBM to document their successes in authentic ways that could inform their child and family outcome reporting, as well as monitor goal attainment.</w:t>
            </w:r>
          </w:p>
        </w:tc>
      </w:tr>
      <w:tr w:rsidR="00BF17FB" w:rsidRPr="00727709" w:rsidTr="00BF17FB">
        <w:tc>
          <w:tcPr>
            <w:tcW w:w="3528" w:type="dxa"/>
          </w:tcPr>
          <w:p w:rsidR="00BF17FB" w:rsidRPr="00727709" w:rsidRDefault="00BF17FB" w:rsidP="00BF17FB">
            <w:pPr>
              <w:rPr>
                <w:b/>
                <w:sz w:val="22"/>
              </w:rPr>
            </w:pPr>
            <w:r w:rsidRPr="00727709">
              <w:rPr>
                <w:b/>
                <w:sz w:val="22"/>
              </w:rPr>
              <w:t xml:space="preserve">Nebraska </w:t>
            </w:r>
          </w:p>
        </w:tc>
        <w:tc>
          <w:tcPr>
            <w:tcW w:w="7380" w:type="dxa"/>
          </w:tcPr>
          <w:p w:rsidR="00BF17FB" w:rsidRPr="00727709" w:rsidRDefault="00BF17FB" w:rsidP="00BF17FB">
            <w:pPr>
              <w:rPr>
                <w:sz w:val="22"/>
              </w:rPr>
            </w:pPr>
            <w:r w:rsidRPr="00727709">
              <w:rPr>
                <w:sz w:val="22"/>
              </w:rPr>
              <w:t>In 2009, the state department of education asked me to make statewide presentations on both models and to facilitate stakeholder meetings to assess typical and ideal practice, relative to birth-5 programs for children with disabilities. The state has attempted to saturate the districts with certified RBI trainers (through our institute) and is implementing the model statewide. I am very involved in their transformation activities, usually working in the state twice a year.</w:t>
            </w:r>
          </w:p>
        </w:tc>
      </w:tr>
      <w:tr w:rsidR="00BF17FB" w:rsidRPr="00727709" w:rsidTr="00BF17FB">
        <w:tc>
          <w:tcPr>
            <w:tcW w:w="3528" w:type="dxa"/>
          </w:tcPr>
          <w:p w:rsidR="00BF17FB" w:rsidRPr="00727709" w:rsidRDefault="00BF17FB" w:rsidP="00BF17FB">
            <w:pPr>
              <w:rPr>
                <w:b/>
                <w:sz w:val="22"/>
              </w:rPr>
            </w:pPr>
            <w:r w:rsidRPr="00727709">
              <w:rPr>
                <w:b/>
                <w:sz w:val="22"/>
              </w:rPr>
              <w:t>Noah’s Ark, Melbourne, Victoria, Australia</w:t>
            </w:r>
          </w:p>
        </w:tc>
        <w:tc>
          <w:tcPr>
            <w:tcW w:w="7380" w:type="dxa"/>
          </w:tcPr>
          <w:p w:rsidR="00BF17FB" w:rsidRPr="00727709" w:rsidRDefault="00BF17FB" w:rsidP="00BF17FB">
            <w:pPr>
              <w:rPr>
                <w:sz w:val="22"/>
              </w:rPr>
            </w:pPr>
            <w:r w:rsidRPr="00727709">
              <w:rPr>
                <w:sz w:val="22"/>
              </w:rPr>
              <w:t>I have trained RBI trainers from Noah’s Ark, a large early intervention (0-6) program in Victoria and Canberra, and they are training all their service providers. Noah’s Ark is the vehicle for implementation of the RBM in Australia.</w:t>
            </w:r>
          </w:p>
        </w:tc>
      </w:tr>
      <w:tr w:rsidR="00BF17FB" w:rsidRPr="00727709" w:rsidTr="00BF17FB">
        <w:tc>
          <w:tcPr>
            <w:tcW w:w="3528" w:type="dxa"/>
          </w:tcPr>
          <w:p w:rsidR="00BF17FB" w:rsidRPr="00727709" w:rsidRDefault="00BF17FB" w:rsidP="00BF17FB">
            <w:pPr>
              <w:rPr>
                <w:b/>
                <w:sz w:val="22"/>
              </w:rPr>
            </w:pPr>
            <w:r w:rsidRPr="00727709">
              <w:rPr>
                <w:b/>
                <w:sz w:val="22"/>
              </w:rPr>
              <w:t>Northern New Zealand</w:t>
            </w:r>
          </w:p>
        </w:tc>
        <w:tc>
          <w:tcPr>
            <w:tcW w:w="7380" w:type="dxa"/>
          </w:tcPr>
          <w:p w:rsidR="00BF17FB" w:rsidRPr="00727709" w:rsidRDefault="00BF17FB" w:rsidP="00BF17FB">
            <w:pPr>
              <w:rPr>
                <w:sz w:val="22"/>
              </w:rPr>
            </w:pPr>
            <w:r w:rsidRPr="00727709">
              <w:rPr>
                <w:sz w:val="22"/>
              </w:rPr>
              <w:t>The Northern Region Ministry of Education asked me to train trainers on the RBI and to engage in strategic planning with them for adopting evidence-based and recommended practices for children with disabilities birth to 6. They developed a 4-year implementation plan for adopting the RBEI model. I will continue to assist in some manner throughout implementation.</w:t>
            </w:r>
          </w:p>
        </w:tc>
      </w:tr>
      <w:tr w:rsidR="00BF17FB" w:rsidRPr="00727709" w:rsidTr="00BF17FB">
        <w:tc>
          <w:tcPr>
            <w:tcW w:w="3528" w:type="dxa"/>
          </w:tcPr>
          <w:p w:rsidR="00BF17FB" w:rsidRPr="00727709" w:rsidRDefault="00BF17FB" w:rsidP="00BF17FB">
            <w:pPr>
              <w:rPr>
                <w:b/>
                <w:sz w:val="22"/>
              </w:rPr>
            </w:pPr>
            <w:r w:rsidRPr="00727709">
              <w:rPr>
                <w:b/>
                <w:sz w:val="22"/>
              </w:rPr>
              <w:t>New Zealand</w:t>
            </w:r>
          </w:p>
        </w:tc>
        <w:tc>
          <w:tcPr>
            <w:tcW w:w="7380" w:type="dxa"/>
          </w:tcPr>
          <w:p w:rsidR="00BF17FB" w:rsidRPr="00727709" w:rsidRDefault="00BF17FB" w:rsidP="00BF17FB">
            <w:pPr>
              <w:rPr>
                <w:sz w:val="22"/>
              </w:rPr>
            </w:pPr>
            <w:r w:rsidRPr="00727709">
              <w:rPr>
                <w:sz w:val="22"/>
              </w:rPr>
              <w:t xml:space="preserve">Following the successful training in the Northern region, I provided some RBI training to a national group of early interventionists, who will be approved by the trainers I worked with previously. I also conducted a day-long presentation for a national audience. Most </w:t>
            </w:r>
            <w:r w:rsidRPr="00727709">
              <w:rPr>
                <w:sz w:val="22"/>
              </w:rPr>
              <w:lastRenderedPageBreak/>
              <w:t>important, I facilitated a strategic-planning process with early intervention leaders, in which they chose practices to implement and deadlines for full implementation.</w:t>
            </w:r>
          </w:p>
        </w:tc>
      </w:tr>
      <w:tr w:rsidR="00BF17FB" w:rsidRPr="00727709" w:rsidTr="00BF17FB">
        <w:tc>
          <w:tcPr>
            <w:tcW w:w="3528" w:type="dxa"/>
          </w:tcPr>
          <w:p w:rsidR="00BF17FB" w:rsidRPr="00727709" w:rsidRDefault="00BF17FB" w:rsidP="00BF17FB">
            <w:pPr>
              <w:rPr>
                <w:b/>
                <w:sz w:val="22"/>
              </w:rPr>
            </w:pPr>
            <w:r w:rsidRPr="00727709">
              <w:rPr>
                <w:b/>
                <w:sz w:val="22"/>
              </w:rPr>
              <w:lastRenderedPageBreak/>
              <w:t>Portugal</w:t>
            </w:r>
          </w:p>
        </w:tc>
        <w:tc>
          <w:tcPr>
            <w:tcW w:w="7380" w:type="dxa"/>
          </w:tcPr>
          <w:p w:rsidR="00BF17FB" w:rsidRPr="00727709" w:rsidRDefault="00BF17FB" w:rsidP="00BF17FB">
            <w:pPr>
              <w:rPr>
                <w:sz w:val="22"/>
              </w:rPr>
            </w:pPr>
            <w:r w:rsidRPr="00727709">
              <w:rPr>
                <w:sz w:val="22"/>
              </w:rPr>
              <w:t>I have traveled to Portugal every year since 1999, in the last few years helping two thrusts to implement the RBEI nationwide. One is through the Portuguese national early intervention association (ANIP); I helped them develop a strategic plan for nationwide training. The other is by mentoring Tânia Boavida, a doctoral student, to study the impact of RBEI trainings in the Lisbon area for her dissertation. A number of Portuguese universities teach components of the model because of associations I have had with them. I continue to be involved with numerous entities in Portugal.</w:t>
            </w:r>
          </w:p>
        </w:tc>
      </w:tr>
      <w:tr w:rsidR="00BF17FB" w:rsidRPr="00727709" w:rsidTr="00BF17FB">
        <w:tc>
          <w:tcPr>
            <w:tcW w:w="3528" w:type="dxa"/>
          </w:tcPr>
          <w:p w:rsidR="00BF17FB" w:rsidRPr="00727709" w:rsidRDefault="00BF17FB" w:rsidP="00BF17FB">
            <w:pPr>
              <w:rPr>
                <w:b/>
                <w:sz w:val="22"/>
              </w:rPr>
            </w:pPr>
            <w:r w:rsidRPr="00727709">
              <w:rPr>
                <w:b/>
                <w:sz w:val="22"/>
              </w:rPr>
              <w:t>Singapore</w:t>
            </w:r>
          </w:p>
        </w:tc>
        <w:tc>
          <w:tcPr>
            <w:tcW w:w="7380" w:type="dxa"/>
          </w:tcPr>
          <w:p w:rsidR="00BF17FB" w:rsidRPr="00727709" w:rsidRDefault="00BF17FB" w:rsidP="00BF17FB">
            <w:pPr>
              <w:rPr>
                <w:sz w:val="22"/>
              </w:rPr>
            </w:pPr>
            <w:r w:rsidRPr="00727709">
              <w:rPr>
                <w:sz w:val="22"/>
              </w:rPr>
              <w:t>Project ECHO, at one time with KK Hospital but now with Dr. Lim Hong Huay, has developed a replication of the Routines-Based Model. I have provided training, technical assistance, and many materials.</w:t>
            </w:r>
          </w:p>
        </w:tc>
      </w:tr>
      <w:tr w:rsidR="00BF17FB" w:rsidRPr="00727709" w:rsidTr="00BF17FB">
        <w:tc>
          <w:tcPr>
            <w:tcW w:w="3528" w:type="dxa"/>
          </w:tcPr>
          <w:p w:rsidR="00BF17FB" w:rsidRPr="00727709" w:rsidRDefault="00BF17FB" w:rsidP="00BF17FB">
            <w:pPr>
              <w:rPr>
                <w:b/>
                <w:sz w:val="22"/>
              </w:rPr>
            </w:pPr>
            <w:r w:rsidRPr="00727709">
              <w:rPr>
                <w:b/>
                <w:sz w:val="22"/>
              </w:rPr>
              <w:t>Siskin Children’s Institute, Chattanooga, Tennessee</w:t>
            </w:r>
          </w:p>
        </w:tc>
        <w:tc>
          <w:tcPr>
            <w:tcW w:w="7380" w:type="dxa"/>
          </w:tcPr>
          <w:p w:rsidR="00BF17FB" w:rsidRPr="00727709" w:rsidRDefault="00BF17FB" w:rsidP="00BF17FB">
            <w:pPr>
              <w:rPr>
                <w:sz w:val="22"/>
              </w:rPr>
            </w:pPr>
            <w:r w:rsidRPr="00727709">
              <w:rPr>
                <w:sz w:val="22"/>
              </w:rPr>
              <w:t xml:space="preserve">The Early Learning Centers, consisting of approximately 20 classrooms for children 6 weeks-6 years of age, adopted the Engagement Classroom Model and is practices inspired by Reggio Emilia. Amy Casey and I guided the implementation of the Engagement Classroom Model, so the Institute became a showcase for this approach. The Home- and Community-Based Early Intervention program, which I ran, demonstrated the use of support-based home visits (with family consultation) and collaborative consultation to child care, which are components of the Routines-Based Model. </w:t>
            </w:r>
          </w:p>
        </w:tc>
      </w:tr>
      <w:tr w:rsidR="00BF17FB" w:rsidRPr="00727709" w:rsidTr="00BF17FB">
        <w:tc>
          <w:tcPr>
            <w:tcW w:w="3528" w:type="dxa"/>
          </w:tcPr>
          <w:p w:rsidR="00BF17FB" w:rsidRPr="00727709" w:rsidRDefault="00BF17FB" w:rsidP="00BF17FB">
            <w:pPr>
              <w:rPr>
                <w:b/>
                <w:sz w:val="22"/>
              </w:rPr>
            </w:pPr>
            <w:r w:rsidRPr="00727709">
              <w:rPr>
                <w:b/>
                <w:sz w:val="22"/>
              </w:rPr>
              <w:t>Spain</w:t>
            </w:r>
          </w:p>
        </w:tc>
        <w:tc>
          <w:tcPr>
            <w:tcW w:w="7380" w:type="dxa"/>
          </w:tcPr>
          <w:p w:rsidR="00BF17FB" w:rsidRPr="00727709" w:rsidRDefault="00BF17FB" w:rsidP="00BF17FB">
            <w:pPr>
              <w:rPr>
                <w:sz w:val="22"/>
              </w:rPr>
            </w:pPr>
            <w:r w:rsidRPr="00727709">
              <w:rPr>
                <w:sz w:val="22"/>
              </w:rPr>
              <w:t>The Catholic University of Valencia established a partnership with me to introduce the Routines-Based Model to them and other teams in Spain. The association of disability organizations, Plena Inclusión, which was already transforming programs to focus on families, adopted the model for implementation by its early intervention (0-6) teams. Four interns who studied with me in Chattanooga are in Spain, providing training and technical assistance on the model.</w:t>
            </w:r>
          </w:p>
        </w:tc>
      </w:tr>
      <w:tr w:rsidR="00BF17FB" w:rsidRPr="00727709" w:rsidTr="00BF17FB">
        <w:tc>
          <w:tcPr>
            <w:tcW w:w="3528" w:type="dxa"/>
          </w:tcPr>
          <w:p w:rsidR="00BF17FB" w:rsidRPr="00727709" w:rsidRDefault="00BF17FB" w:rsidP="00BF17FB">
            <w:pPr>
              <w:rPr>
                <w:b/>
                <w:sz w:val="22"/>
              </w:rPr>
            </w:pPr>
            <w:r w:rsidRPr="00727709">
              <w:rPr>
                <w:b/>
                <w:sz w:val="22"/>
              </w:rPr>
              <w:t>Taiwan</w:t>
            </w:r>
          </w:p>
        </w:tc>
        <w:tc>
          <w:tcPr>
            <w:tcW w:w="7380" w:type="dxa"/>
          </w:tcPr>
          <w:p w:rsidR="00BF17FB" w:rsidRPr="00727709" w:rsidRDefault="00BF17FB" w:rsidP="00BF17FB">
            <w:pPr>
              <w:rPr>
                <w:sz w:val="22"/>
              </w:rPr>
            </w:pPr>
            <w:r w:rsidRPr="00727709">
              <w:rPr>
                <w:sz w:val="22"/>
              </w:rPr>
              <w:t xml:space="preserve">The only randomized control trial on the RBM was conducted by Dr. Ai-Wen Huang and colleagues, in Taiwan. I have conducted presentations there and worked with a group of trainers on the RBI. The model is taught at various universities and is implemented </w:t>
            </w:r>
            <w:r w:rsidRPr="00727709">
              <w:rPr>
                <w:sz w:val="22"/>
              </w:rPr>
              <w:lastRenderedPageBreak/>
              <w:t>in various programs in Taiwan. The Chinese Association for Early Intervention Professional (sic) has adopted the model and funded the training I have provided.</w:t>
            </w:r>
          </w:p>
        </w:tc>
      </w:tr>
      <w:tr w:rsidR="00BF17FB" w:rsidRPr="00727709" w:rsidTr="00BF17FB">
        <w:tc>
          <w:tcPr>
            <w:tcW w:w="3528" w:type="dxa"/>
          </w:tcPr>
          <w:p w:rsidR="00BF17FB" w:rsidRPr="00727709" w:rsidRDefault="00BF17FB" w:rsidP="00BF17FB">
            <w:pPr>
              <w:rPr>
                <w:b/>
                <w:sz w:val="22"/>
              </w:rPr>
            </w:pPr>
            <w:r w:rsidRPr="00727709">
              <w:rPr>
                <w:b/>
                <w:sz w:val="22"/>
              </w:rPr>
              <w:lastRenderedPageBreak/>
              <w:t>Tennessee Part C</w:t>
            </w:r>
          </w:p>
        </w:tc>
        <w:tc>
          <w:tcPr>
            <w:tcW w:w="7380" w:type="dxa"/>
          </w:tcPr>
          <w:p w:rsidR="00BF17FB" w:rsidRPr="00727709" w:rsidRDefault="00BF17FB" w:rsidP="00BF17FB">
            <w:pPr>
              <w:rPr>
                <w:sz w:val="22"/>
              </w:rPr>
            </w:pPr>
            <w:r w:rsidRPr="00727709">
              <w:rPr>
                <w:sz w:val="22"/>
              </w:rPr>
              <w:t>Tennessee’s Early Intervention System has invested in having its Part C trainers be certified by my RBI Certification Institute, and they have worked with me to develop an implementation plan to have every service coordinator in the state trained on the RBI, so every family entering the system will received a high-fidelity RBI. We advise and assist the State in this transformation.</w:t>
            </w:r>
          </w:p>
        </w:tc>
      </w:tr>
      <w:tr w:rsidR="00BF17FB" w:rsidRPr="00727709" w:rsidTr="00BF17FB">
        <w:tc>
          <w:tcPr>
            <w:tcW w:w="3528" w:type="dxa"/>
          </w:tcPr>
          <w:p w:rsidR="00BF17FB" w:rsidRPr="00727709" w:rsidRDefault="00BF17FB" w:rsidP="00BF17FB">
            <w:pPr>
              <w:rPr>
                <w:b/>
                <w:sz w:val="22"/>
              </w:rPr>
            </w:pPr>
            <w:r w:rsidRPr="00727709">
              <w:rPr>
                <w:b/>
                <w:sz w:val="22"/>
              </w:rPr>
              <w:t>Campbell County Developmental Center, Gillette, Wyoming</w:t>
            </w:r>
          </w:p>
        </w:tc>
        <w:tc>
          <w:tcPr>
            <w:tcW w:w="7380" w:type="dxa"/>
          </w:tcPr>
          <w:p w:rsidR="00BF17FB" w:rsidRPr="00727709" w:rsidRDefault="00BF17FB" w:rsidP="00BF17FB">
            <w:pPr>
              <w:rPr>
                <w:sz w:val="22"/>
              </w:rPr>
            </w:pPr>
            <w:r w:rsidRPr="00727709">
              <w:rPr>
                <w:sz w:val="22"/>
              </w:rPr>
              <w:t>We originally had provided this center with training through the National Individualizing Preschool Inclusion Project. We have subsequently conducted a study with them, comparing two classrooms operating with the Engagement Classroom Model and two classrooms operating as usual. A consultation visit midstream was essential for implementation of the model with fidelity.</w:t>
            </w:r>
          </w:p>
        </w:tc>
      </w:tr>
      <w:tr w:rsidR="00BF17FB" w:rsidRPr="00727709" w:rsidTr="00BF17FB">
        <w:tc>
          <w:tcPr>
            <w:tcW w:w="3528" w:type="dxa"/>
          </w:tcPr>
          <w:p w:rsidR="00BF17FB" w:rsidRPr="00727709" w:rsidRDefault="00BF17FB" w:rsidP="00BF17FB">
            <w:pPr>
              <w:rPr>
                <w:b/>
                <w:sz w:val="22"/>
              </w:rPr>
            </w:pPr>
            <w:r w:rsidRPr="00727709">
              <w:rPr>
                <w:b/>
                <w:sz w:val="22"/>
              </w:rPr>
              <w:t>Teletón Paraguay</w:t>
            </w:r>
          </w:p>
        </w:tc>
        <w:tc>
          <w:tcPr>
            <w:tcW w:w="7380" w:type="dxa"/>
          </w:tcPr>
          <w:p w:rsidR="00BF17FB" w:rsidRPr="00727709" w:rsidRDefault="00BF17FB" w:rsidP="00BF17FB">
            <w:pPr>
              <w:rPr>
                <w:sz w:val="22"/>
              </w:rPr>
            </w:pPr>
            <w:r w:rsidRPr="00727709">
              <w:rPr>
                <w:sz w:val="22"/>
              </w:rPr>
              <w:t>This large organization, with four centers in Paraguay, serves children 0-18 with physical disabilities. For children 0-6, it is adopting the RBM, with an emphasis on the RBI, a primary service provider, and routines-based visits. It is a member of Organización Internacional de Teletones (Oritel), providing a potential path to more widespread adoption in Central and South America.</w:t>
            </w:r>
          </w:p>
        </w:tc>
      </w:tr>
      <w:tr w:rsidR="00BF17FB" w:rsidRPr="00727709" w:rsidTr="00BF17FB">
        <w:tc>
          <w:tcPr>
            <w:tcW w:w="3528" w:type="dxa"/>
          </w:tcPr>
          <w:p w:rsidR="00BF17FB" w:rsidRPr="00727709" w:rsidRDefault="00BF17FB" w:rsidP="00BF17FB">
            <w:pPr>
              <w:rPr>
                <w:b/>
                <w:sz w:val="22"/>
              </w:rPr>
            </w:pPr>
            <w:r w:rsidRPr="00727709">
              <w:rPr>
                <w:b/>
                <w:sz w:val="22"/>
              </w:rPr>
              <w:t>York Region, Ontario</w:t>
            </w:r>
          </w:p>
        </w:tc>
        <w:tc>
          <w:tcPr>
            <w:tcW w:w="7380" w:type="dxa"/>
          </w:tcPr>
          <w:p w:rsidR="00BF17FB" w:rsidRPr="00727709" w:rsidRDefault="00BF17FB" w:rsidP="00BF17FB">
            <w:pPr>
              <w:rPr>
                <w:sz w:val="22"/>
              </w:rPr>
            </w:pPr>
            <w:r w:rsidRPr="00727709">
              <w:rPr>
                <w:sz w:val="22"/>
              </w:rPr>
              <w:t>This organization serves children through home-based visits and through collaborative consultation to child care. They have also used the McWilliam method of implementation planning.</w:t>
            </w:r>
          </w:p>
        </w:tc>
      </w:tr>
    </w:tbl>
    <w:p w:rsidR="00BF17FB" w:rsidRPr="00727709" w:rsidRDefault="00BF17FB" w:rsidP="0006594C">
      <w:pPr>
        <w:pStyle w:val="Heading2"/>
        <w:rPr>
          <w:b w:val="0"/>
          <w:sz w:val="28"/>
        </w:rPr>
      </w:pPr>
      <w:r w:rsidRPr="00727709">
        <w:rPr>
          <w:b w:val="0"/>
          <w:sz w:val="28"/>
        </w:rPr>
        <w:t>Routines-Based Interview Training</w:t>
      </w:r>
    </w:p>
    <w:p w:rsidR="00BF17FB" w:rsidRPr="00727709" w:rsidRDefault="00BF17FB" w:rsidP="0006594C">
      <w:pPr>
        <w:pStyle w:val="Heading3"/>
        <w:rPr>
          <w:b/>
          <w:sz w:val="28"/>
        </w:rPr>
      </w:pPr>
      <w:r w:rsidRPr="00727709">
        <w:rPr>
          <w:b/>
          <w:sz w:val="28"/>
        </w:rPr>
        <w:t>RBI Certification Institute</w:t>
      </w:r>
    </w:p>
    <w:p w:rsidR="00BF17FB" w:rsidRPr="00727709" w:rsidRDefault="00BF17FB" w:rsidP="00BF17FB">
      <w:pPr>
        <w:rPr>
          <w:sz w:val="22"/>
        </w:rPr>
      </w:pPr>
      <w:r w:rsidRPr="00727709">
        <w:rPr>
          <w:sz w:val="22"/>
        </w:rPr>
        <w:t>Since 2008, I have organized this almost-annual institute to provide a week of intensive training on conducting the RBI and preparing trainees to train others to conduct the interview. Admission to the institute is competitive. The institute includes a demonstration by me of the RBI, workshops, role play, and practice interviews with real families and with coaching. Participants have to complete some activities after the institute, which we review to decide if they have displayed competent implementation. About three quarters of the participants succeed in being certified. As of July 2012, 55 people have been certified.</w:t>
      </w:r>
    </w:p>
    <w:p w:rsidR="00BF17FB" w:rsidRPr="00727709" w:rsidRDefault="00BF17FB" w:rsidP="0006594C">
      <w:pPr>
        <w:pStyle w:val="Heading3"/>
        <w:rPr>
          <w:b/>
          <w:sz w:val="28"/>
        </w:rPr>
      </w:pPr>
      <w:r w:rsidRPr="00727709">
        <w:rPr>
          <w:b/>
          <w:sz w:val="28"/>
        </w:rPr>
        <w:t>State RBI Institutes</w:t>
      </w:r>
    </w:p>
    <w:p w:rsidR="00BF17FB" w:rsidRPr="00727709" w:rsidRDefault="00BF17FB" w:rsidP="00C05AD8">
      <w:pPr>
        <w:spacing w:after="0"/>
        <w:rPr>
          <w:sz w:val="22"/>
        </w:rPr>
      </w:pPr>
      <w:r w:rsidRPr="00727709">
        <w:rPr>
          <w:sz w:val="22"/>
        </w:rPr>
        <w:lastRenderedPageBreak/>
        <w:t xml:space="preserve">I organize or lead train-the-trainer 4-day institutes for statewide training on the RBI. Typically, certified (through our RBI Certification Institute) trainers in the state approve the competencies of the trainees and their trainees. These have been conducted in </w:t>
      </w:r>
    </w:p>
    <w:p w:rsidR="00BF17FB" w:rsidRPr="00727709" w:rsidRDefault="00BF17FB" w:rsidP="00C05AD8">
      <w:pPr>
        <w:numPr>
          <w:ilvl w:val="0"/>
          <w:numId w:val="24"/>
        </w:numPr>
        <w:spacing w:after="0"/>
        <w:rPr>
          <w:sz w:val="22"/>
        </w:rPr>
      </w:pPr>
      <w:r w:rsidRPr="00727709">
        <w:rPr>
          <w:sz w:val="22"/>
        </w:rPr>
        <w:t>Tennessee</w:t>
      </w:r>
    </w:p>
    <w:p w:rsidR="00BF17FB" w:rsidRPr="00727709" w:rsidRDefault="00BF17FB" w:rsidP="00C05AD8">
      <w:pPr>
        <w:numPr>
          <w:ilvl w:val="0"/>
          <w:numId w:val="24"/>
        </w:numPr>
        <w:spacing w:after="0"/>
        <w:rPr>
          <w:sz w:val="22"/>
        </w:rPr>
      </w:pPr>
      <w:r w:rsidRPr="00727709">
        <w:rPr>
          <w:sz w:val="22"/>
        </w:rPr>
        <w:t>Kentucky</w:t>
      </w:r>
    </w:p>
    <w:p w:rsidR="00BF17FB" w:rsidRPr="00727709" w:rsidRDefault="00BF17FB" w:rsidP="00C05AD8">
      <w:pPr>
        <w:numPr>
          <w:ilvl w:val="0"/>
          <w:numId w:val="24"/>
        </w:numPr>
        <w:spacing w:after="0"/>
        <w:rPr>
          <w:sz w:val="22"/>
        </w:rPr>
      </w:pPr>
      <w:r w:rsidRPr="00727709">
        <w:rPr>
          <w:sz w:val="22"/>
        </w:rPr>
        <w:t>Montana</w:t>
      </w:r>
    </w:p>
    <w:p w:rsidR="00BF17FB" w:rsidRPr="00727709" w:rsidRDefault="00BF17FB" w:rsidP="00C05AD8">
      <w:pPr>
        <w:numPr>
          <w:ilvl w:val="0"/>
          <w:numId w:val="24"/>
        </w:numPr>
        <w:spacing w:after="0"/>
        <w:rPr>
          <w:sz w:val="22"/>
        </w:rPr>
      </w:pPr>
      <w:r w:rsidRPr="00727709">
        <w:rPr>
          <w:sz w:val="22"/>
        </w:rPr>
        <w:t>Maine</w:t>
      </w:r>
    </w:p>
    <w:p w:rsidR="00BF17FB" w:rsidRPr="00727709" w:rsidRDefault="00BF17FB" w:rsidP="00C05AD8">
      <w:pPr>
        <w:numPr>
          <w:ilvl w:val="0"/>
          <w:numId w:val="24"/>
        </w:numPr>
        <w:spacing w:after="0"/>
        <w:rPr>
          <w:sz w:val="22"/>
        </w:rPr>
      </w:pPr>
      <w:r w:rsidRPr="00727709">
        <w:rPr>
          <w:sz w:val="22"/>
        </w:rPr>
        <w:t>TA provided to Colorado, Montana, and Nebraska to lead their own bootcamps</w:t>
      </w:r>
    </w:p>
    <w:p w:rsidR="00BF17FB" w:rsidRPr="00727709" w:rsidRDefault="00BF17FB" w:rsidP="0006594C">
      <w:pPr>
        <w:pStyle w:val="Heading3"/>
        <w:rPr>
          <w:b/>
          <w:sz w:val="28"/>
        </w:rPr>
      </w:pPr>
      <w:r w:rsidRPr="00727709">
        <w:rPr>
          <w:b/>
          <w:sz w:val="28"/>
        </w:rPr>
        <w:t>Implementation of the RBI</w:t>
      </w:r>
    </w:p>
    <w:p w:rsidR="00BF17FB" w:rsidRPr="00727709" w:rsidRDefault="00BF17FB" w:rsidP="00BF17FB">
      <w:pPr>
        <w:rPr>
          <w:sz w:val="22"/>
        </w:rPr>
      </w:pPr>
      <w:r w:rsidRPr="00727709">
        <w:rPr>
          <w:sz w:val="22"/>
        </w:rPr>
        <w:t xml:space="preserve">About 26 states mention “McWilliam’s RBI” or some variation of that, as a method for conducting the family assessment, a child assessment, or part of the IFSP development. Additional states mention “a routines-based interview,” which might not directly refer to the practice I developed. </w:t>
      </w:r>
    </w:p>
    <w:p w:rsidR="00BF17FB" w:rsidRPr="00727709" w:rsidRDefault="00BF17FB" w:rsidP="0006594C">
      <w:pPr>
        <w:pStyle w:val="Heading2"/>
        <w:rPr>
          <w:b w:val="0"/>
          <w:bCs w:val="0"/>
          <w:iCs/>
          <w:sz w:val="28"/>
        </w:rPr>
      </w:pPr>
      <w:r w:rsidRPr="00727709">
        <w:rPr>
          <w:b w:val="0"/>
          <w:bCs w:val="0"/>
          <w:iCs/>
          <w:sz w:val="28"/>
        </w:rPr>
        <w:t>Recent Media Appearances</w:t>
      </w:r>
    </w:p>
    <w:p w:rsidR="00BF17FB" w:rsidRPr="00727709" w:rsidRDefault="00BF17FB" w:rsidP="00BF17FB">
      <w:pPr>
        <w:rPr>
          <w:sz w:val="22"/>
        </w:rPr>
      </w:pPr>
      <w:r w:rsidRPr="00727709">
        <w:rPr>
          <w:i/>
          <w:sz w:val="22"/>
        </w:rPr>
        <w:t>Siskin Children’s Institute: WUTC interview about new research center</w:t>
      </w:r>
      <w:r w:rsidRPr="00727709">
        <w:rPr>
          <w:sz w:val="22"/>
        </w:rPr>
        <w:t xml:space="preserve"> (8 minutes). </w:t>
      </w:r>
      <w:hyperlink r:id="rId13" w:history="1">
        <w:r w:rsidRPr="00727709">
          <w:rPr>
            <w:rStyle w:val="Hyperlink"/>
            <w:sz w:val="22"/>
          </w:rPr>
          <w:t>http://www.youtube.com/watch?v=df55IOAUeHs</w:t>
        </w:r>
      </w:hyperlink>
      <w:r w:rsidRPr="00727709">
        <w:rPr>
          <w:sz w:val="22"/>
        </w:rPr>
        <w:t>. Uploaded on 1/5/09.</w:t>
      </w:r>
    </w:p>
    <w:p w:rsidR="00BF17FB" w:rsidRPr="00727709" w:rsidRDefault="00BF17FB" w:rsidP="00BF17FB">
      <w:pPr>
        <w:rPr>
          <w:sz w:val="22"/>
        </w:rPr>
      </w:pPr>
      <w:r w:rsidRPr="00727709">
        <w:rPr>
          <w:sz w:val="22"/>
        </w:rPr>
        <w:t xml:space="preserve">Dr. McWilliam named associate editor for Exceptional Children. </w:t>
      </w:r>
      <w:r w:rsidRPr="00727709">
        <w:rPr>
          <w:i/>
          <w:sz w:val="22"/>
        </w:rPr>
        <w:t>The Chattanoogan.com</w:t>
      </w:r>
      <w:r w:rsidRPr="00727709">
        <w:rPr>
          <w:sz w:val="22"/>
        </w:rPr>
        <w:t xml:space="preserve">. </w:t>
      </w:r>
      <w:hyperlink r:id="rId14" w:history="1">
        <w:r w:rsidRPr="00727709">
          <w:rPr>
            <w:rStyle w:val="Hyperlink"/>
            <w:sz w:val="22"/>
          </w:rPr>
          <w:t>http://www.chattanoogan.com/2009/9/9/158480/Dr.-McWilliam-Named-Associate-Editor.aspx. 9/9/09</w:t>
        </w:r>
      </w:hyperlink>
      <w:r w:rsidRPr="00727709">
        <w:rPr>
          <w:sz w:val="22"/>
        </w:rPr>
        <w:t>.</w:t>
      </w:r>
    </w:p>
    <w:p w:rsidR="00BF17FB" w:rsidRPr="00727709" w:rsidRDefault="00BF17FB" w:rsidP="00BF17FB">
      <w:pPr>
        <w:rPr>
          <w:sz w:val="22"/>
        </w:rPr>
      </w:pPr>
      <w:r w:rsidRPr="00727709">
        <w:rPr>
          <w:i/>
          <w:sz w:val="22"/>
        </w:rPr>
        <w:t xml:space="preserve">Routines-Based Interview (Robin) feeding.mpg </w:t>
      </w:r>
      <w:r w:rsidRPr="00727709">
        <w:rPr>
          <w:sz w:val="22"/>
        </w:rPr>
        <w:t>(3 minutes)</w:t>
      </w:r>
      <w:r w:rsidRPr="00727709">
        <w:rPr>
          <w:i/>
          <w:sz w:val="22"/>
        </w:rPr>
        <w:t>.</w:t>
      </w:r>
      <w:r w:rsidRPr="00727709">
        <w:rPr>
          <w:sz w:val="22"/>
        </w:rPr>
        <w:t xml:space="preserve"> </w:t>
      </w:r>
      <w:hyperlink r:id="rId15" w:history="1">
        <w:r w:rsidRPr="00727709">
          <w:rPr>
            <w:rStyle w:val="Hyperlink"/>
            <w:sz w:val="22"/>
          </w:rPr>
          <w:t>http://www.youtube.com/watch?v=LdEkZvsUVQE</w:t>
        </w:r>
      </w:hyperlink>
      <w:r w:rsidRPr="00727709">
        <w:rPr>
          <w:sz w:val="22"/>
        </w:rPr>
        <w:t>. Uploaded on 7/14/10.</w:t>
      </w:r>
    </w:p>
    <w:p w:rsidR="00BF17FB" w:rsidRPr="00727709" w:rsidRDefault="00BF17FB" w:rsidP="00BF17FB">
      <w:pPr>
        <w:rPr>
          <w:sz w:val="22"/>
        </w:rPr>
      </w:pPr>
      <w:r w:rsidRPr="00727709">
        <w:rPr>
          <w:i/>
          <w:sz w:val="22"/>
        </w:rPr>
        <w:t>Routines-Based Interview (Robin) wrapup.mpg</w:t>
      </w:r>
      <w:r w:rsidRPr="00727709">
        <w:rPr>
          <w:sz w:val="22"/>
        </w:rPr>
        <w:t xml:space="preserve"> (5 minutes). </w:t>
      </w:r>
      <w:hyperlink r:id="rId16" w:history="1">
        <w:r w:rsidRPr="00727709">
          <w:rPr>
            <w:rStyle w:val="Hyperlink"/>
            <w:sz w:val="22"/>
          </w:rPr>
          <w:t>http://www.youtube.com/watch?v=UVR1YZBJqCk</w:t>
        </w:r>
      </w:hyperlink>
      <w:r w:rsidRPr="00727709">
        <w:rPr>
          <w:sz w:val="22"/>
        </w:rPr>
        <w:t>. Uploaded on 7/14/10.</w:t>
      </w:r>
    </w:p>
    <w:p w:rsidR="00BF17FB" w:rsidRPr="00727709" w:rsidRDefault="00BF17FB" w:rsidP="00BF17FB">
      <w:pPr>
        <w:rPr>
          <w:sz w:val="22"/>
        </w:rPr>
      </w:pPr>
      <w:r w:rsidRPr="00727709">
        <w:rPr>
          <w:i/>
          <w:sz w:val="22"/>
        </w:rPr>
        <w:t>Home visiting practices for infants and toddlers with disabilities and their families (8 minutes).</w:t>
      </w:r>
      <w:r w:rsidRPr="00727709">
        <w:rPr>
          <w:sz w:val="22"/>
        </w:rPr>
        <w:t xml:space="preserve"> Pappanikou Center production. </w:t>
      </w:r>
      <w:hyperlink r:id="rId17" w:history="1">
        <w:r w:rsidRPr="00727709">
          <w:rPr>
            <w:rStyle w:val="Hyperlink"/>
            <w:sz w:val="22"/>
          </w:rPr>
          <w:t>http://www.youtube.com/watch?v=zUwcRFgbdYk</w:t>
        </w:r>
      </w:hyperlink>
      <w:r w:rsidRPr="00727709">
        <w:rPr>
          <w:sz w:val="22"/>
        </w:rPr>
        <w:t>. Uploaded on 7/17/10.</w:t>
      </w:r>
    </w:p>
    <w:p w:rsidR="00BF17FB" w:rsidRPr="00727709" w:rsidRDefault="00BF17FB" w:rsidP="00BF17FB">
      <w:pPr>
        <w:rPr>
          <w:sz w:val="22"/>
        </w:rPr>
      </w:pPr>
      <w:r w:rsidRPr="00727709">
        <w:rPr>
          <w:sz w:val="22"/>
        </w:rPr>
        <w:t xml:space="preserve">Conference brings together families of children with disabilities. </w:t>
      </w:r>
      <w:r w:rsidRPr="00727709">
        <w:rPr>
          <w:i/>
          <w:sz w:val="22"/>
        </w:rPr>
        <w:t>Chattanooga Times Free Press</w:t>
      </w:r>
      <w:r w:rsidRPr="00727709">
        <w:rPr>
          <w:sz w:val="22"/>
        </w:rPr>
        <w:t>. 10/23/10.</w:t>
      </w:r>
    </w:p>
    <w:p w:rsidR="00BF17FB" w:rsidRPr="00727709" w:rsidRDefault="00BF17FB" w:rsidP="00BF17FB">
      <w:pPr>
        <w:rPr>
          <w:sz w:val="22"/>
        </w:rPr>
      </w:pPr>
      <w:r w:rsidRPr="00727709">
        <w:rPr>
          <w:i/>
          <w:sz w:val="22"/>
        </w:rPr>
        <w:t>Beginning of the Routines-Based Interview</w:t>
      </w:r>
      <w:r w:rsidRPr="00727709">
        <w:rPr>
          <w:sz w:val="22"/>
        </w:rPr>
        <w:t xml:space="preserve"> (7 minutes). </w:t>
      </w:r>
      <w:hyperlink r:id="rId18" w:history="1">
        <w:r w:rsidRPr="00727709">
          <w:rPr>
            <w:rStyle w:val="Hyperlink"/>
            <w:sz w:val="22"/>
          </w:rPr>
          <w:t>http://www.youtube.com/watch?v=QM3Wrlfz-J8</w:t>
        </w:r>
      </w:hyperlink>
      <w:r w:rsidRPr="00727709">
        <w:rPr>
          <w:sz w:val="22"/>
        </w:rPr>
        <w:t>. Uploaded on 2/8/12.</w:t>
      </w:r>
    </w:p>
    <w:p w:rsidR="00BF17FB" w:rsidRPr="00727709" w:rsidRDefault="00BF17FB" w:rsidP="00BF17FB">
      <w:pPr>
        <w:rPr>
          <w:sz w:val="22"/>
        </w:rPr>
      </w:pPr>
      <w:r w:rsidRPr="00727709">
        <w:rPr>
          <w:i/>
          <w:sz w:val="22"/>
        </w:rPr>
        <w:t>The MEISR</w:t>
      </w:r>
      <w:r w:rsidRPr="00727709">
        <w:rPr>
          <w:sz w:val="22"/>
        </w:rPr>
        <w:t xml:space="preserve"> (12 minutes). </w:t>
      </w:r>
      <w:hyperlink r:id="rId19" w:history="1">
        <w:r w:rsidRPr="00727709">
          <w:rPr>
            <w:rStyle w:val="Hyperlink"/>
            <w:sz w:val="22"/>
          </w:rPr>
          <w:t>http://www.youtube.com/watch?v=anQ_6wzhAdk</w:t>
        </w:r>
      </w:hyperlink>
      <w:r w:rsidRPr="00727709">
        <w:rPr>
          <w:sz w:val="22"/>
        </w:rPr>
        <w:t>. Uploaded on 11/7/1`2.</w:t>
      </w:r>
    </w:p>
    <w:p w:rsidR="00BF17FB" w:rsidRPr="00727709" w:rsidRDefault="00BF17FB" w:rsidP="00BF17FB">
      <w:pPr>
        <w:rPr>
          <w:sz w:val="22"/>
        </w:rPr>
      </w:pPr>
      <w:r w:rsidRPr="00727709">
        <w:rPr>
          <w:i/>
          <w:sz w:val="22"/>
        </w:rPr>
        <w:t>McWilliam on RBI and early intervention</w:t>
      </w:r>
      <w:r w:rsidRPr="00727709">
        <w:rPr>
          <w:sz w:val="22"/>
        </w:rPr>
        <w:t xml:space="preserve"> (13 minutes). </w:t>
      </w:r>
      <w:hyperlink r:id="rId20" w:history="1">
        <w:r w:rsidRPr="00727709">
          <w:rPr>
            <w:rStyle w:val="Hyperlink"/>
            <w:sz w:val="22"/>
          </w:rPr>
          <w:t>http://www.youtube.com/watch?v=yhcUotSkYAY</w:t>
        </w:r>
      </w:hyperlink>
      <w:r w:rsidRPr="00727709">
        <w:rPr>
          <w:sz w:val="22"/>
        </w:rPr>
        <w:t>. Uploaded on 12/20/12.</w:t>
      </w:r>
    </w:p>
    <w:p w:rsidR="00BF17FB" w:rsidRPr="00727709" w:rsidRDefault="00727709" w:rsidP="00BF17FB">
      <w:pPr>
        <w:rPr>
          <w:sz w:val="22"/>
        </w:rPr>
      </w:pPr>
      <w:r w:rsidRPr="00727709">
        <w:rPr>
          <w:sz w:val="22"/>
        </w:rPr>
        <w:fldChar w:fldCharType="begin"/>
      </w:r>
      <w:r w:rsidRPr="00727709">
        <w:rPr>
          <w:sz w:val="22"/>
        </w:rPr>
        <w:instrText xml:space="preserve"> SAVEDATE   \* MERGEFORMAT </w:instrText>
      </w:r>
      <w:r w:rsidRPr="00727709">
        <w:rPr>
          <w:sz w:val="22"/>
        </w:rPr>
        <w:fldChar w:fldCharType="separate"/>
      </w:r>
      <w:r w:rsidR="00A172E0">
        <w:rPr>
          <w:noProof/>
          <w:sz w:val="22"/>
        </w:rPr>
        <w:t>11/14/2018 2:27:00 AM</w:t>
      </w:r>
      <w:r w:rsidRPr="00727709">
        <w:rPr>
          <w:noProof/>
          <w:sz w:val="22"/>
        </w:rPr>
        <w:fldChar w:fldCharType="end"/>
      </w:r>
    </w:p>
    <w:p w:rsidR="00EF0AD4" w:rsidRPr="00727709" w:rsidRDefault="00EF0AD4">
      <w:pPr>
        <w:rPr>
          <w:sz w:val="22"/>
        </w:rPr>
      </w:pPr>
    </w:p>
    <w:sectPr w:rsidR="00EF0AD4" w:rsidRPr="00727709" w:rsidSect="00092F55">
      <w:type w:val="continuous"/>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2EAD" w:rsidRDefault="00922EAD" w:rsidP="00BF17FB">
      <w:pPr>
        <w:spacing w:after="0" w:line="240" w:lineRule="auto"/>
      </w:pPr>
      <w:r>
        <w:separator/>
      </w:r>
    </w:p>
  </w:endnote>
  <w:endnote w:type="continuationSeparator" w:id="0">
    <w:p w:rsidR="00922EAD" w:rsidRDefault="00922EAD" w:rsidP="00BF17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ntique Olive">
    <w:panose1 w:val="00000000000000000000"/>
    <w:charset w:val="00"/>
    <w:family w:val="swiss"/>
    <w:notTrueType/>
    <w:pitch w:val="variable"/>
    <w:sig w:usb0="00000003" w:usb1="00000000" w:usb2="00000000" w:usb3="00000000" w:csb0="00000001" w:csb1="00000000"/>
  </w:font>
  <w:font w:name="Footlight MT Light">
    <w:panose1 w:val="0204060206030A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Centaur">
    <w:panose1 w:val="02030504050205020304"/>
    <w:charset w:val="00"/>
    <w:family w:val="roman"/>
    <w:pitch w:val="variable"/>
    <w:sig w:usb0="00000003" w:usb1="00000000" w:usb2="00000000" w:usb3="00000000" w:csb0="00000001" w:csb1="00000000"/>
  </w:font>
  <w:font w:name="Berlin Sans FB">
    <w:panose1 w:val="020E0602020502020306"/>
    <w:charset w:val="00"/>
    <w:family w:val="swiss"/>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onsolas">
    <w:panose1 w:val="020B0609020204030204"/>
    <w:charset w:val="00"/>
    <w:family w:val="modern"/>
    <w:pitch w:val="fixed"/>
    <w:sig w:usb0="E00006FF" w:usb1="0000FCFF" w:usb2="00000001" w:usb3="00000000" w:csb0="0000019F" w:csb1="00000000"/>
  </w:font>
  <w:font w:name="Bookman">
    <w:panose1 w:val="00000000000000000000"/>
    <w:charset w:val="00"/>
    <w:family w:val="roman"/>
    <w:notTrueType/>
    <w:pitch w:val="variable"/>
    <w:sig w:usb0="00000003" w:usb1="00000000" w:usb2="00000000" w:usb3="00000000" w:csb0="00000001" w:csb1="00000000"/>
  </w:font>
  <w:font w:name="Chaparral Pro">
    <w:altName w:val="Cambria Math"/>
    <w:panose1 w:val="00000000000000000000"/>
    <w:charset w:val="00"/>
    <w:family w:val="roman"/>
    <w:notTrueType/>
    <w:pitch w:val="variable"/>
    <w:sig w:usb0="00000001" w:usb1="5000205B" w:usb2="00000000" w:usb3="00000000" w:csb0="0000009B" w:csb1="00000000"/>
  </w:font>
  <w:font w:name="Segoe UI">
    <w:panose1 w:val="020B0502040204020203"/>
    <w:charset w:val="00"/>
    <w:family w:val="swiss"/>
    <w:pitch w:val="variable"/>
    <w:sig w:usb0="E1002AFF" w:usb1="C000E47F" w:usb2="0000002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72E0" w:rsidRPr="008E7EE3" w:rsidRDefault="00A172E0" w:rsidP="00BF17FB">
    <w:pPr>
      <w:pStyle w:val="Footer"/>
      <w:jc w:val="center"/>
      <w:rPr>
        <w:rFonts w:ascii="Candara" w:hAnsi="Candara"/>
        <w:sz w:val="20"/>
      </w:rPr>
    </w:pPr>
    <w:r w:rsidRPr="008E7EE3">
      <w:rPr>
        <w:rFonts w:ascii="Candara" w:hAnsi="Candara"/>
        <w:sz w:val="20"/>
      </w:rPr>
      <w:t xml:space="preserve">Last Saved:  SAVEDATE  \@ "MMMM d, yyyy"  \* MERGEFORMAT </w:t>
    </w:r>
    <w:r>
      <w:rPr>
        <w:rFonts w:ascii="Candara" w:hAnsi="Candara"/>
        <w:noProof/>
        <w:sz w:val="20"/>
      </w:rPr>
      <w:t>October 12, 2009</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2EAD" w:rsidRDefault="00922EAD" w:rsidP="00BF17FB">
      <w:pPr>
        <w:spacing w:after="0" w:line="240" w:lineRule="auto"/>
      </w:pPr>
      <w:r>
        <w:separator/>
      </w:r>
    </w:p>
  </w:footnote>
  <w:footnote w:type="continuationSeparator" w:id="0">
    <w:p w:rsidR="00922EAD" w:rsidRDefault="00922EAD" w:rsidP="00BF17FB">
      <w:pPr>
        <w:spacing w:after="0" w:line="240" w:lineRule="auto"/>
      </w:pPr>
      <w:r>
        <w:continuationSeparator/>
      </w:r>
    </w:p>
  </w:footnote>
  <w:footnote w:id="1">
    <w:p w:rsidR="00A172E0" w:rsidRDefault="00A172E0" w:rsidP="00BF17FB">
      <w:pPr>
        <w:pStyle w:val="FootnoteText"/>
      </w:pPr>
      <w:r>
        <w:t xml:space="preserve"> To promote the abilities of staff colleagues, numerous papers were written with colleagues as first authors. They took the lead in drafting the manuscripts, but my roles were to design the studies, make decisions about the content, to </w:t>
      </w:r>
      <w:smartTag w:uri="urn:schemas-microsoft-com:office:smarttags" w:element="PersonName">
        <w:r>
          <w:t>ed</w:t>
        </w:r>
      </w:smartTag>
      <w:r>
        <w:t>it the manuscript, and to provide the conclusions.</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72E0" w:rsidRDefault="00A172E0">
    <w:pPr>
      <w:spacing w:line="240" w:lineRule="exact"/>
      <w:jc w:val="right"/>
      <w:rPr>
        <w:rFonts w:ascii="Bookman" w:hAnsi="Bookman"/>
        <w:b/>
      </w:rPr>
    </w:pPr>
    <w:r>
      <w:rPr>
        <w:rFonts w:ascii="Bookman" w:hAnsi="Bookman"/>
      </w:rPr>
      <w:t>McWilliam/page2</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72E0" w:rsidRPr="00850EFA" w:rsidRDefault="00A172E0">
    <w:pPr>
      <w:spacing w:line="240" w:lineRule="exact"/>
      <w:jc w:val="right"/>
      <w:rPr>
        <w:rFonts w:ascii="Chaparral Pro" w:hAnsi="Chaparral Pro"/>
        <w:b/>
      </w:rPr>
    </w:pPr>
    <w:r w:rsidRPr="00850EFA">
      <w:rPr>
        <w:rFonts w:ascii="Chaparral Pro" w:hAnsi="Chaparral Pro"/>
      </w:rPr>
      <w:t>McWilliam</w:t>
    </w:r>
    <w:r w:rsidRPr="00850EFA">
      <w:rPr>
        <w:rFonts w:ascii="Chaparral Pro" w:hAnsi="Chaparral Pro"/>
      </w:rPr>
      <w:tab/>
    </w:r>
    <w:r w:rsidRPr="00336D4F">
      <w:rPr>
        <w:rStyle w:val="PageNumber"/>
        <w:rFonts w:ascii="Chaparral Pro" w:hAnsi="Chaparral Pro"/>
      </w:rPr>
      <w:fldChar w:fldCharType="begin"/>
    </w:r>
    <w:r w:rsidRPr="00336D4F">
      <w:rPr>
        <w:rStyle w:val="PageNumber"/>
        <w:rFonts w:ascii="Chaparral Pro" w:hAnsi="Chaparral Pro"/>
      </w:rPr>
      <w:instrText xml:space="preserve"> PAGE </w:instrText>
    </w:r>
    <w:r w:rsidRPr="00336D4F">
      <w:rPr>
        <w:rStyle w:val="PageNumber"/>
        <w:rFonts w:ascii="Chaparral Pro" w:hAnsi="Chaparral Pro"/>
      </w:rPr>
      <w:fldChar w:fldCharType="separate"/>
    </w:r>
    <w:r w:rsidR="00D23B99">
      <w:rPr>
        <w:rStyle w:val="PageNumber"/>
        <w:rFonts w:ascii="Chaparral Pro" w:hAnsi="Chaparral Pro"/>
        <w:noProof/>
      </w:rPr>
      <w:t>27</w:t>
    </w:r>
    <w:r w:rsidRPr="00336D4F">
      <w:rPr>
        <w:rStyle w:val="PageNumber"/>
        <w:rFonts w:ascii="Chaparral Pro" w:hAnsi="Chaparral Pro"/>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E75F6B"/>
    <w:multiLevelType w:val="singleLevel"/>
    <w:tmpl w:val="63D8E09A"/>
    <w:lvl w:ilvl="0">
      <w:start w:val="1"/>
      <w:numFmt w:val="bullet"/>
      <w:lvlText w:val=""/>
      <w:lvlJc w:val="left"/>
      <w:pPr>
        <w:tabs>
          <w:tab w:val="num" w:pos="360"/>
        </w:tabs>
        <w:ind w:left="360" w:hanging="360"/>
      </w:pPr>
      <w:rPr>
        <w:rFonts w:ascii="Wingdings" w:hAnsi="Wingdings" w:hint="default"/>
      </w:rPr>
    </w:lvl>
  </w:abstractNum>
  <w:abstractNum w:abstractNumId="1" w15:restartNumberingAfterBreak="0">
    <w:nsid w:val="093579A3"/>
    <w:multiLevelType w:val="hybridMultilevel"/>
    <w:tmpl w:val="625032BC"/>
    <w:lvl w:ilvl="0" w:tplc="1032AE2A">
      <w:start w:val="1"/>
      <w:numFmt w:val="decimal"/>
      <w:lvlText w:val="%1"/>
      <w:lvlJc w:val="left"/>
      <w:pPr>
        <w:tabs>
          <w:tab w:val="num" w:pos="2340"/>
        </w:tabs>
        <w:ind w:left="2340"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536578"/>
    <w:multiLevelType w:val="hybridMultilevel"/>
    <w:tmpl w:val="9680235A"/>
    <w:lvl w:ilvl="0" w:tplc="5546CC0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41C76"/>
    <w:multiLevelType w:val="hybridMultilevel"/>
    <w:tmpl w:val="26841C14"/>
    <w:lvl w:ilvl="0" w:tplc="1032AE2A">
      <w:start w:val="1"/>
      <w:numFmt w:val="decimal"/>
      <w:lvlText w:val="%1"/>
      <w:lvlJc w:val="left"/>
      <w:pPr>
        <w:tabs>
          <w:tab w:val="num" w:pos="2340"/>
        </w:tabs>
        <w:ind w:left="2340" w:hanging="21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576570"/>
    <w:multiLevelType w:val="hybridMultilevel"/>
    <w:tmpl w:val="177EB47E"/>
    <w:lvl w:ilvl="0" w:tplc="5546CC0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2775B"/>
    <w:multiLevelType w:val="multilevel"/>
    <w:tmpl w:val="C018150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54A7F40"/>
    <w:multiLevelType w:val="hybridMultilevel"/>
    <w:tmpl w:val="625032BC"/>
    <w:lvl w:ilvl="0" w:tplc="1032AE2A">
      <w:start w:val="1"/>
      <w:numFmt w:val="decimal"/>
      <w:lvlText w:val="%1"/>
      <w:lvlJc w:val="left"/>
      <w:pPr>
        <w:tabs>
          <w:tab w:val="num" w:pos="2340"/>
        </w:tabs>
        <w:ind w:left="2340"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8A76FA"/>
    <w:multiLevelType w:val="hybridMultilevel"/>
    <w:tmpl w:val="49D01DAC"/>
    <w:lvl w:ilvl="0" w:tplc="1B68BDCE">
      <w:start w:val="6"/>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257DB9"/>
    <w:multiLevelType w:val="hybridMultilevel"/>
    <w:tmpl w:val="116C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ED5482"/>
    <w:multiLevelType w:val="hybridMultilevel"/>
    <w:tmpl w:val="806E9232"/>
    <w:lvl w:ilvl="0" w:tplc="3722A2DC">
      <w:start w:val="8"/>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CD6705"/>
    <w:multiLevelType w:val="hybridMultilevel"/>
    <w:tmpl w:val="114AB894"/>
    <w:lvl w:ilvl="0" w:tplc="F58821F6">
      <w:start w:val="1"/>
      <w:numFmt w:val="decimal"/>
      <w:lvlText w:val="%1"/>
      <w:lvlJc w:val="left"/>
      <w:pPr>
        <w:tabs>
          <w:tab w:val="num" w:pos="2434"/>
        </w:tabs>
        <w:ind w:left="2434"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F47406"/>
    <w:multiLevelType w:val="singleLevel"/>
    <w:tmpl w:val="CC4E7774"/>
    <w:lvl w:ilvl="0">
      <w:start w:val="1992"/>
      <w:numFmt w:val="decimal"/>
      <w:lvlText w:val="%1"/>
      <w:lvlJc w:val="left"/>
      <w:pPr>
        <w:tabs>
          <w:tab w:val="num" w:pos="2160"/>
        </w:tabs>
        <w:ind w:left="2160" w:hanging="2160"/>
      </w:pPr>
      <w:rPr>
        <w:rFonts w:hint="default"/>
      </w:rPr>
    </w:lvl>
  </w:abstractNum>
  <w:abstractNum w:abstractNumId="12" w15:restartNumberingAfterBreak="0">
    <w:nsid w:val="305272E2"/>
    <w:multiLevelType w:val="hybridMultilevel"/>
    <w:tmpl w:val="83E0BB7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34E15B86"/>
    <w:multiLevelType w:val="singleLevel"/>
    <w:tmpl w:val="0409000F"/>
    <w:lvl w:ilvl="0">
      <w:start w:val="1"/>
      <w:numFmt w:val="decimal"/>
      <w:lvlText w:val="%1."/>
      <w:lvlJc w:val="left"/>
      <w:pPr>
        <w:ind w:left="720" w:hanging="360"/>
      </w:pPr>
    </w:lvl>
  </w:abstractNum>
  <w:abstractNum w:abstractNumId="14" w15:restartNumberingAfterBreak="0">
    <w:nsid w:val="39D6174E"/>
    <w:multiLevelType w:val="singleLevel"/>
    <w:tmpl w:val="0409000F"/>
    <w:lvl w:ilvl="0">
      <w:start w:val="1"/>
      <w:numFmt w:val="decimal"/>
      <w:lvlText w:val="%1."/>
      <w:lvlJc w:val="left"/>
      <w:pPr>
        <w:tabs>
          <w:tab w:val="num" w:pos="720"/>
        </w:tabs>
        <w:ind w:left="720" w:hanging="360"/>
      </w:pPr>
    </w:lvl>
  </w:abstractNum>
  <w:abstractNum w:abstractNumId="15" w15:restartNumberingAfterBreak="0">
    <w:nsid w:val="40AE24FA"/>
    <w:multiLevelType w:val="multilevel"/>
    <w:tmpl w:val="8A160948"/>
    <w:lvl w:ilvl="0">
      <w:start w:val="1975"/>
      <w:numFmt w:val="decimal"/>
      <w:lvlText w:val="%1"/>
      <w:lvlJc w:val="left"/>
      <w:pPr>
        <w:tabs>
          <w:tab w:val="num" w:pos="2160"/>
        </w:tabs>
        <w:ind w:left="2160" w:hanging="2160"/>
      </w:pPr>
      <w:rPr>
        <w:rFonts w:hint="default"/>
      </w:rPr>
    </w:lvl>
    <w:lvl w:ilvl="1">
      <w:start w:val="1978"/>
      <w:numFmt w:val="decimal"/>
      <w:lvlText w:val="%1-%2"/>
      <w:lvlJc w:val="left"/>
      <w:pPr>
        <w:tabs>
          <w:tab w:val="num" w:pos="2160"/>
        </w:tabs>
        <w:ind w:left="2160" w:hanging="2160"/>
      </w:pPr>
      <w:rPr>
        <w:rFonts w:hint="default"/>
      </w:rPr>
    </w:lvl>
    <w:lvl w:ilvl="2">
      <w:start w:val="1"/>
      <w:numFmt w:val="decimal"/>
      <w:lvlText w:val="%1-%2.%3"/>
      <w:lvlJc w:val="left"/>
      <w:pPr>
        <w:tabs>
          <w:tab w:val="num" w:pos="2160"/>
        </w:tabs>
        <w:ind w:left="2160" w:hanging="2160"/>
      </w:pPr>
      <w:rPr>
        <w:rFonts w:hint="default"/>
      </w:rPr>
    </w:lvl>
    <w:lvl w:ilvl="3">
      <w:start w:val="1"/>
      <w:numFmt w:val="decimal"/>
      <w:lvlText w:val="%1-%2.%3.%4"/>
      <w:lvlJc w:val="left"/>
      <w:pPr>
        <w:tabs>
          <w:tab w:val="num" w:pos="2160"/>
        </w:tabs>
        <w:ind w:left="2160" w:hanging="2160"/>
      </w:pPr>
      <w:rPr>
        <w:rFonts w:hint="default"/>
      </w:rPr>
    </w:lvl>
    <w:lvl w:ilvl="4">
      <w:start w:val="1"/>
      <w:numFmt w:val="decimal"/>
      <w:lvlText w:val="%1-%2.%3.%4.%5"/>
      <w:lvlJc w:val="left"/>
      <w:pPr>
        <w:tabs>
          <w:tab w:val="num" w:pos="2160"/>
        </w:tabs>
        <w:ind w:left="2160" w:hanging="2160"/>
      </w:pPr>
      <w:rPr>
        <w:rFonts w:hint="default"/>
      </w:rPr>
    </w:lvl>
    <w:lvl w:ilvl="5">
      <w:start w:val="1"/>
      <w:numFmt w:val="decimal"/>
      <w:lvlText w:val="%1-%2.%3.%4.%5.%6"/>
      <w:lvlJc w:val="left"/>
      <w:pPr>
        <w:tabs>
          <w:tab w:val="num" w:pos="2160"/>
        </w:tabs>
        <w:ind w:left="2160" w:hanging="216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16" w15:restartNumberingAfterBreak="0">
    <w:nsid w:val="430E3A46"/>
    <w:multiLevelType w:val="singleLevel"/>
    <w:tmpl w:val="0409000F"/>
    <w:lvl w:ilvl="0">
      <w:start w:val="1"/>
      <w:numFmt w:val="decimal"/>
      <w:lvlText w:val="%1."/>
      <w:lvlJc w:val="left"/>
      <w:pPr>
        <w:tabs>
          <w:tab w:val="num" w:pos="720"/>
        </w:tabs>
        <w:ind w:left="720" w:hanging="360"/>
      </w:pPr>
    </w:lvl>
  </w:abstractNum>
  <w:abstractNum w:abstractNumId="17" w15:restartNumberingAfterBreak="0">
    <w:nsid w:val="4A376D74"/>
    <w:multiLevelType w:val="hybridMultilevel"/>
    <w:tmpl w:val="F7EE05A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4A8B6E2D"/>
    <w:multiLevelType w:val="hybridMultilevel"/>
    <w:tmpl w:val="EB84C21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3984871"/>
    <w:multiLevelType w:val="singleLevel"/>
    <w:tmpl w:val="A2F87F34"/>
    <w:lvl w:ilvl="0">
      <w:start w:val="1"/>
      <w:numFmt w:val="decimal"/>
      <w:lvlText w:val="%1"/>
      <w:lvlJc w:val="left"/>
      <w:pPr>
        <w:tabs>
          <w:tab w:val="num" w:pos="2340"/>
        </w:tabs>
        <w:ind w:left="2340" w:hanging="2160"/>
      </w:pPr>
      <w:rPr>
        <w:rFonts w:hint="default"/>
        <w:i w:val="0"/>
      </w:rPr>
    </w:lvl>
  </w:abstractNum>
  <w:abstractNum w:abstractNumId="20" w15:restartNumberingAfterBreak="0">
    <w:nsid w:val="67D2314B"/>
    <w:multiLevelType w:val="singleLevel"/>
    <w:tmpl w:val="746494F8"/>
    <w:lvl w:ilvl="0">
      <w:start w:val="1"/>
      <w:numFmt w:val="decimal"/>
      <w:lvlText w:val="%1"/>
      <w:lvlJc w:val="left"/>
      <w:pPr>
        <w:tabs>
          <w:tab w:val="num" w:pos="2160"/>
        </w:tabs>
        <w:ind w:left="2160" w:hanging="2160"/>
      </w:pPr>
      <w:rPr>
        <w:rFonts w:hint="default"/>
      </w:rPr>
    </w:lvl>
  </w:abstractNum>
  <w:abstractNum w:abstractNumId="21" w15:restartNumberingAfterBreak="0">
    <w:nsid w:val="6C0A0F4A"/>
    <w:multiLevelType w:val="hybridMultilevel"/>
    <w:tmpl w:val="46601F78"/>
    <w:lvl w:ilvl="0" w:tplc="4622F9E2">
      <w:start w:val="1"/>
      <w:numFmt w:val="decimal"/>
      <w:lvlText w:val="%1"/>
      <w:lvlJc w:val="left"/>
      <w:pPr>
        <w:tabs>
          <w:tab w:val="num" w:pos="2434"/>
        </w:tabs>
        <w:ind w:left="2434" w:hanging="2160"/>
      </w:pPr>
      <w:rPr>
        <w:rFonts w:hint="default"/>
        <w:i w:val="0"/>
      </w:rPr>
    </w:lvl>
    <w:lvl w:ilvl="1" w:tplc="04090019" w:tentative="1">
      <w:start w:val="1"/>
      <w:numFmt w:val="lowerLetter"/>
      <w:lvlText w:val="%2."/>
      <w:lvlJc w:val="left"/>
      <w:pPr>
        <w:tabs>
          <w:tab w:val="num" w:pos="1714"/>
        </w:tabs>
        <w:ind w:left="1714" w:hanging="360"/>
      </w:pPr>
    </w:lvl>
    <w:lvl w:ilvl="2" w:tplc="0409001B" w:tentative="1">
      <w:start w:val="1"/>
      <w:numFmt w:val="lowerRoman"/>
      <w:lvlText w:val="%3."/>
      <w:lvlJc w:val="right"/>
      <w:pPr>
        <w:tabs>
          <w:tab w:val="num" w:pos="2434"/>
        </w:tabs>
        <w:ind w:left="2434" w:hanging="180"/>
      </w:pPr>
    </w:lvl>
    <w:lvl w:ilvl="3" w:tplc="0409000F" w:tentative="1">
      <w:start w:val="1"/>
      <w:numFmt w:val="decimal"/>
      <w:lvlText w:val="%4."/>
      <w:lvlJc w:val="left"/>
      <w:pPr>
        <w:tabs>
          <w:tab w:val="num" w:pos="3154"/>
        </w:tabs>
        <w:ind w:left="3154" w:hanging="360"/>
      </w:pPr>
    </w:lvl>
    <w:lvl w:ilvl="4" w:tplc="04090019" w:tentative="1">
      <w:start w:val="1"/>
      <w:numFmt w:val="lowerLetter"/>
      <w:lvlText w:val="%5."/>
      <w:lvlJc w:val="left"/>
      <w:pPr>
        <w:tabs>
          <w:tab w:val="num" w:pos="3874"/>
        </w:tabs>
        <w:ind w:left="3874" w:hanging="360"/>
      </w:pPr>
    </w:lvl>
    <w:lvl w:ilvl="5" w:tplc="0409001B" w:tentative="1">
      <w:start w:val="1"/>
      <w:numFmt w:val="lowerRoman"/>
      <w:lvlText w:val="%6."/>
      <w:lvlJc w:val="right"/>
      <w:pPr>
        <w:tabs>
          <w:tab w:val="num" w:pos="4594"/>
        </w:tabs>
        <w:ind w:left="4594" w:hanging="180"/>
      </w:pPr>
    </w:lvl>
    <w:lvl w:ilvl="6" w:tplc="0409000F" w:tentative="1">
      <w:start w:val="1"/>
      <w:numFmt w:val="decimal"/>
      <w:lvlText w:val="%7."/>
      <w:lvlJc w:val="left"/>
      <w:pPr>
        <w:tabs>
          <w:tab w:val="num" w:pos="5314"/>
        </w:tabs>
        <w:ind w:left="5314" w:hanging="360"/>
      </w:pPr>
    </w:lvl>
    <w:lvl w:ilvl="7" w:tplc="04090019" w:tentative="1">
      <w:start w:val="1"/>
      <w:numFmt w:val="lowerLetter"/>
      <w:lvlText w:val="%8."/>
      <w:lvlJc w:val="left"/>
      <w:pPr>
        <w:tabs>
          <w:tab w:val="num" w:pos="6034"/>
        </w:tabs>
        <w:ind w:left="6034" w:hanging="360"/>
      </w:pPr>
    </w:lvl>
    <w:lvl w:ilvl="8" w:tplc="0409001B" w:tentative="1">
      <w:start w:val="1"/>
      <w:numFmt w:val="lowerRoman"/>
      <w:lvlText w:val="%9."/>
      <w:lvlJc w:val="right"/>
      <w:pPr>
        <w:tabs>
          <w:tab w:val="num" w:pos="6754"/>
        </w:tabs>
        <w:ind w:left="6754" w:hanging="180"/>
      </w:pPr>
    </w:lvl>
  </w:abstractNum>
  <w:abstractNum w:abstractNumId="22" w15:restartNumberingAfterBreak="0">
    <w:nsid w:val="726C7B80"/>
    <w:multiLevelType w:val="singleLevel"/>
    <w:tmpl w:val="0409000F"/>
    <w:lvl w:ilvl="0">
      <w:start w:val="1"/>
      <w:numFmt w:val="decimal"/>
      <w:lvlText w:val="%1."/>
      <w:lvlJc w:val="left"/>
      <w:pPr>
        <w:tabs>
          <w:tab w:val="num" w:pos="720"/>
        </w:tabs>
        <w:ind w:left="720" w:hanging="360"/>
      </w:pPr>
    </w:lvl>
  </w:abstractNum>
  <w:abstractNum w:abstractNumId="23" w15:restartNumberingAfterBreak="0">
    <w:nsid w:val="748A24A8"/>
    <w:multiLevelType w:val="singleLevel"/>
    <w:tmpl w:val="0409000F"/>
    <w:lvl w:ilvl="0">
      <w:start w:val="1"/>
      <w:numFmt w:val="decimal"/>
      <w:lvlText w:val="%1."/>
      <w:lvlJc w:val="left"/>
      <w:pPr>
        <w:tabs>
          <w:tab w:val="num" w:pos="360"/>
        </w:tabs>
        <w:ind w:left="360" w:hanging="360"/>
      </w:pPr>
    </w:lvl>
  </w:abstractNum>
  <w:abstractNum w:abstractNumId="24" w15:restartNumberingAfterBreak="0">
    <w:nsid w:val="7A0D1211"/>
    <w:multiLevelType w:val="multilevel"/>
    <w:tmpl w:val="3E164730"/>
    <w:lvl w:ilvl="0">
      <w:start w:val="2001"/>
      <w:numFmt w:val="decimal"/>
      <w:lvlText w:val="%1"/>
      <w:lvlJc w:val="left"/>
      <w:pPr>
        <w:tabs>
          <w:tab w:val="num" w:pos="360"/>
        </w:tabs>
        <w:ind w:left="360" w:hanging="360"/>
      </w:pPr>
      <w:rPr>
        <w:rFonts w:hint="default"/>
      </w:rPr>
    </w:lvl>
    <w:lvl w:ilvl="1">
      <w:start w:val="200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num w:numId="1">
    <w:abstractNumId w:val="5"/>
  </w:num>
  <w:num w:numId="2">
    <w:abstractNumId w:val="5"/>
  </w:num>
  <w:num w:numId="3">
    <w:abstractNumId w:val="5"/>
  </w:num>
  <w:num w:numId="4">
    <w:abstractNumId w:val="5"/>
  </w:num>
  <w:num w:numId="5">
    <w:abstractNumId w:val="5"/>
  </w:num>
  <w:num w:numId="6">
    <w:abstractNumId w:val="5"/>
  </w:num>
  <w:num w:numId="7">
    <w:abstractNumId w:val="5"/>
  </w:num>
  <w:num w:numId="8">
    <w:abstractNumId w:val="5"/>
  </w:num>
  <w:num w:numId="9">
    <w:abstractNumId w:val="5"/>
  </w:num>
  <w:num w:numId="10">
    <w:abstractNumId w:val="5"/>
  </w:num>
  <w:num w:numId="11">
    <w:abstractNumId w:val="11"/>
  </w:num>
  <w:num w:numId="12">
    <w:abstractNumId w:val="13"/>
  </w:num>
  <w:num w:numId="13">
    <w:abstractNumId w:val="20"/>
  </w:num>
  <w:num w:numId="14">
    <w:abstractNumId w:val="19"/>
  </w:num>
  <w:num w:numId="15">
    <w:abstractNumId w:val="23"/>
  </w:num>
  <w:num w:numId="16">
    <w:abstractNumId w:val="0"/>
  </w:num>
  <w:num w:numId="17">
    <w:abstractNumId w:val="16"/>
  </w:num>
  <w:num w:numId="18">
    <w:abstractNumId w:val="15"/>
  </w:num>
  <w:num w:numId="19">
    <w:abstractNumId w:val="22"/>
  </w:num>
  <w:num w:numId="20">
    <w:abstractNumId w:val="24"/>
  </w:num>
  <w:num w:numId="21">
    <w:abstractNumId w:val="21"/>
  </w:num>
  <w:num w:numId="22">
    <w:abstractNumId w:val="18"/>
  </w:num>
  <w:num w:numId="23">
    <w:abstractNumId w:val="12"/>
  </w:num>
  <w:num w:numId="24">
    <w:abstractNumId w:val="8"/>
  </w:num>
  <w:num w:numId="25">
    <w:abstractNumId w:val="2"/>
  </w:num>
  <w:num w:numId="26">
    <w:abstractNumId w:val="10"/>
  </w:num>
  <w:num w:numId="27">
    <w:abstractNumId w:val="14"/>
  </w:num>
  <w:num w:numId="28">
    <w:abstractNumId w:val="4"/>
  </w:num>
  <w:num w:numId="29">
    <w:abstractNumId w:val="7"/>
  </w:num>
  <w:num w:numId="30">
    <w:abstractNumId w:val="1"/>
  </w:num>
  <w:num w:numId="31">
    <w:abstractNumId w:val="6"/>
  </w:num>
  <w:num w:numId="32">
    <w:abstractNumId w:val="3"/>
  </w:num>
  <w:num w:numId="33">
    <w:abstractNumId w:val="17"/>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PY"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s-PY" w:vendorID="64" w:dllVersion="0" w:nlCheck="1" w:checkStyle="0"/>
  <w:activeWritingStyle w:appName="MSWord" w:lang="es-ES" w:vendorID="64" w:dllVersion="0"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17FB"/>
    <w:rsid w:val="0003515C"/>
    <w:rsid w:val="00037CD0"/>
    <w:rsid w:val="0006594C"/>
    <w:rsid w:val="0007313C"/>
    <w:rsid w:val="00086F20"/>
    <w:rsid w:val="00092F55"/>
    <w:rsid w:val="00096409"/>
    <w:rsid w:val="000B1867"/>
    <w:rsid w:val="000C53E5"/>
    <w:rsid w:val="000C5A71"/>
    <w:rsid w:val="000F6FD0"/>
    <w:rsid w:val="0011697A"/>
    <w:rsid w:val="00116A55"/>
    <w:rsid w:val="001328E8"/>
    <w:rsid w:val="00135120"/>
    <w:rsid w:val="00170D4B"/>
    <w:rsid w:val="00187EC2"/>
    <w:rsid w:val="001A3B15"/>
    <w:rsid w:val="001F364D"/>
    <w:rsid w:val="00204056"/>
    <w:rsid w:val="00204522"/>
    <w:rsid w:val="002A5A28"/>
    <w:rsid w:val="002D18A3"/>
    <w:rsid w:val="002F0E07"/>
    <w:rsid w:val="002F5177"/>
    <w:rsid w:val="0031262F"/>
    <w:rsid w:val="003221B0"/>
    <w:rsid w:val="00357F70"/>
    <w:rsid w:val="00364C4C"/>
    <w:rsid w:val="00373C22"/>
    <w:rsid w:val="003806F8"/>
    <w:rsid w:val="0042390C"/>
    <w:rsid w:val="00432A90"/>
    <w:rsid w:val="0043693E"/>
    <w:rsid w:val="00454839"/>
    <w:rsid w:val="004D764A"/>
    <w:rsid w:val="00507411"/>
    <w:rsid w:val="005517D9"/>
    <w:rsid w:val="0058161A"/>
    <w:rsid w:val="005C5FD7"/>
    <w:rsid w:val="005E39EF"/>
    <w:rsid w:val="00615A12"/>
    <w:rsid w:val="00634560"/>
    <w:rsid w:val="00645FBE"/>
    <w:rsid w:val="0066137D"/>
    <w:rsid w:val="006E4C14"/>
    <w:rsid w:val="007044FE"/>
    <w:rsid w:val="0072535B"/>
    <w:rsid w:val="00727709"/>
    <w:rsid w:val="007614C8"/>
    <w:rsid w:val="00781478"/>
    <w:rsid w:val="00814939"/>
    <w:rsid w:val="00827BAE"/>
    <w:rsid w:val="00896160"/>
    <w:rsid w:val="008C261A"/>
    <w:rsid w:val="008E1DA1"/>
    <w:rsid w:val="00922EAD"/>
    <w:rsid w:val="0094065D"/>
    <w:rsid w:val="009730E4"/>
    <w:rsid w:val="0097399C"/>
    <w:rsid w:val="00983067"/>
    <w:rsid w:val="009A4A33"/>
    <w:rsid w:val="009B5E76"/>
    <w:rsid w:val="009C6006"/>
    <w:rsid w:val="009D3A18"/>
    <w:rsid w:val="00A006B5"/>
    <w:rsid w:val="00A164C6"/>
    <w:rsid w:val="00A172E0"/>
    <w:rsid w:val="00A33774"/>
    <w:rsid w:val="00A344F2"/>
    <w:rsid w:val="00A473F2"/>
    <w:rsid w:val="00A54F74"/>
    <w:rsid w:val="00A5528A"/>
    <w:rsid w:val="00A87D28"/>
    <w:rsid w:val="00AB7C9F"/>
    <w:rsid w:val="00AD0910"/>
    <w:rsid w:val="00AD3D10"/>
    <w:rsid w:val="00AE54E4"/>
    <w:rsid w:val="00B2451A"/>
    <w:rsid w:val="00B44EE6"/>
    <w:rsid w:val="00B53765"/>
    <w:rsid w:val="00B71A4A"/>
    <w:rsid w:val="00B71BCA"/>
    <w:rsid w:val="00B8707B"/>
    <w:rsid w:val="00B878DA"/>
    <w:rsid w:val="00B97334"/>
    <w:rsid w:val="00BB701F"/>
    <w:rsid w:val="00BE3989"/>
    <w:rsid w:val="00BF17FB"/>
    <w:rsid w:val="00C05AD8"/>
    <w:rsid w:val="00C26D1E"/>
    <w:rsid w:val="00C343CC"/>
    <w:rsid w:val="00C72DB9"/>
    <w:rsid w:val="00C841B6"/>
    <w:rsid w:val="00CB087A"/>
    <w:rsid w:val="00CC57BE"/>
    <w:rsid w:val="00CD05BB"/>
    <w:rsid w:val="00D0762F"/>
    <w:rsid w:val="00D23B99"/>
    <w:rsid w:val="00D87695"/>
    <w:rsid w:val="00DB1F3B"/>
    <w:rsid w:val="00DF18FF"/>
    <w:rsid w:val="00DF4A3B"/>
    <w:rsid w:val="00E519C7"/>
    <w:rsid w:val="00E75B36"/>
    <w:rsid w:val="00EA1D5F"/>
    <w:rsid w:val="00EF0AD4"/>
    <w:rsid w:val="00EF0C24"/>
    <w:rsid w:val="00EF1E20"/>
    <w:rsid w:val="00F115F1"/>
    <w:rsid w:val="00F12937"/>
    <w:rsid w:val="00F47E5B"/>
    <w:rsid w:val="00F60724"/>
    <w:rsid w:val="00F60A21"/>
    <w:rsid w:val="00F80B01"/>
    <w:rsid w:val="00FD6A3F"/>
    <w:rsid w:val="00FE6F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reet"/>
  <w:smartTagType w:namespaceuri="urn:schemas-microsoft-com:office:smarttags" w:name="address"/>
  <w:smartTagType w:namespaceuri="urn:schemas-microsoft-com:office:smarttags" w:name="country-region"/>
  <w:smartTagType w:namespaceuri="urn:schemas-microsoft-com:office:smarttags" w:name="City"/>
  <w:smartTagType w:namespaceuri="urn:schemas-microsoft-com:office:smarttags" w:name="State"/>
  <w:smartTagType w:namespaceuri="urn:schemas-microsoft-com:office:smarttags" w:name="place"/>
  <w:smartTagType w:namespaceuri="urn:schemas-microsoft-com:office:smarttags" w:name="PlaceType"/>
  <w:smartTagType w:namespaceuri="urn:schemas-microsoft-com:office:smarttags" w:name="PlaceName"/>
  <w:smartTagType w:namespaceuri="urn:schemas-microsoft-com:office:smarttags" w:name="PersonName"/>
  <w:shapeDefaults>
    <o:shapedefaults v:ext="edit" spidmax="1026"/>
    <o:shapelayout v:ext="edit">
      <o:idmap v:ext="edit" data="1"/>
    </o:shapelayout>
  </w:shapeDefaults>
  <w:decimalSymbol w:val="."/>
  <w:listSeparator w:val=","/>
  <w15:chartTrackingRefBased/>
  <w15:docId w15:val="{D4EB6DF8-B223-4E24-A218-0028AF001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693E"/>
    <w:pPr>
      <w:jc w:val="left"/>
    </w:pPr>
  </w:style>
  <w:style w:type="paragraph" w:styleId="Heading1">
    <w:name w:val="heading 1"/>
    <w:basedOn w:val="Normal"/>
    <w:next w:val="Normal"/>
    <w:link w:val="Heading1Char"/>
    <w:qFormat/>
    <w:rsid w:val="00AD3D10"/>
    <w:pPr>
      <w:spacing w:before="300" w:after="40"/>
      <w:outlineLvl w:val="0"/>
    </w:pPr>
    <w:rPr>
      <w:smallCaps/>
      <w:spacing w:val="5"/>
      <w:sz w:val="32"/>
      <w:szCs w:val="32"/>
    </w:rPr>
  </w:style>
  <w:style w:type="paragraph" w:styleId="Heading2">
    <w:name w:val="heading 2"/>
    <w:basedOn w:val="Normal"/>
    <w:next w:val="Normal"/>
    <w:link w:val="Heading2Char"/>
    <w:unhideWhenUsed/>
    <w:qFormat/>
    <w:rsid w:val="007044FE"/>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nhideWhenUsed/>
    <w:qFormat/>
    <w:rsid w:val="00AD3D10"/>
    <w:pPr>
      <w:spacing w:after="0"/>
      <w:outlineLvl w:val="2"/>
    </w:pPr>
    <w:rPr>
      <w:smallCaps/>
      <w:spacing w:val="5"/>
      <w:sz w:val="24"/>
      <w:szCs w:val="24"/>
    </w:rPr>
  </w:style>
  <w:style w:type="paragraph" w:styleId="Heading4">
    <w:name w:val="heading 4"/>
    <w:basedOn w:val="Normal"/>
    <w:next w:val="Normal"/>
    <w:link w:val="Heading4Char"/>
    <w:uiPriority w:val="9"/>
    <w:unhideWhenUsed/>
    <w:qFormat/>
    <w:rsid w:val="00AD3D10"/>
    <w:pPr>
      <w:spacing w:after="0"/>
      <w:outlineLvl w:val="3"/>
    </w:pPr>
    <w:rPr>
      <w:i/>
      <w:iCs/>
      <w:smallCaps/>
      <w:spacing w:val="10"/>
      <w:sz w:val="22"/>
      <w:szCs w:val="22"/>
    </w:rPr>
  </w:style>
  <w:style w:type="paragraph" w:styleId="Heading5">
    <w:name w:val="heading 5"/>
    <w:basedOn w:val="Normal"/>
    <w:next w:val="Normal"/>
    <w:link w:val="Heading5Char"/>
    <w:unhideWhenUsed/>
    <w:qFormat/>
    <w:rsid w:val="009730E4"/>
    <w:pPr>
      <w:spacing w:after="0"/>
      <w:outlineLvl w:val="4"/>
    </w:pPr>
    <w:rPr>
      <w:smallCaps/>
      <w:spacing w:val="10"/>
      <w:sz w:val="22"/>
      <w:szCs w:val="22"/>
    </w:rPr>
  </w:style>
  <w:style w:type="paragraph" w:styleId="Heading6">
    <w:name w:val="heading 6"/>
    <w:basedOn w:val="Normal"/>
    <w:next w:val="Normal"/>
    <w:link w:val="Heading6Char"/>
    <w:uiPriority w:val="9"/>
    <w:unhideWhenUsed/>
    <w:qFormat/>
    <w:rsid w:val="00AD3D10"/>
    <w:pPr>
      <w:spacing w:after="0"/>
      <w:outlineLvl w:val="5"/>
    </w:pPr>
    <w:rPr>
      <w:smallCaps/>
      <w:color w:val="70AD47" w:themeColor="accent6"/>
      <w:spacing w:val="5"/>
      <w:sz w:val="22"/>
      <w:szCs w:val="22"/>
    </w:rPr>
  </w:style>
  <w:style w:type="paragraph" w:styleId="Heading7">
    <w:name w:val="heading 7"/>
    <w:basedOn w:val="Normal"/>
    <w:next w:val="Normal"/>
    <w:link w:val="Heading7Char"/>
    <w:uiPriority w:val="9"/>
    <w:semiHidden/>
    <w:unhideWhenUsed/>
    <w:qFormat/>
    <w:rsid w:val="00AD3D10"/>
    <w:pPr>
      <w:spacing w:after="0"/>
      <w:outlineLvl w:val="6"/>
    </w:pPr>
    <w:rPr>
      <w:b/>
      <w:bCs/>
      <w:smallCaps/>
      <w:color w:val="70AD47" w:themeColor="accent6"/>
      <w:spacing w:val="10"/>
    </w:rPr>
  </w:style>
  <w:style w:type="paragraph" w:styleId="Heading8">
    <w:name w:val="heading 8"/>
    <w:basedOn w:val="Normal"/>
    <w:next w:val="Normal"/>
    <w:link w:val="Heading8Char"/>
    <w:uiPriority w:val="9"/>
    <w:unhideWhenUsed/>
    <w:qFormat/>
    <w:rsid w:val="00AD3D10"/>
    <w:pPr>
      <w:spacing w:after="0"/>
      <w:outlineLvl w:val="7"/>
    </w:pPr>
    <w:rPr>
      <w:b/>
      <w:bCs/>
      <w:i/>
      <w:iCs/>
      <w:smallCaps/>
      <w:color w:val="538135" w:themeColor="accent6" w:themeShade="BF"/>
    </w:rPr>
  </w:style>
  <w:style w:type="paragraph" w:styleId="Heading9">
    <w:name w:val="heading 9"/>
    <w:basedOn w:val="Normal"/>
    <w:next w:val="Normal"/>
    <w:link w:val="Heading9Char"/>
    <w:uiPriority w:val="9"/>
    <w:unhideWhenUsed/>
    <w:qFormat/>
    <w:rsid w:val="00AD3D10"/>
    <w:pPr>
      <w:spacing w:after="0"/>
      <w:outlineLvl w:val="8"/>
    </w:pPr>
    <w:rPr>
      <w:b/>
      <w:bCs/>
      <w:i/>
      <w:iCs/>
      <w:smallCap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3D10"/>
    <w:rPr>
      <w:smallCaps/>
      <w:spacing w:val="5"/>
      <w:sz w:val="32"/>
      <w:szCs w:val="32"/>
    </w:rPr>
  </w:style>
  <w:style w:type="character" w:customStyle="1" w:styleId="Heading2Char">
    <w:name w:val="Heading 2 Char"/>
    <w:basedOn w:val="DefaultParagraphFont"/>
    <w:link w:val="Heading2"/>
    <w:uiPriority w:val="9"/>
    <w:rsid w:val="007044FE"/>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AD3D10"/>
    <w:rPr>
      <w:smallCaps/>
      <w:spacing w:val="5"/>
      <w:sz w:val="24"/>
      <w:szCs w:val="24"/>
    </w:rPr>
  </w:style>
  <w:style w:type="character" w:customStyle="1" w:styleId="Heading4Char">
    <w:name w:val="Heading 4 Char"/>
    <w:basedOn w:val="DefaultParagraphFont"/>
    <w:link w:val="Heading4"/>
    <w:uiPriority w:val="9"/>
    <w:rsid w:val="00AD3D10"/>
    <w:rPr>
      <w:i/>
      <w:iCs/>
      <w:smallCaps/>
      <w:spacing w:val="10"/>
      <w:sz w:val="22"/>
      <w:szCs w:val="22"/>
    </w:rPr>
  </w:style>
  <w:style w:type="character" w:customStyle="1" w:styleId="Heading5Char">
    <w:name w:val="Heading 5 Char"/>
    <w:basedOn w:val="DefaultParagraphFont"/>
    <w:link w:val="Heading5"/>
    <w:rsid w:val="009730E4"/>
    <w:rPr>
      <w:smallCaps/>
      <w:spacing w:val="10"/>
      <w:sz w:val="22"/>
      <w:szCs w:val="22"/>
    </w:rPr>
  </w:style>
  <w:style w:type="character" w:customStyle="1" w:styleId="Heading6Char">
    <w:name w:val="Heading 6 Char"/>
    <w:basedOn w:val="DefaultParagraphFont"/>
    <w:link w:val="Heading6"/>
    <w:uiPriority w:val="9"/>
    <w:rsid w:val="00AD3D10"/>
    <w:rPr>
      <w:smallCaps/>
      <w:color w:val="70AD47" w:themeColor="accent6"/>
      <w:spacing w:val="5"/>
      <w:sz w:val="22"/>
      <w:szCs w:val="22"/>
    </w:rPr>
  </w:style>
  <w:style w:type="character" w:customStyle="1" w:styleId="Heading7Char">
    <w:name w:val="Heading 7 Char"/>
    <w:basedOn w:val="DefaultParagraphFont"/>
    <w:link w:val="Heading7"/>
    <w:uiPriority w:val="9"/>
    <w:semiHidden/>
    <w:rsid w:val="00AD3D10"/>
    <w:rPr>
      <w:b/>
      <w:bCs/>
      <w:smallCaps/>
      <w:color w:val="70AD47" w:themeColor="accent6"/>
      <w:spacing w:val="10"/>
    </w:rPr>
  </w:style>
  <w:style w:type="character" w:customStyle="1" w:styleId="Heading8Char">
    <w:name w:val="Heading 8 Char"/>
    <w:basedOn w:val="DefaultParagraphFont"/>
    <w:link w:val="Heading8"/>
    <w:uiPriority w:val="9"/>
    <w:rsid w:val="00AD3D10"/>
    <w:rPr>
      <w:b/>
      <w:bCs/>
      <w:i/>
      <w:iCs/>
      <w:smallCaps/>
      <w:color w:val="538135" w:themeColor="accent6" w:themeShade="BF"/>
    </w:rPr>
  </w:style>
  <w:style w:type="character" w:customStyle="1" w:styleId="Heading9Char">
    <w:name w:val="Heading 9 Char"/>
    <w:basedOn w:val="DefaultParagraphFont"/>
    <w:link w:val="Heading9"/>
    <w:uiPriority w:val="9"/>
    <w:rsid w:val="00AD3D10"/>
    <w:rPr>
      <w:b/>
      <w:bCs/>
      <w:i/>
      <w:iCs/>
      <w:smallCaps/>
      <w:color w:val="385623" w:themeColor="accent6" w:themeShade="80"/>
    </w:rPr>
  </w:style>
  <w:style w:type="paragraph" w:styleId="Title">
    <w:name w:val="Title"/>
    <w:basedOn w:val="Normal"/>
    <w:next w:val="Normal"/>
    <w:link w:val="TitleChar"/>
    <w:uiPriority w:val="10"/>
    <w:qFormat/>
    <w:rsid w:val="00AD3D10"/>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AD3D10"/>
    <w:rPr>
      <w:smallCaps/>
      <w:color w:val="262626" w:themeColor="text1" w:themeTint="D9"/>
      <w:sz w:val="52"/>
      <w:szCs w:val="52"/>
    </w:rPr>
  </w:style>
  <w:style w:type="paragraph" w:styleId="Caption">
    <w:name w:val="caption"/>
    <w:basedOn w:val="Normal"/>
    <w:next w:val="Normal"/>
    <w:uiPriority w:val="35"/>
    <w:unhideWhenUsed/>
    <w:qFormat/>
    <w:rsid w:val="00AD3D10"/>
    <w:rPr>
      <w:b/>
      <w:bCs/>
      <w:caps/>
      <w:sz w:val="16"/>
      <w:szCs w:val="16"/>
    </w:rPr>
  </w:style>
  <w:style w:type="paragraph" w:styleId="Subtitle">
    <w:name w:val="Subtitle"/>
    <w:basedOn w:val="Normal"/>
    <w:next w:val="Normal"/>
    <w:link w:val="SubtitleChar"/>
    <w:uiPriority w:val="11"/>
    <w:qFormat/>
    <w:rsid w:val="00AD3D10"/>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AD3D10"/>
    <w:rPr>
      <w:rFonts w:asciiTheme="majorHAnsi" w:eastAsiaTheme="majorEastAsia" w:hAnsiTheme="majorHAnsi" w:cstheme="majorBidi"/>
    </w:rPr>
  </w:style>
  <w:style w:type="character" w:styleId="Strong">
    <w:name w:val="Strong"/>
    <w:qFormat/>
    <w:rsid w:val="00AD3D10"/>
    <w:rPr>
      <w:b/>
      <w:bCs/>
      <w:color w:val="70AD47" w:themeColor="accent6"/>
    </w:rPr>
  </w:style>
  <w:style w:type="character" w:styleId="Emphasis">
    <w:name w:val="Emphasis"/>
    <w:uiPriority w:val="20"/>
    <w:qFormat/>
    <w:rsid w:val="00AD3D10"/>
    <w:rPr>
      <w:b/>
      <w:bCs/>
      <w:i/>
      <w:iCs/>
      <w:spacing w:val="10"/>
    </w:rPr>
  </w:style>
  <w:style w:type="paragraph" w:styleId="NoSpacing">
    <w:name w:val="No Spacing"/>
    <w:uiPriority w:val="1"/>
    <w:qFormat/>
    <w:rsid w:val="00AD3D10"/>
    <w:pPr>
      <w:spacing w:after="0" w:line="240" w:lineRule="auto"/>
    </w:pPr>
  </w:style>
  <w:style w:type="paragraph" w:styleId="Quote">
    <w:name w:val="Quote"/>
    <w:basedOn w:val="Normal"/>
    <w:next w:val="Normal"/>
    <w:link w:val="QuoteChar"/>
    <w:uiPriority w:val="29"/>
    <w:qFormat/>
    <w:rsid w:val="00AD3D10"/>
    <w:rPr>
      <w:i/>
      <w:iCs/>
    </w:rPr>
  </w:style>
  <w:style w:type="character" w:customStyle="1" w:styleId="QuoteChar">
    <w:name w:val="Quote Char"/>
    <w:basedOn w:val="DefaultParagraphFont"/>
    <w:link w:val="Quote"/>
    <w:uiPriority w:val="29"/>
    <w:rsid w:val="00AD3D10"/>
    <w:rPr>
      <w:i/>
      <w:iCs/>
    </w:rPr>
  </w:style>
  <w:style w:type="paragraph" w:styleId="IntenseQuote">
    <w:name w:val="Intense Quote"/>
    <w:basedOn w:val="Normal"/>
    <w:next w:val="Normal"/>
    <w:link w:val="IntenseQuoteChar"/>
    <w:uiPriority w:val="30"/>
    <w:qFormat/>
    <w:rsid w:val="00AD3D10"/>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AD3D10"/>
    <w:rPr>
      <w:b/>
      <w:bCs/>
      <w:i/>
      <w:iCs/>
    </w:rPr>
  </w:style>
  <w:style w:type="character" w:styleId="SubtleEmphasis">
    <w:name w:val="Subtle Emphasis"/>
    <w:uiPriority w:val="19"/>
    <w:qFormat/>
    <w:rsid w:val="00AD3D10"/>
    <w:rPr>
      <w:i/>
      <w:iCs/>
    </w:rPr>
  </w:style>
  <w:style w:type="character" w:styleId="IntenseEmphasis">
    <w:name w:val="Intense Emphasis"/>
    <w:uiPriority w:val="21"/>
    <w:qFormat/>
    <w:rsid w:val="00AD3D10"/>
    <w:rPr>
      <w:b/>
      <w:bCs/>
      <w:i/>
      <w:iCs/>
      <w:color w:val="70AD47" w:themeColor="accent6"/>
      <w:spacing w:val="10"/>
    </w:rPr>
  </w:style>
  <w:style w:type="character" w:styleId="SubtleReference">
    <w:name w:val="Subtle Reference"/>
    <w:uiPriority w:val="31"/>
    <w:qFormat/>
    <w:rsid w:val="00AD3D10"/>
    <w:rPr>
      <w:b/>
      <w:bCs/>
    </w:rPr>
  </w:style>
  <w:style w:type="character" w:styleId="IntenseReference">
    <w:name w:val="Intense Reference"/>
    <w:uiPriority w:val="32"/>
    <w:qFormat/>
    <w:rsid w:val="00AD3D10"/>
    <w:rPr>
      <w:b/>
      <w:bCs/>
      <w:smallCaps/>
      <w:spacing w:val="5"/>
      <w:sz w:val="22"/>
      <w:szCs w:val="22"/>
      <w:u w:val="single"/>
    </w:rPr>
  </w:style>
  <w:style w:type="character" w:styleId="BookTitle">
    <w:name w:val="Book Title"/>
    <w:uiPriority w:val="33"/>
    <w:qFormat/>
    <w:rsid w:val="00AD3D10"/>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AD3D10"/>
    <w:pPr>
      <w:outlineLvl w:val="9"/>
    </w:pPr>
  </w:style>
  <w:style w:type="paragraph" w:styleId="ListParagraph">
    <w:name w:val="List Paragraph"/>
    <w:basedOn w:val="Normal"/>
    <w:uiPriority w:val="34"/>
    <w:qFormat/>
    <w:rsid w:val="00AD3D10"/>
    <w:pPr>
      <w:ind w:left="720"/>
      <w:contextualSpacing/>
    </w:pPr>
  </w:style>
  <w:style w:type="paragraph" w:styleId="BodyTextIndent3">
    <w:name w:val="Body Text Indent 3"/>
    <w:basedOn w:val="Normal"/>
    <w:link w:val="BodyTextIndent3Char"/>
    <w:rsid w:val="00BF17FB"/>
    <w:pPr>
      <w:spacing w:before="240" w:after="0" w:line="240" w:lineRule="auto"/>
      <w:ind w:left="720" w:hanging="360"/>
    </w:pPr>
    <w:rPr>
      <w:rFonts w:ascii="Antique Olive" w:eastAsia="Times New Roman" w:hAnsi="Antique Olive" w:cs="Times New Roman"/>
      <w:sz w:val="24"/>
    </w:rPr>
  </w:style>
  <w:style w:type="character" w:customStyle="1" w:styleId="BodyTextIndent3Char">
    <w:name w:val="Body Text Indent 3 Char"/>
    <w:basedOn w:val="DefaultParagraphFont"/>
    <w:link w:val="BodyTextIndent3"/>
    <w:rsid w:val="00BF17FB"/>
    <w:rPr>
      <w:rFonts w:ascii="Antique Olive" w:eastAsia="Times New Roman" w:hAnsi="Antique Olive" w:cs="Times New Roman"/>
      <w:sz w:val="24"/>
    </w:rPr>
  </w:style>
  <w:style w:type="paragraph" w:styleId="BodyTextIndent">
    <w:name w:val="Body Text Indent"/>
    <w:basedOn w:val="Normal"/>
    <w:link w:val="BodyTextIndentChar"/>
    <w:rsid w:val="00BF17FB"/>
    <w:pPr>
      <w:tabs>
        <w:tab w:val="left" w:pos="2880"/>
      </w:tabs>
      <w:spacing w:before="120" w:after="0" w:line="240" w:lineRule="auto"/>
      <w:ind w:left="2880" w:hanging="2160"/>
    </w:pPr>
    <w:rPr>
      <w:rFonts w:ascii="Footlight MT Light" w:eastAsia="Times New Roman" w:hAnsi="Footlight MT Light" w:cs="Times New Roman"/>
      <w:sz w:val="24"/>
    </w:rPr>
  </w:style>
  <w:style w:type="character" w:customStyle="1" w:styleId="BodyTextIndentChar">
    <w:name w:val="Body Text Indent Char"/>
    <w:basedOn w:val="DefaultParagraphFont"/>
    <w:link w:val="BodyTextIndent"/>
    <w:rsid w:val="00BF17FB"/>
    <w:rPr>
      <w:rFonts w:ascii="Footlight MT Light" w:eastAsia="Times New Roman" w:hAnsi="Footlight MT Light" w:cs="Times New Roman"/>
      <w:sz w:val="24"/>
    </w:rPr>
  </w:style>
  <w:style w:type="paragraph" w:styleId="BodyTextIndent2">
    <w:name w:val="Body Text Indent 2"/>
    <w:basedOn w:val="Normal"/>
    <w:link w:val="BodyTextIndent2Char"/>
    <w:rsid w:val="00BF17FB"/>
    <w:pPr>
      <w:spacing w:before="240" w:after="0" w:line="240" w:lineRule="exact"/>
      <w:ind w:left="720" w:hanging="720"/>
    </w:pPr>
    <w:rPr>
      <w:rFonts w:ascii="Tahoma" w:eastAsia="Times New Roman" w:hAnsi="Tahoma" w:cs="Times New Roman"/>
      <w:sz w:val="24"/>
    </w:rPr>
  </w:style>
  <w:style w:type="character" w:customStyle="1" w:styleId="BodyTextIndent2Char">
    <w:name w:val="Body Text Indent 2 Char"/>
    <w:basedOn w:val="DefaultParagraphFont"/>
    <w:link w:val="BodyTextIndent2"/>
    <w:rsid w:val="00BF17FB"/>
    <w:rPr>
      <w:rFonts w:ascii="Tahoma" w:eastAsia="Times New Roman" w:hAnsi="Tahoma" w:cs="Times New Roman"/>
      <w:sz w:val="24"/>
    </w:rPr>
  </w:style>
  <w:style w:type="paragraph" w:styleId="Footer">
    <w:name w:val="footer"/>
    <w:basedOn w:val="Normal"/>
    <w:link w:val="FooterChar"/>
    <w:rsid w:val="00BF17FB"/>
    <w:pPr>
      <w:tabs>
        <w:tab w:val="center" w:pos="4320"/>
        <w:tab w:val="right" w:pos="8640"/>
      </w:tabs>
      <w:spacing w:after="0" w:line="240" w:lineRule="auto"/>
    </w:pPr>
    <w:rPr>
      <w:rFonts w:eastAsia="Times New Roman" w:cs="Times New Roman"/>
      <w:sz w:val="24"/>
    </w:rPr>
  </w:style>
  <w:style w:type="character" w:customStyle="1" w:styleId="FooterChar">
    <w:name w:val="Footer Char"/>
    <w:basedOn w:val="DefaultParagraphFont"/>
    <w:link w:val="Footer"/>
    <w:rsid w:val="00BF17FB"/>
    <w:rPr>
      <w:rFonts w:eastAsia="Times New Roman" w:cs="Times New Roman"/>
      <w:sz w:val="24"/>
    </w:rPr>
  </w:style>
  <w:style w:type="paragraph" w:styleId="Header">
    <w:name w:val="header"/>
    <w:basedOn w:val="Normal"/>
    <w:link w:val="HeaderChar"/>
    <w:rsid w:val="00BF17FB"/>
    <w:pPr>
      <w:tabs>
        <w:tab w:val="center" w:pos="4320"/>
        <w:tab w:val="right" w:pos="8640"/>
      </w:tabs>
      <w:spacing w:after="0" w:line="240" w:lineRule="auto"/>
    </w:pPr>
    <w:rPr>
      <w:rFonts w:eastAsia="Times New Roman" w:cs="Times New Roman"/>
      <w:sz w:val="24"/>
    </w:rPr>
  </w:style>
  <w:style w:type="character" w:customStyle="1" w:styleId="HeaderChar">
    <w:name w:val="Header Char"/>
    <w:basedOn w:val="DefaultParagraphFont"/>
    <w:link w:val="Header"/>
    <w:rsid w:val="00BF17FB"/>
    <w:rPr>
      <w:rFonts w:eastAsia="Times New Roman" w:cs="Times New Roman"/>
      <w:sz w:val="24"/>
    </w:rPr>
  </w:style>
  <w:style w:type="paragraph" w:styleId="FootnoteText">
    <w:name w:val="footnote text"/>
    <w:basedOn w:val="Normal"/>
    <w:link w:val="FootnoteTextChar"/>
    <w:semiHidden/>
    <w:rsid w:val="00BF17FB"/>
    <w:pPr>
      <w:spacing w:after="0" w:line="240" w:lineRule="auto"/>
    </w:pPr>
    <w:rPr>
      <w:rFonts w:eastAsia="Times New Roman" w:cs="Times New Roman"/>
    </w:rPr>
  </w:style>
  <w:style w:type="character" w:customStyle="1" w:styleId="FootnoteTextChar">
    <w:name w:val="Footnote Text Char"/>
    <w:basedOn w:val="DefaultParagraphFont"/>
    <w:link w:val="FootnoteText"/>
    <w:semiHidden/>
    <w:rsid w:val="00BF17FB"/>
    <w:rPr>
      <w:rFonts w:eastAsia="Times New Roman" w:cs="Times New Roman"/>
    </w:rPr>
  </w:style>
  <w:style w:type="character" w:styleId="FootnoteReference">
    <w:name w:val="footnote reference"/>
    <w:basedOn w:val="DefaultParagraphFont"/>
    <w:semiHidden/>
    <w:rsid w:val="00BF17FB"/>
    <w:rPr>
      <w:vertAlign w:val="superscript"/>
    </w:rPr>
  </w:style>
  <w:style w:type="paragraph" w:styleId="BodyText">
    <w:name w:val="Body Text"/>
    <w:basedOn w:val="Normal"/>
    <w:link w:val="BodyTextChar"/>
    <w:rsid w:val="00BF17FB"/>
    <w:pPr>
      <w:spacing w:before="240" w:after="0" w:line="240" w:lineRule="auto"/>
    </w:pPr>
    <w:rPr>
      <w:rFonts w:ascii="Times New Roman" w:eastAsia="Times New Roman" w:hAnsi="Times New Roman" w:cs="Times New Roman"/>
      <w:sz w:val="24"/>
    </w:rPr>
  </w:style>
  <w:style w:type="character" w:customStyle="1" w:styleId="BodyTextChar">
    <w:name w:val="Body Text Char"/>
    <w:basedOn w:val="DefaultParagraphFont"/>
    <w:link w:val="BodyText"/>
    <w:rsid w:val="00BF17FB"/>
    <w:rPr>
      <w:rFonts w:ascii="Times New Roman" w:eastAsia="Times New Roman" w:hAnsi="Times New Roman" w:cs="Times New Roman"/>
      <w:sz w:val="24"/>
    </w:rPr>
  </w:style>
  <w:style w:type="character" w:customStyle="1" w:styleId="BalloonTextChar">
    <w:name w:val="Balloon Text Char"/>
    <w:basedOn w:val="DefaultParagraphFont"/>
    <w:link w:val="BalloonText"/>
    <w:semiHidden/>
    <w:rsid w:val="00BF17FB"/>
    <w:rPr>
      <w:rFonts w:ascii="Tahoma" w:eastAsia="Times New Roman" w:hAnsi="Tahoma" w:cs="Tahoma"/>
      <w:sz w:val="16"/>
      <w:szCs w:val="16"/>
    </w:rPr>
  </w:style>
  <w:style w:type="paragraph" w:styleId="BalloonText">
    <w:name w:val="Balloon Text"/>
    <w:basedOn w:val="Normal"/>
    <w:link w:val="BalloonTextChar"/>
    <w:semiHidden/>
    <w:rsid w:val="00BF17FB"/>
    <w:pPr>
      <w:spacing w:after="0" w:line="240" w:lineRule="auto"/>
    </w:pPr>
    <w:rPr>
      <w:rFonts w:ascii="Tahoma" w:eastAsia="Times New Roman" w:hAnsi="Tahoma" w:cs="Tahoma"/>
      <w:sz w:val="16"/>
      <w:szCs w:val="16"/>
    </w:rPr>
  </w:style>
  <w:style w:type="character" w:customStyle="1" w:styleId="CommentTextChar">
    <w:name w:val="Comment Text Char"/>
    <w:basedOn w:val="DefaultParagraphFont"/>
    <w:link w:val="CommentText"/>
    <w:semiHidden/>
    <w:rsid w:val="00BF17FB"/>
    <w:rPr>
      <w:rFonts w:eastAsia="Times New Roman" w:cs="Times New Roman"/>
    </w:rPr>
  </w:style>
  <w:style w:type="paragraph" w:styleId="CommentText">
    <w:name w:val="annotation text"/>
    <w:basedOn w:val="Normal"/>
    <w:link w:val="CommentTextChar"/>
    <w:semiHidden/>
    <w:rsid w:val="00BF17FB"/>
    <w:pPr>
      <w:spacing w:after="0" w:line="240" w:lineRule="auto"/>
    </w:pPr>
    <w:rPr>
      <w:rFonts w:eastAsia="Times New Roman" w:cs="Times New Roman"/>
    </w:rPr>
  </w:style>
  <w:style w:type="paragraph" w:customStyle="1" w:styleId="StyleBodyTextIndent2TwCenMT">
    <w:name w:val="Style Body Text Indent 2 + Tw Cen MT"/>
    <w:basedOn w:val="BodyTextIndent2"/>
    <w:rsid w:val="00BF17FB"/>
    <w:rPr>
      <w:rFonts w:ascii="Tw Cen MT" w:hAnsi="Tw Cen MT"/>
      <w:sz w:val="20"/>
    </w:rPr>
  </w:style>
  <w:style w:type="character" w:customStyle="1" w:styleId="StyleBodyTextIndent2TwCenMTChar">
    <w:name w:val="Style Body Text Indent 2 + Tw Cen MT Char"/>
    <w:basedOn w:val="BodyTextIndent2Char"/>
    <w:rsid w:val="00BF17FB"/>
    <w:rPr>
      <w:rFonts w:ascii="Tahoma" w:eastAsia="Times New Roman" w:hAnsi="Tahoma" w:cs="Times New Roman"/>
      <w:sz w:val="24"/>
    </w:rPr>
  </w:style>
  <w:style w:type="character" w:customStyle="1" w:styleId="StyleTwCenMT">
    <w:name w:val="Style Tw Cen MT"/>
    <w:basedOn w:val="DefaultParagraphFont"/>
    <w:rsid w:val="00BF17FB"/>
    <w:rPr>
      <w:rFonts w:ascii="Centaur" w:hAnsi="Centaur"/>
      <w:sz w:val="24"/>
    </w:rPr>
  </w:style>
  <w:style w:type="paragraph" w:customStyle="1" w:styleId="StyleTwCenMTLeft0Hanging15Before12ptLinesp">
    <w:name w:val="Style Tw Cen MT Left:  0&quot; Hanging:  1.5&quot; Before:  12 pt Line sp..."/>
    <w:basedOn w:val="Normal"/>
    <w:rsid w:val="00BF17FB"/>
    <w:pPr>
      <w:spacing w:before="240" w:after="0" w:line="240" w:lineRule="exact"/>
      <w:ind w:left="2160" w:hanging="2160"/>
    </w:pPr>
    <w:rPr>
      <w:rFonts w:ascii="Tw Cen MT" w:eastAsia="Times New Roman" w:hAnsi="Tw Cen MT" w:cs="Times New Roman"/>
    </w:rPr>
  </w:style>
  <w:style w:type="paragraph" w:customStyle="1" w:styleId="InsideAddressName">
    <w:name w:val="Inside Address Name"/>
    <w:basedOn w:val="Normal"/>
    <w:next w:val="Normal"/>
    <w:rsid w:val="00BF17FB"/>
    <w:pPr>
      <w:spacing w:before="220" w:after="0" w:line="220" w:lineRule="atLeast"/>
      <w:jc w:val="both"/>
    </w:pPr>
    <w:rPr>
      <w:rFonts w:eastAsia="Times New Roman" w:cs="Times New Roman"/>
      <w:spacing w:val="-5"/>
    </w:rPr>
  </w:style>
  <w:style w:type="character" w:styleId="Hyperlink">
    <w:name w:val="Hyperlink"/>
    <w:basedOn w:val="DefaultParagraphFont"/>
    <w:rsid w:val="00BF17FB"/>
    <w:rPr>
      <w:color w:val="009999"/>
      <w:u w:val="single"/>
    </w:rPr>
  </w:style>
  <w:style w:type="character" w:styleId="FollowedHyperlink">
    <w:name w:val="FollowedHyperlink"/>
    <w:basedOn w:val="DefaultParagraphFont"/>
    <w:rsid w:val="00BF17FB"/>
    <w:rPr>
      <w:color w:val="800080"/>
      <w:u w:val="single"/>
    </w:rPr>
  </w:style>
  <w:style w:type="paragraph" w:customStyle="1" w:styleId="StyleStyleHeading2BatangBerlinSansFB">
    <w:name w:val="Style Style Heading 2 + Batang + Berlin Sans FB"/>
    <w:basedOn w:val="StyleHeading2Batang"/>
    <w:rsid w:val="00BF17FB"/>
    <w:rPr>
      <w:rFonts w:ascii="Berlin Sans FB" w:hAnsi="Berlin Sans FB"/>
      <w:bCs/>
      <w:iCs/>
    </w:rPr>
  </w:style>
  <w:style w:type="paragraph" w:customStyle="1" w:styleId="StyleHeading2Batang">
    <w:name w:val="Style Heading 2 + Batang"/>
    <w:basedOn w:val="Heading2"/>
    <w:rsid w:val="00BF17FB"/>
    <w:pPr>
      <w:keepNext w:val="0"/>
      <w:keepLines w:val="0"/>
      <w:spacing w:before="240" w:after="240" w:line="240" w:lineRule="auto"/>
      <w:ind w:left="274" w:hanging="274"/>
    </w:pPr>
    <w:rPr>
      <w:rFonts w:ascii="Batang" w:eastAsia="Times New Roman" w:hAnsi="Batang" w:cs="Times New Roman"/>
      <w:bCs w:val="0"/>
      <w:i/>
      <w:snapToGrid w:val="0"/>
      <w:color w:val="000000"/>
      <w:sz w:val="24"/>
      <w:szCs w:val="20"/>
    </w:rPr>
  </w:style>
  <w:style w:type="paragraph" w:customStyle="1" w:styleId="StyleHeading3BerlinSansFB">
    <w:name w:val="Style Heading 3 + Berlin Sans FB"/>
    <w:basedOn w:val="Heading3"/>
    <w:rsid w:val="00BF17FB"/>
    <w:pPr>
      <w:keepNext/>
      <w:spacing w:before="240" w:line="240" w:lineRule="exact"/>
    </w:pPr>
    <w:rPr>
      <w:rFonts w:ascii="Berlin Sans FB" w:eastAsia="Times New Roman" w:hAnsi="Berlin Sans FB" w:cs="Times New Roman"/>
      <w:b/>
      <w:bCs/>
      <w:iCs/>
      <w:smallCaps w:val="0"/>
      <w:spacing w:val="0"/>
      <w:szCs w:val="20"/>
    </w:rPr>
  </w:style>
  <w:style w:type="paragraph" w:customStyle="1" w:styleId="StyleHeading3BookAntiqua">
    <w:name w:val="Style Heading 3 + Book Antiqua"/>
    <w:basedOn w:val="Heading3"/>
    <w:rsid w:val="00BF17FB"/>
    <w:pPr>
      <w:keepNext/>
      <w:spacing w:before="240" w:line="240" w:lineRule="exact"/>
    </w:pPr>
    <w:rPr>
      <w:rFonts w:ascii="Book Antiqua" w:eastAsia="Times New Roman" w:hAnsi="Book Antiqua" w:cs="Times New Roman"/>
      <w:bCs/>
      <w:i/>
      <w:iCs/>
      <w:smallCaps w:val="0"/>
      <w:spacing w:val="0"/>
      <w:szCs w:val="20"/>
    </w:rPr>
  </w:style>
  <w:style w:type="paragraph" w:customStyle="1" w:styleId="StyleStyleStyleHeading2BatangBerlinSansFBCalistoMT">
    <w:name w:val="Style Style Style Heading 2 + Batang + Berlin Sans FB + Calisto MT"/>
    <w:basedOn w:val="StyleStyleHeading2BatangBerlinSansFB"/>
    <w:rsid w:val="00BF17FB"/>
    <w:rPr>
      <w:rFonts w:ascii="Calisto MT" w:hAnsi="Calisto MT"/>
      <w:sz w:val="28"/>
    </w:rPr>
  </w:style>
  <w:style w:type="table" w:styleId="TableGrid">
    <w:name w:val="Table Grid"/>
    <w:basedOn w:val="TableNormal"/>
    <w:rsid w:val="00BF17FB"/>
    <w:pPr>
      <w:spacing w:after="0" w:line="240" w:lineRule="auto"/>
      <w:jc w:val="left"/>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1Candara">
    <w:name w:val="Style Heading 1 + Candara"/>
    <w:basedOn w:val="Heading1"/>
    <w:rsid w:val="00BF17FB"/>
    <w:pPr>
      <w:keepNext/>
      <w:spacing w:before="240" w:after="60" w:line="240" w:lineRule="auto"/>
      <w:jc w:val="center"/>
    </w:pPr>
    <w:rPr>
      <w:rFonts w:ascii="Candara" w:eastAsia="Times New Roman" w:hAnsi="Candara" w:cs="Times New Roman"/>
      <w:b/>
      <w:bCs/>
      <w:smallCaps w:val="0"/>
      <w:spacing w:val="0"/>
      <w:kern w:val="28"/>
      <w:sz w:val="28"/>
      <w:szCs w:val="20"/>
    </w:rPr>
  </w:style>
  <w:style w:type="paragraph" w:customStyle="1" w:styleId="StyleStyleStyleStyleHeading2BatangBerlinSansFBCalis">
    <w:name w:val="Style Style Style Style Heading 2 + Batang + Berlin Sans FB + Calis..."/>
    <w:basedOn w:val="StyleStyleStyleHeading2BatangBerlinSansFBCalistoMT"/>
    <w:rsid w:val="00BF17FB"/>
    <w:pPr>
      <w:spacing w:after="120"/>
    </w:pPr>
    <w:rPr>
      <w:rFonts w:ascii="Candara" w:hAnsi="Candara"/>
      <w:sz w:val="24"/>
    </w:rPr>
  </w:style>
  <w:style w:type="character" w:customStyle="1" w:styleId="StyleStyleTwCenMTCentaur">
    <w:name w:val="Style Style Tw Cen MT + Centaur"/>
    <w:basedOn w:val="StyleTwCenMT"/>
    <w:rsid w:val="00BF17FB"/>
    <w:rPr>
      <w:rFonts w:ascii="Centaur" w:hAnsi="Centaur"/>
      <w:sz w:val="24"/>
    </w:rPr>
  </w:style>
  <w:style w:type="paragraph" w:customStyle="1" w:styleId="StyleStyleTwCenMTLeft0Hanging15Before12ptLine">
    <w:name w:val="Style Style Tw Cen MT Left:  0&quot; Hanging:  1.5&quot; Before:  12 pt Line ..."/>
    <w:basedOn w:val="StyleTwCenMTLeft0Hanging15Before12ptLinesp"/>
    <w:rsid w:val="00BF17FB"/>
    <w:pPr>
      <w:spacing w:before="0"/>
    </w:pPr>
    <w:rPr>
      <w:rFonts w:ascii="Centaur" w:hAnsi="Centaur"/>
      <w:sz w:val="24"/>
    </w:rPr>
  </w:style>
  <w:style w:type="paragraph" w:customStyle="1" w:styleId="StyleCentaur10ptLinespacingExactly12pt">
    <w:name w:val="Style Centaur 10 pt Line spacing:  Exactly 12 pt"/>
    <w:basedOn w:val="Normal"/>
    <w:rsid w:val="00BF17FB"/>
    <w:pPr>
      <w:spacing w:after="0" w:line="240" w:lineRule="exact"/>
    </w:pPr>
    <w:rPr>
      <w:rFonts w:eastAsia="Times New Roman" w:cs="Times New Roman"/>
      <w:sz w:val="24"/>
    </w:rPr>
  </w:style>
  <w:style w:type="paragraph" w:customStyle="1" w:styleId="StyleCentaur10ptLinespacingExactly12pt1">
    <w:name w:val="Style Centaur 10 pt Line spacing:  Exactly 12 pt1"/>
    <w:basedOn w:val="Normal"/>
    <w:rsid w:val="00BF17FB"/>
    <w:pPr>
      <w:spacing w:after="0" w:line="240" w:lineRule="exact"/>
    </w:pPr>
    <w:rPr>
      <w:rFonts w:eastAsia="Times New Roman" w:cs="Times New Roman"/>
      <w:sz w:val="24"/>
    </w:rPr>
  </w:style>
  <w:style w:type="paragraph" w:customStyle="1" w:styleId="StyleCentaur10ptLeft0Hanging15LinespacingExa">
    <w:name w:val="Style Centaur 10 pt Left:  0&quot; Hanging:  1.5&quot; Line spacing:  Exa..."/>
    <w:basedOn w:val="Normal"/>
    <w:rsid w:val="00BF17FB"/>
    <w:pPr>
      <w:spacing w:after="0" w:line="240" w:lineRule="exact"/>
      <w:ind w:left="2160" w:hanging="2160"/>
    </w:pPr>
    <w:rPr>
      <w:rFonts w:eastAsia="Times New Roman" w:cs="Times New Roman"/>
      <w:sz w:val="24"/>
    </w:rPr>
  </w:style>
  <w:style w:type="character" w:styleId="PageNumber">
    <w:name w:val="page number"/>
    <w:basedOn w:val="DefaultParagraphFont"/>
    <w:rsid w:val="00BF17FB"/>
  </w:style>
  <w:style w:type="paragraph" w:styleId="PlainText">
    <w:name w:val="Plain Text"/>
    <w:basedOn w:val="Normal"/>
    <w:link w:val="PlainTextChar"/>
    <w:uiPriority w:val="99"/>
    <w:unhideWhenUsed/>
    <w:rsid w:val="00BF17FB"/>
    <w:pPr>
      <w:spacing w:after="0" w:line="240" w:lineRule="auto"/>
    </w:pPr>
    <w:rPr>
      <w:rFonts w:ascii="Consolas" w:eastAsia="Times New Roman" w:hAnsi="Consolas" w:cs="Consolas"/>
      <w:sz w:val="21"/>
      <w:szCs w:val="21"/>
    </w:rPr>
  </w:style>
  <w:style w:type="character" w:customStyle="1" w:styleId="PlainTextChar">
    <w:name w:val="Plain Text Char"/>
    <w:basedOn w:val="DefaultParagraphFont"/>
    <w:link w:val="PlainText"/>
    <w:uiPriority w:val="99"/>
    <w:rsid w:val="00BF17FB"/>
    <w:rPr>
      <w:rFonts w:ascii="Consolas" w:eastAsia="Times New Roman" w:hAnsi="Consolas" w:cs="Consolas"/>
      <w:sz w:val="21"/>
      <w:szCs w:val="21"/>
    </w:rPr>
  </w:style>
  <w:style w:type="character" w:customStyle="1" w:styleId="apple-converted-space">
    <w:name w:val="apple-converted-space"/>
    <w:basedOn w:val="DefaultParagraphFont"/>
    <w:rsid w:val="00BF17FB"/>
  </w:style>
  <w:style w:type="character" w:customStyle="1" w:styleId="slug-doi">
    <w:name w:val="slug-doi"/>
    <w:basedOn w:val="DefaultParagraphFont"/>
    <w:rsid w:val="00BF17FB"/>
  </w:style>
  <w:style w:type="paragraph" w:styleId="NormalWeb">
    <w:name w:val="Normal (Web)"/>
    <w:basedOn w:val="Normal"/>
    <w:uiPriority w:val="99"/>
    <w:semiHidden/>
    <w:unhideWhenUsed/>
    <w:rsid w:val="000B1867"/>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semiHidden/>
    <w:unhideWhenUsed/>
    <w:rsid w:val="00A006B5"/>
    <w:rPr>
      <w:sz w:val="16"/>
      <w:szCs w:val="16"/>
    </w:rPr>
  </w:style>
  <w:style w:type="paragraph" w:styleId="CommentSubject">
    <w:name w:val="annotation subject"/>
    <w:basedOn w:val="CommentText"/>
    <w:next w:val="CommentText"/>
    <w:link w:val="CommentSubjectChar"/>
    <w:uiPriority w:val="99"/>
    <w:semiHidden/>
    <w:unhideWhenUsed/>
    <w:rsid w:val="00A006B5"/>
    <w:pPr>
      <w:spacing w:after="200"/>
    </w:pPr>
    <w:rPr>
      <w:rFonts w:eastAsiaTheme="minorHAnsi" w:cstheme="minorBidi"/>
      <w:b/>
      <w:bCs/>
    </w:rPr>
  </w:style>
  <w:style w:type="character" w:customStyle="1" w:styleId="CommentSubjectChar">
    <w:name w:val="Comment Subject Char"/>
    <w:basedOn w:val="CommentTextChar"/>
    <w:link w:val="CommentSubject"/>
    <w:uiPriority w:val="99"/>
    <w:semiHidden/>
    <w:rsid w:val="00A006B5"/>
    <w:rPr>
      <w:rFonts w:eastAsia="Times New Roman" w:cs="Times New Roman"/>
      <w:b/>
      <w:bCs/>
    </w:rPr>
  </w:style>
  <w:style w:type="paragraph" w:styleId="Revision">
    <w:name w:val="Revision"/>
    <w:hidden/>
    <w:uiPriority w:val="99"/>
    <w:semiHidden/>
    <w:rsid w:val="00A006B5"/>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7738525">
      <w:bodyDiv w:val="1"/>
      <w:marLeft w:val="0"/>
      <w:marRight w:val="0"/>
      <w:marTop w:val="0"/>
      <w:marBottom w:val="0"/>
      <w:divBdr>
        <w:top w:val="none" w:sz="0" w:space="0" w:color="auto"/>
        <w:left w:val="none" w:sz="0" w:space="0" w:color="auto"/>
        <w:bottom w:val="none" w:sz="0" w:space="0" w:color="auto"/>
        <w:right w:val="none" w:sz="0" w:space="0" w:color="auto"/>
      </w:divBdr>
    </w:div>
    <w:div w:id="360320872">
      <w:bodyDiv w:val="1"/>
      <w:marLeft w:val="0"/>
      <w:marRight w:val="0"/>
      <w:marTop w:val="0"/>
      <w:marBottom w:val="0"/>
      <w:divBdr>
        <w:top w:val="none" w:sz="0" w:space="0" w:color="auto"/>
        <w:left w:val="none" w:sz="0" w:space="0" w:color="auto"/>
        <w:bottom w:val="none" w:sz="0" w:space="0" w:color="auto"/>
        <w:right w:val="none" w:sz="0" w:space="0" w:color="auto"/>
      </w:divBdr>
    </w:div>
    <w:div w:id="1974365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youtube.com/watch?v=df55IOAUeHs" TargetMode="External"/><Relationship Id="rId18" Type="http://schemas.openxmlformats.org/officeDocument/2006/relationships/hyperlink" Target="http://www.youtube.com/watch?v=QM3Wrlfz-J8"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ramcwilliam@ua.edu" TargetMode="External"/><Relationship Id="rId12" Type="http://schemas.openxmlformats.org/officeDocument/2006/relationships/hyperlink" Target="http://www.siskin.org/downloads/TEIDS2010PosterFINALrevisedfinalIESJun2010.pdf" TargetMode="External"/><Relationship Id="rId17" Type="http://schemas.openxmlformats.org/officeDocument/2006/relationships/hyperlink" Target="http://www.youtube.com/watch?v=zUwcRFgbdYk" TargetMode="External"/><Relationship Id="rId2" Type="http://schemas.openxmlformats.org/officeDocument/2006/relationships/styles" Target="styles.xml"/><Relationship Id="rId16" Type="http://schemas.openxmlformats.org/officeDocument/2006/relationships/hyperlink" Target="http://www.youtube.com/watch?v=UVR1YZBJqCk" TargetMode="External"/><Relationship Id="rId20" Type="http://schemas.openxmlformats.org/officeDocument/2006/relationships/hyperlink" Target="http://www.youtube.com/watch?v=yhcUotSkYAY"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link.springer.com/article/10.1007%2Fs11482-017-9530-y" TargetMode="External"/><Relationship Id="rId5" Type="http://schemas.openxmlformats.org/officeDocument/2006/relationships/footnotes" Target="footnotes.xml"/><Relationship Id="rId15" Type="http://schemas.openxmlformats.org/officeDocument/2006/relationships/hyperlink" Target="http://www.youtube.com/watch?v=LdEkZvsUVQE" TargetMode="External"/><Relationship Id="rId10" Type="http://schemas.openxmlformats.org/officeDocument/2006/relationships/footer" Target="footer1.xml"/><Relationship Id="rId19" Type="http://schemas.openxmlformats.org/officeDocument/2006/relationships/hyperlink" Target="http://www.youtube.com/watch?v=anQ_6wzhAdk"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www.chattanoogan.com/2009/9/9/158480/Dr.-McWilliam-Named-Associate-Editor.aspx.%209/9/09"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5</TotalTime>
  <Pages>1</Pages>
  <Words>30195</Words>
  <Characters>172114</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William, Robin</dc:creator>
  <cp:keywords/>
  <dc:description/>
  <cp:lastModifiedBy>McWilliam, Robin</cp:lastModifiedBy>
  <cp:revision>25</cp:revision>
  <dcterms:created xsi:type="dcterms:W3CDTF">2018-07-10T21:25:00Z</dcterms:created>
  <dcterms:modified xsi:type="dcterms:W3CDTF">2018-12-14T20:21:00Z</dcterms:modified>
</cp:coreProperties>
</file>